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C8FC5" w14:textId="77777777" w:rsidR="00BD1E57" w:rsidRPr="00177558" w:rsidRDefault="00BD1E57" w:rsidP="00D514D3">
      <w:pPr>
        <w:rPr>
          <w:b/>
          <w:color w:val="000000" w:themeColor="text1"/>
          <w:sz w:val="24"/>
          <w:szCs w:val="24"/>
        </w:rPr>
      </w:pPr>
    </w:p>
    <w:p w14:paraId="5DF7BD5F" w14:textId="77777777" w:rsidR="00C94FB7" w:rsidRPr="00177558" w:rsidRDefault="00C94FB7" w:rsidP="00C94FB7">
      <w:pPr>
        <w:jc w:val="center"/>
        <w:rPr>
          <w:b/>
          <w:color w:val="000000" w:themeColor="text1"/>
          <w:sz w:val="24"/>
          <w:szCs w:val="24"/>
        </w:rPr>
      </w:pPr>
      <w:bookmarkStart w:id="0" w:name="OLE_LINK130"/>
      <w:bookmarkStart w:id="1" w:name="OLE_LINK131"/>
      <w:bookmarkStart w:id="2" w:name="OLE_LINK132"/>
      <w:r w:rsidRPr="00177558">
        <w:rPr>
          <w:b/>
          <w:color w:val="000000" w:themeColor="text1"/>
          <w:sz w:val="24"/>
          <w:szCs w:val="24"/>
        </w:rPr>
        <w:t>Supplement 1</w:t>
      </w:r>
    </w:p>
    <w:p w14:paraId="0428D3CF" w14:textId="77777777" w:rsidR="00C94FB7" w:rsidRPr="00177558" w:rsidRDefault="00C94FB7" w:rsidP="00C94FB7">
      <w:pPr>
        <w:rPr>
          <w:b/>
          <w:color w:val="000000" w:themeColor="text1"/>
          <w:sz w:val="24"/>
          <w:szCs w:val="24"/>
        </w:rPr>
      </w:pPr>
    </w:p>
    <w:p w14:paraId="2D526E10" w14:textId="77777777" w:rsidR="00C94FB7" w:rsidRPr="00177558" w:rsidRDefault="00C94FB7" w:rsidP="00C94FB7">
      <w:pPr>
        <w:rPr>
          <w:b/>
          <w:color w:val="000000" w:themeColor="text1"/>
          <w:sz w:val="24"/>
          <w:szCs w:val="24"/>
        </w:rPr>
      </w:pPr>
    </w:p>
    <w:p w14:paraId="4E5528B0" w14:textId="77777777" w:rsidR="00C94FB7" w:rsidRPr="00177558" w:rsidRDefault="00C94FB7" w:rsidP="00C94FB7">
      <w:pPr>
        <w:rPr>
          <w:b/>
          <w:color w:val="000000" w:themeColor="text1"/>
          <w:sz w:val="24"/>
          <w:szCs w:val="24"/>
        </w:rPr>
      </w:pPr>
    </w:p>
    <w:p w14:paraId="3406CFB7" w14:textId="77777777" w:rsidR="00C94FB7" w:rsidRPr="00177558" w:rsidRDefault="00C94FB7" w:rsidP="00C94FB7">
      <w:pPr>
        <w:rPr>
          <w:b/>
          <w:color w:val="000000" w:themeColor="text1"/>
          <w:sz w:val="24"/>
          <w:szCs w:val="24"/>
        </w:rPr>
      </w:pPr>
    </w:p>
    <w:p w14:paraId="045B68EA" w14:textId="77777777" w:rsidR="00C94FB7" w:rsidRPr="00177558" w:rsidRDefault="00C94FB7" w:rsidP="00C94FB7">
      <w:pPr>
        <w:rPr>
          <w:b/>
          <w:color w:val="000000" w:themeColor="text1"/>
          <w:sz w:val="24"/>
          <w:szCs w:val="24"/>
        </w:rPr>
      </w:pPr>
    </w:p>
    <w:p w14:paraId="41D48CC9" w14:textId="77777777" w:rsidR="00C94FB7" w:rsidRPr="00177558" w:rsidRDefault="00C94FB7" w:rsidP="00C94FB7">
      <w:pPr>
        <w:rPr>
          <w:b/>
          <w:color w:val="000000" w:themeColor="text1"/>
          <w:sz w:val="24"/>
          <w:szCs w:val="24"/>
        </w:rPr>
      </w:pPr>
    </w:p>
    <w:p w14:paraId="1229C234" w14:textId="26E98A3D" w:rsidR="00C94FB7" w:rsidRPr="00177558" w:rsidRDefault="00C94FB7" w:rsidP="00C94FB7">
      <w:pPr>
        <w:rPr>
          <w:color w:val="000000" w:themeColor="text1"/>
          <w:sz w:val="22"/>
        </w:rPr>
        <w:sectPr w:rsidR="00C94FB7" w:rsidRPr="00177558" w:rsidSect="00742065">
          <w:headerReference w:type="even" r:id="rId8"/>
          <w:headerReference w:type="default" r:id="rId9"/>
          <w:footerReference w:type="even" r:id="rId10"/>
          <w:footerReference w:type="default" r:id="rId11"/>
          <w:footerReference w:type="first" r:id="rId12"/>
          <w:pgSz w:w="11906" w:h="16838"/>
          <w:pgMar w:top="1440" w:right="1440" w:bottom="2835" w:left="1440" w:header="851" w:footer="992" w:gutter="0"/>
          <w:pgNumType w:start="1"/>
          <w:cols w:space="425"/>
          <w:docGrid w:type="lines" w:linePitch="312"/>
        </w:sectPr>
      </w:pPr>
      <w:r w:rsidRPr="00177558">
        <w:rPr>
          <w:color w:val="000000" w:themeColor="text1"/>
          <w:sz w:val="22"/>
        </w:rPr>
        <w:t xml:space="preserve">For: Zhen-Zhen Xu, Huai-Jin Li, Mu-Han Li, et al. Epidural </w:t>
      </w:r>
      <w:r w:rsidR="00F128D2" w:rsidRPr="00177558">
        <w:rPr>
          <w:color w:val="000000" w:themeColor="text1"/>
          <w:sz w:val="22"/>
        </w:rPr>
        <w:t>anest</w:t>
      </w:r>
      <w:r w:rsidRPr="00177558">
        <w:rPr>
          <w:color w:val="000000" w:themeColor="text1"/>
          <w:sz w:val="22"/>
        </w:rPr>
        <w:t xml:space="preserve">hesia-analgesia and recurrence-free survival after lung cancer surgery: A </w:t>
      </w:r>
      <w:r w:rsidR="00F128D2" w:rsidRPr="00177558">
        <w:rPr>
          <w:color w:val="000000" w:themeColor="text1"/>
          <w:sz w:val="22"/>
        </w:rPr>
        <w:t>randomiz</w:t>
      </w:r>
      <w:r w:rsidRPr="00177558">
        <w:rPr>
          <w:color w:val="000000" w:themeColor="text1"/>
          <w:sz w:val="22"/>
        </w:rPr>
        <w:t>ed controlled trial.</w:t>
      </w:r>
    </w:p>
    <w:bookmarkEnd w:id="0"/>
    <w:bookmarkEnd w:id="1"/>
    <w:bookmarkEnd w:id="2"/>
    <w:p w14:paraId="3026FEA7" w14:textId="77777777" w:rsidR="00BD1E57" w:rsidRPr="00177558" w:rsidRDefault="00BD1E57" w:rsidP="00BD1E57">
      <w:pPr>
        <w:widowControl/>
        <w:spacing w:beforeLines="50" w:before="156" w:afterLines="50" w:after="156"/>
        <w:rPr>
          <w:b/>
          <w:color w:val="000000" w:themeColor="text1"/>
          <w:kern w:val="0"/>
          <w:szCs w:val="20"/>
        </w:rPr>
      </w:pPr>
      <w:r w:rsidRPr="00177558">
        <w:rPr>
          <w:b/>
          <w:color w:val="000000" w:themeColor="text1"/>
          <w:kern w:val="0"/>
          <w:szCs w:val="20"/>
        </w:rPr>
        <w:lastRenderedPageBreak/>
        <w:t>This supplement contains the following items:</w:t>
      </w:r>
    </w:p>
    <w:p w14:paraId="63040F5A" w14:textId="77777777" w:rsidR="00BD1E57" w:rsidRPr="00177558" w:rsidRDefault="00BD1E57" w:rsidP="00BD1E57">
      <w:pPr>
        <w:widowControl/>
        <w:snapToGrid w:val="0"/>
        <w:spacing w:beforeLines="50" w:before="156" w:afterLines="50" w:after="156"/>
        <w:rPr>
          <w:rFonts w:eastAsia="等线"/>
          <w:b/>
          <w:color w:val="000000" w:themeColor="text1"/>
          <w:kern w:val="0"/>
          <w:szCs w:val="20"/>
        </w:rPr>
      </w:pPr>
    </w:p>
    <w:p w14:paraId="2DCDE2DD" w14:textId="341C79BF" w:rsidR="00BD1E57" w:rsidRPr="00177558" w:rsidRDefault="00BD1E57" w:rsidP="00BD1E57">
      <w:pPr>
        <w:widowControl/>
        <w:snapToGrid w:val="0"/>
        <w:spacing w:beforeLines="50" w:before="156" w:afterLines="50" w:after="156"/>
        <w:contextualSpacing/>
        <w:rPr>
          <w:rFonts w:eastAsia="等线"/>
          <w:color w:val="000000" w:themeColor="text1"/>
          <w:kern w:val="0"/>
          <w:szCs w:val="20"/>
        </w:rPr>
      </w:pPr>
      <w:r w:rsidRPr="00177558">
        <w:rPr>
          <w:rFonts w:eastAsia="等线"/>
          <w:color w:val="000000" w:themeColor="text1"/>
          <w:kern w:val="0"/>
          <w:szCs w:val="20"/>
        </w:rPr>
        <w:t xml:space="preserve">1. Original protocol, final protocol, summary of </w:t>
      </w:r>
      <w:r w:rsidR="00733A3F" w:rsidRPr="00177558">
        <w:rPr>
          <w:rFonts w:eastAsia="等线"/>
          <w:color w:val="000000" w:themeColor="text1"/>
          <w:kern w:val="0"/>
          <w:szCs w:val="20"/>
        </w:rPr>
        <w:t>revision</w:t>
      </w:r>
      <w:r w:rsidRPr="00177558">
        <w:rPr>
          <w:rFonts w:eastAsia="等线"/>
          <w:color w:val="000000" w:themeColor="text1"/>
          <w:kern w:val="0"/>
          <w:szCs w:val="20"/>
        </w:rPr>
        <w:t>.</w:t>
      </w:r>
    </w:p>
    <w:p w14:paraId="1BE33AC2" w14:textId="77777777" w:rsidR="00AF09BA" w:rsidRPr="00177558" w:rsidRDefault="00BD1E57" w:rsidP="00AF09BA">
      <w:pPr>
        <w:rPr>
          <w:color w:val="000000" w:themeColor="text1"/>
          <w:kern w:val="0"/>
          <w:szCs w:val="20"/>
        </w:rPr>
        <w:sectPr w:rsidR="00AF09BA" w:rsidRPr="00177558" w:rsidSect="00742065">
          <w:footerReference w:type="even" r:id="rId13"/>
          <w:footerReference w:type="default" r:id="rId14"/>
          <w:pgSz w:w="11906" w:h="16838"/>
          <w:pgMar w:top="1440" w:right="1440" w:bottom="2835" w:left="1440" w:header="851" w:footer="992" w:gutter="0"/>
          <w:cols w:space="425"/>
          <w:docGrid w:type="lines" w:linePitch="312"/>
        </w:sectPr>
      </w:pPr>
      <w:r w:rsidRPr="00177558">
        <w:rPr>
          <w:color w:val="000000" w:themeColor="text1"/>
          <w:kern w:val="0"/>
          <w:szCs w:val="20"/>
        </w:rPr>
        <w:t xml:space="preserve">2. Original statistical analysis plan, final statistical analysis plan, summary of </w:t>
      </w:r>
      <w:r w:rsidR="00AF09BA" w:rsidRPr="00177558">
        <w:rPr>
          <w:color w:val="000000" w:themeColor="text1"/>
          <w:kern w:val="0"/>
          <w:szCs w:val="20"/>
        </w:rPr>
        <w:t>revision.</w:t>
      </w:r>
    </w:p>
    <w:p w14:paraId="3C0B8002" w14:textId="2B8924B2" w:rsidR="00AF09BA" w:rsidRPr="00177558" w:rsidRDefault="00517DE4" w:rsidP="00517DE4">
      <w:pPr>
        <w:jc w:val="center"/>
        <w:rPr>
          <w:b/>
          <w:bCs/>
          <w:color w:val="000000" w:themeColor="text1"/>
          <w:kern w:val="0"/>
          <w:szCs w:val="20"/>
        </w:rPr>
      </w:pPr>
      <w:r w:rsidRPr="00177558">
        <w:rPr>
          <w:b/>
          <w:bCs/>
          <w:color w:val="000000" w:themeColor="text1"/>
          <w:kern w:val="0"/>
          <w:szCs w:val="20"/>
        </w:rPr>
        <w:lastRenderedPageBreak/>
        <w:t xml:space="preserve">Table of </w:t>
      </w:r>
      <w:r w:rsidR="008D0DE9" w:rsidRPr="00177558">
        <w:rPr>
          <w:b/>
          <w:bCs/>
          <w:color w:val="000000" w:themeColor="text1"/>
          <w:kern w:val="0"/>
          <w:szCs w:val="20"/>
        </w:rPr>
        <w:t>C</w:t>
      </w:r>
      <w:r w:rsidRPr="00177558">
        <w:rPr>
          <w:b/>
          <w:bCs/>
          <w:color w:val="000000" w:themeColor="text1"/>
          <w:kern w:val="0"/>
          <w:szCs w:val="20"/>
        </w:rPr>
        <w:t>ontents</w:t>
      </w:r>
    </w:p>
    <w:p w14:paraId="0FB687B0" w14:textId="51043B32" w:rsidR="00AF09BA" w:rsidRPr="00177558" w:rsidRDefault="00AF09BA">
      <w:pPr>
        <w:pStyle w:val="TOC1"/>
        <w:tabs>
          <w:tab w:val="right" w:leader="dot" w:pos="9016"/>
        </w:tabs>
        <w:rPr>
          <w:rFonts w:asciiTheme="minorHAnsi" w:hAnsiTheme="minorHAnsi" w:cstheme="minorBidi"/>
          <w:b w:val="0"/>
          <w:bCs w:val="0"/>
          <w:color w:val="000000" w:themeColor="text1"/>
        </w:rPr>
      </w:pPr>
      <w:r w:rsidRPr="00177558">
        <w:rPr>
          <w:b w:val="0"/>
          <w:bCs w:val="0"/>
          <w:color w:val="000000" w:themeColor="text1"/>
        </w:rPr>
        <w:fldChar w:fldCharType="begin"/>
      </w:r>
      <w:r w:rsidRPr="00177558">
        <w:rPr>
          <w:b w:val="0"/>
          <w:bCs w:val="0"/>
          <w:color w:val="000000" w:themeColor="text1"/>
        </w:rPr>
        <w:instrText xml:space="preserve"> TOC \o "1-1" \h \z \u </w:instrText>
      </w:r>
      <w:r w:rsidRPr="00177558">
        <w:rPr>
          <w:b w:val="0"/>
          <w:bCs w:val="0"/>
          <w:color w:val="000000" w:themeColor="text1"/>
        </w:rPr>
        <w:fldChar w:fldCharType="separate"/>
      </w:r>
      <w:hyperlink w:anchor="_Toc48409129" w:history="1">
        <w:r w:rsidRPr="00177558">
          <w:rPr>
            <w:rStyle w:val="a8"/>
            <w:b w:val="0"/>
            <w:bCs w:val="0"/>
            <w:color w:val="000000" w:themeColor="text1"/>
          </w:rPr>
          <w:t>Original study protocol</w:t>
        </w:r>
        <w:r w:rsidRPr="00177558">
          <w:rPr>
            <w:b w:val="0"/>
            <w:bCs w:val="0"/>
            <w:webHidden/>
            <w:color w:val="000000" w:themeColor="text1"/>
          </w:rPr>
          <w:tab/>
        </w:r>
        <w:r w:rsidRPr="00177558">
          <w:rPr>
            <w:b w:val="0"/>
            <w:bCs w:val="0"/>
            <w:webHidden/>
            <w:color w:val="000000" w:themeColor="text1"/>
          </w:rPr>
          <w:fldChar w:fldCharType="begin"/>
        </w:r>
        <w:r w:rsidRPr="00177558">
          <w:rPr>
            <w:b w:val="0"/>
            <w:bCs w:val="0"/>
            <w:webHidden/>
            <w:color w:val="000000" w:themeColor="text1"/>
          </w:rPr>
          <w:instrText xml:space="preserve"> PAGEREF _Toc48409129 \h </w:instrText>
        </w:r>
        <w:r w:rsidRPr="00177558">
          <w:rPr>
            <w:b w:val="0"/>
            <w:bCs w:val="0"/>
            <w:webHidden/>
            <w:color w:val="000000" w:themeColor="text1"/>
          </w:rPr>
        </w:r>
        <w:r w:rsidRPr="00177558">
          <w:rPr>
            <w:b w:val="0"/>
            <w:bCs w:val="0"/>
            <w:webHidden/>
            <w:color w:val="000000" w:themeColor="text1"/>
          </w:rPr>
          <w:fldChar w:fldCharType="separate"/>
        </w:r>
        <w:r w:rsidR="006461E7" w:rsidRPr="00177558">
          <w:rPr>
            <w:b w:val="0"/>
            <w:bCs w:val="0"/>
            <w:webHidden/>
            <w:color w:val="000000" w:themeColor="text1"/>
          </w:rPr>
          <w:t>4</w:t>
        </w:r>
        <w:r w:rsidRPr="00177558">
          <w:rPr>
            <w:b w:val="0"/>
            <w:bCs w:val="0"/>
            <w:webHidden/>
            <w:color w:val="000000" w:themeColor="text1"/>
          </w:rPr>
          <w:fldChar w:fldCharType="end"/>
        </w:r>
      </w:hyperlink>
    </w:p>
    <w:p w14:paraId="688031BE" w14:textId="33FA0ACE" w:rsidR="00AF09BA" w:rsidRPr="00177558" w:rsidRDefault="00893929">
      <w:pPr>
        <w:pStyle w:val="TOC1"/>
        <w:tabs>
          <w:tab w:val="right" w:leader="dot" w:pos="9016"/>
        </w:tabs>
        <w:rPr>
          <w:rFonts w:asciiTheme="minorHAnsi" w:hAnsiTheme="minorHAnsi" w:cstheme="minorBidi"/>
          <w:b w:val="0"/>
          <w:bCs w:val="0"/>
          <w:color w:val="000000" w:themeColor="text1"/>
        </w:rPr>
      </w:pPr>
      <w:hyperlink w:anchor="_Toc48409130" w:history="1">
        <w:r w:rsidR="00AF09BA" w:rsidRPr="00177558">
          <w:rPr>
            <w:rStyle w:val="a8"/>
            <w:b w:val="0"/>
            <w:bCs w:val="0"/>
            <w:color w:val="000000" w:themeColor="text1"/>
          </w:rPr>
          <w:t>Final study protocol</w:t>
        </w:r>
        <w:r w:rsidR="00AF09BA" w:rsidRPr="00177558">
          <w:rPr>
            <w:b w:val="0"/>
            <w:bCs w:val="0"/>
            <w:webHidden/>
            <w:color w:val="000000" w:themeColor="text1"/>
          </w:rPr>
          <w:tab/>
        </w:r>
        <w:r w:rsidR="00AF09BA" w:rsidRPr="00177558">
          <w:rPr>
            <w:b w:val="0"/>
            <w:bCs w:val="0"/>
            <w:webHidden/>
            <w:color w:val="000000" w:themeColor="text1"/>
          </w:rPr>
          <w:fldChar w:fldCharType="begin"/>
        </w:r>
        <w:r w:rsidR="00AF09BA" w:rsidRPr="00177558">
          <w:rPr>
            <w:b w:val="0"/>
            <w:bCs w:val="0"/>
            <w:webHidden/>
            <w:color w:val="000000" w:themeColor="text1"/>
          </w:rPr>
          <w:instrText xml:space="preserve"> PAGEREF _Toc48409130 \h </w:instrText>
        </w:r>
        <w:r w:rsidR="00AF09BA" w:rsidRPr="00177558">
          <w:rPr>
            <w:b w:val="0"/>
            <w:bCs w:val="0"/>
            <w:webHidden/>
            <w:color w:val="000000" w:themeColor="text1"/>
          </w:rPr>
        </w:r>
        <w:r w:rsidR="00AF09BA" w:rsidRPr="00177558">
          <w:rPr>
            <w:b w:val="0"/>
            <w:bCs w:val="0"/>
            <w:webHidden/>
            <w:color w:val="000000" w:themeColor="text1"/>
          </w:rPr>
          <w:fldChar w:fldCharType="separate"/>
        </w:r>
        <w:r w:rsidR="006461E7" w:rsidRPr="00177558">
          <w:rPr>
            <w:b w:val="0"/>
            <w:bCs w:val="0"/>
            <w:webHidden/>
            <w:color w:val="000000" w:themeColor="text1"/>
          </w:rPr>
          <w:t>27</w:t>
        </w:r>
        <w:r w:rsidR="00AF09BA" w:rsidRPr="00177558">
          <w:rPr>
            <w:b w:val="0"/>
            <w:bCs w:val="0"/>
            <w:webHidden/>
            <w:color w:val="000000" w:themeColor="text1"/>
          </w:rPr>
          <w:fldChar w:fldCharType="end"/>
        </w:r>
      </w:hyperlink>
    </w:p>
    <w:p w14:paraId="5F5DCD93" w14:textId="5A35185A" w:rsidR="00AF09BA" w:rsidRPr="00177558" w:rsidRDefault="00893929">
      <w:pPr>
        <w:pStyle w:val="TOC1"/>
        <w:tabs>
          <w:tab w:val="right" w:leader="dot" w:pos="9016"/>
        </w:tabs>
        <w:rPr>
          <w:rFonts w:asciiTheme="minorHAnsi" w:hAnsiTheme="minorHAnsi" w:cstheme="minorBidi"/>
          <w:b w:val="0"/>
          <w:bCs w:val="0"/>
          <w:color w:val="000000" w:themeColor="text1"/>
        </w:rPr>
      </w:pPr>
      <w:hyperlink w:anchor="_Toc48409149" w:history="1">
        <w:r w:rsidR="00AF09BA" w:rsidRPr="00177558">
          <w:rPr>
            <w:rStyle w:val="a8"/>
            <w:b w:val="0"/>
            <w:bCs w:val="0"/>
            <w:color w:val="000000" w:themeColor="text1"/>
          </w:rPr>
          <w:t>Summary of changes from the original study protocol approved by the ethics committee</w:t>
        </w:r>
        <w:r w:rsidR="00AF09BA" w:rsidRPr="00177558">
          <w:rPr>
            <w:b w:val="0"/>
            <w:bCs w:val="0"/>
            <w:webHidden/>
            <w:color w:val="000000" w:themeColor="text1"/>
          </w:rPr>
          <w:tab/>
        </w:r>
        <w:r w:rsidR="00AF09BA" w:rsidRPr="00177558">
          <w:rPr>
            <w:b w:val="0"/>
            <w:bCs w:val="0"/>
            <w:webHidden/>
            <w:color w:val="000000" w:themeColor="text1"/>
          </w:rPr>
          <w:fldChar w:fldCharType="begin"/>
        </w:r>
        <w:r w:rsidR="00AF09BA" w:rsidRPr="00177558">
          <w:rPr>
            <w:b w:val="0"/>
            <w:bCs w:val="0"/>
            <w:webHidden/>
            <w:color w:val="000000" w:themeColor="text1"/>
          </w:rPr>
          <w:instrText xml:space="preserve"> PAGEREF _Toc48409149 \h </w:instrText>
        </w:r>
        <w:r w:rsidR="00AF09BA" w:rsidRPr="00177558">
          <w:rPr>
            <w:b w:val="0"/>
            <w:bCs w:val="0"/>
            <w:webHidden/>
            <w:color w:val="000000" w:themeColor="text1"/>
          </w:rPr>
        </w:r>
        <w:r w:rsidR="00AF09BA" w:rsidRPr="00177558">
          <w:rPr>
            <w:b w:val="0"/>
            <w:bCs w:val="0"/>
            <w:webHidden/>
            <w:color w:val="000000" w:themeColor="text1"/>
          </w:rPr>
          <w:fldChar w:fldCharType="separate"/>
        </w:r>
        <w:r w:rsidR="006461E7" w:rsidRPr="00177558">
          <w:rPr>
            <w:b w:val="0"/>
            <w:bCs w:val="0"/>
            <w:webHidden/>
            <w:color w:val="000000" w:themeColor="text1"/>
          </w:rPr>
          <w:t>50</w:t>
        </w:r>
        <w:r w:rsidR="00AF09BA" w:rsidRPr="00177558">
          <w:rPr>
            <w:b w:val="0"/>
            <w:bCs w:val="0"/>
            <w:webHidden/>
            <w:color w:val="000000" w:themeColor="text1"/>
          </w:rPr>
          <w:fldChar w:fldCharType="end"/>
        </w:r>
      </w:hyperlink>
    </w:p>
    <w:p w14:paraId="2CA478D0" w14:textId="67ED79AD" w:rsidR="00AF09BA" w:rsidRPr="00177558" w:rsidRDefault="00893929">
      <w:pPr>
        <w:pStyle w:val="TOC1"/>
        <w:tabs>
          <w:tab w:val="right" w:leader="dot" w:pos="9016"/>
        </w:tabs>
        <w:rPr>
          <w:rFonts w:asciiTheme="minorHAnsi" w:hAnsiTheme="minorHAnsi" w:cstheme="minorBidi"/>
          <w:b w:val="0"/>
          <w:bCs w:val="0"/>
          <w:color w:val="000000" w:themeColor="text1"/>
        </w:rPr>
      </w:pPr>
      <w:hyperlink w:anchor="_Toc48409150" w:history="1">
        <w:r w:rsidR="00AF09BA" w:rsidRPr="00177558">
          <w:rPr>
            <w:rStyle w:val="a8"/>
            <w:b w:val="0"/>
            <w:bCs w:val="0"/>
            <w:color w:val="000000" w:themeColor="text1"/>
          </w:rPr>
          <w:t>Original statistical analysis plan</w:t>
        </w:r>
        <w:r w:rsidR="00AF09BA" w:rsidRPr="00177558">
          <w:rPr>
            <w:b w:val="0"/>
            <w:bCs w:val="0"/>
            <w:webHidden/>
            <w:color w:val="000000" w:themeColor="text1"/>
          </w:rPr>
          <w:tab/>
        </w:r>
        <w:r w:rsidR="00AF09BA" w:rsidRPr="00177558">
          <w:rPr>
            <w:b w:val="0"/>
            <w:bCs w:val="0"/>
            <w:webHidden/>
            <w:color w:val="000000" w:themeColor="text1"/>
          </w:rPr>
          <w:fldChar w:fldCharType="begin"/>
        </w:r>
        <w:r w:rsidR="00AF09BA" w:rsidRPr="00177558">
          <w:rPr>
            <w:b w:val="0"/>
            <w:bCs w:val="0"/>
            <w:webHidden/>
            <w:color w:val="000000" w:themeColor="text1"/>
          </w:rPr>
          <w:instrText xml:space="preserve"> PAGEREF _Toc48409150 \h </w:instrText>
        </w:r>
        <w:r w:rsidR="00AF09BA" w:rsidRPr="00177558">
          <w:rPr>
            <w:b w:val="0"/>
            <w:bCs w:val="0"/>
            <w:webHidden/>
            <w:color w:val="000000" w:themeColor="text1"/>
          </w:rPr>
        </w:r>
        <w:r w:rsidR="00AF09BA" w:rsidRPr="00177558">
          <w:rPr>
            <w:b w:val="0"/>
            <w:bCs w:val="0"/>
            <w:webHidden/>
            <w:color w:val="000000" w:themeColor="text1"/>
          </w:rPr>
          <w:fldChar w:fldCharType="separate"/>
        </w:r>
        <w:r w:rsidR="006461E7" w:rsidRPr="00177558">
          <w:rPr>
            <w:b w:val="0"/>
            <w:bCs w:val="0"/>
            <w:webHidden/>
            <w:color w:val="000000" w:themeColor="text1"/>
          </w:rPr>
          <w:t>53</w:t>
        </w:r>
        <w:r w:rsidR="00AF09BA" w:rsidRPr="00177558">
          <w:rPr>
            <w:b w:val="0"/>
            <w:bCs w:val="0"/>
            <w:webHidden/>
            <w:color w:val="000000" w:themeColor="text1"/>
          </w:rPr>
          <w:fldChar w:fldCharType="end"/>
        </w:r>
      </w:hyperlink>
    </w:p>
    <w:p w14:paraId="03F9F0F3" w14:textId="65749431" w:rsidR="00AF09BA" w:rsidRPr="00177558" w:rsidRDefault="00893929">
      <w:pPr>
        <w:pStyle w:val="TOC1"/>
        <w:tabs>
          <w:tab w:val="right" w:leader="dot" w:pos="9016"/>
        </w:tabs>
        <w:rPr>
          <w:rFonts w:asciiTheme="minorHAnsi" w:hAnsiTheme="minorHAnsi" w:cstheme="minorBidi"/>
          <w:b w:val="0"/>
          <w:bCs w:val="0"/>
          <w:color w:val="000000" w:themeColor="text1"/>
        </w:rPr>
      </w:pPr>
      <w:hyperlink w:anchor="_Toc48409152" w:history="1">
        <w:r w:rsidR="00AF09BA" w:rsidRPr="00177558">
          <w:rPr>
            <w:rStyle w:val="a8"/>
            <w:b w:val="0"/>
            <w:bCs w:val="0"/>
            <w:color w:val="000000" w:themeColor="text1"/>
          </w:rPr>
          <w:t>Final statistical analysis plan</w:t>
        </w:r>
        <w:r w:rsidR="00AF09BA" w:rsidRPr="00177558">
          <w:rPr>
            <w:b w:val="0"/>
            <w:bCs w:val="0"/>
            <w:webHidden/>
            <w:color w:val="000000" w:themeColor="text1"/>
          </w:rPr>
          <w:tab/>
        </w:r>
        <w:r w:rsidR="00AF09BA" w:rsidRPr="00177558">
          <w:rPr>
            <w:b w:val="0"/>
            <w:bCs w:val="0"/>
            <w:webHidden/>
            <w:color w:val="000000" w:themeColor="text1"/>
          </w:rPr>
          <w:fldChar w:fldCharType="begin"/>
        </w:r>
        <w:r w:rsidR="00AF09BA" w:rsidRPr="00177558">
          <w:rPr>
            <w:b w:val="0"/>
            <w:bCs w:val="0"/>
            <w:webHidden/>
            <w:color w:val="000000" w:themeColor="text1"/>
          </w:rPr>
          <w:instrText xml:space="preserve"> PAGEREF _Toc48409152 \h </w:instrText>
        </w:r>
        <w:r w:rsidR="00AF09BA" w:rsidRPr="00177558">
          <w:rPr>
            <w:b w:val="0"/>
            <w:bCs w:val="0"/>
            <w:webHidden/>
            <w:color w:val="000000" w:themeColor="text1"/>
          </w:rPr>
        </w:r>
        <w:r w:rsidR="00AF09BA" w:rsidRPr="00177558">
          <w:rPr>
            <w:b w:val="0"/>
            <w:bCs w:val="0"/>
            <w:webHidden/>
            <w:color w:val="000000" w:themeColor="text1"/>
          </w:rPr>
          <w:fldChar w:fldCharType="separate"/>
        </w:r>
        <w:r w:rsidR="006461E7" w:rsidRPr="00177558">
          <w:rPr>
            <w:b w:val="0"/>
            <w:bCs w:val="0"/>
            <w:webHidden/>
            <w:color w:val="000000" w:themeColor="text1"/>
          </w:rPr>
          <w:t>56</w:t>
        </w:r>
        <w:r w:rsidR="00AF09BA" w:rsidRPr="00177558">
          <w:rPr>
            <w:b w:val="0"/>
            <w:bCs w:val="0"/>
            <w:webHidden/>
            <w:color w:val="000000" w:themeColor="text1"/>
          </w:rPr>
          <w:fldChar w:fldCharType="end"/>
        </w:r>
      </w:hyperlink>
    </w:p>
    <w:p w14:paraId="269D418B" w14:textId="2976A61F" w:rsidR="00AF09BA" w:rsidRPr="00177558" w:rsidRDefault="00893929">
      <w:pPr>
        <w:pStyle w:val="TOC1"/>
        <w:tabs>
          <w:tab w:val="right" w:leader="dot" w:pos="9016"/>
        </w:tabs>
        <w:rPr>
          <w:rFonts w:asciiTheme="minorHAnsi" w:hAnsiTheme="minorHAnsi" w:cstheme="minorBidi"/>
          <w:b w:val="0"/>
          <w:bCs w:val="0"/>
          <w:color w:val="000000" w:themeColor="text1"/>
        </w:rPr>
      </w:pPr>
      <w:hyperlink w:anchor="_Toc48409153" w:history="1">
        <w:r w:rsidR="00AF09BA" w:rsidRPr="00177558">
          <w:rPr>
            <w:rStyle w:val="a8"/>
            <w:b w:val="0"/>
            <w:bCs w:val="0"/>
            <w:color w:val="000000" w:themeColor="text1"/>
          </w:rPr>
          <w:t>Summary of revision from the original statistical analysis plan</w:t>
        </w:r>
        <w:r w:rsidR="00AF09BA" w:rsidRPr="00177558">
          <w:rPr>
            <w:b w:val="0"/>
            <w:bCs w:val="0"/>
            <w:webHidden/>
            <w:color w:val="000000" w:themeColor="text1"/>
          </w:rPr>
          <w:tab/>
        </w:r>
        <w:r w:rsidR="00AF09BA" w:rsidRPr="00177558">
          <w:rPr>
            <w:b w:val="0"/>
            <w:bCs w:val="0"/>
            <w:webHidden/>
            <w:color w:val="000000" w:themeColor="text1"/>
          </w:rPr>
          <w:fldChar w:fldCharType="begin"/>
        </w:r>
        <w:r w:rsidR="00AF09BA" w:rsidRPr="00177558">
          <w:rPr>
            <w:b w:val="0"/>
            <w:bCs w:val="0"/>
            <w:webHidden/>
            <w:color w:val="000000" w:themeColor="text1"/>
          </w:rPr>
          <w:instrText xml:space="preserve"> PAGEREF _Toc48409153 \h </w:instrText>
        </w:r>
        <w:r w:rsidR="00AF09BA" w:rsidRPr="00177558">
          <w:rPr>
            <w:b w:val="0"/>
            <w:bCs w:val="0"/>
            <w:webHidden/>
            <w:color w:val="000000" w:themeColor="text1"/>
          </w:rPr>
        </w:r>
        <w:r w:rsidR="00AF09BA" w:rsidRPr="00177558">
          <w:rPr>
            <w:b w:val="0"/>
            <w:bCs w:val="0"/>
            <w:webHidden/>
            <w:color w:val="000000" w:themeColor="text1"/>
          </w:rPr>
          <w:fldChar w:fldCharType="separate"/>
        </w:r>
        <w:r w:rsidR="006461E7" w:rsidRPr="00177558">
          <w:rPr>
            <w:b w:val="0"/>
            <w:bCs w:val="0"/>
            <w:webHidden/>
            <w:color w:val="000000" w:themeColor="text1"/>
          </w:rPr>
          <w:t>60</w:t>
        </w:r>
        <w:r w:rsidR="00AF09BA" w:rsidRPr="00177558">
          <w:rPr>
            <w:b w:val="0"/>
            <w:bCs w:val="0"/>
            <w:webHidden/>
            <w:color w:val="000000" w:themeColor="text1"/>
          </w:rPr>
          <w:fldChar w:fldCharType="end"/>
        </w:r>
      </w:hyperlink>
    </w:p>
    <w:p w14:paraId="7432C80D" w14:textId="79E82BDD" w:rsidR="00AF09BA" w:rsidRPr="00177558" w:rsidRDefault="00AF09BA" w:rsidP="00AF09BA">
      <w:pPr>
        <w:pStyle w:val="1"/>
        <w:rPr>
          <w:color w:val="000000" w:themeColor="text1"/>
        </w:rPr>
        <w:sectPr w:rsidR="00AF09BA" w:rsidRPr="00177558" w:rsidSect="00742065">
          <w:pgSz w:w="11906" w:h="16838"/>
          <w:pgMar w:top="1440" w:right="1440" w:bottom="2835" w:left="1440" w:header="851" w:footer="992" w:gutter="0"/>
          <w:cols w:space="425"/>
          <w:docGrid w:type="lines" w:linePitch="312"/>
        </w:sectPr>
      </w:pPr>
      <w:r w:rsidRPr="00177558">
        <w:rPr>
          <w:b w:val="0"/>
          <w:bCs w:val="0"/>
          <w:color w:val="000000" w:themeColor="text1"/>
          <w:sz w:val="20"/>
          <w:szCs w:val="20"/>
        </w:rPr>
        <w:fldChar w:fldCharType="end"/>
      </w:r>
    </w:p>
    <w:p w14:paraId="261123E3" w14:textId="7303CF40" w:rsidR="00323955" w:rsidRPr="00177558" w:rsidRDefault="00BD1E57" w:rsidP="00AF09BA">
      <w:pPr>
        <w:pStyle w:val="1"/>
        <w:rPr>
          <w:color w:val="000000" w:themeColor="text1"/>
        </w:rPr>
      </w:pPr>
      <w:bookmarkStart w:id="3" w:name="_Toc48409129"/>
      <w:r w:rsidRPr="00177558">
        <w:rPr>
          <w:color w:val="000000" w:themeColor="text1"/>
        </w:rPr>
        <w:lastRenderedPageBreak/>
        <w:t>Original study protocol</w:t>
      </w:r>
      <w:bookmarkEnd w:id="3"/>
    </w:p>
    <w:p w14:paraId="390BD314" w14:textId="15AD7396" w:rsidR="00BD1E57" w:rsidRPr="00177558" w:rsidRDefault="00BD1E57" w:rsidP="00D514D3">
      <w:pPr>
        <w:rPr>
          <w:color w:val="000000" w:themeColor="text1"/>
          <w:sz w:val="22"/>
        </w:rPr>
      </w:pPr>
    </w:p>
    <w:p w14:paraId="3A37F711" w14:textId="100E1C26" w:rsidR="00BD1E57" w:rsidRPr="00177558" w:rsidRDefault="00BD1E57" w:rsidP="00D514D3">
      <w:pPr>
        <w:rPr>
          <w:color w:val="000000" w:themeColor="text1"/>
          <w:sz w:val="22"/>
        </w:rPr>
      </w:pPr>
    </w:p>
    <w:p w14:paraId="085A9089" w14:textId="50F21B42" w:rsidR="00BD1E57" w:rsidRPr="00177558" w:rsidRDefault="00BD1E57" w:rsidP="00D514D3">
      <w:pPr>
        <w:rPr>
          <w:color w:val="000000" w:themeColor="text1"/>
          <w:sz w:val="22"/>
        </w:rPr>
      </w:pPr>
    </w:p>
    <w:p w14:paraId="730C943B" w14:textId="449F92CB" w:rsidR="00EE4814" w:rsidRPr="00177558" w:rsidRDefault="00EE4814" w:rsidP="00D514D3">
      <w:pPr>
        <w:rPr>
          <w:color w:val="000000" w:themeColor="text1"/>
          <w:sz w:val="22"/>
        </w:rPr>
      </w:pPr>
    </w:p>
    <w:p w14:paraId="38CF5D39" w14:textId="77777777" w:rsidR="00EE4814" w:rsidRPr="00177558" w:rsidRDefault="00EE4814" w:rsidP="00D514D3">
      <w:pPr>
        <w:rPr>
          <w:color w:val="000000" w:themeColor="text1"/>
          <w:sz w:val="22"/>
        </w:rPr>
      </w:pPr>
    </w:p>
    <w:p w14:paraId="402AA380" w14:textId="77777777" w:rsidR="00BD1E57" w:rsidRPr="00177558" w:rsidRDefault="00BD1E57" w:rsidP="00D514D3">
      <w:pPr>
        <w:rPr>
          <w:color w:val="000000" w:themeColor="text1"/>
          <w:sz w:val="22"/>
        </w:rPr>
      </w:pPr>
    </w:p>
    <w:p w14:paraId="59A76A4E" w14:textId="2100D413" w:rsidR="00376DB3" w:rsidRPr="00177558" w:rsidRDefault="00376DB3" w:rsidP="00D514D3">
      <w:pPr>
        <w:rPr>
          <w:b/>
          <w:color w:val="000000" w:themeColor="text1"/>
          <w:sz w:val="22"/>
        </w:rPr>
      </w:pPr>
      <w:bookmarkStart w:id="4" w:name="OLE_LINK27"/>
      <w:bookmarkStart w:id="5" w:name="OLE_LINK31"/>
      <w:r w:rsidRPr="00177558">
        <w:rPr>
          <w:b/>
          <w:color w:val="000000" w:themeColor="text1"/>
          <w:sz w:val="22"/>
        </w:rPr>
        <w:t xml:space="preserve">Impact of epidural </w:t>
      </w:r>
      <w:r w:rsidR="00F128D2" w:rsidRPr="00177558">
        <w:rPr>
          <w:b/>
          <w:color w:val="000000" w:themeColor="text1"/>
          <w:sz w:val="22"/>
        </w:rPr>
        <w:t>anest</w:t>
      </w:r>
      <w:r w:rsidR="00871498" w:rsidRPr="00177558">
        <w:rPr>
          <w:b/>
          <w:color w:val="000000" w:themeColor="text1"/>
          <w:sz w:val="22"/>
        </w:rPr>
        <w:t>hesia</w:t>
      </w:r>
      <w:r w:rsidR="004171B0" w:rsidRPr="00177558">
        <w:rPr>
          <w:b/>
          <w:color w:val="000000" w:themeColor="text1"/>
          <w:sz w:val="22"/>
        </w:rPr>
        <w:t>-</w:t>
      </w:r>
      <w:r w:rsidRPr="00177558">
        <w:rPr>
          <w:b/>
          <w:color w:val="000000" w:themeColor="text1"/>
          <w:sz w:val="22"/>
        </w:rPr>
        <w:t xml:space="preserve">analgesia on </w:t>
      </w:r>
      <w:r w:rsidR="00DB4518" w:rsidRPr="00177558">
        <w:rPr>
          <w:b/>
          <w:color w:val="000000" w:themeColor="text1"/>
          <w:sz w:val="22"/>
        </w:rPr>
        <w:t>recurrence-free survival</w:t>
      </w:r>
      <w:r w:rsidRPr="00177558">
        <w:rPr>
          <w:b/>
          <w:color w:val="000000" w:themeColor="text1"/>
          <w:sz w:val="22"/>
        </w:rPr>
        <w:t xml:space="preserve"> in patients </w:t>
      </w:r>
      <w:r w:rsidR="004171B0" w:rsidRPr="00177558">
        <w:rPr>
          <w:b/>
          <w:color w:val="000000" w:themeColor="text1"/>
          <w:sz w:val="22"/>
        </w:rPr>
        <w:t xml:space="preserve">after surgery for </w:t>
      </w:r>
      <w:r w:rsidRPr="00177558">
        <w:rPr>
          <w:b/>
          <w:color w:val="000000" w:themeColor="text1"/>
          <w:sz w:val="22"/>
        </w:rPr>
        <w:t xml:space="preserve">lung cancer: </w:t>
      </w:r>
      <w:r w:rsidR="00691BF3" w:rsidRPr="00177558">
        <w:rPr>
          <w:b/>
          <w:color w:val="000000" w:themeColor="text1"/>
          <w:sz w:val="22"/>
        </w:rPr>
        <w:t>S</w:t>
      </w:r>
      <w:r w:rsidR="0023359F" w:rsidRPr="00177558">
        <w:rPr>
          <w:b/>
          <w:color w:val="000000" w:themeColor="text1"/>
          <w:sz w:val="22"/>
        </w:rPr>
        <w:t>tudy</w:t>
      </w:r>
      <w:r w:rsidRPr="00177558">
        <w:rPr>
          <w:b/>
          <w:color w:val="000000" w:themeColor="text1"/>
          <w:sz w:val="22"/>
        </w:rPr>
        <w:t xml:space="preserve"> </w:t>
      </w:r>
      <w:r w:rsidR="00995BDF" w:rsidRPr="00177558">
        <w:rPr>
          <w:b/>
          <w:color w:val="000000" w:themeColor="text1"/>
          <w:sz w:val="22"/>
        </w:rPr>
        <w:t xml:space="preserve">protocol for </w:t>
      </w:r>
      <w:r w:rsidR="00AB13A5" w:rsidRPr="00177558">
        <w:rPr>
          <w:b/>
          <w:color w:val="000000" w:themeColor="text1"/>
          <w:sz w:val="22"/>
        </w:rPr>
        <w:t>a</w:t>
      </w:r>
      <w:r w:rsidR="00D047A7" w:rsidRPr="00177558">
        <w:rPr>
          <w:b/>
          <w:color w:val="000000" w:themeColor="text1"/>
          <w:sz w:val="22"/>
        </w:rPr>
        <w:t xml:space="preserve"> </w:t>
      </w:r>
      <w:r w:rsidR="00F128D2" w:rsidRPr="00177558">
        <w:rPr>
          <w:b/>
          <w:color w:val="000000" w:themeColor="text1"/>
          <w:sz w:val="22"/>
        </w:rPr>
        <w:t>randomiz</w:t>
      </w:r>
      <w:r w:rsidR="00871498" w:rsidRPr="00177558">
        <w:rPr>
          <w:b/>
          <w:color w:val="000000" w:themeColor="text1"/>
          <w:sz w:val="22"/>
        </w:rPr>
        <w:t>e</w:t>
      </w:r>
      <w:r w:rsidRPr="00177558">
        <w:rPr>
          <w:b/>
          <w:color w:val="000000" w:themeColor="text1"/>
          <w:sz w:val="22"/>
        </w:rPr>
        <w:t xml:space="preserve">d </w:t>
      </w:r>
      <w:r w:rsidR="005B1747" w:rsidRPr="00177558">
        <w:rPr>
          <w:b/>
          <w:color w:val="000000" w:themeColor="text1"/>
          <w:sz w:val="22"/>
        </w:rPr>
        <w:t xml:space="preserve">controlled </w:t>
      </w:r>
      <w:r w:rsidRPr="00177558">
        <w:rPr>
          <w:b/>
          <w:color w:val="000000" w:themeColor="text1"/>
          <w:sz w:val="22"/>
        </w:rPr>
        <w:t>trial</w:t>
      </w:r>
    </w:p>
    <w:bookmarkEnd w:id="4"/>
    <w:bookmarkEnd w:id="5"/>
    <w:p w14:paraId="6661BA90" w14:textId="6DCAADD6" w:rsidR="00FC1A45" w:rsidRPr="00177558" w:rsidRDefault="00FC1A45" w:rsidP="00D514D3">
      <w:pPr>
        <w:rPr>
          <w:rFonts w:cstheme="minorHAnsi"/>
          <w:color w:val="000000" w:themeColor="text1"/>
          <w:sz w:val="22"/>
        </w:rPr>
      </w:pPr>
    </w:p>
    <w:p w14:paraId="137BD884" w14:textId="478D3A56" w:rsidR="007059F5" w:rsidRPr="00177558" w:rsidRDefault="007059F5" w:rsidP="00D514D3">
      <w:pPr>
        <w:rPr>
          <w:rFonts w:cstheme="minorHAnsi"/>
          <w:color w:val="000000" w:themeColor="text1"/>
          <w:sz w:val="22"/>
        </w:rPr>
      </w:pPr>
    </w:p>
    <w:p w14:paraId="1003D7B4" w14:textId="78B154F5" w:rsidR="007059F5" w:rsidRPr="00177558" w:rsidRDefault="007059F5" w:rsidP="00D514D3">
      <w:pPr>
        <w:rPr>
          <w:rFonts w:cstheme="minorHAnsi"/>
          <w:color w:val="000000" w:themeColor="text1"/>
          <w:sz w:val="22"/>
        </w:rPr>
      </w:pPr>
    </w:p>
    <w:p w14:paraId="46152F71" w14:textId="35C9E661" w:rsidR="00EE4814" w:rsidRPr="00177558" w:rsidRDefault="00EE4814" w:rsidP="00D514D3">
      <w:pPr>
        <w:rPr>
          <w:rFonts w:cstheme="minorHAnsi"/>
          <w:color w:val="000000" w:themeColor="text1"/>
          <w:sz w:val="22"/>
        </w:rPr>
      </w:pPr>
    </w:p>
    <w:p w14:paraId="1D97F966" w14:textId="6A476F94" w:rsidR="00EE4814" w:rsidRPr="00177558" w:rsidRDefault="00EE4814" w:rsidP="00D514D3">
      <w:pPr>
        <w:rPr>
          <w:rFonts w:cstheme="minorHAnsi"/>
          <w:color w:val="000000" w:themeColor="text1"/>
          <w:sz w:val="22"/>
        </w:rPr>
      </w:pPr>
    </w:p>
    <w:p w14:paraId="51908371" w14:textId="300F5780" w:rsidR="00EE4814" w:rsidRPr="00177558" w:rsidRDefault="00EE4814" w:rsidP="00D514D3">
      <w:pPr>
        <w:rPr>
          <w:rFonts w:cstheme="minorHAnsi"/>
          <w:color w:val="000000" w:themeColor="text1"/>
          <w:sz w:val="22"/>
        </w:rPr>
      </w:pPr>
    </w:p>
    <w:p w14:paraId="579C8DFC" w14:textId="2BFFD723" w:rsidR="00EE4814" w:rsidRPr="00177558" w:rsidRDefault="00EE4814" w:rsidP="00D514D3">
      <w:pPr>
        <w:rPr>
          <w:rFonts w:cstheme="minorHAnsi"/>
          <w:color w:val="000000" w:themeColor="text1"/>
          <w:sz w:val="22"/>
        </w:rPr>
      </w:pPr>
    </w:p>
    <w:p w14:paraId="4ACFAB06" w14:textId="4CFB236D" w:rsidR="00DB4518" w:rsidRPr="00177558" w:rsidRDefault="00DB4518" w:rsidP="00D514D3">
      <w:pPr>
        <w:rPr>
          <w:rFonts w:eastAsia="等线" w:cs="Calibri"/>
          <w:color w:val="000000" w:themeColor="text1"/>
          <w:sz w:val="22"/>
        </w:rPr>
      </w:pPr>
      <w:r w:rsidRPr="00177558">
        <w:rPr>
          <w:rFonts w:eastAsia="等线" w:cs="Calibri"/>
          <w:b/>
          <w:color w:val="000000" w:themeColor="text1"/>
          <w:sz w:val="22"/>
        </w:rPr>
        <w:t>Principal investigator:</w:t>
      </w:r>
      <w:r w:rsidRPr="00177558">
        <w:rPr>
          <w:rFonts w:eastAsia="等线" w:cs="Calibri"/>
          <w:bCs/>
          <w:color w:val="000000" w:themeColor="text1"/>
          <w:sz w:val="22"/>
        </w:rPr>
        <w:t xml:space="preserve"> </w:t>
      </w:r>
      <w:r w:rsidRPr="00177558">
        <w:rPr>
          <w:rFonts w:eastAsia="等线" w:cs="Calibri"/>
          <w:color w:val="000000" w:themeColor="text1"/>
          <w:sz w:val="22"/>
        </w:rPr>
        <w:t>Prof. Dong-Xin Wang</w:t>
      </w:r>
      <w:r w:rsidR="00BE7AB0" w:rsidRPr="00177558">
        <w:rPr>
          <w:rFonts w:eastAsia="等线" w:cs="Calibri"/>
          <w:color w:val="000000" w:themeColor="text1"/>
          <w:sz w:val="22"/>
        </w:rPr>
        <w:t xml:space="preserve">, </w:t>
      </w:r>
      <w:r w:rsidR="00D20186" w:rsidRPr="00177558">
        <w:rPr>
          <w:rFonts w:eastAsia="等线" w:cs="Calibri"/>
          <w:color w:val="000000" w:themeColor="text1"/>
          <w:sz w:val="22"/>
        </w:rPr>
        <w:t>MD</w:t>
      </w:r>
      <w:r w:rsidR="00BE7AB0" w:rsidRPr="00177558">
        <w:rPr>
          <w:rFonts w:eastAsia="等线" w:cs="Calibri"/>
          <w:color w:val="000000" w:themeColor="text1"/>
          <w:sz w:val="22"/>
        </w:rPr>
        <w:t xml:space="preserve">, </w:t>
      </w:r>
      <w:r w:rsidR="00D20186" w:rsidRPr="00177558">
        <w:rPr>
          <w:rFonts w:eastAsia="等线" w:cs="Calibri"/>
          <w:color w:val="000000" w:themeColor="text1"/>
          <w:sz w:val="22"/>
        </w:rPr>
        <w:t>Ph</w:t>
      </w:r>
      <w:r w:rsidR="00BE7AB0" w:rsidRPr="00177558">
        <w:rPr>
          <w:rFonts w:eastAsia="等线" w:cs="Calibri"/>
          <w:color w:val="000000" w:themeColor="text1"/>
          <w:sz w:val="22"/>
        </w:rPr>
        <w:t xml:space="preserve">D, </w:t>
      </w:r>
      <w:bookmarkStart w:id="6" w:name="_Hlk50920803"/>
      <w:r w:rsidR="0098271B" w:rsidRPr="00177558">
        <w:rPr>
          <w:rFonts w:eastAsia="等线" w:cs="Calibri"/>
          <w:color w:val="000000" w:themeColor="text1"/>
          <w:sz w:val="22"/>
        </w:rPr>
        <w:t xml:space="preserve">Department of </w:t>
      </w:r>
      <w:r w:rsidR="00871498" w:rsidRPr="00177558">
        <w:rPr>
          <w:rFonts w:eastAsia="等线" w:cs="Calibri"/>
          <w:color w:val="000000" w:themeColor="text1"/>
          <w:sz w:val="22"/>
        </w:rPr>
        <w:t>Anesthesiol</w:t>
      </w:r>
      <w:r w:rsidR="000F65C2" w:rsidRPr="00177558">
        <w:rPr>
          <w:rFonts w:eastAsia="等线" w:cs="Calibri"/>
          <w:color w:val="000000" w:themeColor="text1"/>
          <w:sz w:val="22"/>
        </w:rPr>
        <w:t>o</w:t>
      </w:r>
      <w:r w:rsidR="00871498" w:rsidRPr="00177558">
        <w:rPr>
          <w:rFonts w:eastAsia="等线" w:cs="Calibri"/>
          <w:color w:val="000000" w:themeColor="text1"/>
          <w:sz w:val="22"/>
        </w:rPr>
        <w:t>g</w:t>
      </w:r>
      <w:r w:rsidR="0098271B" w:rsidRPr="00177558">
        <w:rPr>
          <w:rFonts w:eastAsia="等线" w:cs="Calibri"/>
          <w:color w:val="000000" w:themeColor="text1"/>
          <w:sz w:val="22"/>
        </w:rPr>
        <w:t xml:space="preserve">y and Critical Care Medicine, </w:t>
      </w:r>
      <w:r w:rsidR="00BE7AB0" w:rsidRPr="00177558">
        <w:rPr>
          <w:rFonts w:eastAsia="等线" w:cs="Calibri"/>
          <w:color w:val="000000" w:themeColor="text1"/>
          <w:sz w:val="22"/>
        </w:rPr>
        <w:t>Peking University First Hospital</w:t>
      </w:r>
      <w:bookmarkEnd w:id="6"/>
    </w:p>
    <w:p w14:paraId="2B7BCDA7" w14:textId="77777777" w:rsidR="007059F5" w:rsidRPr="00177558" w:rsidRDefault="007059F5" w:rsidP="00D514D3">
      <w:pPr>
        <w:rPr>
          <w:rFonts w:cstheme="minorHAnsi"/>
          <w:color w:val="000000" w:themeColor="text1"/>
          <w:sz w:val="22"/>
        </w:rPr>
      </w:pPr>
    </w:p>
    <w:p w14:paraId="3988607D" w14:textId="3FA2541F" w:rsidR="00DB4518" w:rsidRPr="00177558" w:rsidRDefault="00DB4518" w:rsidP="00D514D3">
      <w:pPr>
        <w:rPr>
          <w:rFonts w:eastAsia="等线" w:cs="Calibri"/>
          <w:color w:val="000000" w:themeColor="text1"/>
          <w:sz w:val="22"/>
        </w:rPr>
      </w:pPr>
      <w:r w:rsidRPr="00177558">
        <w:rPr>
          <w:rFonts w:eastAsia="等线" w:cs="Calibri"/>
          <w:b/>
          <w:color w:val="000000" w:themeColor="text1"/>
          <w:sz w:val="22"/>
        </w:rPr>
        <w:t xml:space="preserve">Study </w:t>
      </w:r>
      <w:r w:rsidR="00F128D2" w:rsidRPr="00177558">
        <w:rPr>
          <w:rFonts w:eastAsia="等线" w:cs="Calibri"/>
          <w:b/>
          <w:color w:val="000000" w:themeColor="text1"/>
          <w:sz w:val="22"/>
        </w:rPr>
        <w:t>center</w:t>
      </w:r>
      <w:r w:rsidRPr="00177558">
        <w:rPr>
          <w:rFonts w:eastAsia="等线" w:cs="Calibri"/>
          <w:b/>
          <w:color w:val="000000" w:themeColor="text1"/>
          <w:sz w:val="22"/>
        </w:rPr>
        <w:t>:</w:t>
      </w:r>
      <w:r w:rsidR="008B5F9D" w:rsidRPr="00177558">
        <w:rPr>
          <w:rFonts w:eastAsia="等线" w:cs="Calibri"/>
          <w:b/>
          <w:color w:val="000000" w:themeColor="text1"/>
          <w:sz w:val="22"/>
        </w:rPr>
        <w:t xml:space="preserve"> </w:t>
      </w:r>
      <w:bookmarkStart w:id="7" w:name="OLE_LINK36"/>
      <w:bookmarkStart w:id="8" w:name="OLE_LINK37"/>
      <w:r w:rsidRPr="00177558">
        <w:rPr>
          <w:rFonts w:eastAsia="等线" w:cs="Calibri"/>
          <w:color w:val="000000" w:themeColor="text1"/>
          <w:sz w:val="22"/>
        </w:rPr>
        <w:t>Peking University First Hospital</w:t>
      </w:r>
      <w:bookmarkEnd w:id="7"/>
      <w:bookmarkEnd w:id="8"/>
    </w:p>
    <w:p w14:paraId="112D18AD" w14:textId="4D936C60" w:rsidR="00D44861" w:rsidRPr="00177558" w:rsidRDefault="00DB6CA9" w:rsidP="00D514D3">
      <w:pPr>
        <w:rPr>
          <w:rFonts w:eastAsia="等线" w:cs="Calibri"/>
          <w:b/>
          <w:color w:val="000000" w:themeColor="text1"/>
          <w:sz w:val="22"/>
        </w:rPr>
      </w:pPr>
      <w:r w:rsidRPr="00177558">
        <w:rPr>
          <w:rFonts w:eastAsia="等线" w:cs="Calibri"/>
          <w:b/>
          <w:color w:val="000000" w:themeColor="text1"/>
          <w:sz w:val="22"/>
        </w:rPr>
        <w:t>Participating</w:t>
      </w:r>
      <w:r w:rsidR="00D44861" w:rsidRPr="00177558">
        <w:rPr>
          <w:rFonts w:eastAsia="等线" w:cs="Calibri"/>
          <w:b/>
          <w:color w:val="000000" w:themeColor="text1"/>
          <w:sz w:val="22"/>
        </w:rPr>
        <w:t xml:space="preserve"> departments: </w:t>
      </w:r>
    </w:p>
    <w:p w14:paraId="16434328" w14:textId="6BF1FA42" w:rsidR="00355320" w:rsidRPr="00177558" w:rsidRDefault="00355320" w:rsidP="00D514D3">
      <w:pPr>
        <w:rPr>
          <w:rFonts w:eastAsia="等线" w:cs="Calibri"/>
          <w:color w:val="000000" w:themeColor="text1"/>
          <w:sz w:val="22"/>
        </w:rPr>
      </w:pPr>
      <w:r w:rsidRPr="00177558">
        <w:rPr>
          <w:rFonts w:eastAsia="等线" w:cs="Calibri"/>
          <w:color w:val="000000" w:themeColor="text1"/>
          <w:sz w:val="22"/>
        </w:rPr>
        <w:t>Department of Anesthesiology and Critical Care Medicine, Peking University First Hospital</w:t>
      </w:r>
    </w:p>
    <w:p w14:paraId="2CC3C697" w14:textId="34A76E67" w:rsidR="00D44861" w:rsidRPr="00177558" w:rsidRDefault="00D44861" w:rsidP="00D514D3">
      <w:pPr>
        <w:rPr>
          <w:rFonts w:eastAsia="等线" w:cs="Calibri"/>
          <w:color w:val="000000" w:themeColor="text1"/>
          <w:sz w:val="22"/>
        </w:rPr>
      </w:pPr>
      <w:r w:rsidRPr="00177558">
        <w:rPr>
          <w:rFonts w:eastAsia="等线" w:cs="Calibri"/>
          <w:color w:val="000000" w:themeColor="text1"/>
          <w:sz w:val="22"/>
        </w:rPr>
        <w:t>Department of Thoracic Surgery</w:t>
      </w:r>
      <w:r w:rsidR="00DC18D8" w:rsidRPr="00177558">
        <w:rPr>
          <w:rFonts w:eastAsia="等线" w:cs="Calibri"/>
          <w:color w:val="000000" w:themeColor="text1"/>
          <w:sz w:val="22"/>
        </w:rPr>
        <w:t>, Peking University First Hospital</w:t>
      </w:r>
    </w:p>
    <w:p w14:paraId="67089F66" w14:textId="2BB19018" w:rsidR="00D44861" w:rsidRPr="00177558" w:rsidRDefault="00D44861" w:rsidP="00D514D3">
      <w:pPr>
        <w:rPr>
          <w:rFonts w:eastAsia="等线" w:cs="Calibri"/>
          <w:color w:val="000000" w:themeColor="text1"/>
          <w:sz w:val="22"/>
        </w:rPr>
      </w:pPr>
      <w:r w:rsidRPr="00177558">
        <w:rPr>
          <w:rFonts w:eastAsia="等线" w:cs="Calibri"/>
          <w:color w:val="000000" w:themeColor="text1"/>
          <w:sz w:val="22"/>
        </w:rPr>
        <w:t xml:space="preserve">Department of </w:t>
      </w:r>
      <w:r w:rsidR="005B1747" w:rsidRPr="00177558">
        <w:rPr>
          <w:rFonts w:eastAsia="等线" w:cs="Calibri"/>
          <w:color w:val="000000" w:themeColor="text1"/>
          <w:sz w:val="22"/>
        </w:rPr>
        <w:t>Medical Imaging</w:t>
      </w:r>
      <w:r w:rsidR="00DC18D8" w:rsidRPr="00177558">
        <w:rPr>
          <w:rFonts w:eastAsia="等线" w:cs="Calibri"/>
          <w:color w:val="000000" w:themeColor="text1"/>
          <w:sz w:val="22"/>
        </w:rPr>
        <w:t>, Peking University First Hospital</w:t>
      </w:r>
    </w:p>
    <w:p w14:paraId="6B63C2F8" w14:textId="360C6445" w:rsidR="00D44861" w:rsidRPr="00177558" w:rsidRDefault="00D44861" w:rsidP="00D514D3">
      <w:pPr>
        <w:rPr>
          <w:rFonts w:eastAsia="等线" w:cs="Calibri"/>
          <w:color w:val="000000" w:themeColor="text1"/>
          <w:sz w:val="22"/>
        </w:rPr>
      </w:pPr>
      <w:r w:rsidRPr="00177558">
        <w:rPr>
          <w:rFonts w:eastAsia="等线" w:cs="Calibri"/>
          <w:color w:val="000000" w:themeColor="text1"/>
          <w:sz w:val="22"/>
        </w:rPr>
        <w:t>Department of Pathology</w:t>
      </w:r>
      <w:r w:rsidR="00DC18D8" w:rsidRPr="00177558">
        <w:rPr>
          <w:rFonts w:eastAsia="等线" w:cs="Calibri"/>
          <w:color w:val="000000" w:themeColor="text1"/>
          <w:sz w:val="22"/>
        </w:rPr>
        <w:t>, Peking University First Hospital</w:t>
      </w:r>
    </w:p>
    <w:p w14:paraId="2C0136CA" w14:textId="459FB654" w:rsidR="007059F5" w:rsidRPr="00177558" w:rsidRDefault="007059F5" w:rsidP="00D514D3">
      <w:pPr>
        <w:rPr>
          <w:rFonts w:cs="Calibri"/>
          <w:color w:val="000000" w:themeColor="text1"/>
          <w:sz w:val="22"/>
        </w:rPr>
      </w:pPr>
    </w:p>
    <w:p w14:paraId="73C5F145" w14:textId="00D26FBF" w:rsidR="00DB6CA9" w:rsidRPr="00177558" w:rsidRDefault="00DB6CA9" w:rsidP="00DB6CA9">
      <w:pPr>
        <w:rPr>
          <w:rFonts w:eastAsia="等线" w:cs="Calibri"/>
          <w:color w:val="000000" w:themeColor="text1"/>
          <w:sz w:val="22"/>
        </w:rPr>
      </w:pPr>
      <w:r w:rsidRPr="00177558">
        <w:rPr>
          <w:rFonts w:eastAsia="等线" w:cs="Calibri"/>
          <w:b/>
          <w:color w:val="000000" w:themeColor="text1"/>
          <w:sz w:val="22"/>
        </w:rPr>
        <w:t xml:space="preserve">Study </w:t>
      </w:r>
      <w:r w:rsidR="00F128D2" w:rsidRPr="00177558">
        <w:rPr>
          <w:rFonts w:eastAsia="等线" w:cs="Calibri"/>
          <w:b/>
          <w:color w:val="000000" w:themeColor="text1"/>
          <w:sz w:val="22"/>
        </w:rPr>
        <w:t>center</w:t>
      </w:r>
      <w:r w:rsidRPr="00177558">
        <w:rPr>
          <w:rFonts w:eastAsia="等线" w:cs="Calibri"/>
          <w:b/>
          <w:color w:val="000000" w:themeColor="text1"/>
          <w:sz w:val="22"/>
        </w:rPr>
        <w:t xml:space="preserve">: </w:t>
      </w:r>
      <w:r w:rsidRPr="00177558">
        <w:rPr>
          <w:rFonts w:eastAsia="等线" w:cs="Calibri"/>
          <w:color w:val="000000" w:themeColor="text1"/>
          <w:sz w:val="22"/>
        </w:rPr>
        <w:t>Peking University Cancer Hospital</w:t>
      </w:r>
    </w:p>
    <w:p w14:paraId="0BC5C746" w14:textId="77777777" w:rsidR="00DB6CA9" w:rsidRPr="00177558" w:rsidRDefault="00DB6CA9" w:rsidP="00DB6CA9">
      <w:pPr>
        <w:rPr>
          <w:rFonts w:eastAsia="等线" w:cs="Calibri"/>
          <w:b/>
          <w:color w:val="000000" w:themeColor="text1"/>
          <w:sz w:val="22"/>
        </w:rPr>
      </w:pPr>
      <w:r w:rsidRPr="00177558">
        <w:rPr>
          <w:rFonts w:eastAsia="等线" w:cs="Calibri"/>
          <w:b/>
          <w:color w:val="000000" w:themeColor="text1"/>
          <w:sz w:val="22"/>
        </w:rPr>
        <w:t xml:space="preserve">Participating departments: </w:t>
      </w:r>
    </w:p>
    <w:p w14:paraId="4E076A35" w14:textId="62EF2901" w:rsidR="00355320" w:rsidRPr="00177558" w:rsidRDefault="00355320" w:rsidP="00DB6CA9">
      <w:pPr>
        <w:rPr>
          <w:rFonts w:eastAsia="等线" w:cs="Calibri"/>
          <w:color w:val="000000" w:themeColor="text1"/>
          <w:sz w:val="22"/>
        </w:rPr>
      </w:pPr>
      <w:r w:rsidRPr="00177558">
        <w:rPr>
          <w:rFonts w:eastAsia="等线" w:cs="Calibri"/>
          <w:color w:val="000000" w:themeColor="text1"/>
          <w:sz w:val="22"/>
        </w:rPr>
        <w:t>Department of Anesthesiology, Peking University Cancer Hospital</w:t>
      </w:r>
    </w:p>
    <w:p w14:paraId="3D7A8ECA" w14:textId="02F6B842" w:rsidR="00DB6CA9" w:rsidRPr="00177558" w:rsidRDefault="00DB6CA9" w:rsidP="00DB6CA9">
      <w:pPr>
        <w:rPr>
          <w:rFonts w:eastAsia="等线" w:cs="Calibri"/>
          <w:color w:val="000000" w:themeColor="text1"/>
          <w:sz w:val="22"/>
        </w:rPr>
      </w:pPr>
      <w:r w:rsidRPr="00177558">
        <w:rPr>
          <w:rFonts w:eastAsia="等线" w:cs="Calibri"/>
          <w:color w:val="000000" w:themeColor="text1"/>
          <w:sz w:val="22"/>
        </w:rPr>
        <w:t>Department of Thoracic Surgery, Peking University Cancer Hospital</w:t>
      </w:r>
    </w:p>
    <w:p w14:paraId="21C4A45D" w14:textId="5B20AF96" w:rsidR="00DB6CA9" w:rsidRPr="00177558" w:rsidRDefault="00DB6CA9" w:rsidP="00DB6CA9">
      <w:pPr>
        <w:rPr>
          <w:rFonts w:eastAsia="等线" w:cs="Calibri"/>
          <w:color w:val="000000" w:themeColor="text1"/>
          <w:sz w:val="22"/>
        </w:rPr>
      </w:pPr>
      <w:r w:rsidRPr="00177558">
        <w:rPr>
          <w:rFonts w:eastAsia="等线" w:cs="Calibri"/>
          <w:color w:val="000000" w:themeColor="text1"/>
          <w:sz w:val="22"/>
        </w:rPr>
        <w:t>Department of Medical Imaging, Peking University Cancer Hospital</w:t>
      </w:r>
    </w:p>
    <w:p w14:paraId="0FE25A7B" w14:textId="0001974B" w:rsidR="00DB6CA9" w:rsidRPr="00177558" w:rsidRDefault="00DB6CA9" w:rsidP="00DB6CA9">
      <w:pPr>
        <w:rPr>
          <w:rFonts w:eastAsia="等线" w:cs="Calibri"/>
          <w:color w:val="000000" w:themeColor="text1"/>
          <w:sz w:val="22"/>
        </w:rPr>
      </w:pPr>
      <w:r w:rsidRPr="00177558">
        <w:rPr>
          <w:rFonts w:eastAsia="等线" w:cs="Calibri"/>
          <w:color w:val="000000" w:themeColor="text1"/>
          <w:sz w:val="22"/>
        </w:rPr>
        <w:t>Department of Pathology, Peking University Cancer Hospital</w:t>
      </w:r>
    </w:p>
    <w:p w14:paraId="1B229148" w14:textId="09268BDD" w:rsidR="007059F5" w:rsidRPr="00177558" w:rsidRDefault="007059F5" w:rsidP="00D514D3">
      <w:pPr>
        <w:rPr>
          <w:rFonts w:cs="Calibri"/>
          <w:color w:val="000000" w:themeColor="text1"/>
          <w:sz w:val="22"/>
        </w:rPr>
      </w:pPr>
    </w:p>
    <w:p w14:paraId="26D063F2" w14:textId="475318C2" w:rsidR="005B1747" w:rsidRPr="00177558" w:rsidRDefault="005B1747" w:rsidP="00D514D3">
      <w:pPr>
        <w:rPr>
          <w:rFonts w:cs="Calibri"/>
          <w:color w:val="000000" w:themeColor="text1"/>
          <w:sz w:val="22"/>
        </w:rPr>
      </w:pPr>
    </w:p>
    <w:p w14:paraId="59E9A942" w14:textId="47AE984E" w:rsidR="005B1747" w:rsidRPr="00177558" w:rsidRDefault="005B1747" w:rsidP="00D514D3">
      <w:pPr>
        <w:rPr>
          <w:rFonts w:cs="Calibri"/>
          <w:color w:val="000000" w:themeColor="text1"/>
          <w:sz w:val="22"/>
        </w:rPr>
      </w:pPr>
    </w:p>
    <w:p w14:paraId="1015BCA2" w14:textId="614D90D1" w:rsidR="005B1747" w:rsidRPr="00177558" w:rsidRDefault="005B1747" w:rsidP="00D514D3">
      <w:pPr>
        <w:rPr>
          <w:rFonts w:cs="Calibri"/>
          <w:color w:val="000000" w:themeColor="text1"/>
          <w:sz w:val="22"/>
        </w:rPr>
      </w:pPr>
    </w:p>
    <w:p w14:paraId="7F624CE0" w14:textId="77777777" w:rsidR="005B1747" w:rsidRPr="00177558" w:rsidRDefault="005B1747" w:rsidP="005B1747">
      <w:pPr>
        <w:rPr>
          <w:rFonts w:eastAsia="等线" w:cs="Calibri"/>
          <w:color w:val="000000" w:themeColor="text1"/>
          <w:sz w:val="22"/>
        </w:rPr>
      </w:pPr>
      <w:r w:rsidRPr="00177558">
        <w:rPr>
          <w:rFonts w:eastAsia="等线" w:cs="Calibri"/>
          <w:b/>
          <w:color w:val="000000" w:themeColor="text1"/>
          <w:sz w:val="22"/>
        </w:rPr>
        <w:t>Version of protocol:</w:t>
      </w:r>
      <w:r w:rsidRPr="00177558">
        <w:rPr>
          <w:rFonts w:eastAsia="等线" w:cs="Calibri"/>
          <w:color w:val="000000" w:themeColor="text1"/>
          <w:sz w:val="22"/>
        </w:rPr>
        <w:t xml:space="preserve"> V1.1</w:t>
      </w:r>
    </w:p>
    <w:p w14:paraId="792C233C" w14:textId="77777777" w:rsidR="005B1747" w:rsidRPr="00177558" w:rsidRDefault="005B1747" w:rsidP="005B1747">
      <w:pPr>
        <w:rPr>
          <w:rFonts w:cstheme="minorHAnsi"/>
          <w:iCs/>
          <w:color w:val="000000" w:themeColor="text1"/>
          <w:sz w:val="22"/>
        </w:rPr>
      </w:pPr>
    </w:p>
    <w:p w14:paraId="738E0922" w14:textId="01888259" w:rsidR="005B1747" w:rsidRPr="00177558" w:rsidRDefault="005B1747" w:rsidP="005B1747">
      <w:pPr>
        <w:rPr>
          <w:rFonts w:eastAsia="等线" w:cs="Calibri"/>
          <w:color w:val="000000" w:themeColor="text1"/>
          <w:sz w:val="22"/>
        </w:rPr>
      </w:pPr>
      <w:r w:rsidRPr="00177558">
        <w:rPr>
          <w:rFonts w:eastAsia="等线" w:cs="Calibri"/>
          <w:b/>
          <w:color w:val="000000" w:themeColor="text1"/>
          <w:sz w:val="22"/>
        </w:rPr>
        <w:t>Date of version:</w:t>
      </w:r>
      <w:r w:rsidRPr="00177558">
        <w:rPr>
          <w:rFonts w:eastAsia="等线" w:cs="Calibri"/>
          <w:color w:val="000000" w:themeColor="text1"/>
          <w:sz w:val="22"/>
        </w:rPr>
        <w:t xml:space="preserve"> </w:t>
      </w:r>
      <w:r w:rsidR="00DB6CA9" w:rsidRPr="00177558">
        <w:rPr>
          <w:rFonts w:eastAsia="等线" w:cs="Calibri"/>
          <w:color w:val="000000" w:themeColor="text1"/>
          <w:sz w:val="22"/>
        </w:rPr>
        <w:t>Nov</w:t>
      </w:r>
      <w:r w:rsidR="00DE4CB4" w:rsidRPr="00177558">
        <w:rPr>
          <w:rFonts w:eastAsia="等线" w:cs="Calibri"/>
          <w:color w:val="000000" w:themeColor="text1"/>
          <w:sz w:val="22"/>
        </w:rPr>
        <w:t>ember</w:t>
      </w:r>
      <w:r w:rsidRPr="00177558">
        <w:rPr>
          <w:rFonts w:eastAsia="等线" w:cs="Calibri"/>
          <w:color w:val="000000" w:themeColor="text1"/>
          <w:sz w:val="22"/>
        </w:rPr>
        <w:t xml:space="preserve"> 2</w:t>
      </w:r>
      <w:r w:rsidR="00DB6CA9" w:rsidRPr="00177558">
        <w:rPr>
          <w:rFonts w:eastAsia="等线" w:cs="Calibri"/>
          <w:color w:val="000000" w:themeColor="text1"/>
          <w:sz w:val="22"/>
        </w:rPr>
        <w:t>4</w:t>
      </w:r>
      <w:r w:rsidRPr="00177558">
        <w:rPr>
          <w:rFonts w:eastAsia="等线" w:cs="Calibri"/>
          <w:color w:val="000000" w:themeColor="text1"/>
          <w:sz w:val="22"/>
        </w:rPr>
        <w:t>, 2013</w:t>
      </w:r>
    </w:p>
    <w:p w14:paraId="77B99A55" w14:textId="77777777" w:rsidR="005B1747" w:rsidRPr="00177558" w:rsidRDefault="005B1747" w:rsidP="00D514D3">
      <w:pPr>
        <w:rPr>
          <w:rFonts w:cs="Calibri"/>
          <w:color w:val="000000" w:themeColor="text1"/>
          <w:sz w:val="22"/>
        </w:rPr>
      </w:pPr>
    </w:p>
    <w:p w14:paraId="11FA52D4" w14:textId="4EF430B5" w:rsidR="00932FC5" w:rsidRPr="00177558" w:rsidRDefault="00932FC5" w:rsidP="0050193F">
      <w:pPr>
        <w:widowControl/>
        <w:rPr>
          <w:rFonts w:cs="Calibri"/>
          <w:color w:val="000000" w:themeColor="text1"/>
          <w:sz w:val="22"/>
        </w:rPr>
        <w:sectPr w:rsidR="00932FC5" w:rsidRPr="00177558" w:rsidSect="00742065">
          <w:pgSz w:w="11906" w:h="16838"/>
          <w:pgMar w:top="1440" w:right="1440" w:bottom="2835" w:left="1440" w:header="851" w:footer="992" w:gutter="0"/>
          <w:cols w:space="425"/>
          <w:docGrid w:type="lines" w:linePitch="312"/>
        </w:sectPr>
      </w:pPr>
    </w:p>
    <w:p w14:paraId="3B2F1003" w14:textId="622FF83A" w:rsidR="005005E3" w:rsidRPr="00177558" w:rsidRDefault="00706461" w:rsidP="007D7863">
      <w:pPr>
        <w:jc w:val="center"/>
        <w:rPr>
          <w:rFonts w:cstheme="minorHAnsi"/>
          <w:b/>
          <w:color w:val="000000" w:themeColor="text1"/>
          <w:szCs w:val="20"/>
        </w:rPr>
      </w:pPr>
      <w:r w:rsidRPr="00177558">
        <w:rPr>
          <w:rFonts w:cstheme="minorHAnsi"/>
          <w:b/>
          <w:color w:val="000000" w:themeColor="text1"/>
          <w:szCs w:val="20"/>
        </w:rPr>
        <w:lastRenderedPageBreak/>
        <w:t>C</w:t>
      </w:r>
      <w:r w:rsidR="005005E3" w:rsidRPr="00177558">
        <w:rPr>
          <w:rFonts w:cstheme="minorHAnsi"/>
          <w:b/>
          <w:color w:val="000000" w:themeColor="text1"/>
          <w:szCs w:val="20"/>
        </w:rPr>
        <w:t>ontent</w:t>
      </w:r>
      <w:r w:rsidRPr="00177558">
        <w:rPr>
          <w:rFonts w:cstheme="minorHAnsi"/>
          <w:b/>
          <w:color w:val="000000" w:themeColor="text1"/>
          <w:szCs w:val="20"/>
        </w:rPr>
        <w:t>s</w:t>
      </w:r>
      <w:r w:rsidR="007D7863" w:rsidRPr="00177558">
        <w:rPr>
          <w:rFonts w:cstheme="minorHAnsi"/>
          <w:b/>
          <w:color w:val="000000" w:themeColor="text1"/>
          <w:szCs w:val="20"/>
        </w:rPr>
        <w:t xml:space="preserve"> of </w:t>
      </w:r>
      <w:r w:rsidR="00355320" w:rsidRPr="00177558">
        <w:rPr>
          <w:rFonts w:cstheme="minorHAnsi"/>
          <w:b/>
          <w:color w:val="000000" w:themeColor="text1"/>
          <w:szCs w:val="20"/>
        </w:rPr>
        <w:t>o</w:t>
      </w:r>
      <w:r w:rsidR="007D7863" w:rsidRPr="00177558">
        <w:rPr>
          <w:rFonts w:cstheme="minorHAnsi"/>
          <w:b/>
          <w:color w:val="000000" w:themeColor="text1"/>
          <w:szCs w:val="20"/>
        </w:rPr>
        <w:t xml:space="preserve">riginal </w:t>
      </w:r>
      <w:r w:rsidR="00355320" w:rsidRPr="00177558">
        <w:rPr>
          <w:rFonts w:cstheme="minorHAnsi"/>
          <w:b/>
          <w:color w:val="000000" w:themeColor="text1"/>
          <w:szCs w:val="20"/>
        </w:rPr>
        <w:t>p</w:t>
      </w:r>
      <w:r w:rsidR="007D7863" w:rsidRPr="00177558">
        <w:rPr>
          <w:rFonts w:cstheme="minorHAnsi"/>
          <w:b/>
          <w:color w:val="000000" w:themeColor="text1"/>
          <w:szCs w:val="20"/>
        </w:rPr>
        <w:t>rotocol</w:t>
      </w:r>
    </w:p>
    <w:p w14:paraId="1C0527BC" w14:textId="594C9BB5" w:rsidR="00F92F45" w:rsidRPr="00177558" w:rsidRDefault="005612D3">
      <w:pPr>
        <w:pStyle w:val="TOC1"/>
        <w:tabs>
          <w:tab w:val="right" w:leader="dot" w:pos="9016"/>
        </w:tabs>
        <w:rPr>
          <w:rFonts w:asciiTheme="minorHAnsi" w:hAnsiTheme="minorHAnsi" w:cstheme="minorBidi"/>
          <w:b w:val="0"/>
          <w:bCs w:val="0"/>
          <w:color w:val="000000" w:themeColor="text1"/>
        </w:rPr>
      </w:pPr>
      <w:r w:rsidRPr="00177558">
        <w:rPr>
          <w:b w:val="0"/>
          <w:bCs w:val="0"/>
          <w:color w:val="000000" w:themeColor="text1"/>
        </w:rPr>
        <w:fldChar w:fldCharType="begin"/>
      </w:r>
      <w:r w:rsidRPr="00177558">
        <w:rPr>
          <w:b w:val="0"/>
          <w:bCs w:val="0"/>
          <w:color w:val="000000" w:themeColor="text1"/>
        </w:rPr>
        <w:instrText xml:space="preserve"> TOC \h \z \u \t "</w:instrText>
      </w:r>
      <w:r w:rsidRPr="00177558">
        <w:rPr>
          <w:b w:val="0"/>
          <w:bCs w:val="0"/>
          <w:color w:val="000000" w:themeColor="text1"/>
        </w:rPr>
        <w:instrText>标题</w:instrText>
      </w:r>
      <w:r w:rsidRPr="00177558">
        <w:rPr>
          <w:b w:val="0"/>
          <w:bCs w:val="0"/>
          <w:color w:val="000000" w:themeColor="text1"/>
        </w:rPr>
        <w:instrText xml:space="preserve"> 2,1" </w:instrText>
      </w:r>
      <w:r w:rsidRPr="00177558">
        <w:rPr>
          <w:b w:val="0"/>
          <w:bCs w:val="0"/>
          <w:color w:val="000000" w:themeColor="text1"/>
        </w:rPr>
        <w:fldChar w:fldCharType="separate"/>
      </w:r>
      <w:hyperlink w:anchor="_Toc48424473" w:history="1">
        <w:r w:rsidR="00F92F45" w:rsidRPr="00177558">
          <w:rPr>
            <w:rStyle w:val="a8"/>
            <w:b w:val="0"/>
            <w:bCs w:val="0"/>
            <w:color w:val="000000" w:themeColor="text1"/>
          </w:rPr>
          <w:t>1. Introduction</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73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6</w:t>
        </w:r>
        <w:r w:rsidR="00F92F45" w:rsidRPr="00177558">
          <w:rPr>
            <w:b w:val="0"/>
            <w:bCs w:val="0"/>
            <w:webHidden/>
            <w:color w:val="000000" w:themeColor="text1"/>
          </w:rPr>
          <w:fldChar w:fldCharType="end"/>
        </w:r>
      </w:hyperlink>
    </w:p>
    <w:p w14:paraId="0CD219D6" w14:textId="74B487C1"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74" w:history="1">
        <w:r w:rsidR="00F92F45" w:rsidRPr="00177558">
          <w:rPr>
            <w:rStyle w:val="a8"/>
            <w:b w:val="0"/>
            <w:bCs w:val="0"/>
            <w:color w:val="000000" w:themeColor="text1"/>
          </w:rPr>
          <w:t>2. Study objectives</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74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6</w:t>
        </w:r>
        <w:r w:rsidR="00F92F45" w:rsidRPr="00177558">
          <w:rPr>
            <w:b w:val="0"/>
            <w:bCs w:val="0"/>
            <w:webHidden/>
            <w:color w:val="000000" w:themeColor="text1"/>
          </w:rPr>
          <w:fldChar w:fldCharType="end"/>
        </w:r>
      </w:hyperlink>
    </w:p>
    <w:p w14:paraId="7335E59B" w14:textId="00FDCBB4"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75" w:history="1">
        <w:r w:rsidR="00F92F45" w:rsidRPr="00177558">
          <w:rPr>
            <w:rStyle w:val="a8"/>
            <w:b w:val="0"/>
            <w:bCs w:val="0"/>
            <w:color w:val="000000" w:themeColor="text1"/>
          </w:rPr>
          <w:t>3. Study design</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75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7</w:t>
        </w:r>
        <w:r w:rsidR="00F92F45" w:rsidRPr="00177558">
          <w:rPr>
            <w:b w:val="0"/>
            <w:bCs w:val="0"/>
            <w:webHidden/>
            <w:color w:val="000000" w:themeColor="text1"/>
          </w:rPr>
          <w:fldChar w:fldCharType="end"/>
        </w:r>
      </w:hyperlink>
    </w:p>
    <w:p w14:paraId="75B6545B" w14:textId="41882415"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76" w:history="1">
        <w:r w:rsidR="00F92F45" w:rsidRPr="00177558">
          <w:rPr>
            <w:rStyle w:val="a8"/>
            <w:b w:val="0"/>
            <w:bCs w:val="0"/>
            <w:color w:val="000000" w:themeColor="text1"/>
          </w:rPr>
          <w:t>4. Participants</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76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7</w:t>
        </w:r>
        <w:r w:rsidR="00F92F45" w:rsidRPr="00177558">
          <w:rPr>
            <w:b w:val="0"/>
            <w:bCs w:val="0"/>
            <w:webHidden/>
            <w:color w:val="000000" w:themeColor="text1"/>
          </w:rPr>
          <w:fldChar w:fldCharType="end"/>
        </w:r>
      </w:hyperlink>
    </w:p>
    <w:p w14:paraId="6ECF1A5F" w14:textId="5614499B"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77" w:history="1">
        <w:r w:rsidR="00F92F45" w:rsidRPr="00177558">
          <w:rPr>
            <w:rStyle w:val="a8"/>
            <w:b w:val="0"/>
            <w:bCs w:val="0"/>
            <w:color w:val="000000" w:themeColor="text1"/>
          </w:rPr>
          <w:t xml:space="preserve">5. </w:t>
        </w:r>
        <w:r w:rsidR="00F128D2" w:rsidRPr="00177558">
          <w:rPr>
            <w:rStyle w:val="a8"/>
            <w:b w:val="0"/>
            <w:bCs w:val="0"/>
            <w:color w:val="000000" w:themeColor="text1"/>
          </w:rPr>
          <w:t>Randomiz</w:t>
        </w:r>
        <w:r w:rsidR="00F92F45" w:rsidRPr="00177558">
          <w:rPr>
            <w:rStyle w:val="a8"/>
            <w:b w:val="0"/>
            <w:bCs w:val="0"/>
            <w:color w:val="000000" w:themeColor="text1"/>
          </w:rPr>
          <w:t>ation and masking</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77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9</w:t>
        </w:r>
        <w:r w:rsidR="00F92F45" w:rsidRPr="00177558">
          <w:rPr>
            <w:b w:val="0"/>
            <w:bCs w:val="0"/>
            <w:webHidden/>
            <w:color w:val="000000" w:themeColor="text1"/>
          </w:rPr>
          <w:fldChar w:fldCharType="end"/>
        </w:r>
      </w:hyperlink>
    </w:p>
    <w:p w14:paraId="1A339D55" w14:textId="0F97E170"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78" w:history="1">
        <w:r w:rsidR="00F92F45" w:rsidRPr="00177558">
          <w:rPr>
            <w:rStyle w:val="a8"/>
            <w:b w:val="0"/>
            <w:bCs w:val="0"/>
            <w:color w:val="000000" w:themeColor="text1"/>
          </w:rPr>
          <w:t>6. Study intervention</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78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9</w:t>
        </w:r>
        <w:r w:rsidR="00F92F45" w:rsidRPr="00177558">
          <w:rPr>
            <w:b w:val="0"/>
            <w:bCs w:val="0"/>
            <w:webHidden/>
            <w:color w:val="000000" w:themeColor="text1"/>
          </w:rPr>
          <w:fldChar w:fldCharType="end"/>
        </w:r>
      </w:hyperlink>
    </w:p>
    <w:p w14:paraId="4927923B" w14:textId="05195286"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79" w:history="1">
        <w:r w:rsidR="00F92F45" w:rsidRPr="00177558">
          <w:rPr>
            <w:rStyle w:val="a8"/>
            <w:b w:val="0"/>
            <w:bCs w:val="0"/>
            <w:color w:val="000000" w:themeColor="text1"/>
          </w:rPr>
          <w:t>7. Data collection</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79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12</w:t>
        </w:r>
        <w:r w:rsidR="00F92F45" w:rsidRPr="00177558">
          <w:rPr>
            <w:b w:val="0"/>
            <w:bCs w:val="0"/>
            <w:webHidden/>
            <w:color w:val="000000" w:themeColor="text1"/>
          </w:rPr>
          <w:fldChar w:fldCharType="end"/>
        </w:r>
      </w:hyperlink>
    </w:p>
    <w:p w14:paraId="0E21BECC" w14:textId="4C75C982"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80" w:history="1">
        <w:r w:rsidR="00F92F45" w:rsidRPr="00177558">
          <w:rPr>
            <w:rStyle w:val="a8"/>
            <w:b w:val="0"/>
            <w:bCs w:val="0"/>
            <w:color w:val="000000" w:themeColor="text1"/>
          </w:rPr>
          <w:t>8. Outcomes and assessment</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80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14</w:t>
        </w:r>
        <w:r w:rsidR="00F92F45" w:rsidRPr="00177558">
          <w:rPr>
            <w:b w:val="0"/>
            <w:bCs w:val="0"/>
            <w:webHidden/>
            <w:color w:val="000000" w:themeColor="text1"/>
          </w:rPr>
          <w:fldChar w:fldCharType="end"/>
        </w:r>
      </w:hyperlink>
    </w:p>
    <w:p w14:paraId="3FA15806" w14:textId="34A6045C"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81" w:history="1">
        <w:r w:rsidR="00F92F45" w:rsidRPr="00177558">
          <w:rPr>
            <w:rStyle w:val="a8"/>
            <w:b w:val="0"/>
            <w:bCs w:val="0"/>
            <w:color w:val="000000" w:themeColor="text1"/>
          </w:rPr>
          <w:t>9. Adverse events (AE)</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81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14</w:t>
        </w:r>
        <w:r w:rsidR="00F92F45" w:rsidRPr="00177558">
          <w:rPr>
            <w:b w:val="0"/>
            <w:bCs w:val="0"/>
            <w:webHidden/>
            <w:color w:val="000000" w:themeColor="text1"/>
          </w:rPr>
          <w:fldChar w:fldCharType="end"/>
        </w:r>
      </w:hyperlink>
    </w:p>
    <w:p w14:paraId="2BBAB5B3" w14:textId="1C96D20C"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82" w:history="1">
        <w:r w:rsidR="00F92F45" w:rsidRPr="00177558">
          <w:rPr>
            <w:rStyle w:val="a8"/>
            <w:b w:val="0"/>
            <w:bCs w:val="0"/>
            <w:color w:val="000000" w:themeColor="text1"/>
          </w:rPr>
          <w:t>10. Severe adverse events</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82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16</w:t>
        </w:r>
        <w:r w:rsidR="00F92F45" w:rsidRPr="00177558">
          <w:rPr>
            <w:b w:val="0"/>
            <w:bCs w:val="0"/>
            <w:webHidden/>
            <w:color w:val="000000" w:themeColor="text1"/>
          </w:rPr>
          <w:fldChar w:fldCharType="end"/>
        </w:r>
      </w:hyperlink>
    </w:p>
    <w:p w14:paraId="34D94D80" w14:textId="2EB7BBBE"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83" w:history="1">
        <w:r w:rsidR="00F92F45" w:rsidRPr="00177558">
          <w:rPr>
            <w:rStyle w:val="a8"/>
            <w:b w:val="0"/>
            <w:bCs w:val="0"/>
            <w:color w:val="000000" w:themeColor="text1"/>
          </w:rPr>
          <w:t>11. The rule of unmasking</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83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17</w:t>
        </w:r>
        <w:r w:rsidR="00F92F45" w:rsidRPr="00177558">
          <w:rPr>
            <w:b w:val="0"/>
            <w:bCs w:val="0"/>
            <w:webHidden/>
            <w:color w:val="000000" w:themeColor="text1"/>
          </w:rPr>
          <w:fldChar w:fldCharType="end"/>
        </w:r>
      </w:hyperlink>
    </w:p>
    <w:p w14:paraId="0F7EE731" w14:textId="77A5E690"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84" w:history="1">
        <w:r w:rsidR="00F92F45" w:rsidRPr="00177558">
          <w:rPr>
            <w:rStyle w:val="a8"/>
            <w:b w:val="0"/>
            <w:bCs w:val="0"/>
            <w:color w:val="000000" w:themeColor="text1"/>
          </w:rPr>
          <w:t>12. Data management</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84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17</w:t>
        </w:r>
        <w:r w:rsidR="00F92F45" w:rsidRPr="00177558">
          <w:rPr>
            <w:b w:val="0"/>
            <w:bCs w:val="0"/>
            <w:webHidden/>
            <w:color w:val="000000" w:themeColor="text1"/>
          </w:rPr>
          <w:fldChar w:fldCharType="end"/>
        </w:r>
      </w:hyperlink>
    </w:p>
    <w:p w14:paraId="1278056A" w14:textId="2F8D4033"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85" w:history="1">
        <w:r w:rsidR="00F92F45" w:rsidRPr="00177558">
          <w:rPr>
            <w:rStyle w:val="a8"/>
            <w:b w:val="0"/>
            <w:bCs w:val="0"/>
            <w:color w:val="000000" w:themeColor="text1"/>
          </w:rPr>
          <w:t>13. Statistical analysis</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85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17</w:t>
        </w:r>
        <w:r w:rsidR="00F92F45" w:rsidRPr="00177558">
          <w:rPr>
            <w:b w:val="0"/>
            <w:bCs w:val="0"/>
            <w:webHidden/>
            <w:color w:val="000000" w:themeColor="text1"/>
          </w:rPr>
          <w:fldChar w:fldCharType="end"/>
        </w:r>
      </w:hyperlink>
    </w:p>
    <w:p w14:paraId="21747958" w14:textId="7DD9EAB4"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86" w:history="1">
        <w:r w:rsidR="00F92F45" w:rsidRPr="00177558">
          <w:rPr>
            <w:rStyle w:val="a8"/>
            <w:b w:val="0"/>
            <w:bCs w:val="0"/>
            <w:color w:val="000000" w:themeColor="text1"/>
          </w:rPr>
          <w:t>14. Quality control and quality assurance</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86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19</w:t>
        </w:r>
        <w:r w:rsidR="00F92F45" w:rsidRPr="00177558">
          <w:rPr>
            <w:b w:val="0"/>
            <w:bCs w:val="0"/>
            <w:webHidden/>
            <w:color w:val="000000" w:themeColor="text1"/>
          </w:rPr>
          <w:fldChar w:fldCharType="end"/>
        </w:r>
      </w:hyperlink>
    </w:p>
    <w:p w14:paraId="0C5FE38A" w14:textId="4AE63A10"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87" w:history="1">
        <w:r w:rsidR="00F92F45" w:rsidRPr="00177558">
          <w:rPr>
            <w:rStyle w:val="a8"/>
            <w:b w:val="0"/>
            <w:bCs w:val="0"/>
            <w:color w:val="000000" w:themeColor="text1"/>
          </w:rPr>
          <w:t>15. Ethical requirements and patient informed consent</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87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20</w:t>
        </w:r>
        <w:r w:rsidR="00F92F45" w:rsidRPr="00177558">
          <w:rPr>
            <w:b w:val="0"/>
            <w:bCs w:val="0"/>
            <w:webHidden/>
            <w:color w:val="000000" w:themeColor="text1"/>
          </w:rPr>
          <w:fldChar w:fldCharType="end"/>
        </w:r>
      </w:hyperlink>
    </w:p>
    <w:p w14:paraId="55A8CBF2" w14:textId="7C8ABE84"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88" w:history="1">
        <w:r w:rsidR="00F92F45" w:rsidRPr="00177558">
          <w:rPr>
            <w:rStyle w:val="a8"/>
            <w:b w:val="0"/>
            <w:bCs w:val="0"/>
            <w:color w:val="000000" w:themeColor="text1"/>
          </w:rPr>
          <w:t>16. Study termination</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88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20</w:t>
        </w:r>
        <w:r w:rsidR="00F92F45" w:rsidRPr="00177558">
          <w:rPr>
            <w:b w:val="0"/>
            <w:bCs w:val="0"/>
            <w:webHidden/>
            <w:color w:val="000000" w:themeColor="text1"/>
          </w:rPr>
          <w:fldChar w:fldCharType="end"/>
        </w:r>
      </w:hyperlink>
    </w:p>
    <w:p w14:paraId="47A4E033" w14:textId="071219B4"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89" w:history="1">
        <w:r w:rsidR="00F92F45" w:rsidRPr="00177558">
          <w:rPr>
            <w:rStyle w:val="a8"/>
            <w:b w:val="0"/>
            <w:bCs w:val="0"/>
            <w:color w:val="000000" w:themeColor="text1"/>
          </w:rPr>
          <w:t>17. Document preservation</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89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20</w:t>
        </w:r>
        <w:r w:rsidR="00F92F45" w:rsidRPr="00177558">
          <w:rPr>
            <w:b w:val="0"/>
            <w:bCs w:val="0"/>
            <w:webHidden/>
            <w:color w:val="000000" w:themeColor="text1"/>
          </w:rPr>
          <w:fldChar w:fldCharType="end"/>
        </w:r>
      </w:hyperlink>
    </w:p>
    <w:p w14:paraId="1B39E3D7" w14:textId="630D1B0A"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90" w:history="1">
        <w:r w:rsidR="00F92F45" w:rsidRPr="00177558">
          <w:rPr>
            <w:rStyle w:val="a8"/>
            <w:b w:val="0"/>
            <w:bCs w:val="0"/>
            <w:color w:val="000000" w:themeColor="text1"/>
          </w:rPr>
          <w:t>18. Conflict of interest</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90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20</w:t>
        </w:r>
        <w:r w:rsidR="00F92F45" w:rsidRPr="00177558">
          <w:rPr>
            <w:b w:val="0"/>
            <w:bCs w:val="0"/>
            <w:webHidden/>
            <w:color w:val="000000" w:themeColor="text1"/>
          </w:rPr>
          <w:fldChar w:fldCharType="end"/>
        </w:r>
      </w:hyperlink>
    </w:p>
    <w:p w14:paraId="16E66462" w14:textId="2DC8C022"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491" w:history="1">
        <w:r w:rsidR="00F92F45" w:rsidRPr="00177558">
          <w:rPr>
            <w:rStyle w:val="a8"/>
            <w:b w:val="0"/>
            <w:bCs w:val="0"/>
            <w:color w:val="000000" w:themeColor="text1"/>
          </w:rPr>
          <w:t>19. References</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491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22</w:t>
        </w:r>
        <w:r w:rsidR="00F92F45" w:rsidRPr="00177558">
          <w:rPr>
            <w:b w:val="0"/>
            <w:bCs w:val="0"/>
            <w:webHidden/>
            <w:color w:val="000000" w:themeColor="text1"/>
          </w:rPr>
          <w:fldChar w:fldCharType="end"/>
        </w:r>
      </w:hyperlink>
    </w:p>
    <w:p w14:paraId="1BC8B07A" w14:textId="1FA5BCB3" w:rsidR="00D114A9" w:rsidRPr="00177558" w:rsidRDefault="005612D3" w:rsidP="00D514D3">
      <w:pPr>
        <w:rPr>
          <w:rFonts w:cstheme="minorHAnsi"/>
          <w:b/>
          <w:bCs/>
          <w:color w:val="000000" w:themeColor="text1"/>
          <w:sz w:val="22"/>
        </w:rPr>
      </w:pPr>
      <w:r w:rsidRPr="00177558">
        <w:rPr>
          <w:rFonts w:cstheme="minorHAnsi"/>
          <w:color w:val="000000" w:themeColor="text1"/>
          <w:szCs w:val="20"/>
        </w:rPr>
        <w:fldChar w:fldCharType="end"/>
      </w:r>
    </w:p>
    <w:p w14:paraId="5CF97732" w14:textId="1D7BD17D" w:rsidR="001A18A7" w:rsidRPr="00177558" w:rsidRDefault="001A18A7">
      <w:pPr>
        <w:widowControl/>
        <w:rPr>
          <w:rFonts w:cstheme="minorHAnsi"/>
          <w:b/>
          <w:bCs/>
          <w:color w:val="000000" w:themeColor="text1"/>
          <w:sz w:val="22"/>
        </w:rPr>
      </w:pPr>
      <w:r w:rsidRPr="00177558">
        <w:rPr>
          <w:rFonts w:cstheme="minorHAnsi"/>
          <w:b/>
          <w:bCs/>
          <w:color w:val="000000" w:themeColor="text1"/>
          <w:sz w:val="22"/>
        </w:rPr>
        <w:br w:type="page"/>
      </w:r>
    </w:p>
    <w:p w14:paraId="55643AE1" w14:textId="77777777" w:rsidR="00564582" w:rsidRPr="00177558" w:rsidRDefault="00564582" w:rsidP="00564582">
      <w:pPr>
        <w:pStyle w:val="2"/>
        <w:rPr>
          <w:color w:val="000000" w:themeColor="text1"/>
          <w:sz w:val="20"/>
          <w:szCs w:val="20"/>
        </w:rPr>
      </w:pPr>
      <w:bookmarkStart w:id="9" w:name="_Toc43105048"/>
      <w:bookmarkStart w:id="10" w:name="_Toc45825800"/>
      <w:bookmarkStart w:id="11" w:name="_Toc48424473"/>
      <w:bookmarkStart w:id="12" w:name="_Toc48424756"/>
      <w:r w:rsidRPr="00177558">
        <w:rPr>
          <w:color w:val="000000" w:themeColor="text1"/>
          <w:sz w:val="20"/>
          <w:szCs w:val="20"/>
        </w:rPr>
        <w:lastRenderedPageBreak/>
        <w:t>1. Introduction</w:t>
      </w:r>
      <w:bookmarkEnd w:id="9"/>
      <w:bookmarkEnd w:id="10"/>
      <w:bookmarkEnd w:id="11"/>
      <w:bookmarkEnd w:id="12"/>
    </w:p>
    <w:p w14:paraId="01339E56" w14:textId="4EFEC941" w:rsidR="00564582" w:rsidRPr="00177558" w:rsidRDefault="00564582" w:rsidP="00564582">
      <w:pPr>
        <w:snapToGrid w:val="0"/>
        <w:spacing w:beforeLines="50" w:before="156" w:afterLines="50" w:after="156"/>
        <w:rPr>
          <w:rFonts w:cstheme="minorHAnsi"/>
          <w:color w:val="000000" w:themeColor="text1"/>
          <w:szCs w:val="20"/>
        </w:rPr>
      </w:pPr>
      <w:bookmarkStart w:id="13" w:name="OLE_LINK5"/>
      <w:bookmarkStart w:id="14" w:name="OLE_LINK6"/>
      <w:r w:rsidRPr="00177558">
        <w:rPr>
          <w:rFonts w:cstheme="minorHAnsi"/>
          <w:color w:val="000000" w:themeColor="text1"/>
          <w:szCs w:val="20"/>
        </w:rPr>
        <w:t>With increasing incidence and mortality, lung cancer has become the most common incident cancer and the leading cause of cancer death</w:t>
      </w:r>
      <w:bookmarkEnd w:id="13"/>
      <w:bookmarkEnd w:id="14"/>
      <w:r w:rsidRPr="00177558">
        <w:rPr>
          <w:rFonts w:cstheme="minorHAnsi"/>
          <w:color w:val="000000" w:themeColor="text1"/>
          <w:szCs w:val="20"/>
        </w:rPr>
        <w:t>.</w:t>
      </w:r>
      <w:r w:rsidRPr="00177558">
        <w:rPr>
          <w:rFonts w:cstheme="minorHAnsi"/>
          <w:color w:val="000000" w:themeColor="text1"/>
          <w:szCs w:val="20"/>
          <w:vertAlign w:val="superscript"/>
        </w:rPr>
        <w:t>1</w:t>
      </w:r>
      <w:r w:rsidRPr="00177558">
        <w:rPr>
          <w:rFonts w:cstheme="minorHAnsi"/>
          <w:color w:val="000000" w:themeColor="text1"/>
          <w:szCs w:val="20"/>
        </w:rPr>
        <w:t xml:space="preserve"> At present, timely surgical resection remains the front-line therapy for non-small cell lung cancer (NSCLC).</w:t>
      </w:r>
      <w:r w:rsidRPr="00177558">
        <w:rPr>
          <w:rFonts w:cstheme="minorHAnsi"/>
          <w:color w:val="000000" w:themeColor="text1"/>
          <w:szCs w:val="20"/>
          <w:vertAlign w:val="superscript"/>
        </w:rPr>
        <w:t>2</w:t>
      </w:r>
      <w:r w:rsidRPr="00177558">
        <w:rPr>
          <w:rFonts w:cstheme="minorHAnsi"/>
          <w:color w:val="000000" w:themeColor="text1"/>
          <w:szCs w:val="20"/>
        </w:rPr>
        <w:t xml:space="preserve"> However, even after surgical resection, cancer recurrence or metastasis occurs in a significant proportion of patients. For example, in an 11-year follow-up study after surgery for early stage lung cancer</w:t>
      </w:r>
      <w:r w:rsidR="00573E17" w:rsidRPr="00177558">
        <w:rPr>
          <w:rFonts w:cstheme="minorHAnsi"/>
          <w:color w:val="000000" w:themeColor="text1"/>
          <w:szCs w:val="20"/>
        </w:rPr>
        <w:t xml:space="preserve"> (T1 to T2, N0 to N1 NSCLC)</w:t>
      </w:r>
      <w:r w:rsidRPr="00177558">
        <w:rPr>
          <w:rFonts w:cstheme="minorHAnsi"/>
          <w:color w:val="000000" w:themeColor="text1"/>
          <w:szCs w:val="20"/>
        </w:rPr>
        <w:t>, Kelsey et al.</w:t>
      </w:r>
      <w:r w:rsidRPr="00177558">
        <w:rPr>
          <w:rFonts w:cstheme="minorHAnsi"/>
          <w:color w:val="000000" w:themeColor="text1"/>
          <w:szCs w:val="20"/>
          <w:vertAlign w:val="superscript"/>
        </w:rPr>
        <w:t>3</w:t>
      </w:r>
      <w:r w:rsidRPr="00177558">
        <w:rPr>
          <w:rFonts w:cstheme="minorHAnsi"/>
          <w:color w:val="000000" w:themeColor="text1"/>
          <w:szCs w:val="20"/>
        </w:rPr>
        <w:t xml:space="preserve"> reported a 5-year rate of local and/or distant recurrence of 36%. Cancer recurrence/metastasis accounts for the majority of treatment failure and cancer death.</w:t>
      </w:r>
      <w:r w:rsidRPr="00177558">
        <w:rPr>
          <w:rFonts w:cstheme="minorHAnsi"/>
          <w:color w:val="000000" w:themeColor="text1"/>
          <w:szCs w:val="20"/>
          <w:vertAlign w:val="superscript"/>
        </w:rPr>
        <w:t>4</w:t>
      </w:r>
      <w:r w:rsidRPr="00177558">
        <w:rPr>
          <w:rFonts w:cstheme="minorHAnsi"/>
          <w:color w:val="000000" w:themeColor="text1"/>
          <w:szCs w:val="20"/>
        </w:rPr>
        <w:t xml:space="preserve"> In an early study of patients after surgery for N1 stage NSCLC, Sawyer et al.</w:t>
      </w:r>
      <w:r w:rsidRPr="00177558">
        <w:rPr>
          <w:rFonts w:cstheme="minorHAnsi"/>
          <w:color w:val="000000" w:themeColor="text1"/>
          <w:szCs w:val="20"/>
          <w:vertAlign w:val="superscript"/>
        </w:rPr>
        <w:t>5</w:t>
      </w:r>
      <w:r w:rsidRPr="00177558">
        <w:rPr>
          <w:rFonts w:cstheme="minorHAnsi"/>
          <w:color w:val="000000" w:themeColor="text1"/>
          <w:szCs w:val="20"/>
        </w:rPr>
        <w:t xml:space="preserve"> reported a 5-year mortality of 68%.</w:t>
      </w:r>
    </w:p>
    <w:p w14:paraId="344DFF7E" w14:textId="6E27C962" w:rsidR="00564582" w:rsidRPr="00177558" w:rsidRDefault="00564582" w:rsidP="00564582">
      <w:pPr>
        <w:snapToGrid w:val="0"/>
        <w:spacing w:beforeLines="50" w:before="156" w:afterLines="50" w:after="156"/>
        <w:ind w:firstLineChars="100" w:firstLine="200"/>
        <w:rPr>
          <w:rFonts w:cstheme="minorHAnsi"/>
          <w:color w:val="000000" w:themeColor="text1"/>
          <w:szCs w:val="20"/>
        </w:rPr>
      </w:pPr>
      <w:r w:rsidRPr="00177558">
        <w:rPr>
          <w:rFonts w:cstheme="minorHAnsi"/>
          <w:color w:val="000000" w:themeColor="text1"/>
          <w:szCs w:val="20"/>
        </w:rPr>
        <w:t>The development of cancer recurrence/metastasis after surgery depends largely on the balance between the ability of the residual cancer cells to implant, proliferate and attract new blood vessels and the anti-metastatic immune activity of the body.</w:t>
      </w:r>
      <w:r w:rsidRPr="00177558">
        <w:rPr>
          <w:rFonts w:cstheme="minorHAnsi"/>
          <w:color w:val="000000" w:themeColor="text1"/>
          <w:szCs w:val="20"/>
          <w:vertAlign w:val="superscript"/>
        </w:rPr>
        <w:t>6,7</w:t>
      </w:r>
      <w:r w:rsidRPr="00177558">
        <w:rPr>
          <w:rFonts w:cstheme="minorHAnsi"/>
          <w:color w:val="000000" w:themeColor="text1"/>
          <w:szCs w:val="20"/>
        </w:rPr>
        <w:t xml:space="preserve"> The balance may be shifted towards cancer progression by several perioperative factors. Firstly, surgery may promote the release of cancer cells into blood circulation.</w:t>
      </w:r>
      <w:r w:rsidRPr="00177558">
        <w:rPr>
          <w:rFonts w:cstheme="minorHAnsi"/>
          <w:color w:val="000000" w:themeColor="text1"/>
          <w:szCs w:val="20"/>
          <w:vertAlign w:val="superscript"/>
        </w:rPr>
        <w:t>8</w:t>
      </w:r>
      <w:r w:rsidR="00573E17" w:rsidRPr="00177558">
        <w:rPr>
          <w:rFonts w:cstheme="minorHAnsi"/>
          <w:color w:val="000000" w:themeColor="text1"/>
          <w:szCs w:val="20"/>
          <w:vertAlign w:val="superscript"/>
        </w:rPr>
        <w:t>,9</w:t>
      </w:r>
      <w:r w:rsidRPr="00177558">
        <w:rPr>
          <w:rFonts w:cstheme="minorHAnsi"/>
          <w:color w:val="000000" w:themeColor="text1"/>
          <w:szCs w:val="20"/>
        </w:rPr>
        <w:t xml:space="preserve"> Secondly, cancer resection may reduce anti-angiogenic factors produced by the primary cancer</w:t>
      </w:r>
      <w:r w:rsidR="00573E17" w:rsidRPr="00177558">
        <w:rPr>
          <w:rFonts w:cstheme="minorHAnsi"/>
          <w:color w:val="000000" w:themeColor="text1"/>
          <w:szCs w:val="20"/>
          <w:vertAlign w:val="superscript"/>
        </w:rPr>
        <w:t>10</w:t>
      </w:r>
      <w:r w:rsidRPr="00177558">
        <w:rPr>
          <w:rFonts w:cstheme="minorHAnsi"/>
          <w:color w:val="000000" w:themeColor="text1"/>
          <w:szCs w:val="20"/>
        </w:rPr>
        <w:t xml:space="preserve"> but increase pro-angiogenic factors;</w:t>
      </w:r>
      <w:r w:rsidRPr="00177558">
        <w:rPr>
          <w:rFonts w:cstheme="minorHAnsi"/>
          <w:color w:val="000000" w:themeColor="text1"/>
          <w:szCs w:val="20"/>
          <w:vertAlign w:val="superscript"/>
        </w:rPr>
        <w:t>11</w:t>
      </w:r>
      <w:r w:rsidRPr="00177558">
        <w:rPr>
          <w:rFonts w:cstheme="minorHAnsi"/>
          <w:color w:val="000000" w:themeColor="text1"/>
          <w:szCs w:val="20"/>
        </w:rPr>
        <w:t xml:space="preserve"> these may promote cancer growth both locally and at distant sites. Thirdly, surgery-related stress response may inhibit cell-mediated immunity and promote cancer growth. Several studies demonstrated that perioperative stress may inhibit innate immunity, especially natural killer (NK) cells, which are known to play a major role in elimination of circulating cancer cells.</w:t>
      </w:r>
      <w:r w:rsidRPr="00177558">
        <w:rPr>
          <w:rFonts w:cstheme="minorHAnsi"/>
          <w:color w:val="000000" w:themeColor="text1"/>
          <w:szCs w:val="20"/>
          <w:vertAlign w:val="superscript"/>
        </w:rPr>
        <w:t>12,13</w:t>
      </w:r>
    </w:p>
    <w:p w14:paraId="2F4F4BBC" w14:textId="2B5157C6" w:rsidR="00564582" w:rsidRPr="00177558" w:rsidRDefault="00564582" w:rsidP="00564582">
      <w:pPr>
        <w:snapToGrid w:val="0"/>
        <w:spacing w:beforeLines="50" w:before="156" w:afterLines="50" w:after="156"/>
        <w:ind w:firstLineChars="100" w:firstLine="200"/>
        <w:rPr>
          <w:rFonts w:cstheme="minorHAnsi"/>
          <w:color w:val="000000" w:themeColor="text1"/>
          <w:szCs w:val="20"/>
        </w:rPr>
      </w:pPr>
      <w:r w:rsidRPr="00177558">
        <w:rPr>
          <w:rFonts w:cstheme="minorHAnsi"/>
          <w:color w:val="000000" w:themeColor="text1"/>
          <w:szCs w:val="20"/>
        </w:rPr>
        <w:t xml:space="preserve">It is increasingly recognized that </w:t>
      </w:r>
      <w:r w:rsidR="00F128D2" w:rsidRPr="00177558">
        <w:rPr>
          <w:rFonts w:cstheme="minorHAnsi"/>
          <w:color w:val="000000" w:themeColor="text1"/>
          <w:szCs w:val="20"/>
        </w:rPr>
        <w:t>anest</w:t>
      </w:r>
      <w:r w:rsidRPr="00177558">
        <w:rPr>
          <w:rFonts w:cstheme="minorHAnsi"/>
          <w:color w:val="000000" w:themeColor="text1"/>
          <w:szCs w:val="20"/>
        </w:rPr>
        <w:t>hetic management may affect long-term outcome after cancer surgery.</w:t>
      </w:r>
      <w:r w:rsidRPr="00177558">
        <w:rPr>
          <w:rFonts w:cstheme="minorHAnsi"/>
          <w:color w:val="000000" w:themeColor="text1"/>
          <w:szCs w:val="20"/>
          <w:vertAlign w:val="superscript"/>
        </w:rPr>
        <w:t>14,15</w:t>
      </w:r>
      <w:r w:rsidRPr="00177558">
        <w:rPr>
          <w:rFonts w:cstheme="minorHAnsi"/>
          <w:color w:val="000000" w:themeColor="text1"/>
          <w:szCs w:val="20"/>
        </w:rPr>
        <w:t xml:space="preserve"> </w:t>
      </w:r>
      <w:r w:rsidRPr="00177558">
        <w:rPr>
          <w:color w:val="000000" w:themeColor="text1"/>
          <w:szCs w:val="20"/>
        </w:rPr>
        <w:t xml:space="preserve">For example, experimental studies showed that inhalational </w:t>
      </w:r>
      <w:r w:rsidR="00F128D2" w:rsidRPr="00177558">
        <w:rPr>
          <w:color w:val="000000" w:themeColor="text1"/>
          <w:szCs w:val="20"/>
        </w:rPr>
        <w:t>anest</w:t>
      </w:r>
      <w:r w:rsidRPr="00177558">
        <w:rPr>
          <w:color w:val="000000" w:themeColor="text1"/>
          <w:szCs w:val="20"/>
        </w:rPr>
        <w:t>hetics inhibit the toxicity of interferon-enhanced NK cells and the cytokine release from NK cells and NK cell-related cells;</w:t>
      </w:r>
      <w:r w:rsidRPr="00177558">
        <w:rPr>
          <w:color w:val="000000" w:themeColor="text1"/>
          <w:szCs w:val="20"/>
          <w:vertAlign w:val="superscript"/>
        </w:rPr>
        <w:t>16,17</w:t>
      </w:r>
      <w:r w:rsidRPr="00177558">
        <w:rPr>
          <w:color w:val="000000" w:themeColor="text1"/>
          <w:szCs w:val="20"/>
        </w:rPr>
        <w:t xml:space="preserve"> they can upregulate the expression of hypoxia inducible factors (HIFs),</w:t>
      </w:r>
      <w:r w:rsidRPr="00177558">
        <w:rPr>
          <w:color w:val="000000" w:themeColor="text1"/>
          <w:szCs w:val="20"/>
          <w:vertAlign w:val="superscript"/>
        </w:rPr>
        <w:t>18-25</w:t>
      </w:r>
      <w:r w:rsidRPr="00177558">
        <w:rPr>
          <w:color w:val="000000" w:themeColor="text1"/>
          <w:szCs w:val="20"/>
        </w:rPr>
        <w:t xml:space="preserve"> and high level HIFs are associated with poor cancer outcomes.</w:t>
      </w:r>
      <w:r w:rsidRPr="00177558">
        <w:rPr>
          <w:color w:val="000000" w:themeColor="text1"/>
          <w:szCs w:val="20"/>
          <w:vertAlign w:val="superscript"/>
        </w:rPr>
        <w:t>26</w:t>
      </w:r>
      <w:r w:rsidRPr="00177558">
        <w:rPr>
          <w:color w:val="000000" w:themeColor="text1"/>
          <w:szCs w:val="20"/>
        </w:rPr>
        <w:t xml:space="preserve"> Opioids are also found to inhibit cellular and humoral immune function. In animal studies, clinically relevant dose opioids can inhibit NK cell activity, and promote tumor growth and angiogenesis;</w:t>
      </w:r>
      <w:r w:rsidRPr="00177558">
        <w:rPr>
          <w:color w:val="000000" w:themeColor="text1"/>
          <w:szCs w:val="20"/>
          <w:vertAlign w:val="superscript"/>
        </w:rPr>
        <w:t>27,28</w:t>
      </w:r>
      <w:r w:rsidRPr="00177558">
        <w:rPr>
          <w:color w:val="000000" w:themeColor="text1"/>
          <w:szCs w:val="20"/>
        </w:rPr>
        <w:t xml:space="preserve"> although conflicting evidence also exists.</w:t>
      </w:r>
      <w:r w:rsidRPr="00177558">
        <w:rPr>
          <w:color w:val="000000" w:themeColor="text1"/>
          <w:szCs w:val="20"/>
          <w:vertAlign w:val="superscript"/>
        </w:rPr>
        <w:t>29</w:t>
      </w:r>
      <w:r w:rsidRPr="00177558">
        <w:rPr>
          <w:color w:val="000000" w:themeColor="text1"/>
          <w:szCs w:val="20"/>
        </w:rPr>
        <w:t xml:space="preserve"> On the other hand, local anesthetic drugs have effect of membrane stabilization and can inhibit invasion and proliferation of cancer cells in experimental studies.</w:t>
      </w:r>
      <w:r w:rsidRPr="00177558">
        <w:rPr>
          <w:color w:val="000000" w:themeColor="text1"/>
          <w:szCs w:val="20"/>
          <w:vertAlign w:val="superscript"/>
        </w:rPr>
        <w:t>30,31</w:t>
      </w:r>
      <w:r w:rsidRPr="00177558">
        <w:rPr>
          <w:color w:val="000000" w:themeColor="text1"/>
          <w:szCs w:val="20"/>
        </w:rPr>
        <w:t xml:space="preserve"> Furthermore, </w:t>
      </w:r>
      <w:r w:rsidRPr="00177558">
        <w:rPr>
          <w:rFonts w:cstheme="minorHAnsi"/>
          <w:color w:val="000000" w:themeColor="text1"/>
          <w:szCs w:val="20"/>
        </w:rPr>
        <w:t xml:space="preserve">neuraxial </w:t>
      </w:r>
      <w:r w:rsidR="00F128D2" w:rsidRPr="00177558">
        <w:rPr>
          <w:rFonts w:cstheme="minorHAnsi"/>
          <w:color w:val="000000" w:themeColor="text1"/>
          <w:szCs w:val="20"/>
        </w:rPr>
        <w:t>anest</w:t>
      </w:r>
      <w:r w:rsidRPr="00177558">
        <w:rPr>
          <w:rFonts w:cstheme="minorHAnsi"/>
          <w:color w:val="000000" w:themeColor="text1"/>
          <w:szCs w:val="20"/>
        </w:rPr>
        <w:t xml:space="preserve">hesia (such as epidural block) can effectively block the transmission of noxious stimuli into central neural system; it can, thus, decrease the consumption of general </w:t>
      </w:r>
      <w:r w:rsidR="00F128D2" w:rsidRPr="00177558">
        <w:rPr>
          <w:rFonts w:cstheme="minorHAnsi"/>
          <w:color w:val="000000" w:themeColor="text1"/>
          <w:szCs w:val="20"/>
        </w:rPr>
        <w:t>anest</w:t>
      </w:r>
      <w:r w:rsidRPr="00177558">
        <w:rPr>
          <w:rFonts w:cstheme="minorHAnsi"/>
          <w:color w:val="000000" w:themeColor="text1"/>
          <w:szCs w:val="20"/>
        </w:rPr>
        <w:t>hetics and opioids, and avoid the over-activation of the sympathetic system and weaken the neural-endocrine stress response.</w:t>
      </w:r>
      <w:r w:rsidRPr="00177558">
        <w:rPr>
          <w:rFonts w:cstheme="minorHAnsi"/>
          <w:color w:val="000000" w:themeColor="text1"/>
          <w:szCs w:val="20"/>
          <w:vertAlign w:val="superscript"/>
        </w:rPr>
        <w:t>32,33</w:t>
      </w:r>
      <w:r w:rsidRPr="00177558">
        <w:rPr>
          <w:rFonts w:cstheme="minorHAnsi"/>
          <w:color w:val="000000" w:themeColor="text1"/>
          <w:szCs w:val="20"/>
        </w:rPr>
        <w:t xml:space="preserve"> Studies confirmed that use of thoracic epidural </w:t>
      </w:r>
      <w:r w:rsidR="00F128D2" w:rsidRPr="00177558">
        <w:rPr>
          <w:rFonts w:cstheme="minorHAnsi"/>
          <w:color w:val="000000" w:themeColor="text1"/>
          <w:szCs w:val="20"/>
        </w:rPr>
        <w:t>anest</w:t>
      </w:r>
      <w:r w:rsidRPr="00177558">
        <w:rPr>
          <w:rFonts w:cstheme="minorHAnsi"/>
          <w:color w:val="000000" w:themeColor="text1"/>
          <w:szCs w:val="20"/>
        </w:rPr>
        <w:t>hesia is associated with lower concentrations of stress hormones, less release of endogenous opioids, and milder immunosuppression after surgery.</w:t>
      </w:r>
      <w:r w:rsidRPr="00177558">
        <w:rPr>
          <w:rFonts w:cstheme="minorHAnsi"/>
          <w:color w:val="000000" w:themeColor="text1"/>
          <w:szCs w:val="20"/>
          <w:vertAlign w:val="superscript"/>
        </w:rPr>
        <w:t>33,34</w:t>
      </w:r>
      <w:r w:rsidRPr="00177558">
        <w:rPr>
          <w:rFonts w:cstheme="minorHAnsi"/>
          <w:color w:val="000000" w:themeColor="text1"/>
          <w:szCs w:val="20"/>
        </w:rPr>
        <w:t xml:space="preserve"> Theoretically, use of neuraxial </w:t>
      </w:r>
      <w:r w:rsidR="00F128D2" w:rsidRPr="00177558">
        <w:rPr>
          <w:rFonts w:cstheme="minorHAnsi"/>
          <w:color w:val="000000" w:themeColor="text1"/>
          <w:szCs w:val="20"/>
        </w:rPr>
        <w:t>anest</w:t>
      </w:r>
      <w:r w:rsidRPr="00177558">
        <w:rPr>
          <w:rFonts w:cstheme="minorHAnsi"/>
          <w:color w:val="000000" w:themeColor="text1"/>
          <w:szCs w:val="20"/>
        </w:rPr>
        <w:t>hesia during lung cancer surgery may help to relieve postoperative immunosuppression and reduce cancer recurrence/metastasis.</w:t>
      </w:r>
    </w:p>
    <w:p w14:paraId="308BBED9" w14:textId="4DC46F57" w:rsidR="00564582" w:rsidRPr="00177558" w:rsidRDefault="00564582" w:rsidP="00E626BD">
      <w:pPr>
        <w:snapToGrid w:val="0"/>
        <w:spacing w:beforeLines="50" w:before="156" w:afterLines="50" w:after="156"/>
        <w:ind w:firstLineChars="100" w:firstLine="200"/>
        <w:rPr>
          <w:rFonts w:cstheme="minorHAnsi"/>
          <w:color w:val="000000" w:themeColor="text1"/>
          <w:szCs w:val="20"/>
        </w:rPr>
      </w:pPr>
      <w:r w:rsidRPr="00177558">
        <w:rPr>
          <w:rFonts w:cstheme="minorHAnsi"/>
          <w:color w:val="000000" w:themeColor="text1"/>
          <w:szCs w:val="20"/>
        </w:rPr>
        <w:t>Clinical evidences mainly came from retrospective studies. Biki et al.</w:t>
      </w:r>
      <w:r w:rsidRPr="00177558">
        <w:rPr>
          <w:rFonts w:cstheme="minorHAnsi"/>
          <w:color w:val="000000" w:themeColor="text1"/>
          <w:szCs w:val="20"/>
          <w:vertAlign w:val="superscript"/>
        </w:rPr>
        <w:t>35</w:t>
      </w:r>
      <w:r w:rsidRPr="00177558">
        <w:rPr>
          <w:rFonts w:cstheme="minorHAnsi"/>
          <w:color w:val="000000" w:themeColor="text1"/>
          <w:szCs w:val="20"/>
        </w:rPr>
        <w:t xml:space="preserve"> </w:t>
      </w:r>
      <w:r w:rsidR="00F128D2" w:rsidRPr="00177558">
        <w:rPr>
          <w:rFonts w:eastAsia="等线"/>
          <w:color w:val="000000" w:themeColor="text1"/>
          <w:szCs w:val="20"/>
        </w:rPr>
        <w:t>analyze</w:t>
      </w:r>
      <w:r w:rsidRPr="00177558">
        <w:rPr>
          <w:rFonts w:eastAsia="等线"/>
          <w:color w:val="000000" w:themeColor="text1"/>
          <w:szCs w:val="20"/>
        </w:rPr>
        <w:t xml:space="preserve">d data of patients after radical prostatectomy and found that use of epidural </w:t>
      </w:r>
      <w:r w:rsidR="00F128D2" w:rsidRPr="00177558">
        <w:rPr>
          <w:rFonts w:eastAsia="等线"/>
          <w:color w:val="000000" w:themeColor="text1"/>
          <w:szCs w:val="20"/>
        </w:rPr>
        <w:t>anest</w:t>
      </w:r>
      <w:r w:rsidRPr="00177558">
        <w:rPr>
          <w:rFonts w:eastAsia="等线"/>
          <w:color w:val="000000" w:themeColor="text1"/>
          <w:szCs w:val="20"/>
        </w:rPr>
        <w:t>hesia was associated with a reduced risk of recurrence by about 57%. Exadaktylos et al.</w:t>
      </w:r>
      <w:r w:rsidR="00573E17" w:rsidRPr="00177558">
        <w:rPr>
          <w:rFonts w:eastAsia="等线"/>
          <w:color w:val="000000" w:themeColor="text1"/>
          <w:szCs w:val="20"/>
          <w:vertAlign w:val="superscript"/>
        </w:rPr>
        <w:t>36</w:t>
      </w:r>
      <w:r w:rsidRPr="00177558">
        <w:rPr>
          <w:rFonts w:eastAsia="等线"/>
          <w:color w:val="000000" w:themeColor="text1"/>
          <w:szCs w:val="20"/>
        </w:rPr>
        <w:t xml:space="preserve"> reported that women who received paravertebral block during breast cancer surgery had lower recurrence and metastasis rate at 36 months. Whereas in patients undergoing colorectal cancer surgery, the advantages of epidural </w:t>
      </w:r>
      <w:r w:rsidR="00F128D2" w:rsidRPr="00177558">
        <w:rPr>
          <w:rFonts w:eastAsia="等线"/>
          <w:color w:val="000000" w:themeColor="text1"/>
          <w:szCs w:val="20"/>
        </w:rPr>
        <w:t>anest</w:t>
      </w:r>
      <w:r w:rsidRPr="00177558">
        <w:rPr>
          <w:rFonts w:eastAsia="等线"/>
          <w:color w:val="000000" w:themeColor="text1"/>
          <w:szCs w:val="20"/>
        </w:rPr>
        <w:t>hesia appear only in some subgroups.</w:t>
      </w:r>
      <w:r w:rsidRPr="00177558">
        <w:rPr>
          <w:rFonts w:eastAsia="等线"/>
          <w:color w:val="000000" w:themeColor="text1"/>
          <w:szCs w:val="20"/>
          <w:vertAlign w:val="superscript"/>
        </w:rPr>
        <w:t>3</w:t>
      </w:r>
      <w:r w:rsidR="00573E17" w:rsidRPr="00177558">
        <w:rPr>
          <w:rFonts w:eastAsia="等线"/>
          <w:color w:val="000000" w:themeColor="text1"/>
          <w:szCs w:val="20"/>
          <w:vertAlign w:val="superscript"/>
        </w:rPr>
        <w:t>7</w:t>
      </w:r>
      <w:r w:rsidRPr="00177558">
        <w:rPr>
          <w:rFonts w:eastAsia="等线"/>
          <w:color w:val="000000" w:themeColor="text1"/>
          <w:szCs w:val="20"/>
          <w:vertAlign w:val="superscript"/>
        </w:rPr>
        <w:t>,3</w:t>
      </w:r>
      <w:r w:rsidR="00573E17" w:rsidRPr="00177558">
        <w:rPr>
          <w:rFonts w:eastAsia="等线"/>
          <w:color w:val="000000" w:themeColor="text1"/>
          <w:szCs w:val="20"/>
          <w:vertAlign w:val="superscript"/>
        </w:rPr>
        <w:t>8</w:t>
      </w:r>
      <w:r w:rsidRPr="00177558">
        <w:rPr>
          <w:rFonts w:cstheme="minorHAnsi"/>
          <w:color w:val="000000" w:themeColor="text1"/>
          <w:szCs w:val="20"/>
        </w:rPr>
        <w:t xml:space="preserve"> </w:t>
      </w:r>
      <w:r w:rsidRPr="00177558">
        <w:rPr>
          <w:color w:val="000000" w:themeColor="text1"/>
          <w:szCs w:val="20"/>
        </w:rPr>
        <w:t xml:space="preserve">Results from prospective studies are still limited. </w:t>
      </w:r>
      <w:r w:rsidR="001E2241" w:rsidRPr="00177558">
        <w:rPr>
          <w:color w:val="000000" w:themeColor="text1"/>
          <w:szCs w:val="20"/>
        </w:rPr>
        <w:t xml:space="preserve">Four trials </w:t>
      </w:r>
      <w:r w:rsidR="00574B23" w:rsidRPr="00177558">
        <w:rPr>
          <w:color w:val="000000" w:themeColor="text1"/>
          <w:szCs w:val="20"/>
        </w:rPr>
        <w:t xml:space="preserve">are secondary </w:t>
      </w:r>
      <w:r w:rsidR="00F128D2" w:rsidRPr="00177558">
        <w:rPr>
          <w:color w:val="000000" w:themeColor="text1"/>
          <w:szCs w:val="20"/>
        </w:rPr>
        <w:t>analyze</w:t>
      </w:r>
      <w:r w:rsidR="00574B23" w:rsidRPr="00177558">
        <w:rPr>
          <w:color w:val="000000" w:themeColor="text1"/>
          <w:szCs w:val="20"/>
        </w:rPr>
        <w:t>s of previously conducted prospective randomized controlled trials.</w:t>
      </w:r>
      <w:r w:rsidR="00F142C5" w:rsidRPr="00177558">
        <w:rPr>
          <w:color w:val="000000" w:themeColor="text1"/>
          <w:szCs w:val="20"/>
          <w:vertAlign w:val="superscript"/>
        </w:rPr>
        <w:t>39-42</w:t>
      </w:r>
      <w:r w:rsidR="00574B23" w:rsidRPr="00177558">
        <w:rPr>
          <w:color w:val="000000" w:themeColor="text1"/>
          <w:szCs w:val="20"/>
        </w:rPr>
        <w:t xml:space="preserve"> </w:t>
      </w:r>
      <w:r w:rsidRPr="00177558">
        <w:rPr>
          <w:color w:val="000000" w:themeColor="text1"/>
          <w:szCs w:val="20"/>
        </w:rPr>
        <w:t>To be noted, none of the above</w:t>
      </w:r>
      <w:r w:rsidR="00E626BD" w:rsidRPr="00177558">
        <w:rPr>
          <w:color w:val="000000" w:themeColor="text1"/>
          <w:szCs w:val="20"/>
        </w:rPr>
        <w:t xml:space="preserve"> </w:t>
      </w:r>
      <w:r w:rsidRPr="00177558">
        <w:rPr>
          <w:color w:val="000000" w:themeColor="text1"/>
          <w:szCs w:val="20"/>
        </w:rPr>
        <w:t xml:space="preserve">studies was performed in patients undergoing lung cancer surgery. </w:t>
      </w:r>
    </w:p>
    <w:p w14:paraId="7C2547C8" w14:textId="3D86C9EF" w:rsidR="00564582" w:rsidRPr="00177558" w:rsidRDefault="00564582" w:rsidP="00564582">
      <w:pPr>
        <w:snapToGrid w:val="0"/>
        <w:spacing w:beforeLines="50" w:before="156" w:afterLines="50" w:after="156"/>
        <w:ind w:firstLineChars="100" w:firstLine="200"/>
        <w:rPr>
          <w:rFonts w:cstheme="minorHAnsi"/>
          <w:color w:val="000000" w:themeColor="text1"/>
          <w:szCs w:val="20"/>
        </w:rPr>
      </w:pPr>
      <w:r w:rsidRPr="00177558">
        <w:rPr>
          <w:rFonts w:cstheme="minorHAnsi"/>
          <w:color w:val="000000" w:themeColor="text1"/>
          <w:szCs w:val="20"/>
        </w:rPr>
        <w:t xml:space="preserve">We hypothesize that, for patients undergoing lung cancer surgery, combined use of epidural </w:t>
      </w:r>
      <w:r w:rsidR="00F128D2" w:rsidRPr="00177558">
        <w:rPr>
          <w:rFonts w:cstheme="minorHAnsi"/>
          <w:color w:val="000000" w:themeColor="text1"/>
          <w:szCs w:val="20"/>
        </w:rPr>
        <w:t>anest</w:t>
      </w:r>
      <w:r w:rsidRPr="00177558">
        <w:rPr>
          <w:rFonts w:cstheme="minorHAnsi"/>
          <w:color w:val="000000" w:themeColor="text1"/>
          <w:szCs w:val="20"/>
        </w:rPr>
        <w:t>hesia</w:t>
      </w:r>
      <w:r w:rsidR="00573E17" w:rsidRPr="00177558">
        <w:rPr>
          <w:rFonts w:cstheme="minorHAnsi"/>
          <w:color w:val="000000" w:themeColor="text1"/>
          <w:szCs w:val="20"/>
        </w:rPr>
        <w:t>-</w:t>
      </w:r>
      <w:r w:rsidRPr="00177558">
        <w:rPr>
          <w:rFonts w:cstheme="minorHAnsi"/>
          <w:color w:val="000000" w:themeColor="text1"/>
          <w:szCs w:val="20"/>
        </w:rPr>
        <w:t xml:space="preserve">analgesia </w:t>
      </w:r>
      <w:r w:rsidR="00573E17" w:rsidRPr="00177558">
        <w:rPr>
          <w:rFonts w:cstheme="minorHAnsi"/>
          <w:color w:val="000000" w:themeColor="text1"/>
          <w:szCs w:val="20"/>
        </w:rPr>
        <w:t xml:space="preserve">with general </w:t>
      </w:r>
      <w:r w:rsidR="00F128D2" w:rsidRPr="00177558">
        <w:rPr>
          <w:rFonts w:cstheme="minorHAnsi"/>
          <w:color w:val="000000" w:themeColor="text1"/>
          <w:szCs w:val="20"/>
        </w:rPr>
        <w:t>anest</w:t>
      </w:r>
      <w:r w:rsidR="00573E17" w:rsidRPr="00177558">
        <w:rPr>
          <w:rFonts w:cstheme="minorHAnsi"/>
          <w:color w:val="000000" w:themeColor="text1"/>
          <w:szCs w:val="20"/>
        </w:rPr>
        <w:t xml:space="preserve">hesia </w:t>
      </w:r>
      <w:r w:rsidRPr="00177558">
        <w:rPr>
          <w:rFonts w:cstheme="minorHAnsi"/>
          <w:color w:val="000000" w:themeColor="text1"/>
          <w:szCs w:val="20"/>
        </w:rPr>
        <w:t xml:space="preserve">may reduce recurrence/metastasis and improve long-term survival, possibly by preserving immune function following surgery. </w:t>
      </w:r>
    </w:p>
    <w:p w14:paraId="3D3FCE03" w14:textId="77777777" w:rsidR="00564582" w:rsidRPr="00177558" w:rsidRDefault="00564582" w:rsidP="00564582">
      <w:pPr>
        <w:rPr>
          <w:rFonts w:cstheme="minorHAnsi"/>
          <w:color w:val="000000" w:themeColor="text1"/>
          <w:szCs w:val="20"/>
        </w:rPr>
      </w:pPr>
    </w:p>
    <w:p w14:paraId="53CF1F2E" w14:textId="77777777" w:rsidR="00564582" w:rsidRPr="00177558" w:rsidRDefault="00564582" w:rsidP="00564582">
      <w:pPr>
        <w:pStyle w:val="2"/>
        <w:rPr>
          <w:color w:val="000000" w:themeColor="text1"/>
          <w:sz w:val="20"/>
          <w:szCs w:val="20"/>
        </w:rPr>
      </w:pPr>
      <w:bookmarkStart w:id="15" w:name="_Toc43105049"/>
      <w:bookmarkStart w:id="16" w:name="_Toc45825801"/>
      <w:bookmarkStart w:id="17" w:name="_Toc48424474"/>
      <w:bookmarkStart w:id="18" w:name="_Toc48424757"/>
      <w:r w:rsidRPr="00177558">
        <w:rPr>
          <w:color w:val="000000" w:themeColor="text1"/>
          <w:sz w:val="20"/>
          <w:szCs w:val="20"/>
        </w:rPr>
        <w:t>2. Study objectives</w:t>
      </w:r>
      <w:bookmarkEnd w:id="15"/>
      <w:bookmarkEnd w:id="16"/>
      <w:bookmarkEnd w:id="17"/>
      <w:bookmarkEnd w:id="18"/>
    </w:p>
    <w:p w14:paraId="4BEC1C99" w14:textId="72A847BE" w:rsidR="00564582" w:rsidRPr="00177558" w:rsidRDefault="00564582" w:rsidP="00564582">
      <w:pPr>
        <w:snapToGrid w:val="0"/>
        <w:spacing w:beforeLines="50" w:before="156" w:afterLines="50" w:after="156"/>
        <w:rPr>
          <w:rFonts w:ascii="微软雅黑" w:eastAsia="微软雅黑" w:hAnsi="微软雅黑" w:cs="微软雅黑"/>
          <w:color w:val="000000" w:themeColor="text1"/>
          <w:szCs w:val="20"/>
        </w:rPr>
      </w:pPr>
      <w:r w:rsidRPr="00177558">
        <w:rPr>
          <w:rFonts w:cstheme="minorHAnsi"/>
          <w:color w:val="000000" w:themeColor="text1"/>
          <w:szCs w:val="20"/>
        </w:rPr>
        <w:t xml:space="preserve">The main purpose of this study was to investigate whether “combined epidural-general </w:t>
      </w:r>
      <w:r w:rsidR="00F128D2" w:rsidRPr="00177558">
        <w:rPr>
          <w:rFonts w:cstheme="minorHAnsi"/>
          <w:color w:val="000000" w:themeColor="text1"/>
          <w:szCs w:val="20"/>
        </w:rPr>
        <w:t>anest</w:t>
      </w:r>
      <w:r w:rsidRPr="00177558">
        <w:rPr>
          <w:rFonts w:cstheme="minorHAnsi"/>
          <w:color w:val="000000" w:themeColor="text1"/>
          <w:szCs w:val="20"/>
        </w:rPr>
        <w:t xml:space="preserve">hesia plus postoperative epidural analgesia” compared with “general </w:t>
      </w:r>
      <w:r w:rsidR="00F128D2" w:rsidRPr="00177558">
        <w:rPr>
          <w:rFonts w:cstheme="minorHAnsi"/>
          <w:color w:val="000000" w:themeColor="text1"/>
          <w:szCs w:val="20"/>
        </w:rPr>
        <w:t>anest</w:t>
      </w:r>
      <w:r w:rsidRPr="00177558">
        <w:rPr>
          <w:rFonts w:cstheme="minorHAnsi"/>
          <w:color w:val="000000" w:themeColor="text1"/>
          <w:szCs w:val="20"/>
        </w:rPr>
        <w:t xml:space="preserve">hesia plus postoperative intravenous analgesia” can </w:t>
      </w:r>
      <w:r w:rsidR="00800B3E" w:rsidRPr="00177558">
        <w:rPr>
          <w:rFonts w:cstheme="minorHAnsi"/>
          <w:color w:val="000000" w:themeColor="text1"/>
          <w:szCs w:val="20"/>
        </w:rPr>
        <w:t xml:space="preserve">reduce rate of </w:t>
      </w:r>
      <w:r w:rsidRPr="00177558">
        <w:rPr>
          <w:rFonts w:cstheme="minorHAnsi"/>
          <w:color w:val="000000" w:themeColor="text1"/>
          <w:szCs w:val="20"/>
        </w:rPr>
        <w:t>recurrence</w:t>
      </w:r>
      <w:r w:rsidR="00800B3E" w:rsidRPr="00177558">
        <w:rPr>
          <w:rFonts w:cstheme="minorHAnsi"/>
          <w:color w:val="000000" w:themeColor="text1"/>
          <w:szCs w:val="20"/>
        </w:rPr>
        <w:t xml:space="preserve">/metastasis </w:t>
      </w:r>
      <w:r w:rsidRPr="00177558">
        <w:rPr>
          <w:rFonts w:cstheme="minorHAnsi"/>
          <w:color w:val="000000" w:themeColor="text1"/>
          <w:szCs w:val="20"/>
        </w:rPr>
        <w:t>in patients after surgery for lung cancer.</w:t>
      </w:r>
    </w:p>
    <w:p w14:paraId="3C120135" w14:textId="77777777" w:rsidR="00564582" w:rsidRPr="00177558" w:rsidRDefault="00564582" w:rsidP="00564582">
      <w:pPr>
        <w:rPr>
          <w:rFonts w:cstheme="minorHAnsi"/>
          <w:color w:val="000000" w:themeColor="text1"/>
          <w:szCs w:val="20"/>
        </w:rPr>
      </w:pPr>
    </w:p>
    <w:p w14:paraId="19C5301D" w14:textId="77777777" w:rsidR="00564582" w:rsidRPr="00177558" w:rsidRDefault="00564582" w:rsidP="00564582">
      <w:pPr>
        <w:pStyle w:val="2"/>
        <w:rPr>
          <w:color w:val="000000" w:themeColor="text1"/>
          <w:sz w:val="20"/>
          <w:szCs w:val="20"/>
        </w:rPr>
      </w:pPr>
      <w:bookmarkStart w:id="19" w:name="_Toc43105050"/>
      <w:bookmarkStart w:id="20" w:name="_Toc45825802"/>
      <w:bookmarkStart w:id="21" w:name="_Toc48424475"/>
      <w:bookmarkStart w:id="22" w:name="_Toc48424758"/>
      <w:r w:rsidRPr="00177558">
        <w:rPr>
          <w:color w:val="000000" w:themeColor="text1"/>
          <w:sz w:val="20"/>
          <w:szCs w:val="20"/>
        </w:rPr>
        <w:t>3. Study design</w:t>
      </w:r>
      <w:bookmarkEnd w:id="19"/>
      <w:bookmarkEnd w:id="20"/>
      <w:bookmarkEnd w:id="21"/>
      <w:bookmarkEnd w:id="22"/>
    </w:p>
    <w:p w14:paraId="3CD3848E" w14:textId="77777777" w:rsidR="00564582" w:rsidRPr="00177558" w:rsidRDefault="00564582" w:rsidP="00564582">
      <w:pPr>
        <w:snapToGrid w:val="0"/>
        <w:spacing w:beforeLines="50" w:before="156" w:afterLines="50" w:after="156"/>
        <w:rPr>
          <w:rFonts w:cstheme="minorHAnsi"/>
          <w:b/>
          <w:bCs/>
          <w:i/>
          <w:iCs/>
          <w:color w:val="000000" w:themeColor="text1"/>
          <w:szCs w:val="20"/>
        </w:rPr>
      </w:pPr>
      <w:bookmarkStart w:id="23" w:name="OLE_LINK3"/>
      <w:bookmarkStart w:id="24" w:name="OLE_LINK4"/>
      <w:bookmarkStart w:id="25" w:name="OLE_LINK91"/>
      <w:bookmarkStart w:id="26" w:name="OLE_LINK92"/>
      <w:r w:rsidRPr="00177558">
        <w:rPr>
          <w:rFonts w:cstheme="minorHAnsi"/>
          <w:b/>
          <w:bCs/>
          <w:i/>
          <w:iCs/>
          <w:color w:val="000000" w:themeColor="text1"/>
          <w:szCs w:val="20"/>
        </w:rPr>
        <w:t>3.1 Type of the study</w:t>
      </w:r>
    </w:p>
    <w:p w14:paraId="19910205" w14:textId="1968A9B9"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This is a </w:t>
      </w:r>
      <w:r w:rsidR="00355320" w:rsidRPr="00177558">
        <w:rPr>
          <w:rFonts w:cstheme="minorHAnsi"/>
          <w:color w:val="000000" w:themeColor="text1"/>
          <w:szCs w:val="20"/>
        </w:rPr>
        <w:t>two</w:t>
      </w:r>
      <w:r w:rsidRPr="00177558">
        <w:rPr>
          <w:rFonts w:cstheme="minorHAnsi"/>
          <w:color w:val="000000" w:themeColor="text1"/>
          <w:szCs w:val="20"/>
        </w:rPr>
        <w:t>-</w:t>
      </w:r>
      <w:r w:rsidR="00F128D2" w:rsidRPr="00177558">
        <w:rPr>
          <w:rFonts w:cstheme="minorHAnsi"/>
          <w:color w:val="000000" w:themeColor="text1"/>
          <w:szCs w:val="20"/>
        </w:rPr>
        <w:t>center</w:t>
      </w:r>
      <w:r w:rsidRPr="00177558">
        <w:rPr>
          <w:rFonts w:cstheme="minorHAnsi"/>
          <w:color w:val="000000" w:themeColor="text1"/>
          <w:szCs w:val="20"/>
        </w:rPr>
        <w:t xml:space="preserve">, </w:t>
      </w:r>
      <w:r w:rsidR="00F128D2" w:rsidRPr="00177558">
        <w:rPr>
          <w:rFonts w:cstheme="minorHAnsi"/>
          <w:color w:val="000000" w:themeColor="text1"/>
          <w:szCs w:val="20"/>
        </w:rPr>
        <w:t>randomiz</w:t>
      </w:r>
      <w:r w:rsidRPr="00177558">
        <w:rPr>
          <w:rFonts w:cstheme="minorHAnsi"/>
          <w:color w:val="000000" w:themeColor="text1"/>
          <w:szCs w:val="20"/>
        </w:rPr>
        <w:t xml:space="preserve">ed controlled trial with two parallel arms. The flow chart of the study </w:t>
      </w:r>
      <w:r w:rsidR="00355320" w:rsidRPr="00177558">
        <w:rPr>
          <w:rFonts w:cstheme="minorHAnsi"/>
          <w:color w:val="000000" w:themeColor="text1"/>
          <w:szCs w:val="20"/>
        </w:rPr>
        <w:t>i</w:t>
      </w:r>
      <w:r w:rsidRPr="00177558">
        <w:rPr>
          <w:rFonts w:cstheme="minorHAnsi"/>
          <w:color w:val="000000" w:themeColor="text1"/>
          <w:szCs w:val="20"/>
        </w:rPr>
        <w:t>s shown in Fig</w:t>
      </w:r>
      <w:r w:rsidR="00DE4CB4" w:rsidRPr="00177558">
        <w:rPr>
          <w:rFonts w:cstheme="minorHAnsi"/>
          <w:color w:val="000000" w:themeColor="text1"/>
          <w:szCs w:val="20"/>
        </w:rPr>
        <w:t>ure</w:t>
      </w:r>
      <w:r w:rsidRPr="00177558">
        <w:rPr>
          <w:rFonts w:cstheme="minorHAnsi"/>
          <w:color w:val="000000" w:themeColor="text1"/>
          <w:szCs w:val="20"/>
        </w:rPr>
        <w:t xml:space="preserve"> 1.</w:t>
      </w:r>
    </w:p>
    <w:p w14:paraId="6B0749C3" w14:textId="77777777" w:rsidR="00564582" w:rsidRPr="00177558" w:rsidRDefault="00564582" w:rsidP="00564582">
      <w:pPr>
        <w:snapToGrid w:val="0"/>
        <w:spacing w:beforeLines="50" w:before="156" w:afterLines="50" w:after="156"/>
        <w:rPr>
          <w:rFonts w:cstheme="minorHAnsi"/>
          <w:color w:val="000000" w:themeColor="text1"/>
          <w:szCs w:val="20"/>
        </w:rPr>
      </w:pPr>
    </w:p>
    <w:p w14:paraId="11A5B6C7" w14:textId="77777777" w:rsidR="00564582" w:rsidRPr="00177558" w:rsidRDefault="00564582" w:rsidP="0056458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3.2 Sample size estimation</w:t>
      </w:r>
    </w:p>
    <w:p w14:paraId="1D61AA5D" w14:textId="37F290D6"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In a cohort study of patients after complete resection for NSCLC, Taylor and colleagues reported a recurrence rate of 33% at a median follow-up of 2 years after surgery.</w:t>
      </w:r>
      <w:r w:rsidRPr="00177558">
        <w:rPr>
          <w:rFonts w:cstheme="minorHAnsi"/>
          <w:color w:val="000000" w:themeColor="text1"/>
          <w:szCs w:val="20"/>
          <w:vertAlign w:val="superscript"/>
        </w:rPr>
        <w:t>4</w:t>
      </w:r>
      <w:r w:rsidR="00F142C5" w:rsidRPr="00177558">
        <w:rPr>
          <w:rFonts w:cstheme="minorHAnsi"/>
          <w:color w:val="000000" w:themeColor="text1"/>
          <w:szCs w:val="20"/>
          <w:vertAlign w:val="superscript"/>
        </w:rPr>
        <w:t>3</w:t>
      </w:r>
      <w:r w:rsidRPr="00177558">
        <w:rPr>
          <w:rFonts w:cstheme="minorHAnsi"/>
          <w:color w:val="000000" w:themeColor="text1"/>
          <w:szCs w:val="20"/>
        </w:rPr>
        <w:t xml:space="preserve"> In a pilot </w:t>
      </w:r>
      <w:r w:rsidR="00573E17" w:rsidRPr="00177558">
        <w:rPr>
          <w:rFonts w:cstheme="minorHAnsi"/>
          <w:color w:val="000000" w:themeColor="text1"/>
          <w:szCs w:val="20"/>
        </w:rPr>
        <w:t>study</w:t>
      </w:r>
      <w:r w:rsidRPr="00177558">
        <w:rPr>
          <w:rFonts w:cstheme="minorHAnsi"/>
          <w:color w:val="000000" w:themeColor="text1"/>
          <w:szCs w:val="20"/>
        </w:rPr>
        <w:t xml:space="preserve"> of </w:t>
      </w:r>
      <w:r w:rsidR="00573E17" w:rsidRPr="00177558">
        <w:rPr>
          <w:rFonts w:cstheme="minorHAnsi"/>
          <w:color w:val="000000" w:themeColor="text1"/>
          <w:szCs w:val="20"/>
        </w:rPr>
        <w:t>our own</w:t>
      </w:r>
      <w:r w:rsidRPr="00177558">
        <w:rPr>
          <w:rFonts w:cstheme="minorHAnsi"/>
          <w:color w:val="000000" w:themeColor="text1"/>
          <w:szCs w:val="20"/>
        </w:rPr>
        <w:t xml:space="preserve">, the 1-year recurrence rate after lung cancer surgery was 48% lower in patients who were given combined epidural-general </w:t>
      </w:r>
      <w:r w:rsidR="00F128D2" w:rsidRPr="00177558">
        <w:rPr>
          <w:rFonts w:cstheme="minorHAnsi"/>
          <w:color w:val="000000" w:themeColor="text1"/>
          <w:szCs w:val="20"/>
        </w:rPr>
        <w:t>anest</w:t>
      </w:r>
      <w:r w:rsidRPr="00177558">
        <w:rPr>
          <w:rFonts w:cstheme="minorHAnsi"/>
          <w:color w:val="000000" w:themeColor="text1"/>
          <w:szCs w:val="20"/>
        </w:rPr>
        <w:t xml:space="preserve">hesia compared with those given general </w:t>
      </w:r>
      <w:r w:rsidR="00F128D2" w:rsidRPr="00177558">
        <w:rPr>
          <w:rFonts w:cstheme="minorHAnsi"/>
          <w:color w:val="000000" w:themeColor="text1"/>
          <w:szCs w:val="20"/>
        </w:rPr>
        <w:t>anest</w:t>
      </w:r>
      <w:r w:rsidRPr="00177558">
        <w:rPr>
          <w:rFonts w:cstheme="minorHAnsi"/>
          <w:color w:val="000000" w:themeColor="text1"/>
          <w:szCs w:val="20"/>
        </w:rPr>
        <w:t>hesia</w:t>
      </w:r>
      <w:r w:rsidR="00573E17" w:rsidRPr="00177558">
        <w:rPr>
          <w:rFonts w:cstheme="minorHAnsi"/>
          <w:color w:val="000000" w:themeColor="text1"/>
          <w:szCs w:val="20"/>
        </w:rPr>
        <w:t xml:space="preserve"> alone</w:t>
      </w:r>
      <w:r w:rsidRPr="00177558">
        <w:rPr>
          <w:rFonts w:cstheme="minorHAnsi"/>
          <w:color w:val="000000" w:themeColor="text1"/>
          <w:szCs w:val="20"/>
        </w:rPr>
        <w:t xml:space="preserve">. We expect that patient recruitment and follow-up will be completed in about 24 months, respectively. With the 2-sided significance level set at 0.05 and power at 80%, 360 patients (180 per group) are required to detect the difference. Considering a dropout rate of about 8% and an epidural failure rate of 2%, we plan to </w:t>
      </w:r>
      <w:r w:rsidR="00DE4CB4" w:rsidRPr="00177558">
        <w:rPr>
          <w:rFonts w:cstheme="minorHAnsi"/>
          <w:color w:val="000000" w:themeColor="text1"/>
          <w:szCs w:val="20"/>
        </w:rPr>
        <w:t>enroll</w:t>
      </w:r>
      <w:r w:rsidRPr="00177558">
        <w:rPr>
          <w:rFonts w:cstheme="minorHAnsi"/>
          <w:color w:val="000000" w:themeColor="text1"/>
          <w:szCs w:val="20"/>
        </w:rPr>
        <w:t xml:space="preserve"> 400 patients. </w:t>
      </w:r>
    </w:p>
    <w:p w14:paraId="46D182DC" w14:textId="77777777" w:rsidR="00564582" w:rsidRPr="00177558" w:rsidRDefault="00564582" w:rsidP="00564582">
      <w:pPr>
        <w:snapToGrid w:val="0"/>
        <w:spacing w:beforeLines="50" w:before="156" w:afterLines="50" w:after="156"/>
        <w:rPr>
          <w:rFonts w:eastAsia="宋体" w:cs="Calibri"/>
          <w:color w:val="000000" w:themeColor="text1"/>
          <w:szCs w:val="20"/>
        </w:rPr>
      </w:pPr>
    </w:p>
    <w:p w14:paraId="6E95F9ED" w14:textId="77777777" w:rsidR="00564582" w:rsidRPr="00177558" w:rsidRDefault="00564582" w:rsidP="0056458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3.3 Trial setting</w:t>
      </w:r>
    </w:p>
    <w:p w14:paraId="0AA1E84B" w14:textId="7C8934A8"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3.3.1 This </w:t>
      </w:r>
      <w:r w:rsidR="00355320" w:rsidRPr="00177558">
        <w:rPr>
          <w:rFonts w:cstheme="minorHAnsi"/>
          <w:color w:val="000000" w:themeColor="text1"/>
          <w:szCs w:val="20"/>
        </w:rPr>
        <w:t>two</w:t>
      </w:r>
      <w:r w:rsidRPr="00177558">
        <w:rPr>
          <w:rFonts w:cstheme="minorHAnsi"/>
          <w:color w:val="000000" w:themeColor="text1"/>
          <w:szCs w:val="20"/>
        </w:rPr>
        <w:t>-</w:t>
      </w:r>
      <w:r w:rsidR="00F128D2" w:rsidRPr="00177558">
        <w:rPr>
          <w:rFonts w:cstheme="minorHAnsi"/>
          <w:color w:val="000000" w:themeColor="text1"/>
          <w:szCs w:val="20"/>
        </w:rPr>
        <w:t>center</w:t>
      </w:r>
      <w:r w:rsidRPr="00177558">
        <w:rPr>
          <w:rFonts w:cstheme="minorHAnsi"/>
          <w:color w:val="000000" w:themeColor="text1"/>
          <w:szCs w:val="20"/>
        </w:rPr>
        <w:t xml:space="preserve"> trial is conducted in Peking University First Hospital</w:t>
      </w:r>
      <w:r w:rsidR="00C63FD4" w:rsidRPr="00177558">
        <w:rPr>
          <w:rFonts w:cstheme="minorHAnsi"/>
          <w:color w:val="000000" w:themeColor="text1"/>
          <w:szCs w:val="20"/>
        </w:rPr>
        <w:t xml:space="preserve"> and </w:t>
      </w:r>
      <w:r w:rsidR="00355320" w:rsidRPr="00177558">
        <w:rPr>
          <w:rFonts w:cstheme="minorHAnsi"/>
          <w:color w:val="000000" w:themeColor="text1"/>
          <w:szCs w:val="20"/>
        </w:rPr>
        <w:t xml:space="preserve">Peking University </w:t>
      </w:r>
      <w:r w:rsidR="00B4785E" w:rsidRPr="00177558">
        <w:rPr>
          <w:rFonts w:cstheme="minorHAnsi"/>
          <w:color w:val="000000" w:themeColor="text1"/>
          <w:szCs w:val="20"/>
        </w:rPr>
        <w:t>C</w:t>
      </w:r>
      <w:r w:rsidR="00C63FD4" w:rsidRPr="00177558">
        <w:rPr>
          <w:rFonts w:cstheme="minorHAnsi"/>
          <w:color w:val="000000" w:themeColor="text1"/>
          <w:szCs w:val="20"/>
        </w:rPr>
        <w:t>ancer Hospital</w:t>
      </w:r>
      <w:r w:rsidR="00355320" w:rsidRPr="00177558">
        <w:rPr>
          <w:rFonts w:cstheme="minorHAnsi"/>
          <w:color w:val="000000" w:themeColor="text1"/>
          <w:szCs w:val="20"/>
        </w:rPr>
        <w:t xml:space="preserve"> in Beijing, China</w:t>
      </w:r>
      <w:r w:rsidRPr="00177558">
        <w:rPr>
          <w:rFonts w:cstheme="minorHAnsi"/>
          <w:color w:val="000000" w:themeColor="text1"/>
          <w:szCs w:val="20"/>
        </w:rPr>
        <w:t xml:space="preserve">. </w:t>
      </w:r>
    </w:p>
    <w:p w14:paraId="00594E01" w14:textId="5D6869EE"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3.3.2 The study is coordinated by </w:t>
      </w:r>
      <w:bookmarkStart w:id="27" w:name="_Hlk50921470"/>
      <w:r w:rsidRPr="00177558">
        <w:rPr>
          <w:rFonts w:cstheme="minorHAnsi"/>
          <w:color w:val="000000" w:themeColor="text1"/>
          <w:szCs w:val="20"/>
        </w:rPr>
        <w:t>the Department of Anesthesiology and Critical Care Medicine of Peking University First Hospital</w:t>
      </w:r>
      <w:bookmarkEnd w:id="27"/>
      <w:r w:rsidR="00B56C7F" w:rsidRPr="00177558">
        <w:rPr>
          <w:rFonts w:cstheme="minorHAnsi"/>
          <w:color w:val="000000" w:themeColor="text1"/>
          <w:szCs w:val="20"/>
        </w:rPr>
        <w:t xml:space="preserve"> and the Department of Anesthesiology of Peking University Cancer Hospital</w:t>
      </w:r>
      <w:r w:rsidRPr="00177558">
        <w:rPr>
          <w:rFonts w:cstheme="minorHAnsi"/>
          <w:color w:val="000000" w:themeColor="text1"/>
          <w:szCs w:val="20"/>
        </w:rPr>
        <w:t xml:space="preserve">. </w:t>
      </w:r>
      <w:r w:rsidRPr="00177558">
        <w:rPr>
          <w:rFonts w:eastAsia="等线" w:cs="Calibri"/>
          <w:color w:val="000000" w:themeColor="text1"/>
          <w:szCs w:val="20"/>
        </w:rPr>
        <w:t xml:space="preserve">Departments of Thoracic Surgery, </w:t>
      </w:r>
      <w:r w:rsidR="00B56C7F" w:rsidRPr="00177558">
        <w:rPr>
          <w:rFonts w:eastAsia="等线" w:cs="Calibri"/>
          <w:color w:val="000000" w:themeColor="text1"/>
          <w:szCs w:val="20"/>
        </w:rPr>
        <w:t>Medical Imagining</w:t>
      </w:r>
      <w:r w:rsidRPr="00177558">
        <w:rPr>
          <w:rFonts w:eastAsia="等线" w:cs="Calibri"/>
          <w:color w:val="000000" w:themeColor="text1"/>
          <w:szCs w:val="20"/>
        </w:rPr>
        <w:t xml:space="preserve">, and Pathology of </w:t>
      </w:r>
      <w:r w:rsidR="00B56C7F" w:rsidRPr="00177558">
        <w:rPr>
          <w:rFonts w:eastAsia="等线" w:cs="Calibri"/>
          <w:color w:val="000000" w:themeColor="text1"/>
          <w:szCs w:val="20"/>
        </w:rPr>
        <w:t>the two</w:t>
      </w:r>
      <w:r w:rsidRPr="00177558">
        <w:rPr>
          <w:rFonts w:eastAsia="等线" w:cs="Calibri"/>
          <w:color w:val="000000" w:themeColor="text1"/>
          <w:szCs w:val="20"/>
        </w:rPr>
        <w:t xml:space="preserve"> Hospital</w:t>
      </w:r>
      <w:r w:rsidR="00B56C7F" w:rsidRPr="00177558">
        <w:rPr>
          <w:rFonts w:eastAsia="等线" w:cs="Calibri"/>
          <w:color w:val="000000" w:themeColor="text1"/>
          <w:szCs w:val="20"/>
        </w:rPr>
        <w:t>s</w:t>
      </w:r>
      <w:r w:rsidRPr="00177558">
        <w:rPr>
          <w:rFonts w:eastAsia="等线" w:cs="Calibri"/>
          <w:color w:val="000000" w:themeColor="text1"/>
          <w:szCs w:val="20"/>
        </w:rPr>
        <w:t xml:space="preserve"> participate in the study.</w:t>
      </w:r>
    </w:p>
    <w:p w14:paraId="7D123E26" w14:textId="77777777" w:rsidR="00564582" w:rsidRPr="00177558" w:rsidRDefault="00564582" w:rsidP="00564582">
      <w:pPr>
        <w:rPr>
          <w:rFonts w:cstheme="minorHAnsi"/>
          <w:color w:val="000000" w:themeColor="text1"/>
          <w:szCs w:val="20"/>
        </w:rPr>
      </w:pPr>
    </w:p>
    <w:p w14:paraId="3FE72414" w14:textId="77777777" w:rsidR="00564582" w:rsidRPr="00177558" w:rsidRDefault="00564582" w:rsidP="005612D3">
      <w:pPr>
        <w:pStyle w:val="2"/>
        <w:rPr>
          <w:color w:val="000000" w:themeColor="text1"/>
          <w:sz w:val="20"/>
          <w:szCs w:val="20"/>
        </w:rPr>
      </w:pPr>
      <w:bookmarkStart w:id="28" w:name="_Toc48424476"/>
      <w:bookmarkStart w:id="29" w:name="_Toc48424759"/>
      <w:bookmarkEnd w:id="23"/>
      <w:bookmarkEnd w:id="24"/>
      <w:bookmarkEnd w:id="25"/>
      <w:bookmarkEnd w:id="26"/>
      <w:r w:rsidRPr="00177558">
        <w:rPr>
          <w:color w:val="000000" w:themeColor="text1"/>
          <w:sz w:val="20"/>
          <w:szCs w:val="20"/>
        </w:rPr>
        <w:t>4. Participants</w:t>
      </w:r>
      <w:bookmarkEnd w:id="28"/>
      <w:bookmarkEnd w:id="29"/>
    </w:p>
    <w:p w14:paraId="215FE743" w14:textId="6E5D763B"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Potential participants </w:t>
      </w:r>
      <w:r w:rsidR="00573E17" w:rsidRPr="00177558">
        <w:rPr>
          <w:rFonts w:cstheme="minorHAnsi"/>
          <w:color w:val="000000" w:themeColor="text1"/>
          <w:szCs w:val="20"/>
        </w:rPr>
        <w:t>are</w:t>
      </w:r>
      <w:r w:rsidRPr="00177558">
        <w:rPr>
          <w:rFonts w:cstheme="minorHAnsi"/>
          <w:color w:val="000000" w:themeColor="text1"/>
          <w:szCs w:val="20"/>
        </w:rPr>
        <w:t xml:space="preserve"> screened by the qualified investigators the day before surgery. For those who will undergo surgery on Monday, screening will be performed on the previous Friday. </w:t>
      </w:r>
    </w:p>
    <w:p w14:paraId="7737C091" w14:textId="77777777" w:rsidR="00564582" w:rsidRPr="00177558" w:rsidRDefault="00564582" w:rsidP="00564582">
      <w:pPr>
        <w:snapToGrid w:val="0"/>
        <w:spacing w:beforeLines="50" w:before="156" w:afterLines="50" w:after="156"/>
        <w:rPr>
          <w:rFonts w:cstheme="minorHAnsi"/>
          <w:i/>
          <w:iCs/>
          <w:color w:val="000000" w:themeColor="text1"/>
          <w:szCs w:val="20"/>
        </w:rPr>
      </w:pPr>
    </w:p>
    <w:p w14:paraId="30E3629A" w14:textId="77777777" w:rsidR="00564582" w:rsidRPr="00177558" w:rsidRDefault="00564582" w:rsidP="0056458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4.1 Inclusion criteria</w:t>
      </w:r>
    </w:p>
    <w:p w14:paraId="1E4A8564"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4.1.1 Age between 18 and 80 years.</w:t>
      </w:r>
    </w:p>
    <w:p w14:paraId="2BEBFFD5"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4.1.2 Planning to undergo lung cancer surgery.</w:t>
      </w:r>
    </w:p>
    <w:p w14:paraId="17C25231"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4.1.3 Agreed to receive patient-controlled analgesia after surgery. </w:t>
      </w:r>
    </w:p>
    <w:p w14:paraId="14D7E40A" w14:textId="77777777" w:rsidR="00564582" w:rsidRPr="00177558" w:rsidRDefault="00564582" w:rsidP="00564582">
      <w:pPr>
        <w:snapToGrid w:val="0"/>
        <w:spacing w:beforeLines="50" w:before="156" w:afterLines="50" w:after="156"/>
        <w:rPr>
          <w:rFonts w:cstheme="minorHAnsi"/>
          <w:i/>
          <w:iCs/>
          <w:color w:val="000000" w:themeColor="text1"/>
          <w:szCs w:val="20"/>
        </w:rPr>
      </w:pPr>
    </w:p>
    <w:p w14:paraId="39541CFD" w14:textId="77777777" w:rsidR="00564582" w:rsidRPr="00177558" w:rsidRDefault="00564582" w:rsidP="0056458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4.2 Exclusion criteria</w:t>
      </w:r>
    </w:p>
    <w:p w14:paraId="6AE8E914" w14:textId="1E45899A"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Patients </w:t>
      </w:r>
      <w:r w:rsidR="00573E17" w:rsidRPr="00177558">
        <w:rPr>
          <w:rFonts w:cstheme="minorHAnsi"/>
          <w:color w:val="000000" w:themeColor="text1"/>
          <w:szCs w:val="20"/>
        </w:rPr>
        <w:t>are</w:t>
      </w:r>
      <w:r w:rsidRPr="00177558">
        <w:rPr>
          <w:rFonts w:cstheme="minorHAnsi"/>
          <w:color w:val="000000" w:themeColor="text1"/>
          <w:szCs w:val="20"/>
        </w:rPr>
        <w:t xml:space="preserve"> excluded if they meet any of the following criteria:</w:t>
      </w:r>
    </w:p>
    <w:p w14:paraId="044295F0" w14:textId="0EE8351D"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4.2.1 Distant metastasis, malignant </w:t>
      </w:r>
      <w:r w:rsidR="00F128D2" w:rsidRPr="00177558">
        <w:rPr>
          <w:rFonts w:cstheme="minorHAnsi"/>
          <w:color w:val="000000" w:themeColor="text1"/>
          <w:szCs w:val="20"/>
        </w:rPr>
        <w:t>tumor</w:t>
      </w:r>
      <w:r w:rsidRPr="00177558">
        <w:rPr>
          <w:rFonts w:cstheme="minorHAnsi"/>
          <w:color w:val="000000" w:themeColor="text1"/>
          <w:szCs w:val="20"/>
        </w:rPr>
        <w:t xml:space="preserve"> in other organs, or chemo-/radio- or other anti-cancer therapy before surgery.</w:t>
      </w:r>
    </w:p>
    <w:p w14:paraId="097EBA6F"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4.2.2 Comorbid with autoimmune diseases, or glucocorticoid/immunosuppressant therapy within 1 year.</w:t>
      </w:r>
    </w:p>
    <w:p w14:paraId="5DC2E82C"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4.2.3 Previous history of schizophrenia, epilepsy or Parkinson disease, or unable to complete preoperative </w:t>
      </w:r>
      <w:r w:rsidRPr="00177558">
        <w:rPr>
          <w:rFonts w:cstheme="minorHAnsi"/>
          <w:color w:val="000000" w:themeColor="text1"/>
          <w:szCs w:val="20"/>
        </w:rPr>
        <w:lastRenderedPageBreak/>
        <w:t>assessment due to severe dementia, language barrier, or end-stage disease, or other psychological disorders related to the development of cancer.</w:t>
      </w:r>
    </w:p>
    <w:p w14:paraId="1951D480" w14:textId="0A83DB11"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4.2.4 Severe hepatic disease (Child-Pugh classification C), renal failure (serum creatinine &gt;442 μmol/L or receiving renal replacement therapy), or American Society of </w:t>
      </w:r>
      <w:r w:rsidR="00F128D2" w:rsidRPr="00177558">
        <w:rPr>
          <w:rFonts w:cstheme="minorHAnsi"/>
          <w:color w:val="000000" w:themeColor="text1"/>
          <w:szCs w:val="20"/>
        </w:rPr>
        <w:t>Anest</w:t>
      </w:r>
      <w:r w:rsidRPr="00177558">
        <w:rPr>
          <w:rFonts w:cstheme="minorHAnsi"/>
          <w:color w:val="000000" w:themeColor="text1"/>
          <w:szCs w:val="20"/>
        </w:rPr>
        <w:t>hesiologist (ASA) physical status classification ≥IV.</w:t>
      </w:r>
    </w:p>
    <w:p w14:paraId="7351F748" w14:textId="3464B5A4"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4.2.5 History of </w:t>
      </w:r>
      <w:r w:rsidR="00F128D2" w:rsidRPr="00177558">
        <w:rPr>
          <w:rFonts w:cstheme="minorHAnsi"/>
          <w:color w:val="000000" w:themeColor="text1"/>
          <w:szCs w:val="20"/>
        </w:rPr>
        <w:t>anest</w:t>
      </w:r>
      <w:r w:rsidRPr="00177558">
        <w:rPr>
          <w:rFonts w:cstheme="minorHAnsi"/>
          <w:color w:val="000000" w:themeColor="text1"/>
          <w:szCs w:val="20"/>
        </w:rPr>
        <w:t>hesia and/or surgery within 1 year.</w:t>
      </w:r>
    </w:p>
    <w:p w14:paraId="2A887B9F" w14:textId="0A8E73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4.2.6 Contradictions to epidural </w:t>
      </w:r>
      <w:r w:rsidR="00F128D2" w:rsidRPr="00177558">
        <w:rPr>
          <w:rFonts w:cstheme="minorHAnsi"/>
          <w:color w:val="000000" w:themeColor="text1"/>
          <w:szCs w:val="20"/>
        </w:rPr>
        <w:t>anest</w:t>
      </w:r>
      <w:r w:rsidRPr="00177558">
        <w:rPr>
          <w:rFonts w:cstheme="minorHAnsi"/>
          <w:color w:val="000000" w:themeColor="text1"/>
          <w:szCs w:val="20"/>
        </w:rPr>
        <w:t>hesia, including spinal deformity, coagulation disorder, local infection, history of spinal trauma/surgery.</w:t>
      </w:r>
    </w:p>
    <w:p w14:paraId="50FB3CFB"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4.2.7 Allergic to any medication during the study.</w:t>
      </w:r>
    </w:p>
    <w:p w14:paraId="515F4831" w14:textId="77777777" w:rsidR="00564582" w:rsidRPr="00177558" w:rsidRDefault="00564582" w:rsidP="00564582">
      <w:pPr>
        <w:snapToGrid w:val="0"/>
        <w:spacing w:beforeLines="50" w:before="156" w:afterLines="50" w:after="156"/>
        <w:rPr>
          <w:i/>
          <w:iCs/>
          <w:color w:val="000000" w:themeColor="text1"/>
          <w:szCs w:val="20"/>
        </w:rPr>
      </w:pPr>
    </w:p>
    <w:p w14:paraId="4F6165ED" w14:textId="77777777" w:rsidR="00564582" w:rsidRPr="00177558" w:rsidRDefault="00564582" w:rsidP="00564582">
      <w:pPr>
        <w:snapToGrid w:val="0"/>
        <w:spacing w:beforeLines="50" w:before="156" w:afterLines="50" w:after="156"/>
        <w:rPr>
          <w:b/>
          <w:bCs/>
          <w:i/>
          <w:iCs/>
          <w:color w:val="000000" w:themeColor="text1"/>
          <w:szCs w:val="20"/>
        </w:rPr>
      </w:pPr>
      <w:r w:rsidRPr="00177558">
        <w:rPr>
          <w:b/>
          <w:bCs/>
          <w:i/>
          <w:iCs/>
          <w:color w:val="000000" w:themeColor="text1"/>
          <w:szCs w:val="20"/>
        </w:rPr>
        <w:t>4.3 Criteria of drop-out</w:t>
      </w:r>
    </w:p>
    <w:p w14:paraId="6690250A" w14:textId="6CBCA55F"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4.3.1 </w:t>
      </w:r>
      <w:bookmarkStart w:id="30" w:name="OLE_LINK212"/>
      <w:bookmarkStart w:id="31" w:name="OLE_LINK213"/>
      <w:r w:rsidRPr="00177558">
        <w:rPr>
          <w:color w:val="000000" w:themeColor="text1"/>
          <w:szCs w:val="20"/>
        </w:rPr>
        <w:t>Study intervention is not administered successfully</w:t>
      </w:r>
      <w:bookmarkEnd w:id="30"/>
      <w:bookmarkEnd w:id="31"/>
      <w:r w:rsidRPr="00177558">
        <w:rPr>
          <w:color w:val="000000" w:themeColor="text1"/>
          <w:szCs w:val="20"/>
        </w:rPr>
        <w:t xml:space="preserve"> (due to failed epidural puncture, failed epidural catheterization, epidural catheter obstruction, blood appear in epidural catheter, inadequate epidural analgesia, dislodged epidural catheter, etc.).</w:t>
      </w:r>
    </w:p>
    <w:p w14:paraId="42E9D8B5" w14:textId="3F2324F2"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4.3.2 Intervention interrupted by the investigators/</w:t>
      </w:r>
      <w:r w:rsidR="00F128D2" w:rsidRPr="00177558">
        <w:rPr>
          <w:color w:val="000000" w:themeColor="text1"/>
          <w:szCs w:val="20"/>
        </w:rPr>
        <w:t>anest</w:t>
      </w:r>
      <w:r w:rsidRPr="00177558">
        <w:rPr>
          <w:color w:val="000000" w:themeColor="text1"/>
          <w:szCs w:val="20"/>
        </w:rPr>
        <w:t>hesiologists (due to severe adverse events).</w:t>
      </w:r>
    </w:p>
    <w:p w14:paraId="202B7D0F"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4.3.3 Critical situations requiring early termination (potential coagulation disorder induced by massive bleeding, severe nausea and vomiting, or others).</w:t>
      </w:r>
    </w:p>
    <w:p w14:paraId="3F69721B"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The causes of protocol deviation should be recorded and corrected when possible. The cases will be followed up according to the study protocol and included in the intention-to-treat analysis.</w:t>
      </w:r>
    </w:p>
    <w:p w14:paraId="4B4B3E7D"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4.3.4 Withdraw consent after intervention started. </w:t>
      </w:r>
    </w:p>
    <w:p w14:paraId="20A92298"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The situation should be recorded. The primary therapeutic effects recorded in the last time will be regarded as the final results. The cases will be included in the intention-to-treat analysis.</w:t>
      </w:r>
    </w:p>
    <w:p w14:paraId="13A0EB40" w14:textId="77777777" w:rsidR="00564582" w:rsidRPr="00177558" w:rsidRDefault="00564582" w:rsidP="00564582">
      <w:pPr>
        <w:snapToGrid w:val="0"/>
        <w:spacing w:beforeLines="50" w:before="156" w:afterLines="50" w:after="156"/>
        <w:rPr>
          <w:i/>
          <w:iCs/>
          <w:color w:val="000000" w:themeColor="text1"/>
          <w:szCs w:val="20"/>
        </w:rPr>
      </w:pPr>
    </w:p>
    <w:p w14:paraId="1F6DBB69" w14:textId="77777777" w:rsidR="00564582" w:rsidRPr="00177558" w:rsidRDefault="00564582" w:rsidP="00564582">
      <w:pPr>
        <w:snapToGrid w:val="0"/>
        <w:spacing w:beforeLines="50" w:before="156" w:afterLines="50" w:after="156"/>
        <w:rPr>
          <w:b/>
          <w:bCs/>
          <w:i/>
          <w:iCs/>
          <w:color w:val="000000" w:themeColor="text1"/>
          <w:szCs w:val="20"/>
        </w:rPr>
      </w:pPr>
      <w:r w:rsidRPr="00177558">
        <w:rPr>
          <w:b/>
          <w:bCs/>
          <w:i/>
          <w:iCs/>
          <w:color w:val="000000" w:themeColor="text1"/>
          <w:szCs w:val="20"/>
        </w:rPr>
        <w:t xml:space="preserve">4.4 Criteria of elimination </w:t>
      </w:r>
    </w:p>
    <w:p w14:paraId="4FBB77B8"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4.4.1 Withdraw consents before intervention.</w:t>
      </w:r>
    </w:p>
    <w:p w14:paraId="65ECC01B"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4.4.2 Surgery cancelled.</w:t>
      </w:r>
    </w:p>
    <w:p w14:paraId="4692CC16"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4.4.3 No research record.</w:t>
      </w:r>
    </w:p>
    <w:p w14:paraId="08AC40A3"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The causes of elimination should be explained. The case will be excluded from the intention-to-treat analysis. The case report forms will be preserved for reference.</w:t>
      </w:r>
    </w:p>
    <w:p w14:paraId="53385C1E" w14:textId="77777777" w:rsidR="00564582" w:rsidRPr="00177558" w:rsidRDefault="00564582" w:rsidP="00564582">
      <w:pPr>
        <w:snapToGrid w:val="0"/>
        <w:spacing w:beforeLines="50" w:before="156" w:afterLines="50" w:after="156"/>
        <w:rPr>
          <w:i/>
          <w:iCs/>
          <w:color w:val="000000" w:themeColor="text1"/>
          <w:szCs w:val="20"/>
        </w:rPr>
      </w:pPr>
    </w:p>
    <w:p w14:paraId="3432DFDD" w14:textId="77777777" w:rsidR="00564582" w:rsidRPr="00177558" w:rsidRDefault="00564582" w:rsidP="00564582">
      <w:pPr>
        <w:snapToGrid w:val="0"/>
        <w:spacing w:beforeLines="50" w:before="156" w:afterLines="50" w:after="156"/>
        <w:rPr>
          <w:b/>
          <w:bCs/>
          <w:i/>
          <w:iCs/>
          <w:color w:val="000000" w:themeColor="text1"/>
          <w:szCs w:val="20"/>
        </w:rPr>
      </w:pPr>
      <w:r w:rsidRPr="00177558">
        <w:rPr>
          <w:b/>
          <w:bCs/>
          <w:i/>
          <w:iCs/>
          <w:color w:val="000000" w:themeColor="text1"/>
          <w:szCs w:val="20"/>
        </w:rPr>
        <w:t xml:space="preserve">4.5 Criteria of study interruption </w:t>
      </w:r>
    </w:p>
    <w:p w14:paraId="1EC2E985"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Study will be interrupted in the following situations: </w:t>
      </w:r>
    </w:p>
    <w:p w14:paraId="36854AB0"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4.5.1 Severe safety problem occurred during the study.</w:t>
      </w:r>
    </w:p>
    <w:p w14:paraId="328F24B2"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4.5.2 Serious mistake found in the protocol.</w:t>
      </w:r>
    </w:p>
    <w:p w14:paraId="387F8393"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4.5.3 Fund or management problem of the investigators.</w:t>
      </w:r>
    </w:p>
    <w:p w14:paraId="0EE7801D"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4.5.4 Study cancelled by the administrative authority. </w:t>
      </w:r>
    </w:p>
    <w:p w14:paraId="622A869D"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lastRenderedPageBreak/>
        <w:t>Study interruption may be transient or permanent. All recorded case report forms will be preserved for reference in case of study interruption.</w:t>
      </w:r>
    </w:p>
    <w:p w14:paraId="147B2A13" w14:textId="77777777" w:rsidR="00564582" w:rsidRPr="00177558" w:rsidRDefault="00564582" w:rsidP="00564582">
      <w:pPr>
        <w:rPr>
          <w:rFonts w:cstheme="minorHAnsi"/>
          <w:color w:val="000000" w:themeColor="text1"/>
          <w:szCs w:val="20"/>
        </w:rPr>
      </w:pPr>
    </w:p>
    <w:p w14:paraId="5409EA1A" w14:textId="6B251674" w:rsidR="00564582" w:rsidRPr="00177558" w:rsidRDefault="00564582" w:rsidP="005612D3">
      <w:pPr>
        <w:pStyle w:val="2"/>
        <w:rPr>
          <w:color w:val="000000" w:themeColor="text1"/>
          <w:sz w:val="20"/>
          <w:szCs w:val="20"/>
        </w:rPr>
      </w:pPr>
      <w:bookmarkStart w:id="32" w:name="_Toc48424477"/>
      <w:bookmarkStart w:id="33" w:name="_Toc48424760"/>
      <w:r w:rsidRPr="00177558">
        <w:rPr>
          <w:color w:val="000000" w:themeColor="text1"/>
          <w:sz w:val="20"/>
          <w:szCs w:val="20"/>
        </w:rPr>
        <w:t xml:space="preserve">5. </w:t>
      </w:r>
      <w:r w:rsidR="00F128D2" w:rsidRPr="00177558">
        <w:rPr>
          <w:color w:val="000000" w:themeColor="text1"/>
          <w:sz w:val="20"/>
          <w:szCs w:val="20"/>
        </w:rPr>
        <w:t>Randomiz</w:t>
      </w:r>
      <w:r w:rsidRPr="00177558">
        <w:rPr>
          <w:color w:val="000000" w:themeColor="text1"/>
          <w:sz w:val="20"/>
          <w:szCs w:val="20"/>
        </w:rPr>
        <w:t>ation and masking</w:t>
      </w:r>
      <w:bookmarkEnd w:id="32"/>
      <w:bookmarkEnd w:id="33"/>
    </w:p>
    <w:p w14:paraId="1B66C110" w14:textId="3DE33CA3" w:rsidR="00564582" w:rsidRPr="00177558" w:rsidRDefault="00564582" w:rsidP="00564582">
      <w:pPr>
        <w:snapToGrid w:val="0"/>
        <w:spacing w:beforeLines="50" w:before="156" w:afterLines="50" w:after="156"/>
        <w:rPr>
          <w:b/>
          <w:bCs/>
          <w:i/>
          <w:iCs/>
          <w:color w:val="000000" w:themeColor="text1"/>
          <w:szCs w:val="20"/>
        </w:rPr>
      </w:pPr>
      <w:r w:rsidRPr="00177558">
        <w:rPr>
          <w:b/>
          <w:bCs/>
          <w:i/>
          <w:iCs/>
          <w:color w:val="000000" w:themeColor="text1"/>
          <w:szCs w:val="20"/>
        </w:rPr>
        <w:t xml:space="preserve">5.1 </w:t>
      </w:r>
      <w:r w:rsidR="00F128D2" w:rsidRPr="00177558">
        <w:rPr>
          <w:b/>
          <w:bCs/>
          <w:i/>
          <w:iCs/>
          <w:color w:val="000000" w:themeColor="text1"/>
          <w:szCs w:val="20"/>
        </w:rPr>
        <w:t>Randomiz</w:t>
      </w:r>
      <w:r w:rsidRPr="00177558">
        <w:rPr>
          <w:b/>
          <w:bCs/>
          <w:i/>
          <w:iCs/>
          <w:color w:val="000000" w:themeColor="text1"/>
          <w:szCs w:val="20"/>
        </w:rPr>
        <w:t>ation</w:t>
      </w:r>
    </w:p>
    <w:p w14:paraId="50093F94" w14:textId="2321F154"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5.1.1 </w:t>
      </w:r>
      <w:r w:rsidR="00AB33AA" w:rsidRPr="00177558">
        <w:rPr>
          <w:color w:val="000000" w:themeColor="text1"/>
          <w:szCs w:val="20"/>
        </w:rPr>
        <w:t>R</w:t>
      </w:r>
      <w:r w:rsidRPr="00177558">
        <w:rPr>
          <w:color w:val="000000" w:themeColor="text1"/>
          <w:szCs w:val="20"/>
        </w:rPr>
        <w:t xml:space="preserve">andom numbers are generated with a block size of 4 in a 1:1 ratio using the SAS 9.2 software package by a biostatistician who does not participate in the statistical analysis. The generated random numbers are sealed in consecutively numbered opaque envelopes, and kept by a study coordinator. Allocation is concealed until shortly before induction of </w:t>
      </w:r>
      <w:r w:rsidR="00F128D2" w:rsidRPr="00177558">
        <w:rPr>
          <w:color w:val="000000" w:themeColor="text1"/>
          <w:szCs w:val="20"/>
        </w:rPr>
        <w:t>anest</w:t>
      </w:r>
      <w:r w:rsidRPr="00177558">
        <w:rPr>
          <w:color w:val="000000" w:themeColor="text1"/>
          <w:szCs w:val="20"/>
        </w:rPr>
        <w:t>hesia.</w:t>
      </w:r>
    </w:p>
    <w:p w14:paraId="0DD8F686" w14:textId="27CB9FF2"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5.1.2 For each recruited patient, the study coordinator will distribute the </w:t>
      </w:r>
      <w:r w:rsidR="00F128D2" w:rsidRPr="00177558">
        <w:rPr>
          <w:color w:val="000000" w:themeColor="text1"/>
          <w:szCs w:val="20"/>
        </w:rPr>
        <w:t>randomiz</w:t>
      </w:r>
      <w:r w:rsidRPr="00177558">
        <w:rPr>
          <w:color w:val="000000" w:themeColor="text1"/>
          <w:szCs w:val="20"/>
        </w:rPr>
        <w:t xml:space="preserve">ation result to the </w:t>
      </w:r>
      <w:r w:rsidR="00F128D2" w:rsidRPr="00177558">
        <w:rPr>
          <w:color w:val="000000" w:themeColor="text1"/>
          <w:szCs w:val="20"/>
        </w:rPr>
        <w:t>anest</w:t>
      </w:r>
      <w:r w:rsidRPr="00177558">
        <w:rPr>
          <w:color w:val="000000" w:themeColor="text1"/>
          <w:szCs w:val="20"/>
        </w:rPr>
        <w:t>hesiologists according to the sequence of recruited patients, and to coordinate between investigators.</w:t>
      </w:r>
    </w:p>
    <w:p w14:paraId="5776196B" w14:textId="05E0863B"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5.1.3 For each recruited patient, an </w:t>
      </w:r>
      <w:r w:rsidR="00F128D2" w:rsidRPr="00177558">
        <w:rPr>
          <w:color w:val="000000" w:themeColor="text1"/>
          <w:szCs w:val="20"/>
        </w:rPr>
        <w:t>anest</w:t>
      </w:r>
      <w:r w:rsidRPr="00177558">
        <w:rPr>
          <w:color w:val="000000" w:themeColor="text1"/>
          <w:szCs w:val="20"/>
        </w:rPr>
        <w:t xml:space="preserve">hesiologist will be designated for </w:t>
      </w:r>
      <w:r w:rsidR="00F128D2" w:rsidRPr="00177558">
        <w:rPr>
          <w:color w:val="000000" w:themeColor="text1"/>
          <w:szCs w:val="20"/>
        </w:rPr>
        <w:t>anest</w:t>
      </w:r>
      <w:r w:rsidRPr="00177558">
        <w:rPr>
          <w:color w:val="000000" w:themeColor="text1"/>
          <w:szCs w:val="20"/>
        </w:rPr>
        <w:t xml:space="preserve">hesia and postoperative pain management according to the result of randomization. </w:t>
      </w:r>
    </w:p>
    <w:p w14:paraId="68B9F430" w14:textId="57E66C6E"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5.1.4 Study intervention (combined epidural-general </w:t>
      </w:r>
      <w:r w:rsidR="00F128D2" w:rsidRPr="00177558">
        <w:rPr>
          <w:color w:val="000000" w:themeColor="text1"/>
          <w:szCs w:val="20"/>
        </w:rPr>
        <w:t>anest</w:t>
      </w:r>
      <w:r w:rsidRPr="00177558">
        <w:rPr>
          <w:color w:val="000000" w:themeColor="text1"/>
          <w:szCs w:val="20"/>
        </w:rPr>
        <w:t xml:space="preserve">hesia plus postoperative epidural analgesia or general </w:t>
      </w:r>
      <w:r w:rsidR="00F128D2" w:rsidRPr="00177558">
        <w:rPr>
          <w:color w:val="000000" w:themeColor="text1"/>
          <w:szCs w:val="20"/>
        </w:rPr>
        <w:t>anest</w:t>
      </w:r>
      <w:r w:rsidRPr="00177558">
        <w:rPr>
          <w:color w:val="000000" w:themeColor="text1"/>
          <w:szCs w:val="20"/>
        </w:rPr>
        <w:t>hesia</w:t>
      </w:r>
      <w:r w:rsidR="00AB33AA" w:rsidRPr="00177558">
        <w:rPr>
          <w:color w:val="000000" w:themeColor="text1"/>
          <w:szCs w:val="20"/>
        </w:rPr>
        <w:t xml:space="preserve"> alone</w:t>
      </w:r>
      <w:r w:rsidRPr="00177558">
        <w:rPr>
          <w:color w:val="000000" w:themeColor="text1"/>
          <w:szCs w:val="20"/>
        </w:rPr>
        <w:t xml:space="preserve"> plus postoperative intravenous analgesia) will be provided according to the randomization results by </w:t>
      </w:r>
      <w:r w:rsidR="00F128D2" w:rsidRPr="00177558">
        <w:rPr>
          <w:color w:val="000000" w:themeColor="text1"/>
          <w:szCs w:val="20"/>
        </w:rPr>
        <w:t>anest</w:t>
      </w:r>
      <w:r w:rsidRPr="00177558">
        <w:rPr>
          <w:color w:val="000000" w:themeColor="text1"/>
          <w:szCs w:val="20"/>
        </w:rPr>
        <w:t>hesiologists who do not participate in the outcome assessments.</w:t>
      </w:r>
    </w:p>
    <w:p w14:paraId="40D9B8DE" w14:textId="54982B33"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5.1.5 The results of </w:t>
      </w:r>
      <w:r w:rsidR="00AB33AA" w:rsidRPr="00177558">
        <w:rPr>
          <w:color w:val="000000" w:themeColor="text1"/>
          <w:szCs w:val="20"/>
        </w:rPr>
        <w:t>randomization</w:t>
      </w:r>
      <w:r w:rsidRPr="00177558">
        <w:rPr>
          <w:color w:val="000000" w:themeColor="text1"/>
          <w:szCs w:val="20"/>
        </w:rPr>
        <w:t xml:space="preserve"> will be concealed and stored by the study coordinator until the end of the study. </w:t>
      </w:r>
    </w:p>
    <w:p w14:paraId="7B95F7E8" w14:textId="77777777" w:rsidR="00564582" w:rsidRPr="00177558" w:rsidRDefault="00564582" w:rsidP="00564582">
      <w:pPr>
        <w:snapToGrid w:val="0"/>
        <w:spacing w:beforeLines="50" w:before="156" w:afterLines="50" w:after="156"/>
        <w:rPr>
          <w:color w:val="000000" w:themeColor="text1"/>
          <w:szCs w:val="20"/>
        </w:rPr>
      </w:pPr>
    </w:p>
    <w:p w14:paraId="435488A0" w14:textId="77777777" w:rsidR="00564582" w:rsidRPr="00177558" w:rsidRDefault="00564582" w:rsidP="0056458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5.2 Masking</w:t>
      </w:r>
    </w:p>
    <w:p w14:paraId="1D0A3A05" w14:textId="48D5D008"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5.2.1 Epidural block will be performed before </w:t>
      </w:r>
      <w:r w:rsidR="00F128D2" w:rsidRPr="00177558">
        <w:rPr>
          <w:rFonts w:cstheme="minorHAnsi"/>
          <w:color w:val="000000" w:themeColor="text1"/>
          <w:szCs w:val="20"/>
        </w:rPr>
        <w:t>anest</w:t>
      </w:r>
      <w:r w:rsidRPr="00177558">
        <w:rPr>
          <w:rFonts w:cstheme="minorHAnsi"/>
          <w:color w:val="000000" w:themeColor="text1"/>
          <w:szCs w:val="20"/>
        </w:rPr>
        <w:t xml:space="preserve">hesia induction. Participants, </w:t>
      </w:r>
      <w:r w:rsidR="00F128D2" w:rsidRPr="00177558">
        <w:rPr>
          <w:rFonts w:cstheme="minorHAnsi"/>
          <w:color w:val="000000" w:themeColor="text1"/>
          <w:szCs w:val="20"/>
        </w:rPr>
        <w:t>anest</w:t>
      </w:r>
      <w:r w:rsidRPr="00177558">
        <w:rPr>
          <w:rFonts w:cstheme="minorHAnsi"/>
          <w:color w:val="000000" w:themeColor="text1"/>
          <w:szCs w:val="20"/>
        </w:rPr>
        <w:t>hesiologists and other health-care team members are aware of</w:t>
      </w:r>
      <w:r w:rsidR="00AB33AA" w:rsidRPr="00177558">
        <w:rPr>
          <w:rFonts w:cstheme="minorHAnsi"/>
          <w:color w:val="000000" w:themeColor="text1"/>
          <w:szCs w:val="20"/>
        </w:rPr>
        <w:t xml:space="preserve"> study</w:t>
      </w:r>
      <w:r w:rsidRPr="00177558">
        <w:rPr>
          <w:rFonts w:cstheme="minorHAnsi"/>
          <w:color w:val="000000" w:themeColor="text1"/>
          <w:szCs w:val="20"/>
        </w:rPr>
        <w:t xml:space="preserve"> group assignment.</w:t>
      </w:r>
    </w:p>
    <w:p w14:paraId="2C6087C4" w14:textId="4159479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5.2.2 Investigators who are responsible for patient recruitment do not participate in </w:t>
      </w:r>
      <w:r w:rsidR="00F128D2" w:rsidRPr="00177558">
        <w:rPr>
          <w:rFonts w:cstheme="minorHAnsi"/>
          <w:color w:val="000000" w:themeColor="text1"/>
          <w:szCs w:val="20"/>
        </w:rPr>
        <w:t>anest</w:t>
      </w:r>
      <w:r w:rsidRPr="00177558">
        <w:rPr>
          <w:rFonts w:cstheme="minorHAnsi"/>
          <w:color w:val="000000" w:themeColor="text1"/>
          <w:szCs w:val="20"/>
        </w:rPr>
        <w:t>hesia and perioperative care and postoperative in-hospital or long-term follow-up.</w:t>
      </w:r>
    </w:p>
    <w:p w14:paraId="0E453BA7" w14:textId="3BBCB860"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5.2.3 </w:t>
      </w:r>
      <w:r w:rsidR="00F128D2" w:rsidRPr="00177558">
        <w:rPr>
          <w:rFonts w:cstheme="minorHAnsi"/>
          <w:color w:val="000000" w:themeColor="text1"/>
          <w:szCs w:val="20"/>
        </w:rPr>
        <w:t>Anest</w:t>
      </w:r>
      <w:r w:rsidRPr="00177558">
        <w:rPr>
          <w:rFonts w:cstheme="minorHAnsi"/>
          <w:color w:val="000000" w:themeColor="text1"/>
          <w:szCs w:val="20"/>
        </w:rPr>
        <w:t xml:space="preserve">hesiologists who are responsible for </w:t>
      </w:r>
      <w:r w:rsidR="00F128D2" w:rsidRPr="00177558">
        <w:rPr>
          <w:rFonts w:cstheme="minorHAnsi"/>
          <w:color w:val="000000" w:themeColor="text1"/>
          <w:szCs w:val="20"/>
        </w:rPr>
        <w:t>anest</w:t>
      </w:r>
      <w:r w:rsidRPr="00177558">
        <w:rPr>
          <w:rFonts w:cstheme="minorHAnsi"/>
          <w:color w:val="000000" w:themeColor="text1"/>
          <w:szCs w:val="20"/>
        </w:rPr>
        <w:t>hesia and perioperative care are not involved in postoperative follow-up and outcome assessments.</w:t>
      </w:r>
    </w:p>
    <w:p w14:paraId="110E3A28"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5.2.4 Investigators who are designated for postoperative in-hospital follow‐ups do not participate in in-hospital care; investigators who are designated for long-term follow-ups and outcome assessments are not involved in in-hospital follow-up and are blinded to group assignment and perioperative management.</w:t>
      </w:r>
    </w:p>
    <w:p w14:paraId="69D9C4C1"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5.2.5 Statistical analysis will be performed by statisticians from the Department of Biostatistics of Peking University First Hospital.</w:t>
      </w:r>
    </w:p>
    <w:p w14:paraId="625E111A" w14:textId="77777777" w:rsidR="00564582" w:rsidRPr="00177558" w:rsidRDefault="00564582" w:rsidP="00564582">
      <w:pPr>
        <w:snapToGrid w:val="0"/>
        <w:spacing w:beforeLines="50" w:before="156" w:afterLines="50" w:after="156"/>
        <w:rPr>
          <w:rFonts w:cstheme="minorHAnsi"/>
          <w:color w:val="000000" w:themeColor="text1"/>
          <w:szCs w:val="20"/>
        </w:rPr>
      </w:pPr>
    </w:p>
    <w:p w14:paraId="4DC30F5A" w14:textId="77777777" w:rsidR="00564582" w:rsidRPr="00177558" w:rsidRDefault="00564582" w:rsidP="0056458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5.3 Emergency unmasking</w:t>
      </w:r>
    </w:p>
    <w:p w14:paraId="4F30C1AB"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Because of the non-blinded design, emergency unblinding will not be necessary. </w:t>
      </w:r>
    </w:p>
    <w:p w14:paraId="57427FEB" w14:textId="77777777" w:rsidR="00564582" w:rsidRPr="00177558" w:rsidRDefault="00564582" w:rsidP="00564582">
      <w:pPr>
        <w:rPr>
          <w:rFonts w:cstheme="minorHAnsi"/>
          <w:color w:val="000000" w:themeColor="text1"/>
          <w:szCs w:val="20"/>
        </w:rPr>
      </w:pPr>
    </w:p>
    <w:p w14:paraId="2D324DFD" w14:textId="77777777" w:rsidR="00564582" w:rsidRPr="00177558" w:rsidRDefault="00564582" w:rsidP="005612D3">
      <w:pPr>
        <w:pStyle w:val="2"/>
        <w:rPr>
          <w:color w:val="000000" w:themeColor="text1"/>
          <w:sz w:val="20"/>
          <w:szCs w:val="20"/>
        </w:rPr>
      </w:pPr>
      <w:bookmarkStart w:id="34" w:name="_Toc43105053"/>
      <w:bookmarkStart w:id="35" w:name="_Toc45825805"/>
      <w:bookmarkStart w:id="36" w:name="_Toc48424478"/>
      <w:bookmarkStart w:id="37" w:name="_Toc48424761"/>
      <w:r w:rsidRPr="00177558">
        <w:rPr>
          <w:color w:val="000000" w:themeColor="text1"/>
          <w:sz w:val="20"/>
          <w:szCs w:val="20"/>
        </w:rPr>
        <w:t>6. Study intervention</w:t>
      </w:r>
      <w:bookmarkEnd w:id="34"/>
      <w:bookmarkEnd w:id="35"/>
      <w:bookmarkEnd w:id="36"/>
      <w:bookmarkEnd w:id="37"/>
    </w:p>
    <w:p w14:paraId="7DE6A0CC" w14:textId="77777777" w:rsidR="00564582" w:rsidRPr="00177558" w:rsidRDefault="00564582" w:rsidP="0056458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6.1 General management</w:t>
      </w:r>
    </w:p>
    <w:p w14:paraId="13B3B3AA" w14:textId="2CC586B6"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6.1.</w:t>
      </w:r>
      <w:r w:rsidR="00B56C7F" w:rsidRPr="00177558">
        <w:rPr>
          <w:rFonts w:cstheme="minorHAnsi"/>
          <w:color w:val="000000" w:themeColor="text1"/>
          <w:szCs w:val="20"/>
        </w:rPr>
        <w:t>1</w:t>
      </w:r>
      <w:r w:rsidRPr="00177558">
        <w:rPr>
          <w:rFonts w:cstheme="minorHAnsi"/>
          <w:color w:val="000000" w:themeColor="text1"/>
          <w:szCs w:val="20"/>
        </w:rPr>
        <w:t xml:space="preserve"> For each participant, an attending </w:t>
      </w:r>
      <w:r w:rsidR="00F128D2" w:rsidRPr="00177558">
        <w:rPr>
          <w:rFonts w:cstheme="minorHAnsi"/>
          <w:color w:val="000000" w:themeColor="text1"/>
          <w:szCs w:val="20"/>
        </w:rPr>
        <w:t>anest</w:t>
      </w:r>
      <w:r w:rsidRPr="00177558">
        <w:rPr>
          <w:rFonts w:cstheme="minorHAnsi"/>
          <w:color w:val="000000" w:themeColor="text1"/>
          <w:szCs w:val="20"/>
        </w:rPr>
        <w:t xml:space="preserve">hesiologist and an assistant </w:t>
      </w:r>
      <w:r w:rsidR="00F128D2" w:rsidRPr="00177558">
        <w:rPr>
          <w:rFonts w:cstheme="minorHAnsi"/>
          <w:color w:val="000000" w:themeColor="text1"/>
          <w:szCs w:val="20"/>
        </w:rPr>
        <w:t>anest</w:t>
      </w:r>
      <w:r w:rsidRPr="00177558">
        <w:rPr>
          <w:rFonts w:cstheme="minorHAnsi"/>
          <w:color w:val="000000" w:themeColor="text1"/>
          <w:szCs w:val="20"/>
        </w:rPr>
        <w:t xml:space="preserve">hesiologist (usually a resident) are designated for </w:t>
      </w:r>
      <w:r w:rsidR="00F128D2" w:rsidRPr="00177558">
        <w:rPr>
          <w:rFonts w:cstheme="minorHAnsi"/>
          <w:color w:val="000000" w:themeColor="text1"/>
          <w:szCs w:val="20"/>
        </w:rPr>
        <w:t>anest</w:t>
      </w:r>
      <w:r w:rsidRPr="00177558">
        <w:rPr>
          <w:rFonts w:cstheme="minorHAnsi"/>
          <w:color w:val="000000" w:themeColor="text1"/>
          <w:szCs w:val="20"/>
        </w:rPr>
        <w:t>hesia and perioperative care.</w:t>
      </w:r>
    </w:p>
    <w:p w14:paraId="7000367B" w14:textId="5E8ECDC6"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lastRenderedPageBreak/>
        <w:t>6.1.</w:t>
      </w:r>
      <w:r w:rsidR="00B56C7F" w:rsidRPr="00177558">
        <w:rPr>
          <w:rFonts w:cstheme="minorHAnsi"/>
          <w:color w:val="000000" w:themeColor="text1"/>
          <w:szCs w:val="20"/>
        </w:rPr>
        <w:t>2</w:t>
      </w:r>
      <w:r w:rsidRPr="00177558">
        <w:rPr>
          <w:rFonts w:cstheme="minorHAnsi"/>
          <w:color w:val="000000" w:themeColor="text1"/>
          <w:szCs w:val="20"/>
        </w:rPr>
        <w:t xml:space="preserve"> Intraoperative monitoring includes electrocardiogram, non-invasive blood pressure, pulse oxygen saturation, end-tidal concentrations of inhalational </w:t>
      </w:r>
      <w:r w:rsidR="00F128D2" w:rsidRPr="00177558">
        <w:rPr>
          <w:rFonts w:cstheme="minorHAnsi"/>
          <w:color w:val="000000" w:themeColor="text1"/>
          <w:szCs w:val="20"/>
        </w:rPr>
        <w:t>anest</w:t>
      </w:r>
      <w:r w:rsidRPr="00177558">
        <w:rPr>
          <w:rFonts w:cstheme="minorHAnsi"/>
          <w:color w:val="000000" w:themeColor="text1"/>
          <w:szCs w:val="20"/>
        </w:rPr>
        <w:t>hetics and carbon dioxide, nasopharyngeal temperature, urine output and mechanical ventilation parameters (volume tidal, respiratory rate, etc.). Invasive arterial pressure (IAP) and central venous pressure (CVP) are monitored when necessary.</w:t>
      </w:r>
    </w:p>
    <w:p w14:paraId="5336EF97" w14:textId="6B61D43D" w:rsidR="00564582" w:rsidRPr="00177558" w:rsidRDefault="00564582" w:rsidP="00564582">
      <w:pPr>
        <w:snapToGrid w:val="0"/>
        <w:spacing w:beforeLines="50" w:before="156" w:afterLines="50" w:after="156"/>
        <w:rPr>
          <w:rFonts w:ascii="微软雅黑" w:eastAsia="微软雅黑" w:hAnsi="微软雅黑" w:cs="微软雅黑"/>
          <w:color w:val="000000" w:themeColor="text1"/>
          <w:szCs w:val="20"/>
        </w:rPr>
      </w:pPr>
      <w:r w:rsidRPr="00177558">
        <w:rPr>
          <w:rFonts w:cstheme="minorHAnsi"/>
          <w:color w:val="000000" w:themeColor="text1"/>
          <w:szCs w:val="20"/>
        </w:rPr>
        <w:t>6.1.</w:t>
      </w:r>
      <w:r w:rsidR="00B56C7F" w:rsidRPr="00177558">
        <w:rPr>
          <w:rFonts w:cstheme="minorHAnsi"/>
          <w:color w:val="000000" w:themeColor="text1"/>
          <w:szCs w:val="20"/>
        </w:rPr>
        <w:t>3</w:t>
      </w:r>
      <w:r w:rsidRPr="00177558">
        <w:rPr>
          <w:rFonts w:cstheme="minorHAnsi"/>
          <w:color w:val="000000" w:themeColor="text1"/>
          <w:szCs w:val="20"/>
        </w:rPr>
        <w:t xml:space="preserve"> For all enrolled patients, video assisted thoracoscopic surgery is performed by a team consisting of thoracic surgeons, </w:t>
      </w:r>
      <w:r w:rsidR="00F128D2" w:rsidRPr="00177558">
        <w:rPr>
          <w:rFonts w:cstheme="minorHAnsi"/>
          <w:color w:val="000000" w:themeColor="text1"/>
          <w:szCs w:val="20"/>
        </w:rPr>
        <w:t>anest</w:t>
      </w:r>
      <w:r w:rsidRPr="00177558">
        <w:rPr>
          <w:rFonts w:cstheme="minorHAnsi"/>
          <w:color w:val="000000" w:themeColor="text1"/>
          <w:szCs w:val="20"/>
        </w:rPr>
        <w:t xml:space="preserve">hesiologists, radiologists, and specialized nurses. The type of surgery is decided by surgeons according to patients’ conditions. </w:t>
      </w:r>
    </w:p>
    <w:p w14:paraId="7D9244B3" w14:textId="77777777" w:rsidR="00564582" w:rsidRPr="00177558" w:rsidRDefault="00564582" w:rsidP="00564582">
      <w:pPr>
        <w:snapToGrid w:val="0"/>
        <w:spacing w:beforeLines="50" w:before="156" w:afterLines="50" w:after="156"/>
        <w:rPr>
          <w:rFonts w:cstheme="minorHAnsi"/>
          <w:color w:val="000000" w:themeColor="text1"/>
          <w:szCs w:val="20"/>
        </w:rPr>
      </w:pPr>
    </w:p>
    <w:p w14:paraId="6F6286DA" w14:textId="70726DDF" w:rsidR="00564582" w:rsidRPr="00177558" w:rsidRDefault="00564582" w:rsidP="0056458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6.2 General </w:t>
      </w:r>
      <w:r w:rsidR="00F128D2" w:rsidRPr="00177558">
        <w:rPr>
          <w:rFonts w:cstheme="minorHAnsi"/>
          <w:b/>
          <w:bCs/>
          <w:i/>
          <w:iCs/>
          <w:color w:val="000000" w:themeColor="text1"/>
          <w:szCs w:val="20"/>
        </w:rPr>
        <w:t>anest</w:t>
      </w:r>
      <w:r w:rsidRPr="00177558">
        <w:rPr>
          <w:rFonts w:cstheme="minorHAnsi"/>
          <w:b/>
          <w:bCs/>
          <w:i/>
          <w:iCs/>
          <w:color w:val="000000" w:themeColor="text1"/>
          <w:szCs w:val="20"/>
        </w:rPr>
        <w:t>hesia and postoperative intravenous analgesia (GA group)</w:t>
      </w:r>
    </w:p>
    <w:p w14:paraId="31DC54E7" w14:textId="758C2AA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6.2.1 Induction of </w:t>
      </w:r>
      <w:r w:rsidR="00F128D2" w:rsidRPr="00177558">
        <w:rPr>
          <w:rFonts w:cstheme="minorHAnsi"/>
          <w:color w:val="000000" w:themeColor="text1"/>
          <w:szCs w:val="20"/>
        </w:rPr>
        <w:t>anest</w:t>
      </w:r>
      <w:r w:rsidRPr="00177558">
        <w:rPr>
          <w:rFonts w:cstheme="minorHAnsi"/>
          <w:color w:val="000000" w:themeColor="text1"/>
          <w:szCs w:val="20"/>
        </w:rPr>
        <w:t>hesia</w:t>
      </w:r>
    </w:p>
    <w:p w14:paraId="6CB1F78F" w14:textId="393661A8"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General </w:t>
      </w:r>
      <w:r w:rsidR="00F128D2" w:rsidRPr="00177558">
        <w:rPr>
          <w:rFonts w:cstheme="minorHAnsi"/>
          <w:color w:val="000000" w:themeColor="text1"/>
          <w:szCs w:val="20"/>
        </w:rPr>
        <w:t>anest</w:t>
      </w:r>
      <w:r w:rsidRPr="00177558">
        <w:rPr>
          <w:rFonts w:cstheme="minorHAnsi"/>
          <w:color w:val="000000" w:themeColor="text1"/>
          <w:szCs w:val="20"/>
        </w:rPr>
        <w:t xml:space="preserve">hesia is induced with propofol, sufentanil and rocuronium. Midazolam is administered when considered necessary. For patients with expected difficult airway, endotracheal intubation can be facilitated by succinylcholine or awake intubation can be performed. A double-lumen endobronchial tube or a bronchial blocker is used to facilitate one-lung ventilation. </w:t>
      </w:r>
    </w:p>
    <w:p w14:paraId="02731A65" w14:textId="77777777" w:rsidR="00564582" w:rsidRPr="00177558" w:rsidRDefault="00564582" w:rsidP="00564582">
      <w:pPr>
        <w:snapToGrid w:val="0"/>
        <w:spacing w:beforeLines="50" w:before="156" w:afterLines="50" w:after="156"/>
        <w:rPr>
          <w:rFonts w:cstheme="minorHAnsi"/>
          <w:color w:val="000000" w:themeColor="text1"/>
          <w:szCs w:val="20"/>
        </w:rPr>
      </w:pPr>
    </w:p>
    <w:p w14:paraId="14C84878" w14:textId="0AD8CEB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6.2.2 Maintenance of </w:t>
      </w:r>
      <w:r w:rsidR="00F128D2" w:rsidRPr="00177558">
        <w:rPr>
          <w:rFonts w:cstheme="minorHAnsi"/>
          <w:color w:val="000000" w:themeColor="text1"/>
          <w:szCs w:val="20"/>
        </w:rPr>
        <w:t>anest</w:t>
      </w:r>
      <w:r w:rsidRPr="00177558">
        <w:rPr>
          <w:rFonts w:cstheme="minorHAnsi"/>
          <w:color w:val="000000" w:themeColor="text1"/>
          <w:szCs w:val="20"/>
        </w:rPr>
        <w:t>hesia</w:t>
      </w:r>
    </w:p>
    <w:p w14:paraId="6290EAC7" w14:textId="36382C73"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General </w:t>
      </w:r>
      <w:r w:rsidR="00F128D2" w:rsidRPr="00177558">
        <w:rPr>
          <w:rFonts w:cstheme="minorHAnsi"/>
          <w:color w:val="000000" w:themeColor="text1"/>
          <w:szCs w:val="20"/>
        </w:rPr>
        <w:t>anest</w:t>
      </w:r>
      <w:r w:rsidRPr="00177558">
        <w:rPr>
          <w:rFonts w:cstheme="minorHAnsi"/>
          <w:color w:val="000000" w:themeColor="text1"/>
          <w:szCs w:val="20"/>
        </w:rPr>
        <w:t>hesia is maintained with intravenous infusion of propofol and/or inhalation of sevoflurane (with or without nitrous oxide). Opioids (remifentanil and/or sufentanil) and muscle relaxant (rocuronium</w:t>
      </w:r>
      <w:r w:rsidR="008377E6" w:rsidRPr="00177558">
        <w:rPr>
          <w:rFonts w:cstheme="minorHAnsi"/>
          <w:color w:val="000000" w:themeColor="text1"/>
          <w:szCs w:val="20"/>
        </w:rPr>
        <w:t xml:space="preserve"> and/or cisatracurium</w:t>
      </w:r>
      <w:r w:rsidRPr="00177558">
        <w:rPr>
          <w:rFonts w:cstheme="minorHAnsi"/>
          <w:color w:val="000000" w:themeColor="text1"/>
          <w:szCs w:val="20"/>
        </w:rPr>
        <w:t>) are administrated to maintain analgesia and muscle relaxation. The target is to maintain BIS between 40 to 60. A mixture of oxygen and air/nitrous oxide is provided during two-lung ventilation and also during one-lung ventilation as long as the pulse oxygen saturation is higher than 93%.</w:t>
      </w:r>
    </w:p>
    <w:p w14:paraId="6C8BB433" w14:textId="77777777" w:rsidR="00564582" w:rsidRPr="00177558" w:rsidRDefault="00564582" w:rsidP="00564582">
      <w:pPr>
        <w:snapToGrid w:val="0"/>
        <w:spacing w:beforeLines="50" w:before="156" w:afterLines="50" w:after="156"/>
        <w:rPr>
          <w:rFonts w:cstheme="minorHAnsi"/>
          <w:color w:val="000000" w:themeColor="text1"/>
          <w:szCs w:val="20"/>
        </w:rPr>
      </w:pPr>
    </w:p>
    <w:p w14:paraId="468CF58C"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6.2.3 Analgesia after surgery</w:t>
      </w:r>
    </w:p>
    <w:p w14:paraId="28B4E0CA" w14:textId="0567CD8F"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Patient</w:t>
      </w:r>
      <w:r w:rsidR="00B56C7F" w:rsidRPr="00177558">
        <w:rPr>
          <w:rFonts w:cstheme="minorHAnsi"/>
          <w:color w:val="000000" w:themeColor="text1"/>
          <w:szCs w:val="20"/>
        </w:rPr>
        <w:t>-</w:t>
      </w:r>
      <w:r w:rsidRPr="00177558">
        <w:rPr>
          <w:rFonts w:cstheme="minorHAnsi"/>
          <w:color w:val="000000" w:themeColor="text1"/>
          <w:szCs w:val="20"/>
        </w:rPr>
        <w:t>controlled intravenous analgesia (PCIA) is provided for up to 3 days after surgery,</w:t>
      </w:r>
      <w:r w:rsidRPr="00177558">
        <w:rPr>
          <w:rFonts w:eastAsia="宋体" w:cs="Calibri"/>
          <w:color w:val="000000" w:themeColor="text1"/>
          <w:szCs w:val="20"/>
        </w:rPr>
        <w:t xml:space="preserve"> which is established with 0.5 mg/ml morphine and programmed to deliver 2-ml boluses with a lock-out interval of 6-10 minutes and a background infusion rate at 1 ml/h. For patients with low body weight or poor general condition, doses can be decreased and upper dose limit can be set for the patient-controlled pump. For patients whose intravenous analgesia pump has to be decreased or stopped, t</w:t>
      </w:r>
      <w:r w:rsidRPr="00177558">
        <w:rPr>
          <w:rFonts w:cstheme="minorHAnsi"/>
          <w:color w:val="000000" w:themeColor="text1"/>
          <w:szCs w:val="20"/>
        </w:rPr>
        <w:t>he reasons, administered dose and subsequent management should be recorded.</w:t>
      </w:r>
    </w:p>
    <w:p w14:paraId="3E20728F" w14:textId="77777777" w:rsidR="00564582" w:rsidRPr="00177558" w:rsidRDefault="00564582" w:rsidP="00564582">
      <w:pPr>
        <w:rPr>
          <w:rFonts w:cstheme="minorHAnsi"/>
          <w:color w:val="000000" w:themeColor="text1"/>
          <w:szCs w:val="20"/>
        </w:rPr>
      </w:pPr>
    </w:p>
    <w:p w14:paraId="7DD7B53B" w14:textId="491D3F36" w:rsidR="00564582" w:rsidRPr="00177558" w:rsidRDefault="00564582" w:rsidP="0056458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6.3 Epidural-general </w:t>
      </w:r>
      <w:r w:rsidR="00F128D2" w:rsidRPr="00177558">
        <w:rPr>
          <w:rFonts w:cstheme="minorHAnsi"/>
          <w:b/>
          <w:bCs/>
          <w:i/>
          <w:iCs/>
          <w:color w:val="000000" w:themeColor="text1"/>
          <w:szCs w:val="20"/>
        </w:rPr>
        <w:t>anest</w:t>
      </w:r>
      <w:r w:rsidRPr="00177558">
        <w:rPr>
          <w:rFonts w:cstheme="minorHAnsi"/>
          <w:b/>
          <w:bCs/>
          <w:i/>
          <w:iCs/>
          <w:color w:val="000000" w:themeColor="text1"/>
          <w:szCs w:val="20"/>
        </w:rPr>
        <w:t>hesia and postoperative epidural analgesia (EGA group)</w:t>
      </w:r>
    </w:p>
    <w:p w14:paraId="57509E1B"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6.3.1 Epidural block</w:t>
      </w:r>
    </w:p>
    <w:p w14:paraId="4ACE4D72" w14:textId="4F97B51E"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Epidural catheterization is performed before </w:t>
      </w:r>
      <w:r w:rsidR="00F128D2" w:rsidRPr="00177558">
        <w:rPr>
          <w:rFonts w:cstheme="minorHAnsi"/>
          <w:color w:val="000000" w:themeColor="text1"/>
          <w:szCs w:val="20"/>
        </w:rPr>
        <w:t>anest</w:t>
      </w:r>
      <w:r w:rsidRPr="00177558">
        <w:rPr>
          <w:rFonts w:cstheme="minorHAnsi"/>
          <w:color w:val="000000" w:themeColor="text1"/>
          <w:szCs w:val="20"/>
        </w:rPr>
        <w:t xml:space="preserve">hesia induction. The intervertebral space for epidural puncture is selected by the attending </w:t>
      </w:r>
      <w:r w:rsidR="00F128D2" w:rsidRPr="00177558">
        <w:rPr>
          <w:rFonts w:cstheme="minorHAnsi"/>
          <w:color w:val="000000" w:themeColor="text1"/>
          <w:szCs w:val="20"/>
        </w:rPr>
        <w:t>anest</w:t>
      </w:r>
      <w:r w:rsidRPr="00177558">
        <w:rPr>
          <w:rFonts w:cstheme="minorHAnsi"/>
          <w:color w:val="000000" w:themeColor="text1"/>
          <w:szCs w:val="20"/>
        </w:rPr>
        <w:t xml:space="preserve">hesiologists at T5-T8 levels. An epidural catheter is inserted using a standard technique. After negative aspiration of blood and cerebrospinal fluid, a test dose of 3-4 mL of 2% lidocaine is injected through the catheter to confirm the position of the catheter and the effect of neuraxial block. </w:t>
      </w:r>
    </w:p>
    <w:p w14:paraId="677DEDDF" w14:textId="77777777" w:rsidR="00564582" w:rsidRPr="00177558" w:rsidRDefault="00564582" w:rsidP="00564582">
      <w:pPr>
        <w:snapToGrid w:val="0"/>
        <w:spacing w:beforeLines="50" w:before="156" w:afterLines="50" w:after="156"/>
        <w:rPr>
          <w:rFonts w:cstheme="minorHAnsi"/>
          <w:color w:val="000000" w:themeColor="text1"/>
          <w:szCs w:val="20"/>
        </w:rPr>
      </w:pPr>
    </w:p>
    <w:p w14:paraId="651B6D95" w14:textId="0F1E83FF" w:rsidR="00564582" w:rsidRPr="00177558" w:rsidRDefault="00564582" w:rsidP="00564582">
      <w:pPr>
        <w:snapToGrid w:val="0"/>
        <w:spacing w:beforeLines="50" w:before="156" w:afterLines="50" w:after="156"/>
        <w:rPr>
          <w:rFonts w:cstheme="minorHAnsi"/>
          <w:color w:val="000000" w:themeColor="text1"/>
          <w:kern w:val="0"/>
          <w:szCs w:val="20"/>
        </w:rPr>
      </w:pPr>
      <w:r w:rsidRPr="00177558">
        <w:rPr>
          <w:rFonts w:cstheme="minorHAnsi"/>
          <w:color w:val="000000" w:themeColor="text1"/>
          <w:szCs w:val="20"/>
        </w:rPr>
        <w:t>6.3.2 Induction and m</w:t>
      </w:r>
      <w:r w:rsidRPr="00177558">
        <w:rPr>
          <w:rFonts w:cstheme="minorHAnsi"/>
          <w:color w:val="000000" w:themeColor="text1"/>
          <w:kern w:val="0"/>
          <w:szCs w:val="20"/>
        </w:rPr>
        <w:t xml:space="preserve">aintenance of </w:t>
      </w:r>
      <w:r w:rsidR="00F128D2" w:rsidRPr="00177558">
        <w:rPr>
          <w:rFonts w:cstheme="minorHAnsi"/>
          <w:color w:val="000000" w:themeColor="text1"/>
          <w:kern w:val="0"/>
          <w:szCs w:val="20"/>
        </w:rPr>
        <w:t>anest</w:t>
      </w:r>
      <w:r w:rsidRPr="00177558">
        <w:rPr>
          <w:rFonts w:cstheme="minorHAnsi"/>
          <w:color w:val="000000" w:themeColor="text1"/>
          <w:kern w:val="0"/>
          <w:szCs w:val="20"/>
        </w:rPr>
        <w:t>hesia</w:t>
      </w:r>
    </w:p>
    <w:p w14:paraId="6847EAB5" w14:textId="2F7C15C0"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General </w:t>
      </w:r>
      <w:r w:rsidR="00F128D2" w:rsidRPr="00177558">
        <w:rPr>
          <w:rFonts w:cstheme="minorHAnsi"/>
          <w:color w:val="000000" w:themeColor="text1"/>
          <w:szCs w:val="20"/>
        </w:rPr>
        <w:t>anest</w:t>
      </w:r>
      <w:r w:rsidRPr="00177558">
        <w:rPr>
          <w:rFonts w:cstheme="minorHAnsi"/>
          <w:color w:val="000000" w:themeColor="text1"/>
          <w:szCs w:val="20"/>
        </w:rPr>
        <w:t xml:space="preserve">hesia is induced and maintained with same medications in the same way as in GA group (see 6.2.1 and 6.2.2). In addition, 0.375% ropivacaine is administered via the indwelling epidural catheter by intermittent bolus injection or continuous infusion until the end of surgery. The target is to maintain BIS between 40 to 60. </w:t>
      </w:r>
    </w:p>
    <w:p w14:paraId="2A040C14" w14:textId="77777777" w:rsidR="00564582" w:rsidRPr="00177558" w:rsidRDefault="00564582" w:rsidP="00564582">
      <w:pPr>
        <w:snapToGrid w:val="0"/>
        <w:spacing w:beforeLines="50" w:before="156" w:afterLines="50" w:after="156"/>
        <w:rPr>
          <w:rFonts w:cstheme="minorHAnsi"/>
          <w:color w:val="000000" w:themeColor="text1"/>
          <w:szCs w:val="20"/>
        </w:rPr>
      </w:pPr>
    </w:p>
    <w:p w14:paraId="78502B70"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6.3.3 Analgesia after surgery</w:t>
      </w:r>
    </w:p>
    <w:p w14:paraId="369F4F2A" w14:textId="4D06AB83"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Patient</w:t>
      </w:r>
      <w:r w:rsidR="00B56C7F" w:rsidRPr="00177558">
        <w:rPr>
          <w:rFonts w:cstheme="minorHAnsi"/>
          <w:color w:val="000000" w:themeColor="text1"/>
          <w:szCs w:val="20"/>
        </w:rPr>
        <w:t>-</w:t>
      </w:r>
      <w:r w:rsidRPr="00177558">
        <w:rPr>
          <w:rFonts w:cstheme="minorHAnsi"/>
          <w:color w:val="000000" w:themeColor="text1"/>
          <w:szCs w:val="20"/>
        </w:rPr>
        <w:t>controlled epidural analgesia (PCEA) is provided for up to 3 days after surgery,</w:t>
      </w:r>
      <w:r w:rsidRPr="00177558">
        <w:rPr>
          <w:rFonts w:eastAsia="宋体" w:cs="Calibri"/>
          <w:color w:val="000000" w:themeColor="text1"/>
          <w:szCs w:val="20"/>
        </w:rPr>
        <w:t xml:space="preserve"> which is established with a mixture of 0.12% ropivacaine and 0.5 </w:t>
      </w:r>
      <w:r w:rsidRPr="00177558">
        <w:rPr>
          <w:rFonts w:eastAsia="宋体" w:cs="Calibri"/>
          <w:color w:val="000000" w:themeColor="text1"/>
          <w:szCs w:val="20"/>
        </w:rPr>
        <w:sym w:font="Symbol" w:char="F06D"/>
      </w:r>
      <w:r w:rsidRPr="00177558">
        <w:rPr>
          <w:rFonts w:eastAsia="宋体" w:cs="Calibri"/>
          <w:color w:val="000000" w:themeColor="text1"/>
          <w:szCs w:val="20"/>
        </w:rPr>
        <w:t>g</w:t>
      </w:r>
      <w:r w:rsidR="00CD5A4D" w:rsidRPr="00177558">
        <w:rPr>
          <w:rFonts w:eastAsia="宋体" w:cs="Calibri"/>
          <w:color w:val="000000" w:themeColor="text1"/>
          <w:szCs w:val="20"/>
        </w:rPr>
        <w:t>·</w:t>
      </w:r>
      <w:r w:rsidRPr="00177558">
        <w:rPr>
          <w:rFonts w:eastAsia="宋体" w:cs="Calibri"/>
          <w:color w:val="000000" w:themeColor="text1"/>
          <w:szCs w:val="20"/>
        </w:rPr>
        <w:t>ml</w:t>
      </w:r>
      <w:r w:rsidR="00CD5A4D" w:rsidRPr="00177558">
        <w:rPr>
          <w:rFonts w:eastAsia="宋体" w:cs="Calibri"/>
          <w:color w:val="000000" w:themeColor="text1"/>
          <w:szCs w:val="20"/>
          <w:vertAlign w:val="superscript"/>
        </w:rPr>
        <w:t>-1</w:t>
      </w:r>
      <w:r w:rsidRPr="00177558">
        <w:rPr>
          <w:rFonts w:eastAsia="宋体" w:cs="Calibri"/>
          <w:color w:val="000000" w:themeColor="text1"/>
          <w:szCs w:val="20"/>
        </w:rPr>
        <w:t xml:space="preserve"> sufentanil and programmed to deliver 2-ml boluses with a lock-out interval of 20 minutes and a background infusion rate at 4 ml/h.</w:t>
      </w:r>
      <w:r w:rsidRPr="00177558">
        <w:rPr>
          <w:rFonts w:cstheme="minorHAnsi"/>
          <w:color w:val="000000" w:themeColor="text1"/>
          <w:szCs w:val="20"/>
        </w:rPr>
        <w:t xml:space="preserve"> For patients with low body weight or poor general condition, doses can be decreased and upper dose limit can be set for the patient-controlled pump. For patients whose </w:t>
      </w:r>
      <w:r w:rsidR="008377E6" w:rsidRPr="00177558">
        <w:rPr>
          <w:rFonts w:cstheme="minorHAnsi"/>
          <w:color w:val="000000" w:themeColor="text1"/>
          <w:szCs w:val="20"/>
        </w:rPr>
        <w:t>epidural</w:t>
      </w:r>
      <w:r w:rsidRPr="00177558">
        <w:rPr>
          <w:rFonts w:cstheme="minorHAnsi"/>
          <w:color w:val="000000" w:themeColor="text1"/>
          <w:szCs w:val="20"/>
        </w:rPr>
        <w:t xml:space="preserve"> analgesia pump has to be decreased or stopped, the reasons, administered dose and subsequent management should be recorded.</w:t>
      </w:r>
    </w:p>
    <w:p w14:paraId="18ACD241" w14:textId="77777777" w:rsidR="00564582" w:rsidRPr="00177558" w:rsidRDefault="00564582" w:rsidP="00564582">
      <w:pPr>
        <w:snapToGrid w:val="0"/>
        <w:spacing w:beforeLines="50" w:before="156" w:afterLines="50" w:after="156"/>
        <w:rPr>
          <w:rFonts w:cstheme="minorHAnsi"/>
          <w:color w:val="000000" w:themeColor="text1"/>
          <w:szCs w:val="20"/>
        </w:rPr>
      </w:pPr>
    </w:p>
    <w:p w14:paraId="390AD2D8" w14:textId="77777777" w:rsidR="00564582" w:rsidRPr="00177558" w:rsidRDefault="00564582" w:rsidP="0056458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6.4 Remedial measures</w:t>
      </w:r>
    </w:p>
    <w:p w14:paraId="6F476A07" w14:textId="77777777" w:rsidR="00564582" w:rsidRPr="00177558" w:rsidRDefault="00564582" w:rsidP="00564582">
      <w:pPr>
        <w:snapToGrid w:val="0"/>
        <w:spacing w:beforeLines="50" w:before="156" w:afterLines="50" w:after="156"/>
        <w:rPr>
          <w:rFonts w:cstheme="minorBidi"/>
          <w:color w:val="000000" w:themeColor="text1"/>
          <w:szCs w:val="20"/>
        </w:rPr>
      </w:pPr>
      <w:r w:rsidRPr="00177558">
        <w:rPr>
          <w:rFonts w:cstheme="minorHAnsi"/>
          <w:color w:val="000000" w:themeColor="text1"/>
          <w:szCs w:val="20"/>
        </w:rPr>
        <w:t>6.4.1 F</w:t>
      </w:r>
      <w:r w:rsidRPr="00177558">
        <w:rPr>
          <w:color w:val="000000" w:themeColor="text1"/>
          <w:szCs w:val="20"/>
        </w:rPr>
        <w:t>ailure of epidural block</w:t>
      </w:r>
    </w:p>
    <w:p w14:paraId="21BB8C46" w14:textId="5FD8E86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6.4.1.1 For patients in the EGA group, epidural failure includes the following conditions: (1) failed multiple attempts (usually more than 5 times) of epidural puncture by a senior </w:t>
      </w:r>
      <w:r w:rsidR="00F128D2" w:rsidRPr="00177558">
        <w:rPr>
          <w:color w:val="000000" w:themeColor="text1"/>
          <w:szCs w:val="20"/>
        </w:rPr>
        <w:t>anest</w:t>
      </w:r>
      <w:r w:rsidRPr="00177558">
        <w:rPr>
          <w:color w:val="000000" w:themeColor="text1"/>
          <w:szCs w:val="20"/>
        </w:rPr>
        <w:t xml:space="preserve">hesiologist; (2) patients refuse further epidural puncture attempts, or attending </w:t>
      </w:r>
      <w:r w:rsidR="00F128D2" w:rsidRPr="00177558">
        <w:rPr>
          <w:color w:val="000000" w:themeColor="text1"/>
          <w:szCs w:val="20"/>
        </w:rPr>
        <w:t>anest</w:t>
      </w:r>
      <w:r w:rsidRPr="00177558">
        <w:rPr>
          <w:color w:val="000000" w:themeColor="text1"/>
          <w:szCs w:val="20"/>
        </w:rPr>
        <w:t xml:space="preserve">hesiologists consider further attempts is not beneficial; (3) no dermatomes with sensory loss appear after testing dose of epidural lidocaine (usually 10-20 min are required), and judged as failed epidural block by the attending </w:t>
      </w:r>
      <w:r w:rsidR="00F128D2" w:rsidRPr="00177558">
        <w:rPr>
          <w:color w:val="000000" w:themeColor="text1"/>
          <w:szCs w:val="20"/>
        </w:rPr>
        <w:t>anest</w:t>
      </w:r>
      <w:r w:rsidRPr="00177558">
        <w:rPr>
          <w:color w:val="000000" w:themeColor="text1"/>
          <w:szCs w:val="20"/>
        </w:rPr>
        <w:t xml:space="preserve">hesiologists. </w:t>
      </w:r>
    </w:p>
    <w:p w14:paraId="33012B7A" w14:textId="25C34BE4"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6.4.1.2 For patients in the EGA group with failed epidural block, </w:t>
      </w:r>
      <w:r w:rsidR="00F128D2" w:rsidRPr="00177558">
        <w:rPr>
          <w:color w:val="000000" w:themeColor="text1"/>
          <w:szCs w:val="20"/>
        </w:rPr>
        <w:t>anest</w:t>
      </w:r>
      <w:r w:rsidRPr="00177558">
        <w:rPr>
          <w:color w:val="000000" w:themeColor="text1"/>
          <w:szCs w:val="20"/>
        </w:rPr>
        <w:t>hesia and postoperative analgesia will be performed as patients in the GA group (</w:t>
      </w:r>
      <w:r w:rsidR="008377E6" w:rsidRPr="00177558">
        <w:rPr>
          <w:color w:val="000000" w:themeColor="text1"/>
          <w:szCs w:val="20"/>
        </w:rPr>
        <w:t xml:space="preserve">clause </w:t>
      </w:r>
      <w:r w:rsidRPr="00177558">
        <w:rPr>
          <w:color w:val="000000" w:themeColor="text1"/>
          <w:szCs w:val="20"/>
        </w:rPr>
        <w:t>6.2.1 to 6.2.3).</w:t>
      </w:r>
    </w:p>
    <w:p w14:paraId="4EEDBD30" w14:textId="3A40C594"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6.4.2 Inadequate </w:t>
      </w:r>
      <w:r w:rsidR="00F128D2" w:rsidRPr="00177558">
        <w:rPr>
          <w:color w:val="000000" w:themeColor="text1"/>
          <w:szCs w:val="20"/>
        </w:rPr>
        <w:t>anest</w:t>
      </w:r>
      <w:r w:rsidRPr="00177558">
        <w:rPr>
          <w:color w:val="000000" w:themeColor="text1"/>
          <w:szCs w:val="20"/>
        </w:rPr>
        <w:t>hesia</w:t>
      </w:r>
    </w:p>
    <w:p w14:paraId="117FBA6C" w14:textId="0ECE584A" w:rsidR="00564582" w:rsidRPr="00177558" w:rsidRDefault="00564582" w:rsidP="00564582">
      <w:pPr>
        <w:snapToGrid w:val="0"/>
        <w:spacing w:beforeLines="50" w:before="156" w:afterLines="50" w:after="156"/>
        <w:rPr>
          <w:rFonts w:cstheme="minorHAnsi"/>
          <w:color w:val="000000" w:themeColor="text1"/>
          <w:szCs w:val="20"/>
        </w:rPr>
      </w:pPr>
      <w:r w:rsidRPr="00177558">
        <w:rPr>
          <w:color w:val="000000" w:themeColor="text1"/>
          <w:szCs w:val="20"/>
        </w:rPr>
        <w:t xml:space="preserve">6.4.2.1 For patients in the GA group, inadequate </w:t>
      </w:r>
      <w:r w:rsidR="00F128D2" w:rsidRPr="00177558">
        <w:rPr>
          <w:color w:val="000000" w:themeColor="text1"/>
          <w:szCs w:val="20"/>
        </w:rPr>
        <w:t>anest</w:t>
      </w:r>
      <w:r w:rsidRPr="00177558">
        <w:rPr>
          <w:color w:val="000000" w:themeColor="text1"/>
          <w:szCs w:val="20"/>
        </w:rPr>
        <w:t xml:space="preserve">hesia is managed </w:t>
      </w:r>
      <w:r w:rsidR="008377E6" w:rsidRPr="00177558">
        <w:rPr>
          <w:color w:val="000000" w:themeColor="text1"/>
          <w:szCs w:val="20"/>
        </w:rPr>
        <w:t>by</w:t>
      </w:r>
      <w:r w:rsidRPr="00177558">
        <w:rPr>
          <w:color w:val="000000" w:themeColor="text1"/>
          <w:szCs w:val="20"/>
        </w:rPr>
        <w:t xml:space="preserve"> increasing intravenous and/or inhalational </w:t>
      </w:r>
      <w:r w:rsidR="00F128D2" w:rsidRPr="00177558">
        <w:rPr>
          <w:color w:val="000000" w:themeColor="text1"/>
          <w:szCs w:val="20"/>
        </w:rPr>
        <w:t>anest</w:t>
      </w:r>
      <w:r w:rsidRPr="00177558">
        <w:rPr>
          <w:color w:val="000000" w:themeColor="text1"/>
          <w:szCs w:val="20"/>
        </w:rPr>
        <w:t xml:space="preserve">hetics. </w:t>
      </w:r>
    </w:p>
    <w:p w14:paraId="6C1F8EDC" w14:textId="131BD0F4"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6.4.2.2 For patients in the EGA group, inadequate </w:t>
      </w:r>
      <w:r w:rsidR="00F128D2" w:rsidRPr="00177558">
        <w:rPr>
          <w:color w:val="000000" w:themeColor="text1"/>
          <w:szCs w:val="20"/>
        </w:rPr>
        <w:t>anest</w:t>
      </w:r>
      <w:r w:rsidRPr="00177558">
        <w:rPr>
          <w:color w:val="000000" w:themeColor="text1"/>
          <w:szCs w:val="20"/>
        </w:rPr>
        <w:t xml:space="preserve">hesia is managed with additional local </w:t>
      </w:r>
      <w:r w:rsidR="00F128D2" w:rsidRPr="00177558">
        <w:rPr>
          <w:color w:val="000000" w:themeColor="text1"/>
          <w:szCs w:val="20"/>
        </w:rPr>
        <w:t>anest</w:t>
      </w:r>
      <w:r w:rsidRPr="00177558">
        <w:rPr>
          <w:color w:val="000000" w:themeColor="text1"/>
          <w:szCs w:val="20"/>
        </w:rPr>
        <w:t xml:space="preserve">hetics administered through the epidural catheter, and/or </w:t>
      </w:r>
      <w:r w:rsidR="008377E6" w:rsidRPr="00177558">
        <w:rPr>
          <w:color w:val="000000" w:themeColor="text1"/>
          <w:szCs w:val="20"/>
        </w:rPr>
        <w:t xml:space="preserve">by </w:t>
      </w:r>
      <w:r w:rsidRPr="00177558">
        <w:rPr>
          <w:color w:val="000000" w:themeColor="text1"/>
          <w:szCs w:val="20"/>
        </w:rPr>
        <w:t xml:space="preserve">increasing intravenous and/or inhalational </w:t>
      </w:r>
      <w:r w:rsidR="00F128D2" w:rsidRPr="00177558">
        <w:rPr>
          <w:color w:val="000000" w:themeColor="text1"/>
          <w:szCs w:val="20"/>
        </w:rPr>
        <w:t>anest</w:t>
      </w:r>
      <w:r w:rsidRPr="00177558">
        <w:rPr>
          <w:color w:val="000000" w:themeColor="text1"/>
          <w:szCs w:val="20"/>
        </w:rPr>
        <w:t xml:space="preserve">hetics. </w:t>
      </w:r>
    </w:p>
    <w:p w14:paraId="11B86EA8"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6.4.3 Unsatisfied postoperative analgesia</w:t>
      </w:r>
    </w:p>
    <w:p w14:paraId="6B79E9B0"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6.4.3.1 For patients in the GA group, the PCIA pump setting will be adjusted (increased) and/or supplemental analgesics (such as opioids, non-steroidal anti-inflammatory drugs, and others) will be administered. The above measures will be recorded. </w:t>
      </w:r>
    </w:p>
    <w:p w14:paraId="3F06E9CB"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6.4.3.2 For patients in the EGA group, the PCEA pump setting will be adjusted (increased), supplemental analgesics (such as opioids, non-steroidal anti-inflammatory drugs, and others) will be administered, or an intravenous analgesia pump will be provided. The above measures will be recorded. </w:t>
      </w:r>
    </w:p>
    <w:p w14:paraId="0743D71C" w14:textId="77777777" w:rsidR="00564582" w:rsidRPr="00177558" w:rsidRDefault="00564582" w:rsidP="00564582">
      <w:pPr>
        <w:snapToGrid w:val="0"/>
        <w:spacing w:beforeLines="50" w:before="156" w:afterLines="50" w:after="156"/>
        <w:rPr>
          <w:rFonts w:cstheme="minorHAnsi"/>
          <w:color w:val="000000" w:themeColor="text1"/>
          <w:szCs w:val="20"/>
        </w:rPr>
      </w:pPr>
    </w:p>
    <w:p w14:paraId="509FEFCA" w14:textId="77777777" w:rsidR="00564582" w:rsidRPr="00177558" w:rsidRDefault="00564582" w:rsidP="0056458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6.5 Allowed and prohibited medications</w:t>
      </w:r>
    </w:p>
    <w:p w14:paraId="22BEEF14" w14:textId="05B491BB"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6.5.1 For patients of both groups, no premedication (usually include anticholinergics and sedatives) is administered. Dexmedetomidine can be administered at the discretion of </w:t>
      </w:r>
      <w:r w:rsidR="00F128D2" w:rsidRPr="00177558">
        <w:rPr>
          <w:rFonts w:cstheme="minorHAnsi"/>
          <w:color w:val="000000" w:themeColor="text1"/>
          <w:szCs w:val="20"/>
        </w:rPr>
        <w:t>anest</w:t>
      </w:r>
      <w:r w:rsidRPr="00177558">
        <w:rPr>
          <w:rFonts w:cstheme="minorHAnsi"/>
          <w:color w:val="000000" w:themeColor="text1"/>
          <w:szCs w:val="20"/>
        </w:rPr>
        <w:t xml:space="preserve">hesiologists. Anticholinergics are prohibited unless being used for the treatment of bradycardia, in which case atropine will be administered. </w:t>
      </w:r>
    </w:p>
    <w:p w14:paraId="11E68BD0" w14:textId="7B08B4A5"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6.5.2 During </w:t>
      </w:r>
      <w:r w:rsidR="00F128D2" w:rsidRPr="00177558">
        <w:rPr>
          <w:rFonts w:cstheme="minorHAnsi"/>
          <w:color w:val="000000" w:themeColor="text1"/>
          <w:szCs w:val="20"/>
        </w:rPr>
        <w:t>anest</w:t>
      </w:r>
      <w:r w:rsidRPr="00177558">
        <w:rPr>
          <w:rFonts w:cstheme="minorHAnsi"/>
          <w:color w:val="000000" w:themeColor="text1"/>
          <w:szCs w:val="20"/>
        </w:rPr>
        <w:t>hesia, vasopressors (such as ephedrine, phenylephrine, dopamine, adrenaline and norepinephrine), antihypertensives (such as urapidil and nicardipine), atropine and esmolol can be used to maintain hemodynamic stable. The target is to maintain the fluctuation of blood pressure and heart rate within 30% from baseline (average level in the ward before surgery). Low</w:t>
      </w:r>
      <w:r w:rsidR="008377E6" w:rsidRPr="00177558">
        <w:rPr>
          <w:rFonts w:cstheme="minorHAnsi"/>
          <w:color w:val="000000" w:themeColor="text1"/>
          <w:szCs w:val="20"/>
        </w:rPr>
        <w:t>-</w:t>
      </w:r>
      <w:r w:rsidRPr="00177558">
        <w:rPr>
          <w:rFonts w:cstheme="minorHAnsi"/>
          <w:color w:val="000000" w:themeColor="text1"/>
          <w:szCs w:val="20"/>
        </w:rPr>
        <w:t xml:space="preserve">dose glucocorticoids (usually 5-10 mg dexamethasone) and 5-hydroxytryptamine 3 (5-HT3) receptor antagonists can be used to prevent postoperative nausea and vomiting. </w:t>
      </w:r>
    </w:p>
    <w:p w14:paraId="548E7138" w14:textId="6DEFCF88"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6.5.3 For patients admitted to the ICU with endotracheal intubation, propofol and/or midazolam can be </w:t>
      </w:r>
      <w:r w:rsidRPr="00177558">
        <w:rPr>
          <w:rFonts w:cstheme="minorHAnsi"/>
          <w:color w:val="000000" w:themeColor="text1"/>
          <w:szCs w:val="20"/>
        </w:rPr>
        <w:lastRenderedPageBreak/>
        <w:t>administered for sedation; the target is to maintain the Richmond Agitation-Sedation Scale</w:t>
      </w:r>
      <w:r w:rsidRPr="00177558">
        <w:rPr>
          <w:rFonts w:cstheme="minorHAnsi"/>
          <w:color w:val="000000" w:themeColor="text1"/>
          <w:szCs w:val="20"/>
          <w:vertAlign w:val="superscript"/>
        </w:rPr>
        <w:t>4</w:t>
      </w:r>
      <w:r w:rsidR="00F142C5" w:rsidRPr="00177558">
        <w:rPr>
          <w:rFonts w:cstheme="minorHAnsi"/>
          <w:color w:val="000000" w:themeColor="text1"/>
          <w:szCs w:val="20"/>
          <w:vertAlign w:val="superscript"/>
        </w:rPr>
        <w:t>4</w:t>
      </w:r>
      <w:r w:rsidRPr="00177558">
        <w:rPr>
          <w:rFonts w:cstheme="minorHAnsi"/>
          <w:color w:val="000000" w:themeColor="text1"/>
          <w:szCs w:val="20"/>
          <w:vertAlign w:val="superscript"/>
        </w:rPr>
        <w:t>,4</w:t>
      </w:r>
      <w:r w:rsidR="00F142C5" w:rsidRPr="00177558">
        <w:rPr>
          <w:rFonts w:cstheme="minorHAnsi"/>
          <w:color w:val="000000" w:themeColor="text1"/>
          <w:szCs w:val="20"/>
          <w:vertAlign w:val="superscript"/>
        </w:rPr>
        <w:t>5</w:t>
      </w:r>
      <w:r w:rsidRPr="00177558">
        <w:rPr>
          <w:rFonts w:cstheme="minorHAnsi"/>
          <w:color w:val="000000" w:themeColor="text1"/>
          <w:szCs w:val="20"/>
        </w:rPr>
        <w:t xml:space="preserve"> (RASS, score ranges from –5 [unarousable] to +4 [combative] and 0 indicates alert and calm) from -2 to +1. For patients admitted to the ICU without endotracheal intubation, sedatives should not be administered unless otherwise needed. Other sedatives are not allowed. </w:t>
      </w:r>
    </w:p>
    <w:p w14:paraId="779A5632" w14:textId="77777777" w:rsidR="00564582" w:rsidRPr="00177558" w:rsidRDefault="00564582" w:rsidP="00564582">
      <w:pPr>
        <w:rPr>
          <w:rFonts w:cstheme="minorHAnsi"/>
          <w:color w:val="000000" w:themeColor="text1"/>
          <w:szCs w:val="20"/>
        </w:rPr>
      </w:pPr>
      <w:r w:rsidRPr="00177558">
        <w:rPr>
          <w:rFonts w:cstheme="minorHAnsi"/>
          <w:color w:val="000000" w:themeColor="text1"/>
          <w:szCs w:val="20"/>
        </w:rPr>
        <w:t>6.5.4 Other perioperative management are provided according to routine practice.</w:t>
      </w:r>
    </w:p>
    <w:p w14:paraId="76E9A8BB" w14:textId="77777777" w:rsidR="00564582" w:rsidRPr="00177558" w:rsidRDefault="00564582" w:rsidP="00564582">
      <w:pPr>
        <w:rPr>
          <w:rFonts w:cstheme="minorHAnsi"/>
          <w:color w:val="000000" w:themeColor="text1"/>
          <w:szCs w:val="20"/>
        </w:rPr>
      </w:pPr>
    </w:p>
    <w:p w14:paraId="7CFB15C6" w14:textId="77777777" w:rsidR="00564582" w:rsidRPr="00177558" w:rsidRDefault="00564582" w:rsidP="005612D3">
      <w:pPr>
        <w:pStyle w:val="2"/>
        <w:rPr>
          <w:color w:val="000000" w:themeColor="text1"/>
          <w:sz w:val="20"/>
          <w:szCs w:val="20"/>
        </w:rPr>
      </w:pPr>
      <w:bookmarkStart w:id="38" w:name="_Toc43105054"/>
      <w:bookmarkStart w:id="39" w:name="_Toc45825806"/>
      <w:bookmarkStart w:id="40" w:name="_Toc48424479"/>
      <w:bookmarkStart w:id="41" w:name="_Toc48424762"/>
      <w:r w:rsidRPr="00177558">
        <w:rPr>
          <w:color w:val="000000" w:themeColor="text1"/>
          <w:sz w:val="20"/>
          <w:szCs w:val="20"/>
        </w:rPr>
        <w:t>7. Data collection</w:t>
      </w:r>
      <w:bookmarkEnd w:id="38"/>
      <w:bookmarkEnd w:id="39"/>
      <w:bookmarkEnd w:id="40"/>
      <w:bookmarkEnd w:id="41"/>
      <w:r w:rsidRPr="00177558">
        <w:rPr>
          <w:color w:val="000000" w:themeColor="text1"/>
          <w:sz w:val="20"/>
          <w:szCs w:val="20"/>
        </w:rPr>
        <w:t xml:space="preserve"> </w:t>
      </w:r>
    </w:p>
    <w:p w14:paraId="477F5945" w14:textId="77777777" w:rsidR="00564582" w:rsidRPr="00177558" w:rsidRDefault="00564582" w:rsidP="0056458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7.1 Baseline data</w:t>
      </w:r>
    </w:p>
    <w:p w14:paraId="7B908E25"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7.1.1 Demographic data, including gender, date of birth, educational levels, and body weight index.</w:t>
      </w:r>
    </w:p>
    <w:p w14:paraId="73AA18B9" w14:textId="29F7358B"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7.1.2 Primary diagnosis, i.e., diagnosis of lung cancer according to the International Classification of Disease-10</w:t>
      </w:r>
      <w:r w:rsidRPr="00177558">
        <w:rPr>
          <w:color w:val="000000" w:themeColor="text1"/>
          <w:szCs w:val="20"/>
          <w:vertAlign w:val="superscript"/>
        </w:rPr>
        <w:t>th</w:t>
      </w:r>
      <w:r w:rsidRPr="00177558">
        <w:rPr>
          <w:color w:val="000000" w:themeColor="text1"/>
          <w:szCs w:val="20"/>
        </w:rPr>
        <w:t xml:space="preserve"> edition, including location and clinical </w:t>
      </w:r>
      <w:r w:rsidR="00F128D2" w:rsidRPr="00177558">
        <w:rPr>
          <w:color w:val="000000" w:themeColor="text1"/>
          <w:szCs w:val="20"/>
        </w:rPr>
        <w:t>tumor</w:t>
      </w:r>
      <w:r w:rsidRPr="00177558">
        <w:rPr>
          <w:color w:val="000000" w:themeColor="text1"/>
          <w:szCs w:val="20"/>
        </w:rPr>
        <w:t>-node-metastasis (TNM) stage.</w:t>
      </w:r>
    </w:p>
    <w:p w14:paraId="5F837800"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7.1.3 Medical comorbidity, including diagnosis, duration, severity, and medical therapy.</w:t>
      </w:r>
    </w:p>
    <w:p w14:paraId="519F8F83" w14:textId="61E8DC89" w:rsidR="00564582" w:rsidRPr="00177558" w:rsidRDefault="00564582" w:rsidP="00564582">
      <w:pPr>
        <w:snapToGrid w:val="0"/>
        <w:spacing w:beforeLines="50" w:before="156" w:afterLines="50" w:after="156"/>
        <w:rPr>
          <w:color w:val="000000" w:themeColor="text1"/>
          <w:szCs w:val="20"/>
        </w:rPr>
      </w:pPr>
      <w:r w:rsidRPr="00177558">
        <w:rPr>
          <w:rFonts w:cstheme="minorHAnsi"/>
          <w:color w:val="000000" w:themeColor="text1"/>
          <w:szCs w:val="20"/>
        </w:rPr>
        <w:t xml:space="preserve">7.1.4 Personal </w:t>
      </w:r>
      <w:r w:rsidR="008377E6" w:rsidRPr="00177558">
        <w:rPr>
          <w:rFonts w:cstheme="minorHAnsi"/>
          <w:color w:val="000000" w:themeColor="text1"/>
          <w:szCs w:val="20"/>
        </w:rPr>
        <w:t>history</w:t>
      </w:r>
      <w:r w:rsidRPr="00177558">
        <w:rPr>
          <w:rFonts w:cstheme="minorHAnsi"/>
          <w:color w:val="000000" w:themeColor="text1"/>
          <w:szCs w:val="20"/>
        </w:rPr>
        <w:t xml:space="preserve">, including chronic smoking, smoking index, </w:t>
      </w:r>
      <w:r w:rsidRPr="00177558">
        <w:rPr>
          <w:color w:val="000000" w:themeColor="text1"/>
          <w:szCs w:val="20"/>
        </w:rPr>
        <w:t xml:space="preserve">excessive alcohol consumption, food and drug allergy, previous </w:t>
      </w:r>
      <w:r w:rsidR="00F128D2" w:rsidRPr="00177558">
        <w:rPr>
          <w:color w:val="000000" w:themeColor="text1"/>
          <w:szCs w:val="20"/>
        </w:rPr>
        <w:t>anest</w:t>
      </w:r>
      <w:r w:rsidRPr="00177558">
        <w:rPr>
          <w:color w:val="000000" w:themeColor="text1"/>
          <w:szCs w:val="20"/>
        </w:rPr>
        <w:t>hesia/surgery,</w:t>
      </w:r>
      <w:r w:rsidRPr="00177558">
        <w:rPr>
          <w:rFonts w:cstheme="minorHAnsi"/>
          <w:color w:val="000000" w:themeColor="text1"/>
          <w:szCs w:val="20"/>
        </w:rPr>
        <w:t xml:space="preserve"> and exposure to harmful substances (such as coal, dust, asbestos and other chemicals).</w:t>
      </w:r>
    </w:p>
    <w:p w14:paraId="71516390"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1.5 Cancer history in first-degree family members.</w:t>
      </w:r>
    </w:p>
    <w:p w14:paraId="5A657662"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7.1.6 Results of main laboratory tests, including blood/urine/stool routine, blood biochemistry, coagulation function, and cancer biomarkers. </w:t>
      </w:r>
    </w:p>
    <w:p w14:paraId="017B7D2D"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7.1.7 Results of imaging diagnostic examinations, including chest X-ray, chest computed tomography (CT) scan/enhanced CT scan, cranial magnetic resonance imaging (MRI)/CT scan/enhancement CT scan, positron emission tomography (PET)-CT scan, abdominal ultrasound examination/CT scan, skeleton emission computed tomography (ECT) scan, and others if available.</w:t>
      </w:r>
    </w:p>
    <w:p w14:paraId="797DC637"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7.1.8 </w:t>
      </w:r>
      <w:r w:rsidRPr="00177558">
        <w:rPr>
          <w:rFonts w:cstheme="minorHAnsi"/>
          <w:color w:val="000000" w:themeColor="text1"/>
          <w:szCs w:val="20"/>
        </w:rPr>
        <w:t>Pathological diagnosis of biopsy specimen if performed.</w:t>
      </w:r>
    </w:p>
    <w:p w14:paraId="692A25E3"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7.1.9 Results of instrumental examinations, including electrocardiogram, echocardiogram, and lung function examination.</w:t>
      </w:r>
    </w:p>
    <w:p w14:paraId="10FC6F3A" w14:textId="5A35BC78"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7.1.10 American Society of </w:t>
      </w:r>
      <w:r w:rsidR="00F128D2" w:rsidRPr="00177558">
        <w:rPr>
          <w:color w:val="000000" w:themeColor="text1"/>
          <w:szCs w:val="20"/>
        </w:rPr>
        <w:t>Anest</w:t>
      </w:r>
      <w:r w:rsidRPr="00177558">
        <w:rPr>
          <w:color w:val="000000" w:themeColor="text1"/>
          <w:szCs w:val="20"/>
        </w:rPr>
        <w:t>hesiologists classification and New York Heart Association classification.</w:t>
      </w:r>
    </w:p>
    <w:p w14:paraId="6976D452" w14:textId="18241A48" w:rsidR="00D66052" w:rsidRPr="00177558" w:rsidRDefault="00D66052" w:rsidP="00564582">
      <w:pPr>
        <w:snapToGrid w:val="0"/>
        <w:spacing w:beforeLines="50" w:before="156" w:afterLines="50" w:after="156"/>
        <w:rPr>
          <w:color w:val="000000" w:themeColor="text1"/>
          <w:szCs w:val="20"/>
        </w:rPr>
      </w:pPr>
      <w:r w:rsidRPr="00177558">
        <w:rPr>
          <w:color w:val="000000" w:themeColor="text1"/>
          <w:szCs w:val="20"/>
        </w:rPr>
        <w:t>7.1.11 Serum concentration</w:t>
      </w:r>
      <w:r w:rsidR="002E51F9" w:rsidRPr="00177558">
        <w:rPr>
          <w:color w:val="000000" w:themeColor="text1"/>
          <w:szCs w:val="20"/>
        </w:rPr>
        <w:t>s</w:t>
      </w:r>
      <w:r w:rsidRPr="00177558">
        <w:rPr>
          <w:color w:val="000000" w:themeColor="text1"/>
          <w:szCs w:val="20"/>
        </w:rPr>
        <w:t xml:space="preserve"> of cortisol, interleukin-6 (IL-6) and IL-8. Blood sample</w:t>
      </w:r>
      <w:r w:rsidR="002E51F9" w:rsidRPr="00177558">
        <w:rPr>
          <w:color w:val="000000" w:themeColor="text1"/>
          <w:szCs w:val="20"/>
        </w:rPr>
        <w:t>s are</w:t>
      </w:r>
      <w:r w:rsidRPr="00177558">
        <w:rPr>
          <w:color w:val="000000" w:themeColor="text1"/>
          <w:szCs w:val="20"/>
        </w:rPr>
        <w:t xml:space="preserve"> obtained in the morning </w:t>
      </w:r>
      <w:r w:rsidR="00095EE3" w:rsidRPr="00177558">
        <w:rPr>
          <w:color w:val="000000" w:themeColor="text1"/>
          <w:szCs w:val="20"/>
        </w:rPr>
        <w:t xml:space="preserve">(7:00-8:00 am) </w:t>
      </w:r>
      <w:r w:rsidRPr="00177558">
        <w:rPr>
          <w:color w:val="000000" w:themeColor="text1"/>
          <w:szCs w:val="20"/>
        </w:rPr>
        <w:t xml:space="preserve">of the day before surgery. </w:t>
      </w:r>
    </w:p>
    <w:p w14:paraId="3F43BDEA" w14:textId="77777777" w:rsidR="00564582" w:rsidRPr="00177558" w:rsidRDefault="00564582" w:rsidP="00564582">
      <w:pPr>
        <w:snapToGrid w:val="0"/>
        <w:spacing w:beforeLines="50" w:before="156" w:afterLines="50" w:after="156"/>
        <w:rPr>
          <w:rFonts w:cstheme="minorHAnsi"/>
          <w:i/>
          <w:iCs/>
          <w:color w:val="000000" w:themeColor="text1"/>
          <w:szCs w:val="20"/>
        </w:rPr>
      </w:pPr>
    </w:p>
    <w:p w14:paraId="24D99C8A" w14:textId="77777777" w:rsidR="00564582" w:rsidRPr="00177558" w:rsidRDefault="00564582" w:rsidP="0056458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7.2 Intraoperative data </w:t>
      </w:r>
    </w:p>
    <w:p w14:paraId="4B572E80" w14:textId="07676CAC"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For each participant, intraoperative data will be recorded by the </w:t>
      </w:r>
      <w:r w:rsidR="00F128D2" w:rsidRPr="00177558">
        <w:rPr>
          <w:rFonts w:cstheme="minorHAnsi"/>
          <w:color w:val="000000" w:themeColor="text1"/>
          <w:szCs w:val="20"/>
        </w:rPr>
        <w:t>anest</w:t>
      </w:r>
      <w:r w:rsidRPr="00177558">
        <w:rPr>
          <w:rFonts w:cstheme="minorHAnsi"/>
          <w:color w:val="000000" w:themeColor="text1"/>
          <w:szCs w:val="20"/>
        </w:rPr>
        <w:t xml:space="preserve">hesiologists in charge of </w:t>
      </w:r>
      <w:r w:rsidR="00F128D2" w:rsidRPr="00177558">
        <w:rPr>
          <w:rFonts w:cstheme="minorHAnsi"/>
          <w:color w:val="000000" w:themeColor="text1"/>
          <w:szCs w:val="20"/>
        </w:rPr>
        <w:t>anest</w:t>
      </w:r>
      <w:r w:rsidRPr="00177558">
        <w:rPr>
          <w:rFonts w:cstheme="minorHAnsi"/>
          <w:color w:val="000000" w:themeColor="text1"/>
          <w:szCs w:val="20"/>
        </w:rPr>
        <w:t>hesia.</w:t>
      </w:r>
    </w:p>
    <w:p w14:paraId="6A9FD291" w14:textId="6A47F5CC"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7.2.1 </w:t>
      </w:r>
      <w:r w:rsidR="00F128D2" w:rsidRPr="00177558">
        <w:rPr>
          <w:rFonts w:cstheme="minorHAnsi"/>
          <w:color w:val="000000" w:themeColor="text1"/>
          <w:szCs w:val="20"/>
        </w:rPr>
        <w:t>Anest</w:t>
      </w:r>
      <w:r w:rsidRPr="00177558">
        <w:rPr>
          <w:rFonts w:cstheme="minorHAnsi"/>
          <w:color w:val="000000" w:themeColor="text1"/>
          <w:szCs w:val="20"/>
        </w:rPr>
        <w:t xml:space="preserve">hesia method, types and doses of </w:t>
      </w:r>
      <w:r w:rsidR="00F128D2" w:rsidRPr="00177558">
        <w:rPr>
          <w:rFonts w:cstheme="minorHAnsi"/>
          <w:color w:val="000000" w:themeColor="text1"/>
          <w:szCs w:val="20"/>
        </w:rPr>
        <w:t>anest</w:t>
      </w:r>
      <w:r w:rsidRPr="00177558">
        <w:rPr>
          <w:rFonts w:cstheme="minorHAnsi"/>
          <w:color w:val="000000" w:themeColor="text1"/>
          <w:szCs w:val="20"/>
        </w:rPr>
        <w:t xml:space="preserve">hetics and other medications used during </w:t>
      </w:r>
      <w:r w:rsidR="00F128D2" w:rsidRPr="00177558">
        <w:rPr>
          <w:rFonts w:cstheme="minorHAnsi"/>
          <w:color w:val="000000" w:themeColor="text1"/>
          <w:szCs w:val="20"/>
        </w:rPr>
        <w:t>anest</w:t>
      </w:r>
      <w:r w:rsidRPr="00177558">
        <w:rPr>
          <w:rFonts w:cstheme="minorHAnsi"/>
          <w:color w:val="000000" w:themeColor="text1"/>
          <w:szCs w:val="20"/>
        </w:rPr>
        <w:t xml:space="preserve">hesia, duration of </w:t>
      </w:r>
      <w:r w:rsidR="00F128D2" w:rsidRPr="00177558">
        <w:rPr>
          <w:rFonts w:cstheme="minorHAnsi"/>
          <w:color w:val="000000" w:themeColor="text1"/>
          <w:szCs w:val="20"/>
        </w:rPr>
        <w:t>anest</w:t>
      </w:r>
      <w:r w:rsidRPr="00177558">
        <w:rPr>
          <w:rFonts w:cstheme="minorHAnsi"/>
          <w:color w:val="000000" w:themeColor="text1"/>
          <w:szCs w:val="20"/>
        </w:rPr>
        <w:t>hesia.</w:t>
      </w:r>
    </w:p>
    <w:p w14:paraId="105DFE5D"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2.2 Fluid balance (including fluid infusion, estimated blood loss, and urine output) and transfusion of blood products.</w:t>
      </w:r>
    </w:p>
    <w:p w14:paraId="00F3E8AA"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2.3 Surgical information, including location, type and duration of surgery, and results of frozen pathological examination if available.</w:t>
      </w:r>
    </w:p>
    <w:p w14:paraId="2831820C"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2.4 Data of vital signs and arterial blood gas results.</w:t>
      </w:r>
    </w:p>
    <w:p w14:paraId="0E56DA5C"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2.5 Occurrence of adverse events and/or severe adverse event.</w:t>
      </w:r>
    </w:p>
    <w:p w14:paraId="3503ABCA" w14:textId="77777777" w:rsidR="00564582" w:rsidRPr="00177558" w:rsidRDefault="00564582" w:rsidP="00564582">
      <w:pPr>
        <w:snapToGrid w:val="0"/>
        <w:spacing w:beforeLines="50" w:before="156" w:afterLines="50" w:after="156"/>
        <w:rPr>
          <w:rFonts w:cstheme="minorHAnsi"/>
          <w:color w:val="000000" w:themeColor="text1"/>
          <w:szCs w:val="20"/>
        </w:rPr>
      </w:pPr>
    </w:p>
    <w:p w14:paraId="68E23497" w14:textId="77777777" w:rsidR="00564582" w:rsidRPr="00177558" w:rsidRDefault="00564582" w:rsidP="0056458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7.3 In-hospital follow-ups after surgery</w:t>
      </w:r>
    </w:p>
    <w:p w14:paraId="490882FF" w14:textId="4AD76553"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7.3.1 Postoperative follow-ups will be performed by investigators who do not participate the intraoperative management. </w:t>
      </w:r>
      <w:r w:rsidRPr="00177558">
        <w:rPr>
          <w:rFonts w:eastAsia="宋体" w:cs="Calibri"/>
          <w:color w:val="000000" w:themeColor="text1"/>
          <w:szCs w:val="20"/>
        </w:rPr>
        <w:t xml:space="preserve">Postoperative follow-ups are performed </w:t>
      </w:r>
      <w:r w:rsidR="00095EE3" w:rsidRPr="00177558">
        <w:rPr>
          <w:rFonts w:eastAsia="宋体" w:cs="Calibri"/>
          <w:color w:val="000000" w:themeColor="text1"/>
          <w:szCs w:val="20"/>
        </w:rPr>
        <w:t xml:space="preserve">twice </w:t>
      </w:r>
      <w:r w:rsidRPr="00177558">
        <w:rPr>
          <w:rFonts w:eastAsia="宋体" w:cs="Calibri"/>
          <w:color w:val="000000" w:themeColor="text1"/>
          <w:szCs w:val="20"/>
        </w:rPr>
        <w:t>daily (8:00-10:00 am</w:t>
      </w:r>
      <w:r w:rsidR="00095EE3" w:rsidRPr="00177558">
        <w:rPr>
          <w:rFonts w:eastAsia="宋体" w:cs="Calibri"/>
          <w:color w:val="000000" w:themeColor="text1"/>
          <w:szCs w:val="20"/>
        </w:rPr>
        <w:t>, 18:00-20:00 pm</w:t>
      </w:r>
      <w:r w:rsidRPr="00177558">
        <w:rPr>
          <w:rFonts w:eastAsia="宋体" w:cs="Calibri"/>
          <w:color w:val="000000" w:themeColor="text1"/>
          <w:szCs w:val="20"/>
        </w:rPr>
        <w:t xml:space="preserve">) during the first </w:t>
      </w:r>
      <w:r w:rsidR="00095EE3" w:rsidRPr="00177558">
        <w:rPr>
          <w:rFonts w:eastAsia="宋体" w:cs="Calibri"/>
          <w:color w:val="000000" w:themeColor="text1"/>
          <w:szCs w:val="20"/>
        </w:rPr>
        <w:t>7</w:t>
      </w:r>
      <w:r w:rsidRPr="00177558">
        <w:rPr>
          <w:rFonts w:eastAsia="宋体" w:cs="Calibri"/>
          <w:color w:val="000000" w:themeColor="text1"/>
          <w:szCs w:val="20"/>
        </w:rPr>
        <w:t xml:space="preserve"> postoperative days and </w:t>
      </w:r>
      <w:r w:rsidR="00AC5FCB" w:rsidRPr="00177558">
        <w:rPr>
          <w:rFonts w:eastAsia="宋体" w:cs="Calibri"/>
          <w:color w:val="000000" w:themeColor="text1"/>
          <w:szCs w:val="20"/>
        </w:rPr>
        <w:t>at</w:t>
      </w:r>
      <w:r w:rsidRPr="00177558">
        <w:rPr>
          <w:rFonts w:eastAsia="宋体" w:cs="Calibri"/>
          <w:color w:val="000000" w:themeColor="text1"/>
          <w:szCs w:val="20"/>
        </w:rPr>
        <w:t xml:space="preserve"> hospital discharge </w:t>
      </w:r>
      <w:r w:rsidR="00AC5FCB" w:rsidRPr="00177558">
        <w:rPr>
          <w:rFonts w:eastAsia="宋体" w:cs="Calibri"/>
          <w:color w:val="000000" w:themeColor="text1"/>
          <w:szCs w:val="20"/>
        </w:rPr>
        <w:t>(</w:t>
      </w:r>
      <w:r w:rsidRPr="00177558">
        <w:rPr>
          <w:rFonts w:eastAsia="宋体" w:cs="Calibri"/>
          <w:color w:val="000000" w:themeColor="text1"/>
          <w:szCs w:val="20"/>
        </w:rPr>
        <w:t>up to 30 days after surgery</w:t>
      </w:r>
      <w:r w:rsidR="00AC5FCB" w:rsidRPr="00177558">
        <w:rPr>
          <w:rFonts w:eastAsia="宋体" w:cs="Calibri"/>
          <w:color w:val="000000" w:themeColor="text1"/>
          <w:szCs w:val="20"/>
        </w:rPr>
        <w:t>)</w:t>
      </w:r>
      <w:r w:rsidRPr="00177558">
        <w:rPr>
          <w:rFonts w:eastAsia="宋体" w:cs="Calibri"/>
          <w:color w:val="000000" w:themeColor="text1"/>
          <w:szCs w:val="20"/>
        </w:rPr>
        <w:t xml:space="preserve">. Data in the </w:t>
      </w:r>
      <w:r w:rsidR="00F128D2" w:rsidRPr="00177558">
        <w:rPr>
          <w:rFonts w:eastAsia="宋体" w:cs="Calibri"/>
          <w:color w:val="000000" w:themeColor="text1"/>
          <w:szCs w:val="20"/>
        </w:rPr>
        <w:t>Anest</w:t>
      </w:r>
      <w:r w:rsidRPr="00177558">
        <w:rPr>
          <w:rFonts w:eastAsia="宋体" w:cs="Calibri"/>
          <w:color w:val="000000" w:themeColor="text1"/>
          <w:szCs w:val="20"/>
        </w:rPr>
        <w:t>hesia Information Medical System and the Electronic Medical Record System will be achieved.</w:t>
      </w:r>
    </w:p>
    <w:p w14:paraId="07304066" w14:textId="360C814F" w:rsidR="002A3A96"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7.3.2 For patients who are admitted to ICU after surgery, the worst Acute Physiology and Chronic Health Evaluation II </w:t>
      </w:r>
      <w:r w:rsidR="008377E6" w:rsidRPr="00177558">
        <w:rPr>
          <w:rFonts w:cstheme="minorHAnsi"/>
          <w:color w:val="000000" w:themeColor="text1"/>
          <w:szCs w:val="20"/>
        </w:rPr>
        <w:t xml:space="preserve">score </w:t>
      </w:r>
      <w:r w:rsidRPr="00177558">
        <w:rPr>
          <w:rFonts w:cstheme="minorHAnsi"/>
          <w:color w:val="000000" w:themeColor="text1"/>
          <w:szCs w:val="20"/>
        </w:rPr>
        <w:t>(APACHE II; score ranges from 0 to 71, with higher score indicating more severe disease)</w:t>
      </w:r>
      <w:r w:rsidRPr="00177558">
        <w:rPr>
          <w:rFonts w:cstheme="minorHAnsi"/>
          <w:color w:val="000000" w:themeColor="text1"/>
          <w:szCs w:val="20"/>
          <w:vertAlign w:val="superscript"/>
        </w:rPr>
        <w:t>4</w:t>
      </w:r>
      <w:r w:rsidR="00F142C5" w:rsidRPr="00177558">
        <w:rPr>
          <w:rFonts w:cstheme="minorHAnsi"/>
          <w:color w:val="000000" w:themeColor="text1"/>
          <w:szCs w:val="20"/>
          <w:vertAlign w:val="superscript"/>
        </w:rPr>
        <w:t>6</w:t>
      </w:r>
      <w:r w:rsidRPr="00177558">
        <w:rPr>
          <w:rFonts w:cstheme="minorHAnsi"/>
          <w:color w:val="000000" w:themeColor="text1"/>
          <w:szCs w:val="20"/>
        </w:rPr>
        <w:t xml:space="preserve"> during the first 24 hours after surgery, the percentage with endotracheal intubation, and the length of ICU stay are recorded.</w:t>
      </w:r>
    </w:p>
    <w:p w14:paraId="669655A3" w14:textId="6BD327B5"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7.3.3 The intensity of pain both at rest and with coughing are assessed </w:t>
      </w:r>
      <w:r w:rsidR="00095EE3" w:rsidRPr="00177558">
        <w:rPr>
          <w:rFonts w:cstheme="minorHAnsi"/>
          <w:color w:val="000000" w:themeColor="text1"/>
          <w:szCs w:val="20"/>
        </w:rPr>
        <w:t xml:space="preserve">twice </w:t>
      </w:r>
      <w:r w:rsidRPr="00177558">
        <w:rPr>
          <w:rFonts w:cstheme="minorHAnsi"/>
          <w:color w:val="000000" w:themeColor="text1"/>
          <w:szCs w:val="20"/>
        </w:rPr>
        <w:t xml:space="preserve">daily </w:t>
      </w:r>
      <w:bookmarkStart w:id="42" w:name="_Hlk51976288"/>
      <w:r w:rsidRPr="00177558">
        <w:rPr>
          <w:rFonts w:cstheme="minorHAnsi"/>
          <w:color w:val="000000" w:themeColor="text1"/>
          <w:szCs w:val="20"/>
        </w:rPr>
        <w:t>(8:00-10:00 am</w:t>
      </w:r>
      <w:r w:rsidR="007E6957" w:rsidRPr="00177558">
        <w:rPr>
          <w:rFonts w:cstheme="minorHAnsi"/>
          <w:color w:val="000000" w:themeColor="text1"/>
          <w:szCs w:val="20"/>
        </w:rPr>
        <w:t>,</w:t>
      </w:r>
      <w:r w:rsidR="00095EE3" w:rsidRPr="00177558">
        <w:rPr>
          <w:rFonts w:cstheme="minorHAnsi"/>
          <w:color w:val="000000" w:themeColor="text1"/>
          <w:szCs w:val="20"/>
        </w:rPr>
        <w:t xml:space="preserve"> 18:00-20:00 pm</w:t>
      </w:r>
      <w:r w:rsidRPr="00177558">
        <w:rPr>
          <w:rFonts w:cstheme="minorHAnsi"/>
          <w:color w:val="000000" w:themeColor="text1"/>
          <w:szCs w:val="20"/>
        </w:rPr>
        <w:t>) during the first 3 postoperative days</w:t>
      </w:r>
      <w:bookmarkEnd w:id="42"/>
      <w:r w:rsidRPr="00177558">
        <w:rPr>
          <w:rFonts w:cstheme="minorHAnsi"/>
          <w:color w:val="000000" w:themeColor="text1"/>
          <w:szCs w:val="20"/>
        </w:rPr>
        <w:t xml:space="preserve"> with numeric rating scale (NRS; an 11-point scale where 0=no pain and 10=the worst pain). The </w:t>
      </w:r>
      <w:r w:rsidR="008377E6" w:rsidRPr="00177558">
        <w:rPr>
          <w:rFonts w:cstheme="minorHAnsi"/>
          <w:color w:val="000000" w:themeColor="text1"/>
          <w:szCs w:val="20"/>
        </w:rPr>
        <w:t>final status</w:t>
      </w:r>
      <w:r w:rsidRPr="00177558">
        <w:rPr>
          <w:rFonts w:cstheme="minorHAnsi"/>
          <w:color w:val="000000" w:themeColor="text1"/>
          <w:szCs w:val="20"/>
        </w:rPr>
        <w:t xml:space="preserve"> of PCIA/PCEA pump use (completed use, dose reduction, early termination, change to other analgesic method) is recorded. The use of </w:t>
      </w:r>
      <w:r w:rsidR="008377E6" w:rsidRPr="00177558">
        <w:rPr>
          <w:rFonts w:cstheme="minorHAnsi"/>
          <w:color w:val="000000" w:themeColor="text1"/>
          <w:szCs w:val="20"/>
        </w:rPr>
        <w:t xml:space="preserve">supplemental </w:t>
      </w:r>
      <w:r w:rsidRPr="00177558">
        <w:rPr>
          <w:rFonts w:cstheme="minorHAnsi"/>
          <w:color w:val="000000" w:themeColor="text1"/>
          <w:szCs w:val="20"/>
        </w:rPr>
        <w:t xml:space="preserve">analgesics and other medications (including antiemetics) are recorded. </w:t>
      </w:r>
    </w:p>
    <w:p w14:paraId="2ECF1AF9" w14:textId="42922642" w:rsidR="00AC5FCB" w:rsidRPr="00177558" w:rsidRDefault="00AC5FCB" w:rsidP="00AC5FCB">
      <w:pPr>
        <w:snapToGrid w:val="0"/>
        <w:spacing w:beforeLines="50" w:before="156" w:afterLines="50" w:after="156"/>
        <w:rPr>
          <w:rFonts w:cstheme="minorHAnsi"/>
          <w:color w:val="000000" w:themeColor="text1"/>
          <w:szCs w:val="20"/>
        </w:rPr>
      </w:pPr>
      <w:r w:rsidRPr="00177558">
        <w:rPr>
          <w:color w:val="000000" w:themeColor="text1"/>
          <w:szCs w:val="20"/>
        </w:rPr>
        <w:t xml:space="preserve">7.3.4 </w:t>
      </w:r>
      <w:bookmarkStart w:id="43" w:name="_Hlk51976926"/>
      <w:r w:rsidRPr="00177558">
        <w:rPr>
          <w:color w:val="000000" w:themeColor="text1"/>
          <w:szCs w:val="20"/>
        </w:rPr>
        <w:t>Serum concentrations of cortisol, interleukin-6 (IL-6) and IL-8.</w:t>
      </w:r>
      <w:bookmarkEnd w:id="43"/>
      <w:r w:rsidRPr="00177558">
        <w:rPr>
          <w:color w:val="000000" w:themeColor="text1"/>
          <w:szCs w:val="20"/>
        </w:rPr>
        <w:t xml:space="preserve"> Blood sample</w:t>
      </w:r>
      <w:r w:rsidR="009B1C2D" w:rsidRPr="00177558">
        <w:rPr>
          <w:color w:val="000000" w:themeColor="text1"/>
          <w:szCs w:val="20"/>
        </w:rPr>
        <w:t>s</w:t>
      </w:r>
      <w:r w:rsidRPr="00177558">
        <w:rPr>
          <w:color w:val="000000" w:themeColor="text1"/>
          <w:szCs w:val="20"/>
        </w:rPr>
        <w:t xml:space="preserve"> </w:t>
      </w:r>
      <w:r w:rsidR="009B1C2D" w:rsidRPr="00177558">
        <w:rPr>
          <w:color w:val="000000" w:themeColor="text1"/>
          <w:szCs w:val="20"/>
        </w:rPr>
        <w:t>are</w:t>
      </w:r>
      <w:r w:rsidRPr="00177558">
        <w:rPr>
          <w:color w:val="000000" w:themeColor="text1"/>
          <w:szCs w:val="20"/>
        </w:rPr>
        <w:t xml:space="preserve"> obtained in the morning (7:00-8:00 am) of postoperative days 1 and 3.</w:t>
      </w:r>
    </w:p>
    <w:p w14:paraId="4DE7DAD4" w14:textId="27C6344D" w:rsidR="00095EE3" w:rsidRPr="00177558" w:rsidRDefault="00095EE3" w:rsidP="00095EE3">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3.</w:t>
      </w:r>
      <w:r w:rsidR="00AC5FCB" w:rsidRPr="00177558">
        <w:rPr>
          <w:rFonts w:cstheme="minorHAnsi"/>
          <w:color w:val="000000" w:themeColor="text1"/>
          <w:szCs w:val="20"/>
        </w:rPr>
        <w:t>5</w:t>
      </w:r>
      <w:r w:rsidRPr="00177558">
        <w:rPr>
          <w:rFonts w:cstheme="minorHAnsi"/>
          <w:color w:val="000000" w:themeColor="text1"/>
          <w:szCs w:val="20"/>
        </w:rPr>
        <w:t xml:space="preserve"> Delirium is assessed twice daily (8:00-10:00 am, 18:00-20:00 pm) during the first 7 postoperative days with the Confusion Assessment Method for the Intensive Care Unit (CAM-ICU).</w:t>
      </w:r>
      <w:r w:rsidR="001A79F7" w:rsidRPr="00177558">
        <w:rPr>
          <w:rFonts w:cstheme="minorHAnsi"/>
          <w:color w:val="000000" w:themeColor="text1"/>
          <w:szCs w:val="20"/>
          <w:vertAlign w:val="superscript"/>
        </w:rPr>
        <w:t>4</w:t>
      </w:r>
      <w:r w:rsidR="00F142C5" w:rsidRPr="00177558">
        <w:rPr>
          <w:rFonts w:cstheme="minorHAnsi"/>
          <w:color w:val="000000" w:themeColor="text1"/>
          <w:szCs w:val="20"/>
          <w:vertAlign w:val="superscript"/>
        </w:rPr>
        <w:t>7</w:t>
      </w:r>
      <w:r w:rsidR="001A79F7" w:rsidRPr="00177558">
        <w:rPr>
          <w:rFonts w:cstheme="minorHAnsi"/>
          <w:color w:val="000000" w:themeColor="text1"/>
          <w:szCs w:val="20"/>
          <w:vertAlign w:val="superscript"/>
        </w:rPr>
        <w:t>,4</w:t>
      </w:r>
      <w:r w:rsidR="00F142C5" w:rsidRPr="00177558">
        <w:rPr>
          <w:rFonts w:cstheme="minorHAnsi"/>
          <w:color w:val="000000" w:themeColor="text1"/>
          <w:szCs w:val="20"/>
          <w:vertAlign w:val="superscript"/>
        </w:rPr>
        <w:t>8</w:t>
      </w:r>
      <w:r w:rsidR="00AC5FCB" w:rsidRPr="00177558">
        <w:rPr>
          <w:color w:val="000000" w:themeColor="text1"/>
          <w:szCs w:val="20"/>
        </w:rPr>
        <w:t xml:space="preserve"> </w:t>
      </w:r>
      <w:r w:rsidR="00AC5FCB" w:rsidRPr="00177558">
        <w:rPr>
          <w:rFonts w:cstheme="minorHAnsi"/>
          <w:color w:val="000000" w:themeColor="text1"/>
          <w:szCs w:val="20"/>
        </w:rPr>
        <w:t>Immediately before assessing delirium, sedation or agitation will be assessed using the Richmond Agitation-Sedation Scale (RASS).</w:t>
      </w:r>
      <w:r w:rsidR="001A79F7" w:rsidRPr="00177558">
        <w:rPr>
          <w:rFonts w:cstheme="minorHAnsi"/>
          <w:color w:val="000000" w:themeColor="text1"/>
          <w:szCs w:val="20"/>
          <w:vertAlign w:val="superscript"/>
        </w:rPr>
        <w:t>4</w:t>
      </w:r>
      <w:r w:rsidR="00A21E92" w:rsidRPr="00177558">
        <w:rPr>
          <w:rFonts w:cstheme="minorHAnsi"/>
          <w:color w:val="000000" w:themeColor="text1"/>
          <w:szCs w:val="20"/>
          <w:vertAlign w:val="superscript"/>
        </w:rPr>
        <w:t>4,45</w:t>
      </w:r>
      <w:r w:rsidR="001A79F7" w:rsidRPr="00177558">
        <w:rPr>
          <w:rFonts w:cstheme="minorHAnsi"/>
          <w:color w:val="000000" w:themeColor="text1"/>
          <w:szCs w:val="20"/>
        </w:rPr>
        <w:t xml:space="preserve"> </w:t>
      </w:r>
      <w:r w:rsidR="00AC5FCB" w:rsidRPr="00177558">
        <w:rPr>
          <w:rFonts w:cstheme="minorHAnsi"/>
          <w:color w:val="000000" w:themeColor="text1"/>
          <w:szCs w:val="20"/>
        </w:rPr>
        <w:t xml:space="preserve">For deeply sedated or unarousable patients (RASS –4 or –5), delirium is not assessed and the patient is recorded as comatose. For patients with a RASS from -3 to +4, delirium is assessed with the CAM-ICU. Investigators for postoperative delirium assessment will be trained by psychiatrists to use the CAM-ICU before the trial is commenced. </w:t>
      </w:r>
    </w:p>
    <w:p w14:paraId="306048B9" w14:textId="77C85031"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3.</w:t>
      </w:r>
      <w:r w:rsidR="00AC5FCB" w:rsidRPr="00177558">
        <w:rPr>
          <w:rFonts w:cstheme="minorHAnsi"/>
          <w:color w:val="000000" w:themeColor="text1"/>
          <w:szCs w:val="20"/>
        </w:rPr>
        <w:t>6</w:t>
      </w:r>
      <w:r w:rsidRPr="00177558">
        <w:rPr>
          <w:rFonts w:cstheme="minorHAnsi"/>
          <w:color w:val="000000" w:themeColor="text1"/>
          <w:szCs w:val="20"/>
        </w:rPr>
        <w:t xml:space="preserve"> The occurrence of postoperative complications during hospital stay </w:t>
      </w:r>
      <w:r w:rsidR="00B56C7F" w:rsidRPr="00177558">
        <w:rPr>
          <w:rFonts w:cstheme="minorHAnsi"/>
          <w:color w:val="000000" w:themeColor="text1"/>
          <w:szCs w:val="20"/>
        </w:rPr>
        <w:t xml:space="preserve">(up to 30 days) </w:t>
      </w:r>
      <w:r w:rsidRPr="00177558">
        <w:rPr>
          <w:rFonts w:cstheme="minorHAnsi"/>
          <w:color w:val="000000" w:themeColor="text1"/>
          <w:szCs w:val="20"/>
        </w:rPr>
        <w:t xml:space="preserve">are recorded. Postoperative complications are generally defined as newly occurred medical conditions that are harmful for patients’ recovery and required therapeutic intervention, i.e., </w:t>
      </w:r>
      <w:r w:rsidRPr="00177558">
        <w:rPr>
          <w:rFonts w:eastAsia="宋体" w:cs="Calibri"/>
          <w:color w:val="000000" w:themeColor="text1"/>
          <w:szCs w:val="20"/>
        </w:rPr>
        <w:t>grade II or higher on the Clavien-Dindo classification.</w:t>
      </w:r>
      <w:r w:rsidRPr="00177558">
        <w:rPr>
          <w:rFonts w:eastAsia="宋体" w:cs="Calibri"/>
          <w:color w:val="000000" w:themeColor="text1"/>
          <w:szCs w:val="20"/>
          <w:vertAlign w:val="superscript"/>
        </w:rPr>
        <w:t>4</w:t>
      </w:r>
      <w:r w:rsidR="00F142C5" w:rsidRPr="00177558">
        <w:rPr>
          <w:rFonts w:eastAsia="宋体" w:cs="Calibri"/>
          <w:color w:val="000000" w:themeColor="text1"/>
          <w:szCs w:val="20"/>
          <w:vertAlign w:val="superscript"/>
        </w:rPr>
        <w:t>9</w:t>
      </w:r>
    </w:p>
    <w:p w14:paraId="78D2BA5E" w14:textId="540FF293"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3.</w:t>
      </w:r>
      <w:r w:rsidR="00AC5FCB" w:rsidRPr="00177558">
        <w:rPr>
          <w:rFonts w:cstheme="minorHAnsi"/>
          <w:color w:val="000000" w:themeColor="text1"/>
          <w:szCs w:val="20"/>
        </w:rPr>
        <w:t>7</w:t>
      </w:r>
      <w:r w:rsidRPr="00177558">
        <w:rPr>
          <w:rFonts w:cstheme="minorHAnsi"/>
          <w:color w:val="000000" w:themeColor="text1"/>
          <w:szCs w:val="20"/>
        </w:rPr>
        <w:t xml:space="preserve"> Duration of chest-tube drainage and length of stay in hospital after surgery.</w:t>
      </w:r>
    </w:p>
    <w:p w14:paraId="4744AE32" w14:textId="62FDC03D"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3.</w:t>
      </w:r>
      <w:r w:rsidR="00AC5FCB" w:rsidRPr="00177558">
        <w:rPr>
          <w:rFonts w:cstheme="minorHAnsi"/>
          <w:color w:val="000000" w:themeColor="text1"/>
          <w:szCs w:val="20"/>
        </w:rPr>
        <w:t>8</w:t>
      </w:r>
      <w:r w:rsidRPr="00177558">
        <w:rPr>
          <w:rFonts w:cstheme="minorHAnsi"/>
          <w:color w:val="000000" w:themeColor="text1"/>
          <w:szCs w:val="20"/>
        </w:rPr>
        <w:t xml:space="preserve"> </w:t>
      </w:r>
      <w:r w:rsidR="004C2F6C" w:rsidRPr="00177558">
        <w:rPr>
          <w:rFonts w:cstheme="minorHAnsi"/>
          <w:color w:val="000000" w:themeColor="text1"/>
          <w:szCs w:val="20"/>
        </w:rPr>
        <w:t xml:space="preserve">All-cause </w:t>
      </w:r>
      <w:r w:rsidR="00AC5FCB" w:rsidRPr="00177558">
        <w:rPr>
          <w:rFonts w:cstheme="minorHAnsi"/>
          <w:color w:val="000000" w:themeColor="text1"/>
          <w:szCs w:val="20"/>
        </w:rPr>
        <w:t>in-hospital</w:t>
      </w:r>
      <w:r w:rsidRPr="00177558">
        <w:rPr>
          <w:rFonts w:cstheme="minorHAnsi"/>
          <w:color w:val="000000" w:themeColor="text1"/>
          <w:szCs w:val="20"/>
        </w:rPr>
        <w:t xml:space="preserve"> mortality after surgery</w:t>
      </w:r>
      <w:r w:rsidR="00AD163B" w:rsidRPr="00177558">
        <w:rPr>
          <w:rFonts w:cstheme="minorHAnsi"/>
          <w:color w:val="000000" w:themeColor="text1"/>
          <w:szCs w:val="20"/>
        </w:rPr>
        <w:t xml:space="preserve"> (up to 30 days)</w:t>
      </w:r>
      <w:r w:rsidRPr="00177558">
        <w:rPr>
          <w:rFonts w:cstheme="minorHAnsi"/>
          <w:color w:val="000000" w:themeColor="text1"/>
          <w:szCs w:val="20"/>
        </w:rPr>
        <w:t xml:space="preserve">. </w:t>
      </w:r>
    </w:p>
    <w:p w14:paraId="30DB8C5B" w14:textId="3BC4D899"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3.</w:t>
      </w:r>
      <w:r w:rsidR="00AC5FCB" w:rsidRPr="00177558">
        <w:rPr>
          <w:rFonts w:cstheme="minorHAnsi"/>
          <w:color w:val="000000" w:themeColor="text1"/>
          <w:szCs w:val="20"/>
        </w:rPr>
        <w:t>9</w:t>
      </w:r>
      <w:r w:rsidRPr="00177558">
        <w:rPr>
          <w:rFonts w:cstheme="minorHAnsi"/>
          <w:color w:val="000000" w:themeColor="text1"/>
          <w:szCs w:val="20"/>
        </w:rPr>
        <w:t xml:space="preserve"> Results postoperative pathological examination are collected and included pathological type, maximal diameter, lymph node invasion, metastasis, and results of immune-histochemical analysis (if available). The TNM stage is classified according to the </w:t>
      </w:r>
      <w:r w:rsidR="00317A54" w:rsidRPr="00177558">
        <w:rPr>
          <w:rFonts w:cstheme="minorHAnsi"/>
          <w:color w:val="000000" w:themeColor="text1"/>
          <w:szCs w:val="20"/>
        </w:rPr>
        <w:t>7</w:t>
      </w:r>
      <w:r w:rsidRPr="00177558">
        <w:rPr>
          <w:rFonts w:cstheme="minorHAnsi"/>
          <w:color w:val="000000" w:themeColor="text1"/>
          <w:szCs w:val="20"/>
        </w:rPr>
        <w:t>th edition International Association for the Study of Lung Cancer (IASLC) and the American Joint Committee on Cancer (AJCC) TNM classification.</w:t>
      </w:r>
      <w:r w:rsidR="00F142C5" w:rsidRPr="00177558">
        <w:rPr>
          <w:rFonts w:cstheme="minorHAnsi"/>
          <w:color w:val="000000" w:themeColor="text1"/>
          <w:szCs w:val="20"/>
          <w:vertAlign w:val="superscript"/>
        </w:rPr>
        <w:t>50</w:t>
      </w:r>
      <w:r w:rsidR="00AD163B" w:rsidRPr="00177558">
        <w:rPr>
          <w:rFonts w:cstheme="minorHAnsi"/>
          <w:color w:val="000000" w:themeColor="text1"/>
          <w:szCs w:val="20"/>
          <w:vertAlign w:val="superscript"/>
        </w:rPr>
        <w:t xml:space="preserve"> </w:t>
      </w:r>
    </w:p>
    <w:p w14:paraId="71A450E1" w14:textId="77777777" w:rsidR="00564582" w:rsidRPr="00177558" w:rsidRDefault="00564582" w:rsidP="00564582">
      <w:pPr>
        <w:rPr>
          <w:rFonts w:cstheme="minorHAnsi"/>
          <w:color w:val="000000" w:themeColor="text1"/>
          <w:szCs w:val="20"/>
        </w:rPr>
      </w:pPr>
    </w:p>
    <w:p w14:paraId="47BFAF10" w14:textId="77777777" w:rsidR="00564582" w:rsidRPr="00177558" w:rsidRDefault="00564582" w:rsidP="0056458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7.4 Long-term follow-ups after surgery</w:t>
      </w:r>
    </w:p>
    <w:p w14:paraId="1FABE53C" w14:textId="0B6A37F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7.4.1 Long-term follow-ups will be performed by investigators who do not participate in in-hospital care and follow-ups, and are blinded </w:t>
      </w:r>
      <w:r w:rsidR="008377E6" w:rsidRPr="00177558">
        <w:rPr>
          <w:rFonts w:cstheme="minorHAnsi"/>
          <w:color w:val="000000" w:themeColor="text1"/>
          <w:szCs w:val="20"/>
        </w:rPr>
        <w:t>to</w:t>
      </w:r>
      <w:r w:rsidRPr="00177558">
        <w:rPr>
          <w:rFonts w:cstheme="minorHAnsi"/>
          <w:color w:val="000000" w:themeColor="text1"/>
          <w:szCs w:val="20"/>
        </w:rPr>
        <w:t xml:space="preserve"> study group assignment. </w:t>
      </w:r>
    </w:p>
    <w:p w14:paraId="20860245" w14:textId="2E4F5C96"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7.4.2 Long-term follow-ups are performed every 3 months during the first year after surgery, every 6 months during the second year after surgery, and every year thereafter. </w:t>
      </w:r>
      <w:r w:rsidRPr="00177558">
        <w:rPr>
          <w:rFonts w:eastAsia="宋体" w:cs="Calibri"/>
          <w:color w:val="000000" w:themeColor="text1"/>
          <w:szCs w:val="20"/>
        </w:rPr>
        <w:t>The interval is shortened in cases with advanced-stage cancer.</w:t>
      </w:r>
      <w:r w:rsidRPr="00177558">
        <w:rPr>
          <w:rFonts w:cstheme="minorHAnsi"/>
          <w:color w:val="000000" w:themeColor="text1"/>
          <w:szCs w:val="20"/>
        </w:rPr>
        <w:t xml:space="preserve"> Patients are informed of the follow-up schedule before hospital discharge and are encouraged to cooperate with the investigators. Long-term follow-ups are performed via clinic visit, telephone interview and message contact</w:t>
      </w:r>
      <w:r w:rsidR="00A35893" w:rsidRPr="00177558">
        <w:rPr>
          <w:rFonts w:cstheme="minorHAnsi"/>
          <w:color w:val="000000" w:themeColor="text1"/>
          <w:szCs w:val="20"/>
        </w:rPr>
        <w:t xml:space="preserve"> until 2 years after surgery</w:t>
      </w:r>
      <w:r w:rsidRPr="00177558">
        <w:rPr>
          <w:rFonts w:cstheme="minorHAnsi"/>
          <w:color w:val="000000" w:themeColor="text1"/>
          <w:szCs w:val="20"/>
        </w:rPr>
        <w:t>.</w:t>
      </w:r>
    </w:p>
    <w:p w14:paraId="5011D1E1"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4.3 Data collection during long-term follow-ups includes the following:</w:t>
      </w:r>
    </w:p>
    <w:p w14:paraId="56AD8326" w14:textId="77777777" w:rsidR="00564582" w:rsidRPr="00177558" w:rsidRDefault="00564582" w:rsidP="00A35893">
      <w:pPr>
        <w:snapToGrid w:val="0"/>
        <w:spacing w:beforeLines="50" w:before="156" w:afterLines="50" w:after="156"/>
        <w:rPr>
          <w:rFonts w:cstheme="minorHAnsi"/>
          <w:color w:val="000000" w:themeColor="text1"/>
          <w:szCs w:val="20"/>
        </w:rPr>
      </w:pPr>
      <w:r w:rsidRPr="00177558">
        <w:rPr>
          <w:rFonts w:cstheme="minorHAnsi"/>
          <w:color w:val="000000" w:themeColor="text1"/>
          <w:szCs w:val="20"/>
        </w:rPr>
        <w:lastRenderedPageBreak/>
        <w:t>7.4.3.1 Postoperative therapy for the primary surgical disease. For patients with confirmed lung cancer, post-surgical anti-cancer therapy may include chemotherapy, radiotherapy, targeted therapy, re-surgery, and others.</w:t>
      </w:r>
    </w:p>
    <w:p w14:paraId="598D1D8C" w14:textId="73FC6396" w:rsidR="00564582" w:rsidRPr="00177558" w:rsidRDefault="00564582" w:rsidP="00A35893">
      <w:pPr>
        <w:snapToGrid w:val="0"/>
        <w:spacing w:beforeLines="50" w:before="156" w:afterLines="50" w:after="156"/>
        <w:rPr>
          <w:color w:val="000000" w:themeColor="text1"/>
          <w:szCs w:val="20"/>
        </w:rPr>
      </w:pPr>
      <w:r w:rsidRPr="00177558">
        <w:rPr>
          <w:color w:val="000000" w:themeColor="text1"/>
          <w:szCs w:val="20"/>
        </w:rPr>
        <w:t xml:space="preserve">7.4.3.2 Results of postoperative re-examinations, which usually </w:t>
      </w:r>
      <w:r w:rsidRPr="00177558">
        <w:rPr>
          <w:rFonts w:cstheme="minorHAnsi"/>
          <w:color w:val="000000" w:themeColor="text1"/>
          <w:szCs w:val="20"/>
        </w:rPr>
        <w:t xml:space="preserve">include </w:t>
      </w:r>
      <w:r w:rsidRPr="00177558">
        <w:rPr>
          <w:rFonts w:eastAsia="宋体" w:cs="Calibri"/>
          <w:color w:val="000000" w:themeColor="text1"/>
          <w:szCs w:val="20"/>
        </w:rPr>
        <w:t xml:space="preserve">chest radiography, computed tomography scan, positron emission tomography scan, sputum cytology, and measurement of </w:t>
      </w:r>
      <w:r w:rsidR="00F128D2" w:rsidRPr="00177558">
        <w:rPr>
          <w:rFonts w:eastAsia="宋体" w:cs="Calibri"/>
          <w:color w:val="000000" w:themeColor="text1"/>
          <w:szCs w:val="20"/>
        </w:rPr>
        <w:t>tumor</w:t>
      </w:r>
      <w:r w:rsidRPr="00177558">
        <w:rPr>
          <w:rFonts w:eastAsia="宋体" w:cs="Calibri"/>
          <w:color w:val="000000" w:themeColor="text1"/>
          <w:szCs w:val="20"/>
        </w:rPr>
        <w:t xml:space="preserve"> biomarkers</w:t>
      </w:r>
      <w:r w:rsidRPr="00177558">
        <w:rPr>
          <w:rFonts w:cstheme="minorHAnsi"/>
          <w:color w:val="000000" w:themeColor="text1"/>
          <w:szCs w:val="20"/>
        </w:rPr>
        <w:t>.</w:t>
      </w:r>
      <w:r w:rsidR="00F142C5" w:rsidRPr="00177558">
        <w:rPr>
          <w:rFonts w:cstheme="minorHAnsi"/>
          <w:color w:val="000000" w:themeColor="text1"/>
          <w:szCs w:val="20"/>
          <w:vertAlign w:val="superscript"/>
        </w:rPr>
        <w:t>51</w:t>
      </w:r>
      <w:r w:rsidRPr="00177558">
        <w:rPr>
          <w:rFonts w:cstheme="minorHAnsi"/>
          <w:color w:val="000000" w:themeColor="text1"/>
          <w:szCs w:val="20"/>
          <w:vertAlign w:val="superscript"/>
        </w:rPr>
        <w:t>-</w:t>
      </w:r>
      <w:r w:rsidR="008377E6" w:rsidRPr="00177558">
        <w:rPr>
          <w:rFonts w:cstheme="minorHAnsi"/>
          <w:color w:val="000000" w:themeColor="text1"/>
          <w:szCs w:val="20"/>
          <w:vertAlign w:val="superscript"/>
        </w:rPr>
        <w:t>5</w:t>
      </w:r>
      <w:r w:rsidR="00F142C5" w:rsidRPr="00177558">
        <w:rPr>
          <w:rFonts w:cstheme="minorHAnsi"/>
          <w:color w:val="000000" w:themeColor="text1"/>
          <w:szCs w:val="20"/>
          <w:vertAlign w:val="superscript"/>
        </w:rPr>
        <w:t>4</w:t>
      </w:r>
      <w:r w:rsidRPr="00177558">
        <w:rPr>
          <w:color w:val="000000" w:themeColor="text1"/>
          <w:szCs w:val="20"/>
        </w:rPr>
        <w:t xml:space="preserve"> Cancer recurrence is defined as reappearance of the same cancer in the ipsilateral thorax, including lung </w:t>
      </w:r>
      <w:r w:rsidR="00050F29" w:rsidRPr="00177558">
        <w:rPr>
          <w:color w:val="000000" w:themeColor="text1"/>
          <w:szCs w:val="20"/>
        </w:rPr>
        <w:t xml:space="preserve">and/or </w:t>
      </w:r>
      <w:r w:rsidRPr="00177558">
        <w:rPr>
          <w:color w:val="000000" w:themeColor="text1"/>
          <w:szCs w:val="20"/>
        </w:rPr>
        <w:t>mediastinal/hilar lymph nodes; cancer metastasis is defined as reappearance of the same cancer in other part of the body, except the ipsilateral thorax. The development of cancer recurrence and/or metastasis will be diagnosed by surgeons (and/or radiologists when necessary) according to the results of re-examination. For patients with confirmed cancer recurrence and/or metastasis, the diagnostic evidence, date of earliest diagnoses and subsequent therapies are documented.</w:t>
      </w:r>
    </w:p>
    <w:p w14:paraId="5D407E6C" w14:textId="09E2A4D6" w:rsidR="008377E6" w:rsidRPr="00177558" w:rsidRDefault="00564582" w:rsidP="00FE02C4">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7.4.3.3 For patients who die during the follow-up period after surgery, the exact dates of death are recorded (consistent with death certificate). The causes of death are documented. </w:t>
      </w:r>
      <w:r w:rsidR="00A233C1" w:rsidRPr="00177558">
        <w:rPr>
          <w:rFonts w:cstheme="minorHAnsi"/>
          <w:color w:val="000000" w:themeColor="text1"/>
          <w:szCs w:val="20"/>
        </w:rPr>
        <w:t>Cancer-specific death is defined as death fully attributable to a specific cancer, i.e., the cancer for which the surgery is performed during the trial.</w:t>
      </w:r>
      <w:r w:rsidR="001A79F7" w:rsidRPr="00177558">
        <w:rPr>
          <w:rFonts w:cstheme="minorHAnsi"/>
          <w:color w:val="000000" w:themeColor="text1"/>
          <w:szCs w:val="20"/>
          <w:vertAlign w:val="superscript"/>
        </w:rPr>
        <w:t>5</w:t>
      </w:r>
      <w:r w:rsidR="00F142C5" w:rsidRPr="00177558">
        <w:rPr>
          <w:rFonts w:cstheme="minorHAnsi"/>
          <w:color w:val="000000" w:themeColor="text1"/>
          <w:szCs w:val="20"/>
          <w:vertAlign w:val="superscript"/>
        </w:rPr>
        <w:t>5</w:t>
      </w:r>
      <w:r w:rsidR="00EA0D67" w:rsidRPr="00177558">
        <w:rPr>
          <w:rFonts w:cstheme="minorHAnsi"/>
          <w:color w:val="000000" w:themeColor="text1"/>
          <w:szCs w:val="20"/>
          <w:vertAlign w:val="superscript"/>
        </w:rPr>
        <w:t xml:space="preserve"> </w:t>
      </w:r>
      <w:r w:rsidR="00A233C1" w:rsidRPr="00177558">
        <w:rPr>
          <w:rFonts w:cstheme="minorHAnsi"/>
          <w:color w:val="000000" w:themeColor="text1"/>
          <w:szCs w:val="20"/>
        </w:rPr>
        <w:t>Cancer-specific death usually occur after cancer recurrence and/or metastasis, with other causes including stroke, myocardial infarction or accident excluded.</w:t>
      </w:r>
    </w:p>
    <w:p w14:paraId="1F9F70DD" w14:textId="77777777" w:rsidR="00564582" w:rsidRPr="00177558" w:rsidRDefault="00564582" w:rsidP="00350E5C">
      <w:pPr>
        <w:snapToGrid w:val="0"/>
        <w:spacing w:beforeLines="50" w:before="156" w:afterLines="50" w:after="156"/>
        <w:rPr>
          <w:rFonts w:cstheme="minorHAnsi"/>
          <w:color w:val="000000" w:themeColor="text1"/>
          <w:szCs w:val="20"/>
        </w:rPr>
      </w:pPr>
    </w:p>
    <w:p w14:paraId="42B98309" w14:textId="77777777" w:rsidR="00564582" w:rsidRPr="00177558" w:rsidRDefault="00564582" w:rsidP="00350E5C">
      <w:pPr>
        <w:pStyle w:val="2"/>
        <w:snapToGrid w:val="0"/>
        <w:spacing w:beforeLines="50" w:before="156" w:afterLines="50" w:after="156"/>
        <w:rPr>
          <w:color w:val="000000" w:themeColor="text1"/>
          <w:sz w:val="20"/>
          <w:szCs w:val="20"/>
        </w:rPr>
      </w:pPr>
      <w:bookmarkStart w:id="44" w:name="_Toc43105055"/>
      <w:bookmarkStart w:id="45" w:name="_Toc45825807"/>
      <w:bookmarkStart w:id="46" w:name="_Toc48424480"/>
      <w:bookmarkStart w:id="47" w:name="_Toc48424763"/>
      <w:r w:rsidRPr="00177558">
        <w:rPr>
          <w:color w:val="000000" w:themeColor="text1"/>
          <w:sz w:val="20"/>
          <w:szCs w:val="20"/>
        </w:rPr>
        <w:t>8. Outcomes and assessment</w:t>
      </w:r>
      <w:bookmarkEnd w:id="44"/>
      <w:bookmarkEnd w:id="45"/>
      <w:bookmarkEnd w:id="46"/>
      <w:bookmarkEnd w:id="47"/>
    </w:p>
    <w:p w14:paraId="61E4C550" w14:textId="77777777" w:rsidR="00564582" w:rsidRPr="00177558" w:rsidRDefault="00564582" w:rsidP="00350E5C">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8.1 Primary outcome</w:t>
      </w:r>
    </w:p>
    <w:p w14:paraId="20726E1F" w14:textId="4A9B0483" w:rsidR="00564582" w:rsidRPr="00177558" w:rsidRDefault="00564582" w:rsidP="00350E5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The primary outcome is </w:t>
      </w:r>
      <w:r w:rsidR="00905869" w:rsidRPr="00177558">
        <w:rPr>
          <w:rFonts w:cstheme="minorHAnsi"/>
          <w:color w:val="000000" w:themeColor="text1"/>
          <w:szCs w:val="20"/>
        </w:rPr>
        <w:t>rate of recurrence/metastasis after surgery</w:t>
      </w:r>
      <w:bookmarkStart w:id="48" w:name="_Hlk51980556"/>
      <w:r w:rsidR="002C7F18" w:rsidRPr="00177558">
        <w:rPr>
          <w:rFonts w:cstheme="minorHAnsi"/>
          <w:color w:val="000000" w:themeColor="text1"/>
          <w:szCs w:val="20"/>
        </w:rPr>
        <w:t xml:space="preserve">. </w:t>
      </w:r>
      <w:bookmarkEnd w:id="48"/>
    </w:p>
    <w:p w14:paraId="60F76FDB" w14:textId="77777777" w:rsidR="00564582" w:rsidRPr="00177558" w:rsidRDefault="00564582" w:rsidP="00350E5C">
      <w:pPr>
        <w:snapToGrid w:val="0"/>
        <w:spacing w:beforeLines="50" w:before="156" w:afterLines="50" w:after="156"/>
        <w:rPr>
          <w:rFonts w:cstheme="minorHAnsi"/>
          <w:color w:val="000000" w:themeColor="text1"/>
          <w:szCs w:val="20"/>
        </w:rPr>
      </w:pPr>
    </w:p>
    <w:p w14:paraId="0F8B012C" w14:textId="46801BE5" w:rsidR="00564582" w:rsidRPr="00177558" w:rsidRDefault="00564582" w:rsidP="00350E5C">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8.2 Secondary outcome</w:t>
      </w:r>
      <w:r w:rsidR="00D7786A" w:rsidRPr="00177558">
        <w:rPr>
          <w:rFonts w:cstheme="minorHAnsi"/>
          <w:b/>
          <w:bCs/>
          <w:i/>
          <w:iCs/>
          <w:color w:val="000000" w:themeColor="text1"/>
          <w:szCs w:val="20"/>
        </w:rPr>
        <w:t>s</w:t>
      </w:r>
    </w:p>
    <w:p w14:paraId="62B8BBF1" w14:textId="3808F1AD" w:rsidR="00564582" w:rsidRPr="00177558" w:rsidRDefault="00564582" w:rsidP="00A35893">
      <w:pPr>
        <w:snapToGrid w:val="0"/>
        <w:spacing w:beforeLines="50" w:before="156" w:afterLines="50" w:after="156"/>
        <w:rPr>
          <w:rFonts w:eastAsia="宋体" w:cstheme="minorHAnsi"/>
          <w:color w:val="000000" w:themeColor="text1"/>
          <w:szCs w:val="20"/>
        </w:rPr>
      </w:pPr>
      <w:r w:rsidRPr="00177558">
        <w:rPr>
          <w:rFonts w:cstheme="minorHAnsi"/>
          <w:color w:val="000000" w:themeColor="text1"/>
          <w:szCs w:val="20"/>
        </w:rPr>
        <w:t xml:space="preserve">8.2.1 </w:t>
      </w:r>
      <w:r w:rsidR="003E0DC5" w:rsidRPr="00177558">
        <w:rPr>
          <w:rFonts w:cstheme="minorHAnsi"/>
          <w:color w:val="000000" w:themeColor="text1"/>
          <w:szCs w:val="20"/>
        </w:rPr>
        <w:t>P</w:t>
      </w:r>
      <w:r w:rsidR="00613D3C" w:rsidRPr="00177558">
        <w:rPr>
          <w:rFonts w:cstheme="minorHAnsi"/>
          <w:color w:val="000000" w:themeColor="text1"/>
          <w:szCs w:val="20"/>
        </w:rPr>
        <w:t xml:space="preserve">ain </w:t>
      </w:r>
      <w:r w:rsidR="003E0DC5" w:rsidRPr="00177558">
        <w:rPr>
          <w:rFonts w:cstheme="minorHAnsi"/>
          <w:color w:val="000000" w:themeColor="text1"/>
          <w:szCs w:val="20"/>
        </w:rPr>
        <w:t xml:space="preserve">intensity </w:t>
      </w:r>
      <w:r w:rsidR="00E51AF0" w:rsidRPr="00177558">
        <w:rPr>
          <w:rFonts w:cstheme="minorHAnsi"/>
          <w:color w:val="000000" w:themeColor="text1"/>
          <w:szCs w:val="20"/>
        </w:rPr>
        <w:t>at postoperative days 1-3</w:t>
      </w:r>
      <w:r w:rsidRPr="00177558">
        <w:rPr>
          <w:rFonts w:cstheme="minorHAnsi"/>
          <w:color w:val="000000" w:themeColor="text1"/>
          <w:szCs w:val="20"/>
        </w:rPr>
        <w:t>.</w:t>
      </w:r>
    </w:p>
    <w:p w14:paraId="5585A781" w14:textId="349F8097" w:rsidR="00D66052" w:rsidRPr="00177558" w:rsidRDefault="001B55AA" w:rsidP="00D414B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8.2.2 </w:t>
      </w:r>
      <w:r w:rsidR="00D66052" w:rsidRPr="00177558">
        <w:rPr>
          <w:rFonts w:cstheme="minorHAnsi"/>
          <w:color w:val="000000" w:themeColor="text1"/>
          <w:szCs w:val="20"/>
        </w:rPr>
        <w:t xml:space="preserve">Serum </w:t>
      </w:r>
      <w:r w:rsidR="00AC5FCB" w:rsidRPr="00177558">
        <w:rPr>
          <w:rFonts w:cstheme="minorHAnsi"/>
          <w:color w:val="000000" w:themeColor="text1"/>
          <w:szCs w:val="20"/>
        </w:rPr>
        <w:t>concentrations of cortisol, IL-6 and IL-8</w:t>
      </w:r>
      <w:r w:rsidRPr="00177558">
        <w:rPr>
          <w:rFonts w:cstheme="minorHAnsi"/>
          <w:color w:val="000000" w:themeColor="text1"/>
          <w:szCs w:val="20"/>
        </w:rPr>
        <w:t xml:space="preserve"> in the morning of postoperative days 1 and 3.</w:t>
      </w:r>
    </w:p>
    <w:p w14:paraId="47B5119E" w14:textId="29458A99" w:rsidR="001B55AA" w:rsidRPr="00177558" w:rsidRDefault="001B55AA" w:rsidP="00D414B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8.2.3 Incidence of postoperative delirium within the first 7 postoperative days. </w:t>
      </w:r>
    </w:p>
    <w:p w14:paraId="640EE6EA" w14:textId="4A2C5CC1" w:rsidR="00564582" w:rsidRPr="00177558" w:rsidRDefault="00564582" w:rsidP="00D414B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8.2.</w:t>
      </w:r>
      <w:r w:rsidR="001B55AA" w:rsidRPr="00177558">
        <w:rPr>
          <w:rFonts w:cstheme="minorHAnsi"/>
          <w:color w:val="000000" w:themeColor="text1"/>
          <w:szCs w:val="20"/>
        </w:rPr>
        <w:t>4</w:t>
      </w:r>
      <w:r w:rsidRPr="00177558">
        <w:rPr>
          <w:rFonts w:cstheme="minorHAnsi"/>
          <w:color w:val="000000" w:themeColor="text1"/>
          <w:szCs w:val="20"/>
        </w:rPr>
        <w:t xml:space="preserve"> Incidence of postoperative complications</w:t>
      </w:r>
      <w:r w:rsidR="00000DDE" w:rsidRPr="00177558">
        <w:rPr>
          <w:rFonts w:cstheme="minorHAnsi"/>
          <w:color w:val="000000" w:themeColor="text1"/>
          <w:szCs w:val="20"/>
        </w:rPr>
        <w:t xml:space="preserve"> during hospital stay (up to 30 days after surgery)</w:t>
      </w:r>
      <w:r w:rsidR="00613D3C" w:rsidRPr="00177558">
        <w:rPr>
          <w:rFonts w:cstheme="minorHAnsi"/>
          <w:color w:val="000000" w:themeColor="text1"/>
          <w:szCs w:val="20"/>
        </w:rPr>
        <w:t>.</w:t>
      </w:r>
    </w:p>
    <w:p w14:paraId="6F4D2622" w14:textId="22EF28F7" w:rsidR="003E0DC5" w:rsidRPr="00177558" w:rsidRDefault="003E0DC5" w:rsidP="003E0DC5">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8.2.</w:t>
      </w:r>
      <w:r w:rsidR="001B55AA" w:rsidRPr="00177558">
        <w:rPr>
          <w:rFonts w:cstheme="minorHAnsi"/>
          <w:color w:val="000000" w:themeColor="text1"/>
          <w:szCs w:val="20"/>
        </w:rPr>
        <w:t>5</w:t>
      </w:r>
      <w:r w:rsidRPr="00177558">
        <w:rPr>
          <w:rFonts w:cstheme="minorHAnsi"/>
          <w:color w:val="000000" w:themeColor="text1"/>
          <w:szCs w:val="20"/>
        </w:rPr>
        <w:t xml:space="preserve"> Duration of chest-tube drainage. </w:t>
      </w:r>
    </w:p>
    <w:p w14:paraId="2ABD7B19" w14:textId="4C033ED5" w:rsidR="00564582" w:rsidRPr="00177558" w:rsidRDefault="00564582" w:rsidP="00D414B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8.2.</w:t>
      </w:r>
      <w:r w:rsidR="001B55AA" w:rsidRPr="00177558">
        <w:rPr>
          <w:rFonts w:cstheme="minorHAnsi"/>
          <w:color w:val="000000" w:themeColor="text1"/>
          <w:szCs w:val="20"/>
        </w:rPr>
        <w:t>6</w:t>
      </w:r>
      <w:r w:rsidRPr="00177558">
        <w:rPr>
          <w:rFonts w:cstheme="minorHAnsi"/>
          <w:color w:val="000000" w:themeColor="text1"/>
          <w:szCs w:val="20"/>
        </w:rPr>
        <w:t xml:space="preserve"> Length of stay in hospital after surgery</w:t>
      </w:r>
      <w:r w:rsidR="00613D3C" w:rsidRPr="00177558">
        <w:rPr>
          <w:rFonts w:cstheme="minorHAnsi"/>
          <w:color w:val="000000" w:themeColor="text1"/>
          <w:szCs w:val="20"/>
        </w:rPr>
        <w:t>.</w:t>
      </w:r>
    </w:p>
    <w:p w14:paraId="42282AA0" w14:textId="338E4693" w:rsidR="00564582" w:rsidRPr="00177558" w:rsidRDefault="00564582" w:rsidP="00D414B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8.2.</w:t>
      </w:r>
      <w:r w:rsidR="001B55AA" w:rsidRPr="00177558">
        <w:rPr>
          <w:rFonts w:cstheme="minorHAnsi"/>
          <w:color w:val="000000" w:themeColor="text1"/>
          <w:szCs w:val="20"/>
        </w:rPr>
        <w:t>7</w:t>
      </w:r>
      <w:r w:rsidRPr="00177558">
        <w:rPr>
          <w:rFonts w:cstheme="minorHAnsi"/>
          <w:color w:val="000000" w:themeColor="text1"/>
          <w:szCs w:val="20"/>
        </w:rPr>
        <w:t xml:space="preserve"> </w:t>
      </w:r>
      <w:r w:rsidR="00000DDE" w:rsidRPr="00177558">
        <w:rPr>
          <w:rFonts w:cstheme="minorHAnsi"/>
          <w:color w:val="000000" w:themeColor="text1"/>
          <w:szCs w:val="20"/>
        </w:rPr>
        <w:t>In-hospital a</w:t>
      </w:r>
      <w:r w:rsidRPr="00177558">
        <w:rPr>
          <w:rFonts w:cstheme="minorHAnsi"/>
          <w:color w:val="000000" w:themeColor="text1"/>
          <w:szCs w:val="20"/>
        </w:rPr>
        <w:t>ll-cause mortality</w:t>
      </w:r>
      <w:r w:rsidR="00000DDE" w:rsidRPr="00177558">
        <w:rPr>
          <w:rFonts w:cstheme="minorHAnsi"/>
          <w:color w:val="000000" w:themeColor="text1"/>
          <w:szCs w:val="20"/>
        </w:rPr>
        <w:t xml:space="preserve"> (up to 30 days after surgery)</w:t>
      </w:r>
      <w:r w:rsidR="00613D3C" w:rsidRPr="00177558">
        <w:rPr>
          <w:rFonts w:cstheme="minorHAnsi"/>
          <w:color w:val="000000" w:themeColor="text1"/>
          <w:szCs w:val="20"/>
        </w:rPr>
        <w:t>.</w:t>
      </w:r>
    </w:p>
    <w:p w14:paraId="671C83ED" w14:textId="2515B5B1" w:rsidR="00564582" w:rsidRPr="00177558" w:rsidRDefault="00564582" w:rsidP="00D414BC">
      <w:pPr>
        <w:snapToGrid w:val="0"/>
        <w:spacing w:beforeLines="50" w:before="156" w:afterLines="50" w:after="156"/>
        <w:rPr>
          <w:rFonts w:cstheme="minorHAnsi"/>
          <w:color w:val="000000" w:themeColor="text1"/>
          <w:szCs w:val="20"/>
        </w:rPr>
      </w:pPr>
      <w:bookmarkStart w:id="49" w:name="OLE_LINK15"/>
      <w:bookmarkStart w:id="50" w:name="OLE_LINK26"/>
      <w:r w:rsidRPr="00177558">
        <w:rPr>
          <w:rFonts w:cstheme="minorHAnsi"/>
          <w:color w:val="000000" w:themeColor="text1"/>
          <w:szCs w:val="20"/>
        </w:rPr>
        <w:t>8.2.</w:t>
      </w:r>
      <w:r w:rsidR="00D414BC" w:rsidRPr="00177558">
        <w:rPr>
          <w:rFonts w:cstheme="minorHAnsi"/>
          <w:color w:val="000000" w:themeColor="text1"/>
          <w:szCs w:val="20"/>
        </w:rPr>
        <w:t>8</w:t>
      </w:r>
      <w:r w:rsidRPr="00177558">
        <w:rPr>
          <w:rFonts w:cstheme="minorHAnsi"/>
          <w:color w:val="000000" w:themeColor="text1"/>
          <w:szCs w:val="20"/>
        </w:rPr>
        <w:t xml:space="preserve"> </w:t>
      </w:r>
      <w:r w:rsidR="00207D62" w:rsidRPr="00177558">
        <w:rPr>
          <w:rFonts w:cstheme="minorHAnsi"/>
          <w:color w:val="000000" w:themeColor="text1"/>
          <w:szCs w:val="20"/>
        </w:rPr>
        <w:t>Rate of all-cause</w:t>
      </w:r>
      <w:r w:rsidR="00D768BA" w:rsidRPr="00177558">
        <w:rPr>
          <w:rFonts w:cstheme="minorHAnsi"/>
          <w:color w:val="000000" w:themeColor="text1"/>
          <w:szCs w:val="20"/>
        </w:rPr>
        <w:t xml:space="preserve"> </w:t>
      </w:r>
      <w:r w:rsidR="001B55AA" w:rsidRPr="00177558">
        <w:rPr>
          <w:rFonts w:cstheme="minorHAnsi"/>
          <w:color w:val="000000" w:themeColor="text1"/>
          <w:szCs w:val="20"/>
        </w:rPr>
        <w:t xml:space="preserve">mortality </w:t>
      </w:r>
      <w:r w:rsidR="00D768BA" w:rsidRPr="00177558">
        <w:rPr>
          <w:rFonts w:cstheme="minorHAnsi"/>
          <w:color w:val="000000" w:themeColor="text1"/>
          <w:szCs w:val="20"/>
        </w:rPr>
        <w:t>after surgery</w:t>
      </w:r>
      <w:bookmarkStart w:id="51" w:name="_Hlk51980801"/>
      <w:bookmarkEnd w:id="49"/>
      <w:bookmarkEnd w:id="50"/>
      <w:r w:rsidR="00201F21" w:rsidRPr="00177558">
        <w:rPr>
          <w:rFonts w:cstheme="minorHAnsi"/>
          <w:color w:val="000000" w:themeColor="text1"/>
          <w:szCs w:val="20"/>
        </w:rPr>
        <w:t>.</w:t>
      </w:r>
      <w:bookmarkEnd w:id="51"/>
    </w:p>
    <w:p w14:paraId="6BAFAA11" w14:textId="08B64DD2" w:rsidR="00564582" w:rsidRPr="00177558" w:rsidRDefault="00A233C1" w:rsidP="00D414B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8.2.9 Rate of cancer-specific death after surgery. </w:t>
      </w:r>
    </w:p>
    <w:p w14:paraId="54D426F0" w14:textId="77777777" w:rsidR="001E2241" w:rsidRPr="00177558" w:rsidRDefault="001E2241" w:rsidP="00D414BC">
      <w:pPr>
        <w:snapToGrid w:val="0"/>
        <w:spacing w:beforeLines="50" w:before="156" w:afterLines="50" w:after="156"/>
        <w:rPr>
          <w:rFonts w:cstheme="minorHAnsi"/>
          <w:color w:val="000000" w:themeColor="text1"/>
          <w:szCs w:val="20"/>
        </w:rPr>
      </w:pPr>
    </w:p>
    <w:p w14:paraId="4D1C51E6" w14:textId="2CC690ED" w:rsidR="00564582" w:rsidRPr="00177558" w:rsidRDefault="00564582" w:rsidP="00D414BC">
      <w:pPr>
        <w:pStyle w:val="2"/>
        <w:snapToGrid w:val="0"/>
        <w:spacing w:beforeLines="50" w:before="156" w:afterLines="50" w:after="156"/>
        <w:rPr>
          <w:color w:val="000000" w:themeColor="text1"/>
          <w:sz w:val="20"/>
          <w:szCs w:val="20"/>
        </w:rPr>
      </w:pPr>
      <w:bookmarkStart w:id="52" w:name="_Toc43105056"/>
      <w:bookmarkStart w:id="53" w:name="_Toc45825808"/>
      <w:bookmarkStart w:id="54" w:name="_Toc48424481"/>
      <w:bookmarkStart w:id="55" w:name="_Toc48424764"/>
      <w:r w:rsidRPr="00177558">
        <w:rPr>
          <w:color w:val="000000" w:themeColor="text1"/>
          <w:sz w:val="20"/>
          <w:szCs w:val="20"/>
        </w:rPr>
        <w:t>9. Adverse events</w:t>
      </w:r>
      <w:bookmarkEnd w:id="52"/>
      <w:bookmarkEnd w:id="53"/>
      <w:bookmarkEnd w:id="54"/>
      <w:bookmarkEnd w:id="55"/>
    </w:p>
    <w:p w14:paraId="527ECAFB" w14:textId="77777777" w:rsidR="00564582" w:rsidRPr="00177558" w:rsidRDefault="00564582" w:rsidP="00A35893">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9.1 Definition</w:t>
      </w:r>
    </w:p>
    <w:p w14:paraId="653DE4A2" w14:textId="03CD5D6C" w:rsidR="00564582" w:rsidRPr="00177558" w:rsidRDefault="00564582" w:rsidP="00A35893">
      <w:pPr>
        <w:snapToGrid w:val="0"/>
        <w:spacing w:beforeLines="50" w:before="156" w:afterLines="50" w:after="156"/>
        <w:rPr>
          <w:rFonts w:eastAsia="宋体"/>
          <w:color w:val="000000" w:themeColor="text1"/>
          <w:szCs w:val="20"/>
        </w:rPr>
      </w:pPr>
      <w:r w:rsidRPr="00177558">
        <w:rPr>
          <w:rFonts w:eastAsia="宋体"/>
          <w:color w:val="000000" w:themeColor="text1"/>
          <w:szCs w:val="20"/>
        </w:rPr>
        <w:t>An adverse event indicates any unpredictable, unfavorable medical event that is associated with any medical intervention and occurs during the study period. It can be related to the study intervention or otherwise. It can manifest as any uncomfortable signs (including abnormal laboratory findings), symptoms or transient morbidity.</w:t>
      </w:r>
    </w:p>
    <w:p w14:paraId="127918CF" w14:textId="77777777" w:rsidR="00564582" w:rsidRPr="00177558" w:rsidRDefault="00564582" w:rsidP="00A35893">
      <w:pPr>
        <w:snapToGrid w:val="0"/>
        <w:spacing w:beforeLines="50" w:before="156" w:afterLines="50" w:after="156"/>
        <w:rPr>
          <w:rFonts w:eastAsia="宋体"/>
          <w:color w:val="000000" w:themeColor="text1"/>
          <w:szCs w:val="20"/>
        </w:rPr>
      </w:pPr>
    </w:p>
    <w:p w14:paraId="4AB97DA3" w14:textId="77777777" w:rsidR="00564582" w:rsidRPr="00177558" w:rsidRDefault="00564582" w:rsidP="00564582">
      <w:pPr>
        <w:snapToGrid w:val="0"/>
        <w:spacing w:beforeLines="50" w:before="156" w:afterLines="50" w:after="156"/>
        <w:rPr>
          <w:rFonts w:eastAsia="宋体"/>
          <w:b/>
          <w:bCs/>
          <w:i/>
          <w:iCs/>
          <w:color w:val="000000" w:themeColor="text1"/>
          <w:szCs w:val="20"/>
        </w:rPr>
      </w:pPr>
      <w:r w:rsidRPr="00177558">
        <w:rPr>
          <w:rFonts w:eastAsia="宋体"/>
          <w:b/>
          <w:bCs/>
          <w:i/>
          <w:iCs/>
          <w:color w:val="000000" w:themeColor="text1"/>
          <w:szCs w:val="20"/>
        </w:rPr>
        <w:t>9.2 Predicted adverse events in this study</w:t>
      </w:r>
    </w:p>
    <w:p w14:paraId="4915B825" w14:textId="77777777" w:rsidR="00564582" w:rsidRPr="00177558" w:rsidRDefault="00564582" w:rsidP="00564582">
      <w:pPr>
        <w:snapToGrid w:val="0"/>
        <w:spacing w:beforeLines="50" w:before="156" w:afterLines="50" w:after="156"/>
        <w:rPr>
          <w:rFonts w:eastAsia="宋体"/>
          <w:color w:val="000000" w:themeColor="text1"/>
          <w:szCs w:val="20"/>
        </w:rPr>
      </w:pPr>
      <w:r w:rsidRPr="00177558">
        <w:rPr>
          <w:rFonts w:eastAsia="宋体"/>
          <w:color w:val="000000" w:themeColor="text1"/>
          <w:szCs w:val="20"/>
        </w:rPr>
        <w:lastRenderedPageBreak/>
        <w:t>9.2.1 Epidural puncture related adverse events</w:t>
      </w:r>
    </w:p>
    <w:p w14:paraId="61464CCA" w14:textId="5A0BB72B" w:rsidR="00564582" w:rsidRPr="00177558" w:rsidRDefault="00564582" w:rsidP="00564582">
      <w:pPr>
        <w:snapToGrid w:val="0"/>
        <w:spacing w:beforeLines="50" w:before="156" w:afterLines="50" w:after="156"/>
        <w:rPr>
          <w:rFonts w:eastAsia="宋体"/>
          <w:color w:val="000000" w:themeColor="text1"/>
          <w:szCs w:val="20"/>
        </w:rPr>
      </w:pPr>
      <w:r w:rsidRPr="00177558">
        <w:rPr>
          <w:rFonts w:eastAsia="宋体"/>
          <w:color w:val="000000" w:themeColor="text1"/>
          <w:szCs w:val="20"/>
        </w:rPr>
        <w:t>Adverse events related to epidural puncture/catheterization include accidental dural puncture, nerve injury, failed epidural puncture/catheterization, epidural catheter obstruction, blood appear in epidural catheter, epidural catheter dislodgement, local/epidural hematoma, local/</w:t>
      </w:r>
      <w:r w:rsidR="008377E6" w:rsidRPr="00177558">
        <w:rPr>
          <w:rFonts w:eastAsia="宋体"/>
          <w:color w:val="000000" w:themeColor="text1"/>
          <w:szCs w:val="20"/>
        </w:rPr>
        <w:t>epidural infection</w:t>
      </w:r>
      <w:r w:rsidRPr="00177558">
        <w:rPr>
          <w:rFonts w:eastAsia="宋体"/>
          <w:color w:val="000000" w:themeColor="text1"/>
          <w:szCs w:val="20"/>
        </w:rPr>
        <w:t>, etc.</w:t>
      </w:r>
    </w:p>
    <w:p w14:paraId="60FCCA0E" w14:textId="5AE4518B" w:rsidR="00564582" w:rsidRPr="00177558" w:rsidRDefault="00564582" w:rsidP="00564582">
      <w:pPr>
        <w:snapToGrid w:val="0"/>
        <w:spacing w:beforeLines="50" w:before="156" w:afterLines="50" w:after="156"/>
        <w:rPr>
          <w:rFonts w:eastAsia="宋体"/>
          <w:color w:val="000000" w:themeColor="text1"/>
          <w:szCs w:val="20"/>
        </w:rPr>
      </w:pPr>
      <w:r w:rsidRPr="00177558">
        <w:rPr>
          <w:rFonts w:eastAsia="宋体"/>
          <w:color w:val="000000" w:themeColor="text1"/>
          <w:szCs w:val="20"/>
        </w:rPr>
        <w:t>9.2.</w:t>
      </w:r>
      <w:r w:rsidR="003E0DC5" w:rsidRPr="00177558">
        <w:rPr>
          <w:rFonts w:eastAsia="宋体"/>
          <w:color w:val="000000" w:themeColor="text1"/>
          <w:szCs w:val="20"/>
        </w:rPr>
        <w:t>2</w:t>
      </w:r>
      <w:r w:rsidRPr="00177558">
        <w:rPr>
          <w:rFonts w:eastAsia="宋体"/>
          <w:color w:val="000000" w:themeColor="text1"/>
          <w:szCs w:val="20"/>
        </w:rPr>
        <w:t xml:space="preserve"> Intraoperative adverse events related to epidural and/or general </w:t>
      </w:r>
      <w:r w:rsidR="00F128D2" w:rsidRPr="00177558">
        <w:rPr>
          <w:rFonts w:eastAsia="宋体"/>
          <w:color w:val="000000" w:themeColor="text1"/>
          <w:szCs w:val="20"/>
        </w:rPr>
        <w:t>anest</w:t>
      </w:r>
      <w:r w:rsidRPr="00177558">
        <w:rPr>
          <w:rFonts w:eastAsia="宋体"/>
          <w:color w:val="000000" w:themeColor="text1"/>
          <w:szCs w:val="20"/>
        </w:rPr>
        <w:t xml:space="preserve">hesia may include the following: </w:t>
      </w:r>
    </w:p>
    <w:tbl>
      <w:tblPr>
        <w:tblW w:w="892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407"/>
        <w:gridCol w:w="6521"/>
      </w:tblGrid>
      <w:tr w:rsidR="00177558" w:rsidRPr="00177558" w14:paraId="366273DD" w14:textId="77777777" w:rsidTr="00350E5C">
        <w:tc>
          <w:tcPr>
            <w:tcW w:w="2407" w:type="dxa"/>
          </w:tcPr>
          <w:p w14:paraId="5CE071C5" w14:textId="549BE87F" w:rsidR="00564582" w:rsidRPr="00177558" w:rsidRDefault="00564582" w:rsidP="00D23B42">
            <w:pPr>
              <w:snapToGrid w:val="0"/>
              <w:spacing w:beforeLines="50" w:before="156" w:afterLines="50" w:after="156"/>
              <w:rPr>
                <w:rFonts w:eastAsia="宋体"/>
                <w:color w:val="000000" w:themeColor="text1"/>
                <w:szCs w:val="20"/>
              </w:rPr>
            </w:pPr>
            <w:r w:rsidRPr="00177558">
              <w:rPr>
                <w:color w:val="000000" w:themeColor="text1"/>
                <w:szCs w:val="20"/>
              </w:rPr>
              <w:t xml:space="preserve">Local </w:t>
            </w:r>
            <w:r w:rsidR="00F128D2" w:rsidRPr="00177558">
              <w:rPr>
                <w:color w:val="000000" w:themeColor="text1"/>
                <w:szCs w:val="20"/>
              </w:rPr>
              <w:t>anest</w:t>
            </w:r>
            <w:r w:rsidRPr="00177558">
              <w:rPr>
                <w:color w:val="000000" w:themeColor="text1"/>
                <w:szCs w:val="20"/>
              </w:rPr>
              <w:t>hetic intoxication</w:t>
            </w:r>
          </w:p>
        </w:tc>
        <w:tc>
          <w:tcPr>
            <w:tcW w:w="6521" w:type="dxa"/>
          </w:tcPr>
          <w:p w14:paraId="297987FB" w14:textId="531A5F44" w:rsidR="00564582" w:rsidRPr="00177558" w:rsidDel="000D77EB" w:rsidRDefault="00564582" w:rsidP="00D23B42">
            <w:pPr>
              <w:snapToGrid w:val="0"/>
              <w:spacing w:beforeLines="50" w:before="156" w:afterLines="50" w:after="156"/>
              <w:rPr>
                <w:rFonts w:eastAsia="宋体"/>
                <w:color w:val="000000" w:themeColor="text1"/>
                <w:szCs w:val="20"/>
              </w:rPr>
            </w:pPr>
            <w:r w:rsidRPr="00177558">
              <w:rPr>
                <w:color w:val="000000" w:themeColor="text1"/>
                <w:szCs w:val="20"/>
              </w:rPr>
              <w:t xml:space="preserve">Caused by unexpected intravascular injection of large-dose local </w:t>
            </w:r>
            <w:r w:rsidR="00F128D2" w:rsidRPr="00177558">
              <w:rPr>
                <w:color w:val="000000" w:themeColor="text1"/>
                <w:szCs w:val="20"/>
              </w:rPr>
              <w:t>anest</w:t>
            </w:r>
            <w:r w:rsidRPr="00177558">
              <w:rPr>
                <w:color w:val="000000" w:themeColor="text1"/>
                <w:szCs w:val="20"/>
              </w:rPr>
              <w:t xml:space="preserve">hetics, usually manifested as convulsion, twitch, loss of consciousness, arrhythmia, circulatory collapse, etc. </w:t>
            </w:r>
          </w:p>
        </w:tc>
      </w:tr>
      <w:tr w:rsidR="00177558" w:rsidRPr="00177558" w14:paraId="5F493F65" w14:textId="77777777" w:rsidTr="00350E5C">
        <w:tc>
          <w:tcPr>
            <w:tcW w:w="2407" w:type="dxa"/>
            <w:vAlign w:val="center"/>
          </w:tcPr>
          <w:p w14:paraId="7A03AA4A" w14:textId="77D0D3C9"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 xml:space="preserve">Total spinal </w:t>
            </w:r>
            <w:r w:rsidR="00F128D2" w:rsidRPr="00177558">
              <w:rPr>
                <w:rFonts w:eastAsia="宋体"/>
                <w:color w:val="000000" w:themeColor="text1"/>
                <w:szCs w:val="20"/>
              </w:rPr>
              <w:t>anest</w:t>
            </w:r>
            <w:r w:rsidRPr="00177558">
              <w:rPr>
                <w:rFonts w:eastAsia="宋体"/>
                <w:color w:val="000000" w:themeColor="text1"/>
                <w:szCs w:val="20"/>
              </w:rPr>
              <w:t>hesia</w:t>
            </w:r>
          </w:p>
        </w:tc>
        <w:tc>
          <w:tcPr>
            <w:tcW w:w="6521" w:type="dxa"/>
          </w:tcPr>
          <w:p w14:paraId="79A8E43F" w14:textId="096A293D" w:rsidR="00564582" w:rsidRPr="00177558" w:rsidDel="000D77EB" w:rsidRDefault="00564582" w:rsidP="00D23B42">
            <w:pPr>
              <w:snapToGrid w:val="0"/>
              <w:spacing w:beforeLines="50" w:before="156" w:afterLines="50" w:after="156"/>
              <w:rPr>
                <w:rFonts w:eastAsia="宋体"/>
                <w:color w:val="000000" w:themeColor="text1"/>
                <w:szCs w:val="20"/>
              </w:rPr>
            </w:pPr>
            <w:r w:rsidRPr="00177558">
              <w:rPr>
                <w:color w:val="000000" w:themeColor="text1"/>
                <w:szCs w:val="20"/>
              </w:rPr>
              <w:t xml:space="preserve">Caused by unexpected intraspinal injection of large-dose local </w:t>
            </w:r>
            <w:r w:rsidR="00F128D2" w:rsidRPr="00177558">
              <w:rPr>
                <w:color w:val="000000" w:themeColor="text1"/>
                <w:szCs w:val="20"/>
              </w:rPr>
              <w:t>anest</w:t>
            </w:r>
            <w:r w:rsidRPr="00177558">
              <w:rPr>
                <w:color w:val="000000" w:themeColor="text1"/>
                <w:szCs w:val="20"/>
              </w:rPr>
              <w:t>hetics, usually manifested as loss of sensation in all spinal innervated area, hypotension, loss of consciousness, apnea, etc.</w:t>
            </w:r>
          </w:p>
        </w:tc>
      </w:tr>
      <w:tr w:rsidR="00177558" w:rsidRPr="00177558" w14:paraId="6A292787" w14:textId="77777777" w:rsidTr="00350E5C">
        <w:tc>
          <w:tcPr>
            <w:tcW w:w="2407" w:type="dxa"/>
            <w:vAlign w:val="center"/>
          </w:tcPr>
          <w:p w14:paraId="1811DEEF" w14:textId="2F8ADA4F"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New</w:t>
            </w:r>
            <w:r w:rsidR="008377E6" w:rsidRPr="00177558">
              <w:rPr>
                <w:rFonts w:eastAsia="宋体"/>
                <w:color w:val="000000" w:themeColor="text1"/>
                <w:szCs w:val="20"/>
              </w:rPr>
              <w:t>-</w:t>
            </w:r>
            <w:r w:rsidRPr="00177558">
              <w:rPr>
                <w:rFonts w:eastAsia="宋体"/>
                <w:color w:val="000000" w:themeColor="text1"/>
                <w:szCs w:val="20"/>
              </w:rPr>
              <w:t>onset arrythmia</w:t>
            </w:r>
            <w:r w:rsidRPr="00177558" w:rsidDel="000D77EB">
              <w:rPr>
                <w:rFonts w:eastAsia="宋体"/>
                <w:color w:val="000000" w:themeColor="text1"/>
                <w:szCs w:val="20"/>
              </w:rPr>
              <w:t xml:space="preserve"> </w:t>
            </w:r>
          </w:p>
        </w:tc>
        <w:tc>
          <w:tcPr>
            <w:tcW w:w="6521" w:type="dxa"/>
          </w:tcPr>
          <w:p w14:paraId="00A2371E" w14:textId="50A00329" w:rsidR="00564582" w:rsidRPr="00177558" w:rsidRDefault="004A71D0"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Atrial/ventricular premature beat, supraventricular tachycardia, atrial fibrillation, etc.</w:t>
            </w:r>
          </w:p>
        </w:tc>
      </w:tr>
      <w:tr w:rsidR="00177558" w:rsidRPr="00177558" w14:paraId="7B057ADF" w14:textId="77777777" w:rsidTr="00350E5C">
        <w:tc>
          <w:tcPr>
            <w:tcW w:w="2407" w:type="dxa"/>
            <w:vAlign w:val="center"/>
          </w:tcPr>
          <w:p w14:paraId="47DE57A3" w14:textId="77777777"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Cardiac events</w:t>
            </w:r>
          </w:p>
        </w:tc>
        <w:tc>
          <w:tcPr>
            <w:tcW w:w="6521" w:type="dxa"/>
          </w:tcPr>
          <w:p w14:paraId="37D4D53E" w14:textId="199FE402"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Acute coronary syndrome, ventricular fibrillation (require emergent cardiopulmonary resuscitation)</w:t>
            </w:r>
            <w:r w:rsidR="004A71D0" w:rsidRPr="00177558">
              <w:rPr>
                <w:rFonts w:eastAsia="宋体"/>
                <w:color w:val="000000" w:themeColor="text1"/>
                <w:szCs w:val="20"/>
              </w:rPr>
              <w:t>, etc.</w:t>
            </w:r>
          </w:p>
        </w:tc>
      </w:tr>
      <w:tr w:rsidR="00177558" w:rsidRPr="00177558" w14:paraId="076A61C6" w14:textId="77777777" w:rsidTr="00350E5C">
        <w:tc>
          <w:tcPr>
            <w:tcW w:w="2407" w:type="dxa"/>
            <w:vAlign w:val="center"/>
          </w:tcPr>
          <w:p w14:paraId="1C47A491" w14:textId="77777777"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High airway pressure</w:t>
            </w:r>
          </w:p>
        </w:tc>
        <w:tc>
          <w:tcPr>
            <w:tcW w:w="6521" w:type="dxa"/>
          </w:tcPr>
          <w:p w14:paraId="0381035B" w14:textId="77777777"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Peak airway pressure &gt;30 cmH</w:t>
            </w:r>
            <w:r w:rsidRPr="00177558">
              <w:rPr>
                <w:rFonts w:eastAsia="宋体"/>
                <w:color w:val="000000" w:themeColor="text1"/>
                <w:szCs w:val="20"/>
                <w:vertAlign w:val="subscript"/>
              </w:rPr>
              <w:t>2</w:t>
            </w:r>
            <w:r w:rsidRPr="00177558">
              <w:rPr>
                <w:rFonts w:eastAsia="宋体"/>
                <w:color w:val="000000" w:themeColor="text1"/>
                <w:szCs w:val="20"/>
              </w:rPr>
              <w:t>O after readjusting endobronchial tube position by fiberscope re-examination, adequate muscle relaxation, and/or sputum suction.</w:t>
            </w:r>
          </w:p>
        </w:tc>
      </w:tr>
      <w:tr w:rsidR="00177558" w:rsidRPr="00177558" w14:paraId="4EF23771" w14:textId="77777777" w:rsidTr="00350E5C">
        <w:tc>
          <w:tcPr>
            <w:tcW w:w="2407" w:type="dxa"/>
            <w:vAlign w:val="center"/>
          </w:tcPr>
          <w:p w14:paraId="1735A6C0" w14:textId="77777777"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CPAP to non-ventilated lung</w:t>
            </w:r>
          </w:p>
        </w:tc>
        <w:tc>
          <w:tcPr>
            <w:tcW w:w="6521" w:type="dxa"/>
          </w:tcPr>
          <w:p w14:paraId="004AC19C" w14:textId="1FBED8F9" w:rsidR="00564582" w:rsidRPr="00177558" w:rsidRDefault="004A71D0"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Use of</w:t>
            </w:r>
            <w:r w:rsidR="00564582" w:rsidRPr="00177558">
              <w:rPr>
                <w:rFonts w:eastAsia="宋体"/>
                <w:color w:val="000000" w:themeColor="text1"/>
                <w:szCs w:val="20"/>
              </w:rPr>
              <w:t xml:space="preserve"> CPAP (continuous positive airway pressure) device </w:t>
            </w:r>
            <w:r w:rsidR="00EC7D30" w:rsidRPr="00177558">
              <w:rPr>
                <w:rFonts w:eastAsia="宋体"/>
                <w:color w:val="000000" w:themeColor="text1"/>
                <w:szCs w:val="20"/>
              </w:rPr>
              <w:t xml:space="preserve">to non-ventilated lung </w:t>
            </w:r>
            <w:r w:rsidR="00564582" w:rsidRPr="00177558">
              <w:rPr>
                <w:rFonts w:eastAsia="宋体"/>
                <w:color w:val="000000" w:themeColor="text1"/>
                <w:szCs w:val="20"/>
              </w:rPr>
              <w:t>during one-lung ventilation to relieve desaturation (pulse oxygen saturation &lt;88%).</w:t>
            </w:r>
          </w:p>
        </w:tc>
      </w:tr>
      <w:tr w:rsidR="00177558" w:rsidRPr="00177558" w14:paraId="78D2198A" w14:textId="77777777" w:rsidTr="00350E5C">
        <w:tc>
          <w:tcPr>
            <w:tcW w:w="2407" w:type="dxa"/>
            <w:vAlign w:val="center"/>
          </w:tcPr>
          <w:p w14:paraId="3D45C59D" w14:textId="77777777"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Bradycardia</w:t>
            </w:r>
          </w:p>
        </w:tc>
        <w:tc>
          <w:tcPr>
            <w:tcW w:w="6521" w:type="dxa"/>
          </w:tcPr>
          <w:p w14:paraId="38BAFEEA" w14:textId="77777777"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Heart rate &lt;45 beats per minute.</w:t>
            </w:r>
          </w:p>
        </w:tc>
      </w:tr>
      <w:tr w:rsidR="00177558" w:rsidRPr="00177558" w14:paraId="559A28A6" w14:textId="77777777" w:rsidTr="00350E5C">
        <w:tc>
          <w:tcPr>
            <w:tcW w:w="2407" w:type="dxa"/>
            <w:vAlign w:val="center"/>
          </w:tcPr>
          <w:p w14:paraId="2F2ACEBA" w14:textId="77777777"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Tachycardia</w:t>
            </w:r>
          </w:p>
        </w:tc>
        <w:tc>
          <w:tcPr>
            <w:tcW w:w="6521" w:type="dxa"/>
          </w:tcPr>
          <w:p w14:paraId="18497856" w14:textId="77777777"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Heart rate &gt;100 beats per minute.</w:t>
            </w:r>
          </w:p>
        </w:tc>
      </w:tr>
      <w:tr w:rsidR="00177558" w:rsidRPr="00177558" w14:paraId="0D3284C6" w14:textId="77777777" w:rsidTr="00350E5C">
        <w:tc>
          <w:tcPr>
            <w:tcW w:w="2407" w:type="dxa"/>
            <w:vAlign w:val="center"/>
          </w:tcPr>
          <w:p w14:paraId="161644FE" w14:textId="77777777"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Hypotension</w:t>
            </w:r>
          </w:p>
        </w:tc>
        <w:tc>
          <w:tcPr>
            <w:tcW w:w="6521" w:type="dxa"/>
          </w:tcPr>
          <w:p w14:paraId="6F619232" w14:textId="77777777"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Systolic blood pressure &lt;90mmHg or a decrease of &gt;30% from baseline value before surgery.</w:t>
            </w:r>
          </w:p>
        </w:tc>
      </w:tr>
      <w:tr w:rsidR="00177558" w:rsidRPr="00177558" w14:paraId="3024B598" w14:textId="77777777" w:rsidTr="00350E5C">
        <w:tc>
          <w:tcPr>
            <w:tcW w:w="2407" w:type="dxa"/>
            <w:vAlign w:val="center"/>
          </w:tcPr>
          <w:p w14:paraId="661C561A" w14:textId="77777777"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Hypertension</w:t>
            </w:r>
          </w:p>
        </w:tc>
        <w:tc>
          <w:tcPr>
            <w:tcW w:w="6521" w:type="dxa"/>
          </w:tcPr>
          <w:p w14:paraId="682009CC" w14:textId="77777777"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Systolic blood pressure &gt;180 mmHg or an increase of &gt;30% from baseline value before surgery.</w:t>
            </w:r>
          </w:p>
        </w:tc>
      </w:tr>
      <w:tr w:rsidR="00177558" w:rsidRPr="00177558" w14:paraId="79E6F4EA" w14:textId="77777777" w:rsidTr="00350E5C">
        <w:tc>
          <w:tcPr>
            <w:tcW w:w="2407" w:type="dxa"/>
            <w:vAlign w:val="center"/>
          </w:tcPr>
          <w:p w14:paraId="0B5763EF" w14:textId="77777777"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Teeth injury</w:t>
            </w:r>
          </w:p>
        </w:tc>
        <w:tc>
          <w:tcPr>
            <w:tcW w:w="6521" w:type="dxa"/>
          </w:tcPr>
          <w:p w14:paraId="32A187E4" w14:textId="77777777"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Caused by the procedure of laryngoscope exposure and endotracheal intubation.</w:t>
            </w:r>
          </w:p>
        </w:tc>
      </w:tr>
      <w:tr w:rsidR="00177558" w:rsidRPr="00177558" w14:paraId="1076296D" w14:textId="77777777" w:rsidTr="00350E5C">
        <w:tc>
          <w:tcPr>
            <w:tcW w:w="2407" w:type="dxa"/>
            <w:vAlign w:val="center"/>
          </w:tcPr>
          <w:p w14:paraId="2C4EB2F7" w14:textId="77777777"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Prophylaxis or prophylactic shock</w:t>
            </w:r>
          </w:p>
        </w:tc>
        <w:tc>
          <w:tcPr>
            <w:tcW w:w="6521" w:type="dxa"/>
          </w:tcPr>
          <w:p w14:paraId="62346E3E" w14:textId="0A197C59"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 xml:space="preserve">Caused by medications during </w:t>
            </w:r>
            <w:r w:rsidR="00F128D2" w:rsidRPr="00177558">
              <w:rPr>
                <w:rFonts w:eastAsia="宋体"/>
                <w:color w:val="000000" w:themeColor="text1"/>
                <w:szCs w:val="20"/>
              </w:rPr>
              <w:t>anest</w:t>
            </w:r>
            <w:r w:rsidRPr="00177558">
              <w:rPr>
                <w:rFonts w:eastAsia="宋体"/>
                <w:color w:val="000000" w:themeColor="text1"/>
                <w:szCs w:val="20"/>
              </w:rPr>
              <w:t xml:space="preserve">hesia, usually manifested as skin rash, bronchospasm, hypotension, shock, etc. </w:t>
            </w:r>
          </w:p>
        </w:tc>
      </w:tr>
      <w:tr w:rsidR="00177558" w:rsidRPr="00177558" w14:paraId="1AA6602D" w14:textId="77777777" w:rsidTr="00350E5C">
        <w:tc>
          <w:tcPr>
            <w:tcW w:w="2407" w:type="dxa"/>
            <w:vAlign w:val="center"/>
          </w:tcPr>
          <w:p w14:paraId="201FF977" w14:textId="77777777"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 xml:space="preserve">Others </w:t>
            </w:r>
          </w:p>
        </w:tc>
        <w:tc>
          <w:tcPr>
            <w:tcW w:w="6521" w:type="dxa"/>
          </w:tcPr>
          <w:p w14:paraId="05B20CEC" w14:textId="77777777" w:rsidR="00564582" w:rsidRPr="00177558" w:rsidRDefault="00564582" w:rsidP="00D23B42">
            <w:pPr>
              <w:snapToGrid w:val="0"/>
              <w:spacing w:beforeLines="50" w:before="156" w:afterLines="50" w:after="156"/>
              <w:rPr>
                <w:rFonts w:eastAsia="宋体"/>
                <w:color w:val="000000" w:themeColor="text1"/>
                <w:szCs w:val="20"/>
              </w:rPr>
            </w:pPr>
            <w:r w:rsidRPr="00177558">
              <w:rPr>
                <w:rFonts w:eastAsia="宋体"/>
                <w:color w:val="000000" w:themeColor="text1"/>
                <w:szCs w:val="20"/>
              </w:rPr>
              <w:t>---</w:t>
            </w:r>
          </w:p>
        </w:tc>
      </w:tr>
    </w:tbl>
    <w:p w14:paraId="7BC458CA" w14:textId="77777777" w:rsidR="00564582" w:rsidRPr="00177558" w:rsidRDefault="00564582" w:rsidP="00564582">
      <w:pPr>
        <w:snapToGrid w:val="0"/>
        <w:spacing w:beforeLines="50" w:before="156" w:afterLines="50" w:after="156"/>
        <w:rPr>
          <w:rFonts w:eastAsia="宋体"/>
          <w:color w:val="000000" w:themeColor="text1"/>
          <w:szCs w:val="20"/>
        </w:rPr>
      </w:pPr>
      <w:r w:rsidRPr="00177558">
        <w:rPr>
          <w:rFonts w:eastAsia="宋体"/>
          <w:color w:val="000000" w:themeColor="text1"/>
          <w:szCs w:val="20"/>
        </w:rPr>
        <w:t>9.2.2 Postoperative adverse events</w:t>
      </w:r>
    </w:p>
    <w:p w14:paraId="368F314C" w14:textId="5806813B" w:rsidR="00564582" w:rsidRPr="00177558" w:rsidRDefault="00564582" w:rsidP="00564582">
      <w:pPr>
        <w:snapToGrid w:val="0"/>
        <w:spacing w:beforeLines="50" w:before="156" w:afterLines="50" w:after="156"/>
        <w:rPr>
          <w:rFonts w:eastAsia="宋体"/>
          <w:color w:val="000000" w:themeColor="text1"/>
          <w:szCs w:val="20"/>
        </w:rPr>
      </w:pPr>
      <w:r w:rsidRPr="00177558">
        <w:rPr>
          <w:rFonts w:eastAsia="宋体"/>
          <w:color w:val="000000" w:themeColor="text1"/>
          <w:szCs w:val="20"/>
        </w:rPr>
        <w:lastRenderedPageBreak/>
        <w:t>9.2.2.1 Adverse events related to epidural analgesia include epidural catheter obstruction, inadequate epidural analgesia, epidural catheter dislodgement, epidural hematoma, epidural abscess, sequelae of nerve injury, post</w:t>
      </w:r>
      <w:r w:rsidR="004A71D0" w:rsidRPr="00177558">
        <w:rPr>
          <w:rFonts w:eastAsia="宋体"/>
          <w:color w:val="000000" w:themeColor="text1"/>
          <w:szCs w:val="20"/>
        </w:rPr>
        <w:t>-</w:t>
      </w:r>
      <w:r w:rsidRPr="00177558">
        <w:rPr>
          <w:rFonts w:eastAsia="宋体"/>
          <w:color w:val="000000" w:themeColor="text1"/>
          <w:szCs w:val="20"/>
        </w:rPr>
        <w:t>dural puncture headache, pruritus, leg weakness (muscle strength of less than grade 5), etc.</w:t>
      </w:r>
    </w:p>
    <w:p w14:paraId="2E630A73" w14:textId="77777777" w:rsidR="00564582" w:rsidRPr="00177558" w:rsidRDefault="00564582" w:rsidP="00564582">
      <w:pPr>
        <w:snapToGrid w:val="0"/>
        <w:spacing w:beforeLines="50" w:before="156" w:afterLines="50" w:after="156"/>
        <w:rPr>
          <w:rFonts w:eastAsia="宋体"/>
          <w:color w:val="000000" w:themeColor="text1"/>
          <w:szCs w:val="20"/>
        </w:rPr>
      </w:pPr>
      <w:r w:rsidRPr="00177558">
        <w:rPr>
          <w:rFonts w:eastAsia="宋体"/>
          <w:color w:val="000000" w:themeColor="text1"/>
          <w:szCs w:val="20"/>
        </w:rPr>
        <w:t>9.2.2.2 Other adverse events include nausea, vomiting, postoperative hypotension (systolic blood pressure &lt;90 mmHg or a decrease of &gt;30% from baseline), postoperative hypertension (systolic blood pressure &gt;180 mmHg or an increase of &gt;30% from baseline), postoperative bradycardia (heart rate &lt;45 bpm), postoperative tachycardia (heart rate &gt;100 bpm), inadequate analgesia, etc.</w:t>
      </w:r>
    </w:p>
    <w:p w14:paraId="2894AF73" w14:textId="3A7B038A" w:rsidR="00564582" w:rsidRPr="00177558" w:rsidRDefault="00564582" w:rsidP="00564582">
      <w:pPr>
        <w:snapToGrid w:val="0"/>
        <w:spacing w:beforeLines="50" w:before="156" w:afterLines="50" w:after="156"/>
        <w:rPr>
          <w:rFonts w:eastAsia="宋体"/>
          <w:color w:val="000000" w:themeColor="text1"/>
          <w:szCs w:val="20"/>
        </w:rPr>
      </w:pPr>
      <w:r w:rsidRPr="00177558">
        <w:rPr>
          <w:rFonts w:eastAsia="宋体"/>
          <w:color w:val="000000" w:themeColor="text1"/>
          <w:szCs w:val="20"/>
        </w:rPr>
        <w:t xml:space="preserve">9.2.3 In the present study, adverse events will be monitored from the beginning of </w:t>
      </w:r>
      <w:r w:rsidR="00F128D2" w:rsidRPr="00177558">
        <w:rPr>
          <w:rFonts w:eastAsia="宋体"/>
          <w:color w:val="000000" w:themeColor="text1"/>
          <w:szCs w:val="20"/>
        </w:rPr>
        <w:t>anest</w:t>
      </w:r>
      <w:r w:rsidRPr="00177558">
        <w:rPr>
          <w:rFonts w:eastAsia="宋体"/>
          <w:color w:val="000000" w:themeColor="text1"/>
          <w:szCs w:val="20"/>
        </w:rPr>
        <w:t xml:space="preserve">hesia (epidural puncture or induction of general </w:t>
      </w:r>
      <w:r w:rsidR="00F128D2" w:rsidRPr="00177558">
        <w:rPr>
          <w:rFonts w:eastAsia="宋体"/>
          <w:color w:val="000000" w:themeColor="text1"/>
          <w:szCs w:val="20"/>
        </w:rPr>
        <w:t>anest</w:t>
      </w:r>
      <w:r w:rsidRPr="00177558">
        <w:rPr>
          <w:rFonts w:eastAsia="宋体"/>
          <w:color w:val="000000" w:themeColor="text1"/>
          <w:szCs w:val="20"/>
        </w:rPr>
        <w:t>hesia) until 72 hours after surgery, i.e., end of patient-controlled analgesia.</w:t>
      </w:r>
    </w:p>
    <w:p w14:paraId="436B2003" w14:textId="77777777" w:rsidR="004A71D0" w:rsidRPr="00177558" w:rsidRDefault="004A71D0" w:rsidP="00564582">
      <w:pPr>
        <w:snapToGrid w:val="0"/>
        <w:spacing w:beforeLines="50" w:before="156" w:afterLines="50" w:after="156"/>
        <w:rPr>
          <w:rFonts w:eastAsia="宋体"/>
          <w:color w:val="000000" w:themeColor="text1"/>
          <w:szCs w:val="20"/>
        </w:rPr>
      </w:pPr>
    </w:p>
    <w:p w14:paraId="7B562682" w14:textId="77777777" w:rsidR="004A71D0" w:rsidRPr="00177558" w:rsidRDefault="004A71D0" w:rsidP="004A71D0">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9.3 Management </w:t>
      </w:r>
    </w:p>
    <w:p w14:paraId="33105618" w14:textId="1F3EE1E8" w:rsidR="004A71D0" w:rsidRPr="00177558" w:rsidRDefault="004A71D0" w:rsidP="004A71D0">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9.3.1 Therapies will be provided according to patients’ condition and routine practice. Generally, hypotension is managed with lighting </w:t>
      </w:r>
      <w:r w:rsidR="00F128D2" w:rsidRPr="00177558">
        <w:rPr>
          <w:rFonts w:cstheme="minorHAnsi"/>
          <w:color w:val="000000" w:themeColor="text1"/>
          <w:szCs w:val="20"/>
        </w:rPr>
        <w:t>anest</w:t>
      </w:r>
      <w:r w:rsidRPr="00177558">
        <w:rPr>
          <w:rFonts w:cstheme="minorHAnsi"/>
          <w:color w:val="000000" w:themeColor="text1"/>
          <w:szCs w:val="20"/>
        </w:rPr>
        <w:t xml:space="preserve">hesia, intravenous fluid and vasopressors; hypertension is managed with deepening </w:t>
      </w:r>
      <w:r w:rsidR="00F128D2" w:rsidRPr="00177558">
        <w:rPr>
          <w:rFonts w:cstheme="minorHAnsi"/>
          <w:color w:val="000000" w:themeColor="text1"/>
          <w:szCs w:val="20"/>
        </w:rPr>
        <w:t>anest</w:t>
      </w:r>
      <w:r w:rsidRPr="00177558">
        <w:rPr>
          <w:rFonts w:cstheme="minorHAnsi"/>
          <w:color w:val="000000" w:themeColor="text1"/>
          <w:szCs w:val="20"/>
        </w:rPr>
        <w:t xml:space="preserve">hesia and antihypertensive drugs; bradycardia is managed with lighting </w:t>
      </w:r>
      <w:r w:rsidR="00F128D2" w:rsidRPr="00177558">
        <w:rPr>
          <w:rFonts w:cstheme="minorHAnsi"/>
          <w:color w:val="000000" w:themeColor="text1"/>
          <w:szCs w:val="20"/>
        </w:rPr>
        <w:t>anest</w:t>
      </w:r>
      <w:r w:rsidRPr="00177558">
        <w:rPr>
          <w:rFonts w:cstheme="minorHAnsi"/>
          <w:color w:val="000000" w:themeColor="text1"/>
          <w:szCs w:val="20"/>
        </w:rPr>
        <w:t xml:space="preserve">hesia and atropine; tachycardia is managed with deepening </w:t>
      </w:r>
      <w:r w:rsidR="00F128D2" w:rsidRPr="00177558">
        <w:rPr>
          <w:rFonts w:cstheme="minorHAnsi"/>
          <w:color w:val="000000" w:themeColor="text1"/>
          <w:szCs w:val="20"/>
        </w:rPr>
        <w:t>anest</w:t>
      </w:r>
      <w:r w:rsidRPr="00177558">
        <w:rPr>
          <w:rFonts w:cstheme="minorHAnsi"/>
          <w:color w:val="000000" w:themeColor="text1"/>
          <w:szCs w:val="20"/>
        </w:rPr>
        <w:t>hesia, intravenous fluid and esmolol when necessary.</w:t>
      </w:r>
    </w:p>
    <w:p w14:paraId="14C39CC8" w14:textId="4E5C1508" w:rsidR="004A71D0" w:rsidRPr="00177558" w:rsidRDefault="004A71D0" w:rsidP="004A71D0">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9.3.2 The study intervention (epidural </w:t>
      </w:r>
      <w:r w:rsidR="00F128D2" w:rsidRPr="00177558">
        <w:rPr>
          <w:rFonts w:cstheme="minorHAnsi"/>
          <w:color w:val="000000" w:themeColor="text1"/>
          <w:szCs w:val="20"/>
        </w:rPr>
        <w:t>anest</w:t>
      </w:r>
      <w:r w:rsidRPr="00177558">
        <w:rPr>
          <w:rFonts w:cstheme="minorHAnsi"/>
          <w:color w:val="000000" w:themeColor="text1"/>
          <w:szCs w:val="20"/>
        </w:rPr>
        <w:t xml:space="preserve">hesia and/or postoperative epidural/intravenous analgesia) can be stopped temporarily or permanently if considered necessarily by the attending </w:t>
      </w:r>
      <w:r w:rsidR="00F128D2" w:rsidRPr="00177558">
        <w:rPr>
          <w:rFonts w:cstheme="minorHAnsi"/>
          <w:color w:val="000000" w:themeColor="text1"/>
          <w:szCs w:val="20"/>
        </w:rPr>
        <w:t>anest</w:t>
      </w:r>
      <w:r w:rsidRPr="00177558">
        <w:rPr>
          <w:rFonts w:cstheme="minorHAnsi"/>
          <w:color w:val="000000" w:themeColor="text1"/>
          <w:szCs w:val="20"/>
        </w:rPr>
        <w:t xml:space="preserve">hesiologist or surgeons. The time and reasons of study intervention interruption will be recorded. </w:t>
      </w:r>
    </w:p>
    <w:p w14:paraId="2F6251C4" w14:textId="77777777" w:rsidR="004A71D0" w:rsidRPr="00177558" w:rsidRDefault="004A71D0" w:rsidP="004A71D0">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9.3.3 In case that the patient-controlled analgesia (for study intervention) is terminated early, other analgesics will be provided.</w:t>
      </w:r>
    </w:p>
    <w:p w14:paraId="69E78D04" w14:textId="77777777" w:rsidR="004A71D0" w:rsidRPr="00177558" w:rsidRDefault="004A71D0" w:rsidP="004A71D0">
      <w:pPr>
        <w:snapToGrid w:val="0"/>
        <w:spacing w:beforeLines="50" w:before="156" w:afterLines="50" w:after="156"/>
        <w:rPr>
          <w:rFonts w:cstheme="minorHAnsi"/>
          <w:color w:val="000000" w:themeColor="text1"/>
          <w:szCs w:val="20"/>
        </w:rPr>
      </w:pPr>
    </w:p>
    <w:p w14:paraId="7319B0DC" w14:textId="77777777" w:rsidR="004A71D0" w:rsidRPr="00177558" w:rsidRDefault="004A71D0" w:rsidP="004A71D0">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9.4 Record </w:t>
      </w:r>
    </w:p>
    <w:p w14:paraId="3BA2E308" w14:textId="77777777" w:rsidR="004A71D0" w:rsidRPr="00177558" w:rsidRDefault="004A71D0" w:rsidP="004A71D0">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9.4.1 Any adverse event should be documented, including occurrence, type/diagnosis, time of diagnosis, management, duration of persistence, and sequelae.</w:t>
      </w:r>
    </w:p>
    <w:p w14:paraId="72EC6E2A" w14:textId="77777777" w:rsidR="004A71D0" w:rsidRPr="00177558" w:rsidRDefault="004A71D0" w:rsidP="004A71D0">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9.4.2 Any adverse event should be followed up until it is completely resolved or therapy terminated.</w:t>
      </w:r>
    </w:p>
    <w:p w14:paraId="1E2123E9" w14:textId="77777777" w:rsidR="004A71D0" w:rsidRPr="00177558" w:rsidRDefault="004A71D0" w:rsidP="00564582">
      <w:pPr>
        <w:rPr>
          <w:color w:val="000000" w:themeColor="text1"/>
          <w:szCs w:val="20"/>
        </w:rPr>
      </w:pPr>
    </w:p>
    <w:p w14:paraId="1F0F47D9" w14:textId="77777777" w:rsidR="00564582" w:rsidRPr="00177558" w:rsidRDefault="00564582" w:rsidP="005612D3">
      <w:pPr>
        <w:pStyle w:val="2"/>
        <w:rPr>
          <w:color w:val="000000" w:themeColor="text1"/>
          <w:sz w:val="20"/>
          <w:szCs w:val="20"/>
        </w:rPr>
      </w:pPr>
      <w:bookmarkStart w:id="56" w:name="_Toc43105057"/>
      <w:bookmarkStart w:id="57" w:name="_Toc45825809"/>
      <w:bookmarkStart w:id="58" w:name="_Toc48424482"/>
      <w:bookmarkStart w:id="59" w:name="_Toc48424765"/>
      <w:r w:rsidRPr="00177558">
        <w:rPr>
          <w:color w:val="000000" w:themeColor="text1"/>
          <w:sz w:val="20"/>
          <w:szCs w:val="20"/>
        </w:rPr>
        <w:t>10. Severe adverse events</w:t>
      </w:r>
      <w:bookmarkEnd w:id="56"/>
      <w:bookmarkEnd w:id="57"/>
      <w:bookmarkEnd w:id="58"/>
      <w:bookmarkEnd w:id="59"/>
    </w:p>
    <w:p w14:paraId="28441B96" w14:textId="77777777" w:rsidR="00564582" w:rsidRPr="00177558" w:rsidRDefault="00564582" w:rsidP="00564582">
      <w:pPr>
        <w:snapToGrid w:val="0"/>
        <w:spacing w:beforeLines="50" w:before="156" w:afterLines="50" w:after="156"/>
        <w:rPr>
          <w:b/>
          <w:bCs/>
          <w:i/>
          <w:iCs/>
          <w:color w:val="000000" w:themeColor="text1"/>
          <w:szCs w:val="20"/>
        </w:rPr>
      </w:pPr>
      <w:r w:rsidRPr="00177558">
        <w:rPr>
          <w:b/>
          <w:bCs/>
          <w:i/>
          <w:iCs/>
          <w:color w:val="000000" w:themeColor="text1"/>
          <w:szCs w:val="20"/>
        </w:rPr>
        <w:t>10.1 Definition</w:t>
      </w:r>
    </w:p>
    <w:p w14:paraId="57E31578"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A severe adverse event indicates any unpredictable medical events that lead to death, threat of life, prolonged length of hospital stays, persistent disability or dysfunction, or other severe events. </w:t>
      </w:r>
    </w:p>
    <w:p w14:paraId="3DBB7D7A" w14:textId="77777777" w:rsidR="00564582" w:rsidRPr="00177558" w:rsidRDefault="00564582" w:rsidP="00564582">
      <w:pPr>
        <w:snapToGrid w:val="0"/>
        <w:spacing w:beforeLines="50" w:before="156" w:afterLines="50" w:after="156"/>
        <w:rPr>
          <w:color w:val="000000" w:themeColor="text1"/>
          <w:szCs w:val="20"/>
        </w:rPr>
      </w:pPr>
    </w:p>
    <w:p w14:paraId="73EDEFCB" w14:textId="77777777" w:rsidR="00D13F59" w:rsidRPr="00177558" w:rsidRDefault="00D13F59" w:rsidP="00D13F59">
      <w:pPr>
        <w:snapToGrid w:val="0"/>
        <w:spacing w:beforeLines="50" w:before="156" w:afterLines="50" w:after="156"/>
        <w:rPr>
          <w:b/>
          <w:bCs/>
          <w:i/>
          <w:iCs/>
          <w:color w:val="000000" w:themeColor="text1"/>
          <w:szCs w:val="20"/>
        </w:rPr>
      </w:pPr>
      <w:r w:rsidRPr="00177558">
        <w:rPr>
          <w:b/>
          <w:bCs/>
          <w:i/>
          <w:iCs/>
          <w:color w:val="000000" w:themeColor="text1"/>
          <w:szCs w:val="20"/>
        </w:rPr>
        <w:t>10.2 Monitoring severe adverse events</w:t>
      </w:r>
    </w:p>
    <w:p w14:paraId="0A152E2B" w14:textId="1D8123A2" w:rsidR="00D13F59" w:rsidRPr="00177558" w:rsidRDefault="00D13F59" w:rsidP="00D13F59">
      <w:pPr>
        <w:snapToGrid w:val="0"/>
        <w:spacing w:beforeLines="50" w:before="156" w:afterLines="50" w:after="156"/>
        <w:rPr>
          <w:color w:val="000000" w:themeColor="text1"/>
          <w:szCs w:val="20"/>
        </w:rPr>
      </w:pPr>
      <w:r w:rsidRPr="00177558">
        <w:rPr>
          <w:color w:val="000000" w:themeColor="text1"/>
          <w:szCs w:val="20"/>
        </w:rPr>
        <w:t xml:space="preserve">In the present study, severe adverse events will be monitored from the beginning of </w:t>
      </w:r>
      <w:r w:rsidR="00F128D2" w:rsidRPr="00177558">
        <w:rPr>
          <w:color w:val="000000" w:themeColor="text1"/>
          <w:szCs w:val="20"/>
        </w:rPr>
        <w:t>anest</w:t>
      </w:r>
      <w:r w:rsidRPr="00177558">
        <w:rPr>
          <w:color w:val="000000" w:themeColor="text1"/>
          <w:szCs w:val="20"/>
        </w:rPr>
        <w:t xml:space="preserve">hesia (epidural puncture or induction of general </w:t>
      </w:r>
      <w:r w:rsidR="00F128D2" w:rsidRPr="00177558">
        <w:rPr>
          <w:color w:val="000000" w:themeColor="text1"/>
          <w:szCs w:val="20"/>
        </w:rPr>
        <w:t>anest</w:t>
      </w:r>
      <w:r w:rsidRPr="00177558">
        <w:rPr>
          <w:color w:val="000000" w:themeColor="text1"/>
          <w:szCs w:val="20"/>
        </w:rPr>
        <w:t>hesia) until 72 hours after surgery, i.e., end of patient-controlled analgesia.</w:t>
      </w:r>
    </w:p>
    <w:p w14:paraId="1117FE1A" w14:textId="77777777" w:rsidR="00D13F59" w:rsidRPr="00177558" w:rsidRDefault="00D13F59" w:rsidP="00564582">
      <w:pPr>
        <w:snapToGrid w:val="0"/>
        <w:spacing w:beforeLines="50" w:before="156" w:afterLines="50" w:after="156"/>
        <w:rPr>
          <w:b/>
          <w:bCs/>
          <w:i/>
          <w:iCs/>
          <w:color w:val="000000" w:themeColor="text1"/>
          <w:szCs w:val="20"/>
        </w:rPr>
      </w:pPr>
    </w:p>
    <w:p w14:paraId="5CC985D7" w14:textId="5C516AFB" w:rsidR="00564582" w:rsidRPr="00177558" w:rsidRDefault="00564582" w:rsidP="00564582">
      <w:pPr>
        <w:snapToGrid w:val="0"/>
        <w:spacing w:beforeLines="50" w:before="156" w:afterLines="50" w:after="156"/>
        <w:rPr>
          <w:b/>
          <w:bCs/>
          <w:i/>
          <w:iCs/>
          <w:color w:val="000000" w:themeColor="text1"/>
          <w:szCs w:val="20"/>
        </w:rPr>
      </w:pPr>
      <w:r w:rsidRPr="00177558">
        <w:rPr>
          <w:b/>
          <w:bCs/>
          <w:i/>
          <w:iCs/>
          <w:color w:val="000000" w:themeColor="text1"/>
          <w:szCs w:val="20"/>
        </w:rPr>
        <w:t>10.</w:t>
      </w:r>
      <w:r w:rsidR="00D13F59" w:rsidRPr="00177558">
        <w:rPr>
          <w:b/>
          <w:bCs/>
          <w:i/>
          <w:iCs/>
          <w:color w:val="000000" w:themeColor="text1"/>
          <w:szCs w:val="20"/>
        </w:rPr>
        <w:t>3</w:t>
      </w:r>
      <w:r w:rsidRPr="00177558">
        <w:rPr>
          <w:b/>
          <w:bCs/>
          <w:i/>
          <w:iCs/>
          <w:color w:val="000000" w:themeColor="text1"/>
          <w:szCs w:val="20"/>
        </w:rPr>
        <w:t xml:space="preserve"> Management </w:t>
      </w:r>
    </w:p>
    <w:p w14:paraId="3A205EC0"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In case of any severe adverse events, the study intervention will be stopped and treatment will be initiated immediately according to routine practice. </w:t>
      </w:r>
    </w:p>
    <w:p w14:paraId="06DFB6D5" w14:textId="77777777" w:rsidR="00564582" w:rsidRPr="00177558" w:rsidRDefault="00564582" w:rsidP="00564582">
      <w:pPr>
        <w:snapToGrid w:val="0"/>
        <w:spacing w:beforeLines="50" w:before="156" w:afterLines="50" w:after="156"/>
        <w:rPr>
          <w:color w:val="000000" w:themeColor="text1"/>
          <w:szCs w:val="20"/>
        </w:rPr>
      </w:pPr>
    </w:p>
    <w:p w14:paraId="4F75BD01" w14:textId="3A82022A" w:rsidR="00564582" w:rsidRPr="00177558" w:rsidRDefault="00564582" w:rsidP="00564582">
      <w:pPr>
        <w:snapToGrid w:val="0"/>
        <w:spacing w:beforeLines="50" w:before="156" w:afterLines="50" w:after="156"/>
        <w:rPr>
          <w:b/>
          <w:bCs/>
          <w:i/>
          <w:iCs/>
          <w:color w:val="000000" w:themeColor="text1"/>
          <w:szCs w:val="20"/>
        </w:rPr>
      </w:pPr>
      <w:r w:rsidRPr="00177558">
        <w:rPr>
          <w:b/>
          <w:bCs/>
          <w:i/>
          <w:iCs/>
          <w:color w:val="000000" w:themeColor="text1"/>
          <w:szCs w:val="20"/>
        </w:rPr>
        <w:lastRenderedPageBreak/>
        <w:t>10.</w:t>
      </w:r>
      <w:r w:rsidR="00D13F59" w:rsidRPr="00177558">
        <w:rPr>
          <w:b/>
          <w:bCs/>
          <w:i/>
          <w:iCs/>
          <w:color w:val="000000" w:themeColor="text1"/>
          <w:szCs w:val="20"/>
        </w:rPr>
        <w:t>4</w:t>
      </w:r>
      <w:r w:rsidRPr="00177558">
        <w:rPr>
          <w:b/>
          <w:bCs/>
          <w:i/>
          <w:iCs/>
          <w:color w:val="000000" w:themeColor="text1"/>
          <w:szCs w:val="20"/>
        </w:rPr>
        <w:t xml:space="preserve"> Record and report</w:t>
      </w:r>
    </w:p>
    <w:p w14:paraId="72E0AEF8"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10.3.1 In case of any severe adverse event, apart from active treatment and record as above, the principal investigator and the Clinical Research Ethics Committee of Peking University First Hospital will be informed within 24 hours in report form.</w:t>
      </w:r>
    </w:p>
    <w:p w14:paraId="30A5579B"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10.3.2 In case of study intervention related death, immediately stop the clinical trial, report the event to the Ethics Committee as soon as possible, record in detail and carefully preserve the related documents.</w:t>
      </w:r>
    </w:p>
    <w:p w14:paraId="521EA45B" w14:textId="30A6FB92"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10.3.3 Any severe adverse event must be followed up until it is completely resolved or when therapy is ended.</w:t>
      </w:r>
    </w:p>
    <w:p w14:paraId="110DCCCF" w14:textId="77777777" w:rsidR="00F92F45" w:rsidRPr="00177558" w:rsidRDefault="00F92F45" w:rsidP="00564582">
      <w:pPr>
        <w:snapToGrid w:val="0"/>
        <w:spacing w:beforeLines="50" w:before="156" w:afterLines="50" w:after="156"/>
        <w:rPr>
          <w:color w:val="000000" w:themeColor="text1"/>
          <w:szCs w:val="20"/>
        </w:rPr>
      </w:pPr>
    </w:p>
    <w:p w14:paraId="7C942919" w14:textId="77777777" w:rsidR="00564582" w:rsidRPr="00177558" w:rsidRDefault="00564582" w:rsidP="005612D3">
      <w:pPr>
        <w:pStyle w:val="2"/>
        <w:rPr>
          <w:color w:val="000000" w:themeColor="text1"/>
          <w:sz w:val="20"/>
          <w:szCs w:val="20"/>
        </w:rPr>
      </w:pPr>
      <w:bookmarkStart w:id="60" w:name="_Toc48424483"/>
      <w:bookmarkStart w:id="61" w:name="_Toc48424766"/>
      <w:r w:rsidRPr="00177558">
        <w:rPr>
          <w:color w:val="000000" w:themeColor="text1"/>
          <w:sz w:val="20"/>
          <w:szCs w:val="20"/>
        </w:rPr>
        <w:t>11. The rule of unmasking</w:t>
      </w:r>
      <w:bookmarkEnd w:id="60"/>
      <w:bookmarkEnd w:id="61"/>
    </w:p>
    <w:p w14:paraId="5AF98F74"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1.1 After the follow-up of all cases have been completed, the data of case report forms have been checked as correct, and the data entry have been finished and checked without problems, the database will be locked. </w:t>
      </w:r>
    </w:p>
    <w:p w14:paraId="33013A38"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1.2 After the database is locked, the first unmasking will be conducted. And the database will be sent to the statisticians for statistical analysis.</w:t>
      </w:r>
    </w:p>
    <w:p w14:paraId="51235175"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1.3 When the statistical analysis was completed, a second unmasking will be performed to determine which group is the intervention group or the control group.</w:t>
      </w:r>
    </w:p>
    <w:p w14:paraId="52F8CA8C" w14:textId="77777777" w:rsidR="00564582" w:rsidRPr="00177558" w:rsidRDefault="00564582" w:rsidP="00350E5C">
      <w:pPr>
        <w:snapToGrid w:val="0"/>
        <w:spacing w:beforeLines="50" w:before="156" w:afterLines="50" w:after="156"/>
        <w:rPr>
          <w:rFonts w:cstheme="minorHAnsi"/>
          <w:color w:val="000000" w:themeColor="text1"/>
          <w:szCs w:val="20"/>
        </w:rPr>
      </w:pPr>
    </w:p>
    <w:p w14:paraId="2D7F3CEB" w14:textId="77777777" w:rsidR="00564582" w:rsidRPr="00177558" w:rsidRDefault="00564582" w:rsidP="00350E5C">
      <w:pPr>
        <w:pStyle w:val="2"/>
        <w:snapToGrid w:val="0"/>
        <w:spacing w:beforeLines="50" w:before="156" w:afterLines="50" w:after="156"/>
        <w:rPr>
          <w:color w:val="000000" w:themeColor="text1"/>
          <w:sz w:val="20"/>
          <w:szCs w:val="20"/>
        </w:rPr>
      </w:pPr>
      <w:bookmarkStart w:id="62" w:name="_Toc43105058"/>
      <w:bookmarkStart w:id="63" w:name="_Toc45825810"/>
      <w:bookmarkStart w:id="64" w:name="_Toc48424484"/>
      <w:bookmarkStart w:id="65" w:name="_Toc48424767"/>
      <w:r w:rsidRPr="00177558">
        <w:rPr>
          <w:color w:val="000000" w:themeColor="text1"/>
          <w:sz w:val="20"/>
          <w:szCs w:val="20"/>
        </w:rPr>
        <w:t>12. Data management</w:t>
      </w:r>
      <w:bookmarkEnd w:id="62"/>
      <w:bookmarkEnd w:id="63"/>
      <w:bookmarkEnd w:id="64"/>
      <w:bookmarkEnd w:id="65"/>
    </w:p>
    <w:p w14:paraId="0550D7F8" w14:textId="57E6C3EE" w:rsidR="00564582" w:rsidRPr="00177558" w:rsidRDefault="00564582" w:rsidP="0046305A">
      <w:pPr>
        <w:snapToGrid w:val="0"/>
        <w:spacing w:beforeLines="50" w:before="156" w:afterLines="50" w:after="156"/>
        <w:rPr>
          <w:rFonts w:cstheme="minorHAnsi"/>
          <w:color w:val="000000" w:themeColor="text1"/>
          <w:szCs w:val="20"/>
        </w:rPr>
      </w:pPr>
      <w:bookmarkStart w:id="66" w:name="OLE_LINK1"/>
      <w:bookmarkStart w:id="67" w:name="OLE_LINK2"/>
      <w:r w:rsidRPr="00177558">
        <w:rPr>
          <w:rFonts w:cstheme="minorHAnsi"/>
          <w:color w:val="000000" w:themeColor="text1"/>
          <w:szCs w:val="20"/>
        </w:rPr>
        <w:t>12.1 All data collected during the study period will be recorded in the case report form (CRF) by designated</w:t>
      </w:r>
      <w:r w:rsidRPr="00177558" w:rsidDel="00A8646D">
        <w:rPr>
          <w:rFonts w:cstheme="minorHAnsi"/>
          <w:color w:val="000000" w:themeColor="text1"/>
          <w:szCs w:val="20"/>
        </w:rPr>
        <w:t xml:space="preserve"> </w:t>
      </w:r>
      <w:r w:rsidRPr="00177558">
        <w:rPr>
          <w:rFonts w:cstheme="minorHAnsi"/>
          <w:color w:val="000000" w:themeColor="text1"/>
          <w:szCs w:val="20"/>
        </w:rPr>
        <w:t xml:space="preserve">investigators. The investigators </w:t>
      </w:r>
      <w:r w:rsidR="004A71D0" w:rsidRPr="00177558">
        <w:rPr>
          <w:rFonts w:cstheme="minorHAnsi"/>
          <w:color w:val="000000" w:themeColor="text1"/>
          <w:szCs w:val="20"/>
        </w:rPr>
        <w:t>are</w:t>
      </w:r>
      <w:r w:rsidRPr="00177558">
        <w:rPr>
          <w:rFonts w:cstheme="minorHAnsi"/>
          <w:color w:val="000000" w:themeColor="text1"/>
          <w:szCs w:val="20"/>
        </w:rPr>
        <w:t xml:space="preserve"> trained to obey the predefined data-collection rule</w:t>
      </w:r>
      <w:r w:rsidRPr="00177558" w:rsidDel="00973354">
        <w:rPr>
          <w:rFonts w:cstheme="minorHAnsi"/>
          <w:color w:val="000000" w:themeColor="text1"/>
          <w:szCs w:val="20"/>
        </w:rPr>
        <w:t xml:space="preserve"> </w:t>
      </w:r>
      <w:r w:rsidRPr="00177558">
        <w:rPr>
          <w:rFonts w:cstheme="minorHAnsi"/>
          <w:color w:val="000000" w:themeColor="text1"/>
          <w:szCs w:val="20"/>
        </w:rPr>
        <w:t xml:space="preserve">and complete the CRF as soon as possible after the </w:t>
      </w:r>
      <w:r w:rsidR="004A71D0" w:rsidRPr="00177558">
        <w:rPr>
          <w:rFonts w:cstheme="minorHAnsi"/>
          <w:color w:val="000000" w:themeColor="text1"/>
          <w:szCs w:val="20"/>
        </w:rPr>
        <w:t>follow-up</w:t>
      </w:r>
      <w:r w:rsidRPr="00177558">
        <w:rPr>
          <w:rFonts w:cstheme="minorHAnsi"/>
          <w:color w:val="000000" w:themeColor="text1"/>
          <w:szCs w:val="20"/>
        </w:rPr>
        <w:t xml:space="preserve"> is </w:t>
      </w:r>
      <w:r w:rsidR="004A71D0" w:rsidRPr="00177558">
        <w:rPr>
          <w:rFonts w:cstheme="minorHAnsi"/>
          <w:color w:val="000000" w:themeColor="text1"/>
          <w:szCs w:val="20"/>
        </w:rPr>
        <w:t>performed</w:t>
      </w:r>
      <w:r w:rsidRPr="00177558">
        <w:rPr>
          <w:rFonts w:cstheme="minorHAnsi"/>
          <w:color w:val="000000" w:themeColor="text1"/>
          <w:szCs w:val="20"/>
        </w:rPr>
        <w:t>.</w:t>
      </w:r>
    </w:p>
    <w:p w14:paraId="0979FB58" w14:textId="77777777" w:rsidR="00564582" w:rsidRPr="00177558" w:rsidRDefault="00564582" w:rsidP="0046305A">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2.2 To ensure the correctness of database, data entry will be double checked by two personnel. Any queries during data entry will be resolved by the investigators or the principal investigator.</w:t>
      </w:r>
    </w:p>
    <w:p w14:paraId="27AC25ED" w14:textId="3175546A" w:rsidR="00564582" w:rsidRPr="00177558" w:rsidRDefault="00564582" w:rsidP="00DB3881">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2.3 After data entry is completed and database is checked without problems, the database will be locked and sent for statistical analysis. The database will be </w:t>
      </w:r>
      <w:r w:rsidR="00F128D2" w:rsidRPr="00177558">
        <w:rPr>
          <w:rFonts w:cstheme="minorHAnsi"/>
          <w:color w:val="000000" w:themeColor="text1"/>
          <w:szCs w:val="20"/>
        </w:rPr>
        <w:t>analyze</w:t>
      </w:r>
      <w:r w:rsidRPr="00177558">
        <w:rPr>
          <w:rFonts w:cstheme="minorHAnsi"/>
          <w:color w:val="000000" w:themeColor="text1"/>
          <w:szCs w:val="20"/>
        </w:rPr>
        <w:t>d by the statistician personnel.</w:t>
      </w:r>
    </w:p>
    <w:p w14:paraId="1237CF77" w14:textId="77777777" w:rsidR="00564582" w:rsidRPr="00177558" w:rsidRDefault="00564582" w:rsidP="00350E5C">
      <w:pPr>
        <w:snapToGrid w:val="0"/>
        <w:spacing w:beforeLines="50" w:before="156" w:afterLines="50" w:after="156"/>
        <w:rPr>
          <w:rFonts w:ascii="微软雅黑" w:eastAsia="微软雅黑" w:hAnsi="微软雅黑" w:cs="微软雅黑"/>
          <w:color w:val="000000" w:themeColor="text1"/>
          <w:szCs w:val="20"/>
        </w:rPr>
      </w:pPr>
    </w:p>
    <w:p w14:paraId="021EBDF5" w14:textId="77777777" w:rsidR="00564582" w:rsidRPr="00177558" w:rsidRDefault="00564582" w:rsidP="00350E5C">
      <w:pPr>
        <w:pStyle w:val="2"/>
        <w:snapToGrid w:val="0"/>
        <w:spacing w:beforeLines="50" w:before="156" w:afterLines="50" w:after="156"/>
        <w:rPr>
          <w:color w:val="000000" w:themeColor="text1"/>
          <w:sz w:val="20"/>
          <w:szCs w:val="20"/>
        </w:rPr>
      </w:pPr>
      <w:bookmarkStart w:id="68" w:name="_Toc48424485"/>
      <w:bookmarkStart w:id="69" w:name="_Toc48424768"/>
      <w:r w:rsidRPr="00177558">
        <w:rPr>
          <w:color w:val="000000" w:themeColor="text1"/>
          <w:sz w:val="20"/>
          <w:szCs w:val="20"/>
        </w:rPr>
        <w:t>13. Statistical analysis</w:t>
      </w:r>
      <w:bookmarkEnd w:id="68"/>
      <w:bookmarkEnd w:id="69"/>
    </w:p>
    <w:p w14:paraId="706A1C8B" w14:textId="77777777" w:rsidR="00564582" w:rsidRPr="00177558" w:rsidRDefault="00564582" w:rsidP="00D414BC">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13.1 General principles</w:t>
      </w:r>
    </w:p>
    <w:p w14:paraId="31D5F7B6" w14:textId="6962B2AF" w:rsidR="00564582" w:rsidRPr="00177558" w:rsidRDefault="00564582" w:rsidP="00D414B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3.1.1 Baseline </w:t>
      </w:r>
      <w:r w:rsidR="004A71D0" w:rsidRPr="00177558">
        <w:rPr>
          <w:rFonts w:cstheme="minorHAnsi"/>
          <w:color w:val="000000" w:themeColor="text1"/>
          <w:szCs w:val="20"/>
        </w:rPr>
        <w:t>data</w:t>
      </w:r>
      <w:r w:rsidRPr="00177558">
        <w:rPr>
          <w:rFonts w:cstheme="minorHAnsi"/>
          <w:color w:val="000000" w:themeColor="text1"/>
          <w:szCs w:val="20"/>
        </w:rPr>
        <w:t xml:space="preserve"> and outcome</w:t>
      </w:r>
      <w:r w:rsidR="004A71D0" w:rsidRPr="00177558">
        <w:rPr>
          <w:rFonts w:cstheme="minorHAnsi"/>
          <w:color w:val="000000" w:themeColor="text1"/>
          <w:szCs w:val="20"/>
        </w:rPr>
        <w:t>s</w:t>
      </w:r>
      <w:r w:rsidRPr="00177558">
        <w:rPr>
          <w:rFonts w:cstheme="minorHAnsi"/>
          <w:color w:val="000000" w:themeColor="text1"/>
          <w:szCs w:val="20"/>
        </w:rPr>
        <w:t xml:space="preserve"> will be described according the data </w:t>
      </w:r>
      <w:r w:rsidR="004A71D0" w:rsidRPr="00177558">
        <w:rPr>
          <w:rFonts w:cstheme="minorHAnsi"/>
          <w:color w:val="000000" w:themeColor="text1"/>
          <w:szCs w:val="20"/>
        </w:rPr>
        <w:t xml:space="preserve">type </w:t>
      </w:r>
      <w:r w:rsidRPr="00177558">
        <w:rPr>
          <w:rFonts w:cstheme="minorHAnsi"/>
          <w:color w:val="000000" w:themeColor="text1"/>
          <w:szCs w:val="20"/>
        </w:rPr>
        <w:t xml:space="preserve">and </w:t>
      </w:r>
      <w:r w:rsidR="004A71D0" w:rsidRPr="00177558">
        <w:rPr>
          <w:rFonts w:cstheme="minorHAnsi"/>
          <w:color w:val="000000" w:themeColor="text1"/>
          <w:szCs w:val="20"/>
        </w:rPr>
        <w:t>distribution</w:t>
      </w:r>
      <w:r w:rsidRPr="00177558">
        <w:rPr>
          <w:rFonts w:cstheme="minorHAnsi"/>
          <w:color w:val="000000" w:themeColor="text1"/>
          <w:szCs w:val="20"/>
        </w:rPr>
        <w:t xml:space="preserve">. Continuous </w:t>
      </w:r>
      <w:r w:rsidR="004A71D0" w:rsidRPr="00177558">
        <w:rPr>
          <w:rFonts w:cstheme="minorHAnsi"/>
          <w:color w:val="000000" w:themeColor="text1"/>
          <w:szCs w:val="20"/>
        </w:rPr>
        <w:t>v</w:t>
      </w:r>
      <w:r w:rsidR="00050B8F" w:rsidRPr="00177558">
        <w:rPr>
          <w:rFonts w:cstheme="minorHAnsi"/>
          <w:color w:val="000000" w:themeColor="text1"/>
          <w:szCs w:val="20"/>
        </w:rPr>
        <w:t>a</w:t>
      </w:r>
      <w:r w:rsidR="004A71D0" w:rsidRPr="00177558">
        <w:rPr>
          <w:rFonts w:cstheme="minorHAnsi"/>
          <w:color w:val="000000" w:themeColor="text1"/>
          <w:szCs w:val="20"/>
        </w:rPr>
        <w:t>riables</w:t>
      </w:r>
      <w:r w:rsidRPr="00177558">
        <w:rPr>
          <w:rFonts w:cstheme="minorHAnsi"/>
          <w:color w:val="000000" w:themeColor="text1"/>
          <w:szCs w:val="20"/>
        </w:rPr>
        <w:t xml:space="preserve"> with normal or approximate normal distribution </w:t>
      </w:r>
      <w:r w:rsidR="004A71D0" w:rsidRPr="00177558">
        <w:rPr>
          <w:rFonts w:cstheme="minorHAnsi"/>
          <w:color w:val="000000" w:themeColor="text1"/>
          <w:szCs w:val="20"/>
        </w:rPr>
        <w:t>will be</w:t>
      </w:r>
      <w:r w:rsidRPr="00177558">
        <w:rPr>
          <w:rFonts w:cstheme="minorHAnsi"/>
          <w:color w:val="000000" w:themeColor="text1"/>
          <w:szCs w:val="20"/>
        </w:rPr>
        <w:t xml:space="preserve"> expressed as mean ± standard deviation (SD), while continuous </w:t>
      </w:r>
      <w:r w:rsidR="004A71D0" w:rsidRPr="00177558">
        <w:rPr>
          <w:rFonts w:cstheme="minorHAnsi"/>
          <w:color w:val="000000" w:themeColor="text1"/>
          <w:szCs w:val="20"/>
        </w:rPr>
        <w:t>variables</w:t>
      </w:r>
      <w:r w:rsidRPr="00177558">
        <w:rPr>
          <w:rFonts w:cstheme="minorHAnsi"/>
          <w:color w:val="000000" w:themeColor="text1"/>
          <w:szCs w:val="20"/>
        </w:rPr>
        <w:t xml:space="preserve"> with non-normal distribution </w:t>
      </w:r>
      <w:r w:rsidR="004A71D0" w:rsidRPr="00177558">
        <w:rPr>
          <w:rFonts w:cstheme="minorHAnsi"/>
          <w:color w:val="000000" w:themeColor="text1"/>
          <w:szCs w:val="20"/>
        </w:rPr>
        <w:t>will be</w:t>
      </w:r>
      <w:r w:rsidRPr="00177558">
        <w:rPr>
          <w:rFonts w:cstheme="minorHAnsi"/>
          <w:color w:val="000000" w:themeColor="text1"/>
          <w:szCs w:val="20"/>
        </w:rPr>
        <w:t xml:space="preserve"> expressed as median (minimum, maximum; or interquartile range, IQR). Categorical variables will be presented as number of cases (percentage). Time-to-events variables will be presented as mean/median time (95% CI).</w:t>
      </w:r>
    </w:p>
    <w:p w14:paraId="788CCB38" w14:textId="3CB3A146" w:rsidR="00564582" w:rsidRPr="00177558" w:rsidRDefault="00564582" w:rsidP="00D414B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3.1.2 For each hypothesis, two-tailed tests will be used in all statistical analysis, and p &lt;0.05 will be considered statistically significant. </w:t>
      </w:r>
    </w:p>
    <w:p w14:paraId="4C5D15D5" w14:textId="62D269FC" w:rsidR="00564582" w:rsidRPr="00177558" w:rsidRDefault="00564582" w:rsidP="00D414B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3.1.3 </w:t>
      </w:r>
      <w:bookmarkStart w:id="70" w:name="OLE_LINK194"/>
      <w:bookmarkStart w:id="71" w:name="OLE_LINK195"/>
      <w:r w:rsidRPr="00177558">
        <w:rPr>
          <w:rFonts w:cstheme="minorHAnsi"/>
          <w:color w:val="000000" w:themeColor="text1"/>
          <w:szCs w:val="20"/>
        </w:rPr>
        <w:t xml:space="preserve">The primary and secondary outcomes will be </w:t>
      </w:r>
      <w:r w:rsidR="00F128D2" w:rsidRPr="00177558">
        <w:rPr>
          <w:rFonts w:cstheme="minorHAnsi"/>
          <w:color w:val="000000" w:themeColor="text1"/>
          <w:szCs w:val="20"/>
        </w:rPr>
        <w:t>analyze</w:t>
      </w:r>
      <w:r w:rsidRPr="00177558">
        <w:rPr>
          <w:rFonts w:cstheme="minorHAnsi"/>
          <w:color w:val="000000" w:themeColor="text1"/>
          <w:szCs w:val="20"/>
        </w:rPr>
        <w:t>d in an intention-to-treat population</w:t>
      </w:r>
      <w:bookmarkEnd w:id="70"/>
      <w:bookmarkEnd w:id="71"/>
      <w:r w:rsidRPr="00177558">
        <w:rPr>
          <w:rFonts w:cstheme="minorHAnsi"/>
          <w:color w:val="000000" w:themeColor="text1"/>
          <w:szCs w:val="20"/>
        </w:rPr>
        <w:t xml:space="preserve">, i.e., all patients are </w:t>
      </w:r>
      <w:r w:rsidR="00F128D2" w:rsidRPr="00177558">
        <w:rPr>
          <w:rFonts w:cstheme="minorHAnsi"/>
          <w:color w:val="000000" w:themeColor="text1"/>
          <w:szCs w:val="20"/>
        </w:rPr>
        <w:t>analyze</w:t>
      </w:r>
      <w:r w:rsidRPr="00177558">
        <w:rPr>
          <w:rFonts w:cstheme="minorHAnsi"/>
          <w:color w:val="000000" w:themeColor="text1"/>
          <w:szCs w:val="20"/>
        </w:rPr>
        <w:t xml:space="preserve">d in the group to which they are randomized and received at least part of study intervention. If epidural </w:t>
      </w:r>
      <w:r w:rsidR="00F128D2" w:rsidRPr="00177558">
        <w:rPr>
          <w:rFonts w:cstheme="minorHAnsi"/>
          <w:color w:val="000000" w:themeColor="text1"/>
          <w:szCs w:val="20"/>
        </w:rPr>
        <w:t>anest</w:t>
      </w:r>
      <w:r w:rsidRPr="00177558">
        <w:rPr>
          <w:rFonts w:cstheme="minorHAnsi"/>
          <w:color w:val="000000" w:themeColor="text1"/>
          <w:szCs w:val="20"/>
        </w:rPr>
        <w:t xml:space="preserve">hesia and/or analgesia fail, these patients will be converted to general </w:t>
      </w:r>
      <w:r w:rsidR="00F128D2" w:rsidRPr="00177558">
        <w:rPr>
          <w:rFonts w:cstheme="minorHAnsi"/>
          <w:color w:val="000000" w:themeColor="text1"/>
          <w:szCs w:val="20"/>
        </w:rPr>
        <w:t>anest</w:t>
      </w:r>
      <w:r w:rsidRPr="00177558">
        <w:rPr>
          <w:rFonts w:cstheme="minorHAnsi"/>
          <w:color w:val="000000" w:themeColor="text1"/>
          <w:szCs w:val="20"/>
        </w:rPr>
        <w:t xml:space="preserve">hesia and intravenous analgesia but will be </w:t>
      </w:r>
      <w:r w:rsidR="00F128D2" w:rsidRPr="00177558">
        <w:rPr>
          <w:rFonts w:cstheme="minorHAnsi"/>
          <w:color w:val="000000" w:themeColor="text1"/>
          <w:szCs w:val="20"/>
        </w:rPr>
        <w:t>analyze</w:t>
      </w:r>
      <w:r w:rsidRPr="00177558">
        <w:rPr>
          <w:rFonts w:cstheme="minorHAnsi"/>
          <w:color w:val="000000" w:themeColor="text1"/>
          <w:szCs w:val="20"/>
        </w:rPr>
        <w:t>d in the group to which they are randomized. Also, we will do per-protocol analysis for the primary endpoint, in this case, drop-out patients will be excluded.</w:t>
      </w:r>
    </w:p>
    <w:p w14:paraId="2A1B7B33" w14:textId="77777777" w:rsidR="00564582" w:rsidRPr="00177558" w:rsidRDefault="00564582" w:rsidP="00D414BC">
      <w:pPr>
        <w:snapToGrid w:val="0"/>
        <w:spacing w:beforeLines="50" w:before="156" w:afterLines="50" w:after="156"/>
        <w:rPr>
          <w:rFonts w:cstheme="minorHAnsi"/>
          <w:color w:val="000000" w:themeColor="text1"/>
          <w:szCs w:val="20"/>
        </w:rPr>
      </w:pPr>
    </w:p>
    <w:p w14:paraId="7B521FCD" w14:textId="77777777" w:rsidR="00564582" w:rsidRPr="00177558" w:rsidRDefault="00564582" w:rsidP="00D414BC">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lastRenderedPageBreak/>
        <w:t xml:space="preserve">13.2 Patient recruitment and drop-out status </w:t>
      </w:r>
    </w:p>
    <w:p w14:paraId="189AF83B" w14:textId="3F8B31E6" w:rsidR="00564582" w:rsidRPr="00177558" w:rsidRDefault="00564582" w:rsidP="00D414B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The status of patient recruitment and drop-out will be summarized and listed. Comparison of the overall elimination/drop-out rate between the two groups will be performed with </w:t>
      </w:r>
      <w:r w:rsidR="00CE2A8D" w:rsidRPr="00177558">
        <w:rPr>
          <w:rFonts w:cstheme="minorHAnsi"/>
          <w:color w:val="000000" w:themeColor="text1"/>
          <w:szCs w:val="20"/>
        </w:rPr>
        <w:t>c</w:t>
      </w:r>
      <w:r w:rsidRPr="00177558">
        <w:rPr>
          <w:rFonts w:cstheme="minorHAnsi"/>
          <w:color w:val="000000" w:themeColor="text1"/>
          <w:szCs w:val="20"/>
        </w:rPr>
        <w:t>hi-</w:t>
      </w:r>
      <w:r w:rsidR="00CE2A8D" w:rsidRPr="00177558">
        <w:rPr>
          <w:rFonts w:cstheme="minorHAnsi"/>
          <w:color w:val="000000" w:themeColor="text1"/>
          <w:szCs w:val="20"/>
        </w:rPr>
        <w:t>s</w:t>
      </w:r>
      <w:r w:rsidRPr="00177558">
        <w:rPr>
          <w:rFonts w:cstheme="minorHAnsi"/>
          <w:color w:val="000000" w:themeColor="text1"/>
          <w:szCs w:val="20"/>
        </w:rPr>
        <w:t xml:space="preserve">quare test. </w:t>
      </w:r>
    </w:p>
    <w:p w14:paraId="0C31B38C" w14:textId="77777777" w:rsidR="00564582" w:rsidRPr="00177558" w:rsidRDefault="00564582" w:rsidP="00D414BC">
      <w:pPr>
        <w:snapToGrid w:val="0"/>
        <w:spacing w:beforeLines="50" w:before="156" w:afterLines="50" w:after="156"/>
        <w:rPr>
          <w:rFonts w:cstheme="minorHAnsi"/>
          <w:color w:val="000000" w:themeColor="text1"/>
          <w:szCs w:val="20"/>
        </w:rPr>
      </w:pPr>
    </w:p>
    <w:p w14:paraId="69C1B99B" w14:textId="77777777" w:rsidR="00564582" w:rsidRPr="00177558" w:rsidRDefault="00564582" w:rsidP="00350E5C">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13.3 Demographics and baseline characteristics </w:t>
      </w:r>
    </w:p>
    <w:p w14:paraId="47FA4E8B" w14:textId="77777777" w:rsidR="00564582" w:rsidRPr="00177558" w:rsidRDefault="00564582" w:rsidP="00D414B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3.3.1 Demographics and baseline data will be presented. </w:t>
      </w:r>
    </w:p>
    <w:p w14:paraId="68A3FF2A" w14:textId="02172AF3" w:rsidR="00564582" w:rsidRPr="00177558" w:rsidRDefault="00564582" w:rsidP="00D414B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3.3.2 For between-group differences, continuous variables will be </w:t>
      </w:r>
      <w:r w:rsidR="00F128D2" w:rsidRPr="00177558">
        <w:rPr>
          <w:rFonts w:cstheme="minorHAnsi"/>
          <w:color w:val="000000" w:themeColor="text1"/>
          <w:szCs w:val="20"/>
        </w:rPr>
        <w:t>analyze</w:t>
      </w:r>
      <w:r w:rsidRPr="00177558">
        <w:rPr>
          <w:rFonts w:cstheme="minorHAnsi"/>
          <w:color w:val="000000" w:themeColor="text1"/>
          <w:szCs w:val="20"/>
        </w:rPr>
        <w:t xml:space="preserve">d using independent-samples t test or Mann-Whitney U test; categorical variables will be </w:t>
      </w:r>
      <w:r w:rsidR="00F128D2" w:rsidRPr="00177558">
        <w:rPr>
          <w:rFonts w:cstheme="minorHAnsi"/>
          <w:color w:val="000000" w:themeColor="text1"/>
          <w:szCs w:val="20"/>
        </w:rPr>
        <w:t>analyze</w:t>
      </w:r>
      <w:r w:rsidRPr="00177558">
        <w:rPr>
          <w:rFonts w:cstheme="minorHAnsi"/>
          <w:color w:val="000000" w:themeColor="text1"/>
          <w:szCs w:val="20"/>
        </w:rPr>
        <w:t xml:space="preserve">d using the </w:t>
      </w:r>
      <w:r w:rsidR="00CE2A8D" w:rsidRPr="00177558">
        <w:rPr>
          <w:rFonts w:cstheme="minorHAnsi"/>
          <w:color w:val="000000" w:themeColor="text1"/>
          <w:szCs w:val="20"/>
        </w:rPr>
        <w:t>c</w:t>
      </w:r>
      <w:r w:rsidRPr="00177558">
        <w:rPr>
          <w:rFonts w:cstheme="minorHAnsi"/>
          <w:color w:val="000000" w:themeColor="text1"/>
          <w:szCs w:val="20"/>
        </w:rPr>
        <w:t>hi-</w:t>
      </w:r>
      <w:r w:rsidR="00CE2A8D" w:rsidRPr="00177558">
        <w:rPr>
          <w:rFonts w:cstheme="minorHAnsi"/>
          <w:color w:val="000000" w:themeColor="text1"/>
          <w:szCs w:val="20"/>
        </w:rPr>
        <w:t>s</w:t>
      </w:r>
      <w:r w:rsidRPr="00177558">
        <w:rPr>
          <w:rFonts w:cstheme="minorHAnsi"/>
          <w:color w:val="000000" w:themeColor="text1"/>
          <w:szCs w:val="20"/>
        </w:rPr>
        <w:t xml:space="preserve">quare test, continuity correction </w:t>
      </w:r>
      <w:r w:rsidR="003506BF" w:rsidRPr="00177558">
        <w:rPr>
          <w:rFonts w:cstheme="minorHAnsi"/>
          <w:color w:val="000000" w:themeColor="text1"/>
          <w:szCs w:val="20"/>
        </w:rPr>
        <w:t>c</w:t>
      </w:r>
      <w:r w:rsidRPr="00177558">
        <w:rPr>
          <w:rFonts w:cstheme="minorHAnsi"/>
          <w:color w:val="000000" w:themeColor="text1"/>
          <w:szCs w:val="20"/>
        </w:rPr>
        <w:t>hi-</w:t>
      </w:r>
      <w:r w:rsidR="003506BF" w:rsidRPr="00177558">
        <w:rPr>
          <w:rFonts w:cstheme="minorHAnsi"/>
          <w:color w:val="000000" w:themeColor="text1"/>
          <w:szCs w:val="20"/>
        </w:rPr>
        <w:t>s</w:t>
      </w:r>
      <w:r w:rsidRPr="00177558">
        <w:rPr>
          <w:rFonts w:cstheme="minorHAnsi"/>
          <w:color w:val="000000" w:themeColor="text1"/>
          <w:szCs w:val="20"/>
        </w:rPr>
        <w:t>quare test or Fisher exact test.</w:t>
      </w:r>
    </w:p>
    <w:p w14:paraId="7680D1D6" w14:textId="77777777" w:rsidR="00564582" w:rsidRPr="00177558" w:rsidRDefault="00564582" w:rsidP="00350E5C">
      <w:pPr>
        <w:snapToGrid w:val="0"/>
        <w:spacing w:beforeLines="50" w:before="156" w:afterLines="50" w:after="156"/>
        <w:rPr>
          <w:rFonts w:cstheme="minorHAnsi"/>
          <w:color w:val="000000" w:themeColor="text1"/>
          <w:szCs w:val="20"/>
        </w:rPr>
      </w:pPr>
    </w:p>
    <w:p w14:paraId="46FEE7F1" w14:textId="77777777" w:rsidR="00564582" w:rsidRPr="00177558" w:rsidRDefault="00564582" w:rsidP="00D414BC">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13.4 Intra- and postoperative variables</w:t>
      </w:r>
    </w:p>
    <w:p w14:paraId="3C14E34A" w14:textId="5FC45F7F" w:rsidR="00564582" w:rsidRPr="00177558" w:rsidRDefault="00564582" w:rsidP="00D414B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Numeric variables will be </w:t>
      </w:r>
      <w:r w:rsidR="00F128D2" w:rsidRPr="00177558">
        <w:rPr>
          <w:rFonts w:cstheme="minorHAnsi"/>
          <w:color w:val="000000" w:themeColor="text1"/>
          <w:szCs w:val="20"/>
        </w:rPr>
        <w:t>analyze</w:t>
      </w:r>
      <w:r w:rsidRPr="00177558">
        <w:rPr>
          <w:rFonts w:cstheme="minorHAnsi"/>
          <w:color w:val="000000" w:themeColor="text1"/>
          <w:szCs w:val="20"/>
        </w:rPr>
        <w:t xml:space="preserve">d using the independent-samples t test or Mann-Whitney U test; categorical variables will be </w:t>
      </w:r>
      <w:r w:rsidR="00F128D2" w:rsidRPr="00177558">
        <w:rPr>
          <w:rFonts w:cstheme="minorHAnsi"/>
          <w:color w:val="000000" w:themeColor="text1"/>
          <w:szCs w:val="20"/>
        </w:rPr>
        <w:t>analyze</w:t>
      </w:r>
      <w:r w:rsidRPr="00177558">
        <w:rPr>
          <w:rFonts w:cstheme="minorHAnsi"/>
          <w:color w:val="000000" w:themeColor="text1"/>
          <w:szCs w:val="20"/>
        </w:rPr>
        <w:t>d using the chi</w:t>
      </w:r>
      <w:r w:rsidR="003506BF" w:rsidRPr="00177558">
        <w:rPr>
          <w:rFonts w:cstheme="minorHAnsi"/>
          <w:color w:val="000000" w:themeColor="text1"/>
          <w:szCs w:val="20"/>
        </w:rPr>
        <w:t>-</w:t>
      </w:r>
      <w:r w:rsidRPr="00177558">
        <w:rPr>
          <w:rFonts w:cstheme="minorHAnsi"/>
          <w:color w:val="000000" w:themeColor="text1"/>
          <w:szCs w:val="20"/>
        </w:rPr>
        <w:t>square test, continuity correction chi</w:t>
      </w:r>
      <w:r w:rsidR="00CE2A8D" w:rsidRPr="00177558">
        <w:rPr>
          <w:rFonts w:cstheme="minorHAnsi"/>
          <w:color w:val="000000" w:themeColor="text1"/>
          <w:szCs w:val="20"/>
        </w:rPr>
        <w:t>-</w:t>
      </w:r>
      <w:r w:rsidRPr="00177558">
        <w:rPr>
          <w:rFonts w:cstheme="minorHAnsi"/>
          <w:color w:val="000000" w:themeColor="text1"/>
          <w:szCs w:val="20"/>
        </w:rPr>
        <w:t>square test or Fisher exact test. Missing data will not be replaced.</w:t>
      </w:r>
    </w:p>
    <w:p w14:paraId="08606674" w14:textId="77777777" w:rsidR="00564582" w:rsidRPr="00177558" w:rsidRDefault="00564582" w:rsidP="00350E5C">
      <w:pPr>
        <w:snapToGrid w:val="0"/>
        <w:spacing w:beforeLines="50" w:before="156" w:afterLines="50" w:after="156"/>
        <w:rPr>
          <w:rFonts w:cstheme="minorHAnsi"/>
          <w:color w:val="000000" w:themeColor="text1"/>
          <w:szCs w:val="20"/>
        </w:rPr>
      </w:pPr>
    </w:p>
    <w:p w14:paraId="75471813" w14:textId="5FDCE4AB" w:rsidR="00564582" w:rsidRPr="00177558" w:rsidRDefault="00564582" w:rsidP="00350E5C">
      <w:pPr>
        <w:snapToGrid w:val="0"/>
        <w:spacing w:beforeLines="50" w:before="156" w:afterLines="50" w:after="156"/>
        <w:rPr>
          <w:rFonts w:cstheme="minorHAnsi"/>
          <w:b/>
          <w:bCs/>
          <w:i/>
          <w:iCs/>
          <w:color w:val="000000" w:themeColor="text1"/>
          <w:szCs w:val="20"/>
        </w:rPr>
      </w:pPr>
      <w:bookmarkStart w:id="72" w:name="OLE_LINK53"/>
      <w:bookmarkStart w:id="73" w:name="OLE_LINK54"/>
      <w:r w:rsidRPr="00177558">
        <w:rPr>
          <w:rFonts w:cstheme="minorHAnsi"/>
          <w:b/>
          <w:bCs/>
          <w:i/>
          <w:iCs/>
          <w:color w:val="000000" w:themeColor="text1"/>
          <w:szCs w:val="20"/>
        </w:rPr>
        <w:t xml:space="preserve">13.5 </w:t>
      </w:r>
      <w:r w:rsidR="003E4C51" w:rsidRPr="00177558">
        <w:rPr>
          <w:rFonts w:cstheme="minorHAnsi"/>
          <w:b/>
          <w:bCs/>
          <w:i/>
          <w:iCs/>
          <w:color w:val="000000" w:themeColor="text1"/>
          <w:szCs w:val="20"/>
        </w:rPr>
        <w:t>Outcome</w:t>
      </w:r>
      <w:r w:rsidR="00B80E1F" w:rsidRPr="00177558">
        <w:rPr>
          <w:rFonts w:cstheme="minorHAnsi"/>
          <w:b/>
          <w:bCs/>
          <w:i/>
          <w:iCs/>
          <w:color w:val="000000" w:themeColor="text1"/>
          <w:szCs w:val="20"/>
        </w:rPr>
        <w:t xml:space="preserve"> a</w:t>
      </w:r>
      <w:r w:rsidRPr="00177558">
        <w:rPr>
          <w:rFonts w:cstheme="minorHAnsi"/>
          <w:b/>
          <w:bCs/>
          <w:i/>
          <w:iCs/>
          <w:color w:val="000000" w:themeColor="text1"/>
          <w:szCs w:val="20"/>
        </w:rPr>
        <w:t>nalysis</w:t>
      </w:r>
    </w:p>
    <w:p w14:paraId="437389FD" w14:textId="77777777" w:rsidR="00564582" w:rsidRPr="00177558" w:rsidRDefault="00564582" w:rsidP="00350E5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3.5.1 Evaluation of primary endpoint</w:t>
      </w:r>
    </w:p>
    <w:p w14:paraId="428176C4" w14:textId="3D3F5F56" w:rsidR="00564582" w:rsidRPr="00177558" w:rsidRDefault="00564582" w:rsidP="00350E5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3.5.1.1</w:t>
      </w:r>
      <w:r w:rsidRPr="00177558">
        <w:rPr>
          <w:color w:val="000000" w:themeColor="text1"/>
          <w:szCs w:val="20"/>
        </w:rPr>
        <w:t xml:space="preserve"> </w:t>
      </w:r>
      <w:r w:rsidR="0035170B" w:rsidRPr="00177558">
        <w:rPr>
          <w:color w:val="000000" w:themeColor="text1"/>
          <w:szCs w:val="20"/>
        </w:rPr>
        <w:t>Cancer</w:t>
      </w:r>
      <w:r w:rsidR="009428C0" w:rsidRPr="00177558">
        <w:rPr>
          <w:color w:val="000000" w:themeColor="text1"/>
          <w:szCs w:val="20"/>
        </w:rPr>
        <w:t xml:space="preserve"> r</w:t>
      </w:r>
      <w:r w:rsidRPr="00177558">
        <w:rPr>
          <w:rFonts w:cstheme="minorHAnsi"/>
          <w:color w:val="000000" w:themeColor="text1"/>
          <w:szCs w:val="20"/>
        </w:rPr>
        <w:t>ecurrence</w:t>
      </w:r>
      <w:r w:rsidR="009428C0" w:rsidRPr="00177558">
        <w:rPr>
          <w:rFonts w:cstheme="minorHAnsi"/>
          <w:color w:val="000000" w:themeColor="text1"/>
          <w:szCs w:val="20"/>
        </w:rPr>
        <w:t xml:space="preserve">/metastasis </w:t>
      </w:r>
      <w:r w:rsidR="000A7DEA" w:rsidRPr="00177558">
        <w:rPr>
          <w:rFonts w:cstheme="minorHAnsi"/>
          <w:color w:val="000000" w:themeColor="text1"/>
          <w:szCs w:val="20"/>
        </w:rPr>
        <w:t xml:space="preserve">after surgery </w:t>
      </w:r>
      <w:r w:rsidRPr="00177558">
        <w:rPr>
          <w:rFonts w:cstheme="minorHAnsi"/>
          <w:color w:val="000000" w:themeColor="text1"/>
          <w:szCs w:val="20"/>
        </w:rPr>
        <w:t xml:space="preserve">will be </w:t>
      </w:r>
      <w:r w:rsidR="00F128D2" w:rsidRPr="00177558">
        <w:rPr>
          <w:rFonts w:cstheme="minorHAnsi"/>
          <w:color w:val="000000" w:themeColor="text1"/>
          <w:szCs w:val="20"/>
        </w:rPr>
        <w:t>analyze</w:t>
      </w:r>
      <w:r w:rsidRPr="00177558">
        <w:rPr>
          <w:rFonts w:cstheme="minorHAnsi"/>
          <w:color w:val="000000" w:themeColor="text1"/>
          <w:szCs w:val="20"/>
        </w:rPr>
        <w:t>d using a Kaplan-Meier estimator with difference between groups assessed by log-rank test</w:t>
      </w:r>
      <w:r w:rsidR="00DB3881" w:rsidRPr="00177558">
        <w:rPr>
          <w:rFonts w:cstheme="minorHAnsi"/>
          <w:color w:val="000000" w:themeColor="text1"/>
          <w:szCs w:val="20"/>
        </w:rPr>
        <w:t>; a Cox proportional hazards model will be used to adjust for potential confounding factors</w:t>
      </w:r>
      <w:r w:rsidRPr="00177558">
        <w:rPr>
          <w:rFonts w:cstheme="minorHAnsi"/>
          <w:color w:val="000000" w:themeColor="text1"/>
          <w:szCs w:val="20"/>
        </w:rPr>
        <w:t xml:space="preserve">. Effect size </w:t>
      </w:r>
      <w:r w:rsidR="00DB3881" w:rsidRPr="00177558">
        <w:rPr>
          <w:rFonts w:cstheme="minorHAnsi"/>
          <w:color w:val="000000" w:themeColor="text1"/>
          <w:szCs w:val="20"/>
        </w:rPr>
        <w:t>will be</w:t>
      </w:r>
      <w:r w:rsidRPr="00177558">
        <w:rPr>
          <w:rFonts w:cstheme="minorHAnsi"/>
          <w:color w:val="000000" w:themeColor="text1"/>
          <w:szCs w:val="20"/>
        </w:rPr>
        <w:t xml:space="preserve"> expressed as hazard ratio and its 95% CI. Patients who are lost to follow-up will be censored at the time of last contact.</w:t>
      </w:r>
    </w:p>
    <w:p w14:paraId="14BB65DE" w14:textId="7CA07AAF" w:rsidR="00564582" w:rsidRPr="00177558" w:rsidRDefault="00564582" w:rsidP="00350E5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3.5.2 Evaluation of secondary outcomes</w:t>
      </w:r>
    </w:p>
    <w:p w14:paraId="18CB9DD8" w14:textId="0861A007" w:rsidR="00DB3881" w:rsidRPr="00177558" w:rsidRDefault="00DB3881" w:rsidP="00D414BC">
      <w:pPr>
        <w:snapToGrid w:val="0"/>
        <w:spacing w:beforeLines="50" w:before="156" w:afterLines="50" w:after="156"/>
        <w:rPr>
          <w:color w:val="000000" w:themeColor="text1"/>
          <w:szCs w:val="20"/>
        </w:rPr>
      </w:pPr>
      <w:r w:rsidRPr="00177558">
        <w:rPr>
          <w:color w:val="000000" w:themeColor="text1"/>
          <w:szCs w:val="20"/>
        </w:rPr>
        <w:t xml:space="preserve">13.5.2.1 Discrete variables (NRS pain scores) will be </w:t>
      </w:r>
      <w:r w:rsidR="00F128D2" w:rsidRPr="00177558">
        <w:rPr>
          <w:color w:val="000000" w:themeColor="text1"/>
          <w:szCs w:val="20"/>
        </w:rPr>
        <w:t>analyze</w:t>
      </w:r>
      <w:r w:rsidRPr="00177558">
        <w:rPr>
          <w:color w:val="000000" w:themeColor="text1"/>
          <w:szCs w:val="20"/>
        </w:rPr>
        <w:t xml:space="preserve">d with the Mann-Whitney U test. Median difference and 95% CI will be calculated with the Hodges-Lehmann estimator. Missing data will not be replaced. </w:t>
      </w:r>
    </w:p>
    <w:p w14:paraId="4020D406" w14:textId="7F534881" w:rsidR="009428C0" w:rsidRPr="00177558" w:rsidRDefault="009428C0" w:rsidP="00D414B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3.5.2.</w:t>
      </w:r>
      <w:r w:rsidR="001A036C" w:rsidRPr="00177558">
        <w:rPr>
          <w:rFonts w:cstheme="minorHAnsi"/>
          <w:color w:val="000000" w:themeColor="text1"/>
          <w:szCs w:val="20"/>
        </w:rPr>
        <w:t>2</w:t>
      </w:r>
      <w:r w:rsidRPr="00177558">
        <w:rPr>
          <w:rFonts w:cstheme="minorHAnsi"/>
          <w:color w:val="000000" w:themeColor="text1"/>
          <w:szCs w:val="20"/>
        </w:rPr>
        <w:t xml:space="preserve"> Numeric variables (serum concentrations of cortisol, IL-6 and IL-8) will be </w:t>
      </w:r>
      <w:r w:rsidR="00F128D2" w:rsidRPr="00177558">
        <w:rPr>
          <w:rFonts w:cstheme="minorHAnsi"/>
          <w:color w:val="000000" w:themeColor="text1"/>
          <w:szCs w:val="20"/>
        </w:rPr>
        <w:t>analyze</w:t>
      </w:r>
      <w:r w:rsidRPr="00177558">
        <w:rPr>
          <w:rFonts w:cstheme="minorHAnsi"/>
          <w:color w:val="000000" w:themeColor="text1"/>
          <w:szCs w:val="20"/>
        </w:rPr>
        <w:t>d using the independent-samples t test or Mann-Whitney U test. Mean/median difference and 95% CI will be calculated. Median difference and 95% CI will be calculated with the Hodges-Lehmann estimator. Missing data will not be replaced.</w:t>
      </w:r>
    </w:p>
    <w:p w14:paraId="51378CD6" w14:textId="6F98BFAD" w:rsidR="009428C0" w:rsidRPr="00177558" w:rsidRDefault="009428C0" w:rsidP="009428C0">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3.5.2.3 Categorical variables (</w:t>
      </w:r>
      <w:r w:rsidR="001A036C" w:rsidRPr="00177558">
        <w:rPr>
          <w:rFonts w:cstheme="minorHAnsi"/>
          <w:color w:val="000000" w:themeColor="text1"/>
          <w:szCs w:val="20"/>
        </w:rPr>
        <w:t>i</w:t>
      </w:r>
      <w:r w:rsidRPr="00177558">
        <w:rPr>
          <w:rFonts w:cstheme="minorHAnsi"/>
          <w:color w:val="000000" w:themeColor="text1"/>
          <w:szCs w:val="20"/>
        </w:rPr>
        <w:t xml:space="preserve">ncidence of postoperative </w:t>
      </w:r>
      <w:r w:rsidR="001C5908" w:rsidRPr="00177558">
        <w:rPr>
          <w:rFonts w:cstheme="minorHAnsi"/>
          <w:color w:val="000000" w:themeColor="text1"/>
          <w:szCs w:val="20"/>
        </w:rPr>
        <w:t>delirium</w:t>
      </w:r>
      <w:r w:rsidRPr="00177558">
        <w:rPr>
          <w:rFonts w:cstheme="minorHAnsi"/>
          <w:color w:val="000000" w:themeColor="text1"/>
          <w:szCs w:val="20"/>
        </w:rPr>
        <w:t xml:space="preserve">, incidence of postoperative complication, in-hospital mortality) will be </w:t>
      </w:r>
      <w:r w:rsidR="00F128D2" w:rsidRPr="00177558">
        <w:rPr>
          <w:rFonts w:cstheme="minorHAnsi"/>
          <w:color w:val="000000" w:themeColor="text1"/>
          <w:szCs w:val="20"/>
        </w:rPr>
        <w:t>analyze</w:t>
      </w:r>
      <w:r w:rsidRPr="00177558">
        <w:rPr>
          <w:rFonts w:cstheme="minorHAnsi"/>
          <w:color w:val="000000" w:themeColor="text1"/>
          <w:szCs w:val="20"/>
        </w:rPr>
        <w:t>d using the chi-square test, continuity correction chi-squared test or Fisher’s exact test. The estimated risks ratio and 95% CI will be provided. Missing data will not be replaced.</w:t>
      </w:r>
    </w:p>
    <w:p w14:paraId="4B532AC2" w14:textId="2534EA54" w:rsidR="00564582" w:rsidRPr="00177558" w:rsidRDefault="00564582" w:rsidP="00D414BC">
      <w:pPr>
        <w:snapToGrid w:val="0"/>
        <w:spacing w:beforeLines="50" w:before="156" w:afterLines="50" w:after="156"/>
        <w:rPr>
          <w:color w:val="000000" w:themeColor="text1"/>
          <w:szCs w:val="20"/>
        </w:rPr>
      </w:pPr>
      <w:r w:rsidRPr="00177558">
        <w:rPr>
          <w:rFonts w:cstheme="minorHAnsi"/>
          <w:color w:val="000000" w:themeColor="text1"/>
          <w:szCs w:val="20"/>
        </w:rPr>
        <w:t>13.5.2.</w:t>
      </w:r>
      <w:r w:rsidR="001A036C" w:rsidRPr="00177558">
        <w:rPr>
          <w:rFonts w:cstheme="minorHAnsi"/>
          <w:color w:val="000000" w:themeColor="text1"/>
          <w:szCs w:val="20"/>
        </w:rPr>
        <w:t>4</w:t>
      </w:r>
      <w:r w:rsidRPr="00177558">
        <w:rPr>
          <w:rFonts w:cstheme="minorHAnsi"/>
          <w:color w:val="000000" w:themeColor="text1"/>
          <w:szCs w:val="20"/>
        </w:rPr>
        <w:t xml:space="preserve"> </w:t>
      </w:r>
      <w:r w:rsidR="00DB3881" w:rsidRPr="00177558">
        <w:rPr>
          <w:rFonts w:cstheme="minorHAnsi"/>
          <w:color w:val="000000" w:themeColor="text1"/>
          <w:szCs w:val="20"/>
        </w:rPr>
        <w:t>T</w:t>
      </w:r>
      <w:r w:rsidRPr="00177558">
        <w:rPr>
          <w:color w:val="000000" w:themeColor="text1"/>
          <w:szCs w:val="20"/>
        </w:rPr>
        <w:t>ime-to-event variables (</w:t>
      </w:r>
      <w:r w:rsidR="00DB3881" w:rsidRPr="00177558">
        <w:rPr>
          <w:color w:val="000000" w:themeColor="text1"/>
          <w:szCs w:val="20"/>
        </w:rPr>
        <w:t xml:space="preserve">duration of chest-tube drainage, </w:t>
      </w:r>
      <w:r w:rsidRPr="00177558">
        <w:rPr>
          <w:color w:val="000000" w:themeColor="text1"/>
          <w:szCs w:val="20"/>
        </w:rPr>
        <w:t xml:space="preserve">length of stay in hospital) </w:t>
      </w:r>
      <w:r w:rsidRPr="00177558">
        <w:rPr>
          <w:rFonts w:cstheme="minorHAnsi"/>
          <w:color w:val="000000" w:themeColor="text1"/>
          <w:szCs w:val="20"/>
        </w:rPr>
        <w:t xml:space="preserve">will be </w:t>
      </w:r>
      <w:r w:rsidR="00F128D2" w:rsidRPr="00177558">
        <w:rPr>
          <w:rFonts w:cstheme="minorHAnsi"/>
          <w:color w:val="000000" w:themeColor="text1"/>
          <w:szCs w:val="20"/>
        </w:rPr>
        <w:t>analyze</w:t>
      </w:r>
      <w:r w:rsidRPr="00177558">
        <w:rPr>
          <w:rFonts w:cstheme="minorHAnsi"/>
          <w:color w:val="000000" w:themeColor="text1"/>
          <w:szCs w:val="20"/>
        </w:rPr>
        <w:t>d using</w:t>
      </w:r>
      <w:r w:rsidRPr="00177558">
        <w:rPr>
          <w:color w:val="000000" w:themeColor="text1"/>
          <w:szCs w:val="20"/>
        </w:rPr>
        <w:t xml:space="preserve"> a Kaplan-Meier estimator with difference between groups assessed by log-rank test. The estimated hazard ratio and 95% CI will be provided. </w:t>
      </w:r>
      <w:r w:rsidRPr="00177558">
        <w:rPr>
          <w:rFonts w:cstheme="minorHAnsi"/>
          <w:color w:val="000000" w:themeColor="text1"/>
          <w:szCs w:val="20"/>
        </w:rPr>
        <w:t>Patients who are lost to follow-up will be censored at the time of last contact.</w:t>
      </w:r>
    </w:p>
    <w:p w14:paraId="123B69A4" w14:textId="167F87A8" w:rsidR="00DB3881" w:rsidRPr="00177558" w:rsidRDefault="00DB3881" w:rsidP="00D414B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3.5.2.</w:t>
      </w:r>
      <w:r w:rsidR="0035170B" w:rsidRPr="00177558">
        <w:rPr>
          <w:rFonts w:cstheme="minorHAnsi"/>
          <w:color w:val="000000" w:themeColor="text1"/>
          <w:szCs w:val="20"/>
        </w:rPr>
        <w:t>5</w:t>
      </w:r>
      <w:r w:rsidRPr="00177558">
        <w:rPr>
          <w:rFonts w:cstheme="minorHAnsi"/>
          <w:color w:val="000000" w:themeColor="text1"/>
          <w:szCs w:val="20"/>
        </w:rPr>
        <w:t xml:space="preserve"> Long-term </w:t>
      </w:r>
      <w:r w:rsidR="0035170B" w:rsidRPr="00177558">
        <w:rPr>
          <w:rFonts w:cstheme="minorHAnsi"/>
          <w:color w:val="000000" w:themeColor="text1"/>
          <w:szCs w:val="20"/>
        </w:rPr>
        <w:t>mortality</w:t>
      </w:r>
      <w:r w:rsidRPr="00177558">
        <w:rPr>
          <w:rFonts w:cstheme="minorHAnsi"/>
          <w:color w:val="000000" w:themeColor="text1"/>
          <w:szCs w:val="20"/>
        </w:rPr>
        <w:t xml:space="preserve"> (</w:t>
      </w:r>
      <w:r w:rsidR="0035170B" w:rsidRPr="00177558">
        <w:rPr>
          <w:rFonts w:cstheme="minorHAnsi"/>
          <w:color w:val="000000" w:themeColor="text1"/>
          <w:szCs w:val="20"/>
        </w:rPr>
        <w:t>all-cause death after surgery</w:t>
      </w:r>
      <w:r w:rsidR="00FE02C4" w:rsidRPr="00177558">
        <w:rPr>
          <w:rFonts w:cstheme="minorHAnsi"/>
          <w:color w:val="000000" w:themeColor="text1"/>
          <w:szCs w:val="20"/>
        </w:rPr>
        <w:t xml:space="preserve">, cancer-specific </w:t>
      </w:r>
      <w:r w:rsidR="0035170B" w:rsidRPr="00177558">
        <w:rPr>
          <w:rFonts w:cstheme="minorHAnsi"/>
          <w:color w:val="000000" w:themeColor="text1"/>
          <w:szCs w:val="20"/>
        </w:rPr>
        <w:t>death after surgery</w:t>
      </w:r>
      <w:r w:rsidRPr="00177558">
        <w:rPr>
          <w:rFonts w:cstheme="minorHAnsi"/>
          <w:color w:val="000000" w:themeColor="text1"/>
          <w:szCs w:val="20"/>
        </w:rPr>
        <w:t xml:space="preserve">) will be </w:t>
      </w:r>
      <w:r w:rsidR="00F128D2" w:rsidRPr="00177558">
        <w:rPr>
          <w:rFonts w:cstheme="minorHAnsi"/>
          <w:color w:val="000000" w:themeColor="text1"/>
          <w:szCs w:val="20"/>
        </w:rPr>
        <w:t>analyze</w:t>
      </w:r>
      <w:r w:rsidRPr="00177558">
        <w:rPr>
          <w:rFonts w:cstheme="minorHAnsi"/>
          <w:color w:val="000000" w:themeColor="text1"/>
          <w:szCs w:val="20"/>
        </w:rPr>
        <w:t>d using a Kaplan-Meier estimator with difference between groups assessed by log-rank test</w:t>
      </w:r>
      <w:r w:rsidR="00892F85" w:rsidRPr="00177558">
        <w:rPr>
          <w:rFonts w:cstheme="minorHAnsi"/>
          <w:color w:val="000000" w:themeColor="text1"/>
          <w:szCs w:val="20"/>
        </w:rPr>
        <w:t>; Cox proportional hazards model</w:t>
      </w:r>
      <w:r w:rsidR="006A2AA5" w:rsidRPr="00177558">
        <w:rPr>
          <w:rFonts w:cstheme="minorHAnsi"/>
          <w:color w:val="000000" w:themeColor="text1"/>
          <w:szCs w:val="20"/>
        </w:rPr>
        <w:t>s</w:t>
      </w:r>
      <w:r w:rsidR="00892F85" w:rsidRPr="00177558">
        <w:rPr>
          <w:rFonts w:cstheme="minorHAnsi"/>
          <w:color w:val="000000" w:themeColor="text1"/>
          <w:szCs w:val="20"/>
        </w:rPr>
        <w:t xml:space="preserve"> will be used to adjust for potential confounding factors</w:t>
      </w:r>
      <w:r w:rsidRPr="00177558">
        <w:rPr>
          <w:rFonts w:cstheme="minorHAnsi"/>
          <w:color w:val="000000" w:themeColor="text1"/>
          <w:szCs w:val="20"/>
        </w:rPr>
        <w:t xml:space="preserve">. The estimated hazard ratio and 95% CI will be provided. </w:t>
      </w:r>
      <w:r w:rsidR="00892F85" w:rsidRPr="00177558">
        <w:rPr>
          <w:rFonts w:cstheme="minorHAnsi"/>
          <w:color w:val="000000" w:themeColor="text1"/>
          <w:szCs w:val="20"/>
        </w:rPr>
        <w:t xml:space="preserve">For cancer-specific </w:t>
      </w:r>
      <w:r w:rsidR="0035170B" w:rsidRPr="00177558">
        <w:rPr>
          <w:rFonts w:cstheme="minorHAnsi"/>
          <w:color w:val="000000" w:themeColor="text1"/>
          <w:szCs w:val="20"/>
        </w:rPr>
        <w:t>death</w:t>
      </w:r>
      <w:r w:rsidR="00892F85" w:rsidRPr="00177558">
        <w:rPr>
          <w:rFonts w:cstheme="minorHAnsi"/>
          <w:color w:val="000000" w:themeColor="text1"/>
          <w:szCs w:val="20"/>
        </w:rPr>
        <w:t xml:space="preserve">, patients who die of a cause other than the specific cancer will be censored at the time of death. </w:t>
      </w:r>
      <w:r w:rsidRPr="00177558">
        <w:rPr>
          <w:rFonts w:cstheme="minorHAnsi"/>
          <w:color w:val="000000" w:themeColor="text1"/>
          <w:szCs w:val="20"/>
        </w:rPr>
        <w:t xml:space="preserve">Patients who are lost to follow-up will be censored at the time of last contact. </w:t>
      </w:r>
    </w:p>
    <w:p w14:paraId="0FB25EFC" w14:textId="77777777" w:rsidR="00564582" w:rsidRPr="00177558" w:rsidRDefault="00564582" w:rsidP="00350E5C">
      <w:pPr>
        <w:snapToGrid w:val="0"/>
        <w:spacing w:beforeLines="50" w:before="156" w:afterLines="50" w:after="156"/>
        <w:rPr>
          <w:color w:val="000000" w:themeColor="text1"/>
          <w:szCs w:val="20"/>
        </w:rPr>
      </w:pPr>
    </w:p>
    <w:bookmarkEnd w:id="72"/>
    <w:bookmarkEnd w:id="73"/>
    <w:p w14:paraId="48F2989A" w14:textId="77777777" w:rsidR="00564582" w:rsidRPr="00177558" w:rsidRDefault="00564582" w:rsidP="00D414BC">
      <w:pPr>
        <w:snapToGrid w:val="0"/>
        <w:spacing w:beforeLines="50" w:before="156" w:afterLines="50" w:after="156"/>
        <w:rPr>
          <w:b/>
          <w:bCs/>
          <w:i/>
          <w:iCs/>
          <w:color w:val="000000" w:themeColor="text1"/>
          <w:szCs w:val="20"/>
        </w:rPr>
      </w:pPr>
      <w:r w:rsidRPr="00177558">
        <w:rPr>
          <w:b/>
          <w:bCs/>
          <w:i/>
          <w:iCs/>
          <w:color w:val="000000" w:themeColor="text1"/>
          <w:szCs w:val="20"/>
        </w:rPr>
        <w:lastRenderedPageBreak/>
        <w:t>13.6 Safety analysis</w:t>
      </w:r>
    </w:p>
    <w:p w14:paraId="1DD5287C" w14:textId="77777777" w:rsidR="00564582" w:rsidRPr="00177558" w:rsidRDefault="00564582" w:rsidP="00D414BC">
      <w:pPr>
        <w:snapToGrid w:val="0"/>
        <w:spacing w:beforeLines="50" w:before="156" w:afterLines="50" w:after="156"/>
        <w:rPr>
          <w:color w:val="000000" w:themeColor="text1"/>
          <w:szCs w:val="20"/>
        </w:rPr>
      </w:pPr>
      <w:r w:rsidRPr="00177558">
        <w:rPr>
          <w:color w:val="000000" w:themeColor="text1"/>
          <w:szCs w:val="20"/>
        </w:rPr>
        <w:t>13.3.1 Describe the occurrence of adverse events in each group.</w:t>
      </w:r>
    </w:p>
    <w:p w14:paraId="157EDD0A" w14:textId="77777777" w:rsidR="00564582" w:rsidRPr="00177558" w:rsidRDefault="00564582" w:rsidP="00D414BC">
      <w:pPr>
        <w:snapToGrid w:val="0"/>
        <w:spacing w:beforeLines="50" w:before="156" w:afterLines="50" w:after="156"/>
        <w:rPr>
          <w:color w:val="000000" w:themeColor="text1"/>
          <w:szCs w:val="20"/>
        </w:rPr>
      </w:pPr>
      <w:r w:rsidRPr="00177558">
        <w:rPr>
          <w:color w:val="000000" w:themeColor="text1"/>
          <w:szCs w:val="20"/>
        </w:rPr>
        <w:t>13.3.2 Describe the management of adverse events when appropriate.</w:t>
      </w:r>
    </w:p>
    <w:p w14:paraId="3EF280C1" w14:textId="77777777" w:rsidR="00564582" w:rsidRPr="00177558" w:rsidRDefault="00564582" w:rsidP="00D414BC">
      <w:pPr>
        <w:snapToGrid w:val="0"/>
        <w:spacing w:beforeLines="50" w:before="156" w:afterLines="50" w:after="156"/>
        <w:rPr>
          <w:color w:val="000000" w:themeColor="text1"/>
          <w:szCs w:val="20"/>
        </w:rPr>
      </w:pPr>
      <w:r w:rsidRPr="00177558">
        <w:rPr>
          <w:color w:val="000000" w:themeColor="text1"/>
          <w:szCs w:val="20"/>
        </w:rPr>
        <w:t>13.3.3 Describe the occurrence of severe adverse events.</w:t>
      </w:r>
    </w:p>
    <w:p w14:paraId="784247D3" w14:textId="4FC28337" w:rsidR="00564582" w:rsidRPr="00177558" w:rsidRDefault="00564582" w:rsidP="00D414BC">
      <w:pPr>
        <w:snapToGrid w:val="0"/>
        <w:spacing w:beforeLines="50" w:before="156" w:afterLines="50" w:after="156"/>
        <w:rPr>
          <w:color w:val="000000" w:themeColor="text1"/>
          <w:szCs w:val="20"/>
        </w:rPr>
      </w:pPr>
      <w:r w:rsidRPr="00177558">
        <w:rPr>
          <w:color w:val="000000" w:themeColor="text1"/>
          <w:szCs w:val="20"/>
        </w:rPr>
        <w:t xml:space="preserve">13.3.4 The rates of adverse events and/or managements between the two groups will be compared with </w:t>
      </w:r>
      <w:r w:rsidR="003506BF" w:rsidRPr="00177558">
        <w:rPr>
          <w:color w:val="000000" w:themeColor="text1"/>
          <w:szCs w:val="20"/>
        </w:rPr>
        <w:t>c</w:t>
      </w:r>
      <w:r w:rsidRPr="00177558">
        <w:rPr>
          <w:color w:val="000000" w:themeColor="text1"/>
          <w:szCs w:val="20"/>
        </w:rPr>
        <w:t>hi-</w:t>
      </w:r>
      <w:r w:rsidR="003506BF" w:rsidRPr="00177558">
        <w:rPr>
          <w:color w:val="000000" w:themeColor="text1"/>
          <w:szCs w:val="20"/>
        </w:rPr>
        <w:t>s</w:t>
      </w:r>
      <w:r w:rsidRPr="00177558">
        <w:rPr>
          <w:color w:val="000000" w:themeColor="text1"/>
          <w:szCs w:val="20"/>
        </w:rPr>
        <w:t xml:space="preserve">quare test, continuity correction </w:t>
      </w:r>
      <w:r w:rsidR="00AA28B3" w:rsidRPr="00177558">
        <w:rPr>
          <w:color w:val="000000" w:themeColor="text1"/>
          <w:szCs w:val="20"/>
        </w:rPr>
        <w:t>c</w:t>
      </w:r>
      <w:r w:rsidRPr="00177558">
        <w:rPr>
          <w:color w:val="000000" w:themeColor="text1"/>
          <w:szCs w:val="20"/>
        </w:rPr>
        <w:t>hi-</w:t>
      </w:r>
      <w:r w:rsidR="003506BF" w:rsidRPr="00177558">
        <w:rPr>
          <w:color w:val="000000" w:themeColor="text1"/>
          <w:szCs w:val="20"/>
        </w:rPr>
        <w:t>s</w:t>
      </w:r>
      <w:r w:rsidRPr="00177558">
        <w:rPr>
          <w:color w:val="000000" w:themeColor="text1"/>
          <w:szCs w:val="20"/>
        </w:rPr>
        <w:t xml:space="preserve">quare test or Fisher exact test. The estimated risks ratio (RR) and 95% CI will be provided. </w:t>
      </w:r>
    </w:p>
    <w:p w14:paraId="21CA5015" w14:textId="77777777" w:rsidR="00564582" w:rsidRPr="00177558" w:rsidRDefault="00564582" w:rsidP="00D414BC">
      <w:pPr>
        <w:snapToGrid w:val="0"/>
        <w:spacing w:beforeLines="50" w:before="156" w:afterLines="50" w:after="156"/>
        <w:rPr>
          <w:color w:val="000000" w:themeColor="text1"/>
          <w:szCs w:val="20"/>
        </w:rPr>
      </w:pPr>
      <w:r w:rsidRPr="00177558">
        <w:rPr>
          <w:color w:val="000000" w:themeColor="text1"/>
          <w:szCs w:val="20"/>
        </w:rPr>
        <w:t>13.3.5 Missing data will not be replaced.</w:t>
      </w:r>
    </w:p>
    <w:p w14:paraId="696EF4CB" w14:textId="77777777" w:rsidR="00564582" w:rsidRPr="00177558" w:rsidRDefault="00564582" w:rsidP="00350E5C">
      <w:pPr>
        <w:snapToGrid w:val="0"/>
        <w:spacing w:beforeLines="50" w:before="156" w:afterLines="50" w:after="156"/>
        <w:rPr>
          <w:color w:val="000000" w:themeColor="text1"/>
          <w:szCs w:val="20"/>
        </w:rPr>
      </w:pPr>
    </w:p>
    <w:p w14:paraId="60B1EE4E" w14:textId="77777777" w:rsidR="00564582" w:rsidRPr="00177558" w:rsidRDefault="00564582" w:rsidP="005612D3">
      <w:pPr>
        <w:pStyle w:val="2"/>
        <w:rPr>
          <w:color w:val="000000" w:themeColor="text1"/>
          <w:sz w:val="20"/>
          <w:szCs w:val="20"/>
        </w:rPr>
      </w:pPr>
      <w:bookmarkStart w:id="74" w:name="_Toc48424486"/>
      <w:bookmarkStart w:id="75" w:name="_Toc48424769"/>
      <w:r w:rsidRPr="00177558">
        <w:rPr>
          <w:color w:val="000000" w:themeColor="text1"/>
          <w:sz w:val="20"/>
          <w:szCs w:val="20"/>
        </w:rPr>
        <w:t>14. Quality control and quality assurance</w:t>
      </w:r>
      <w:bookmarkEnd w:id="74"/>
      <w:bookmarkEnd w:id="75"/>
    </w:p>
    <w:p w14:paraId="25100905"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14.1.1 An investigator training program will be designed by the principle investigator. A study coordinator will be designated to organize and implement the training program, and to record and preserve the related documents.</w:t>
      </w:r>
    </w:p>
    <w:p w14:paraId="7336C0C2"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4.1.2 The training program includes the following: </w:t>
      </w:r>
    </w:p>
    <w:p w14:paraId="168DB84F" w14:textId="1EB4CF19"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4.1.2.1 For </w:t>
      </w:r>
      <w:r w:rsidR="00F128D2" w:rsidRPr="00177558">
        <w:rPr>
          <w:rFonts w:cstheme="minorHAnsi"/>
          <w:color w:val="000000" w:themeColor="text1"/>
          <w:szCs w:val="20"/>
        </w:rPr>
        <w:t>anest</w:t>
      </w:r>
      <w:r w:rsidRPr="00177558">
        <w:rPr>
          <w:rFonts w:cstheme="minorHAnsi"/>
          <w:color w:val="000000" w:themeColor="text1"/>
          <w:szCs w:val="20"/>
        </w:rPr>
        <w:t xml:space="preserve">hesiologists, they should be familiar with the protocol, the procedures of radical lung cancer surgery, the procedures of </w:t>
      </w:r>
      <w:r w:rsidR="00F128D2" w:rsidRPr="00177558">
        <w:rPr>
          <w:rFonts w:cstheme="minorHAnsi"/>
          <w:color w:val="000000" w:themeColor="text1"/>
          <w:szCs w:val="20"/>
        </w:rPr>
        <w:t>anest</w:t>
      </w:r>
      <w:r w:rsidRPr="00177558">
        <w:rPr>
          <w:rFonts w:cstheme="minorHAnsi"/>
          <w:color w:val="000000" w:themeColor="text1"/>
          <w:szCs w:val="20"/>
        </w:rPr>
        <w:t xml:space="preserve">hesia and perioperative care, and the case report form. </w:t>
      </w:r>
    </w:p>
    <w:p w14:paraId="55E45C7B"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4.1.2.2 For in-hospital follow-up investigators, they should be familiar with the potential adverse events or severe adverse event, postoperative complications, as well as the case report form. </w:t>
      </w:r>
    </w:p>
    <w:p w14:paraId="34BCB3D9" w14:textId="77777777" w:rsidR="00564582" w:rsidRPr="00177558" w:rsidRDefault="00564582" w:rsidP="0056458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4.1.2.3 For long-term outcome follow-up investigators, they are trained to communicate with participants and collect data regarding cancer progression and/or living status regularly (every 3 months during the first year, every 6 months during the second year, and every year thereafter); they are required to closely communicate with thoracic surgeons regarding the diagnosis of cancer outcomes. Furthermore, they do not participate in perioperative care and in-hospital follow-ups, have no knowledge of study group allocation, and are not permitted to communicate with health-care providers, participants and other investigators regarding study group allocation. </w:t>
      </w:r>
    </w:p>
    <w:p w14:paraId="464C6B84" w14:textId="7390029D"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14.1.2.4 Other training contents that must be </w:t>
      </w:r>
      <w:r w:rsidR="004A71D0" w:rsidRPr="00177558">
        <w:rPr>
          <w:color w:val="000000" w:themeColor="text1"/>
          <w:szCs w:val="20"/>
        </w:rPr>
        <w:t>completed</w:t>
      </w:r>
      <w:r w:rsidRPr="00177558">
        <w:rPr>
          <w:color w:val="000000" w:themeColor="text1"/>
          <w:szCs w:val="20"/>
        </w:rPr>
        <w:t xml:space="preserve"> before trial initiation include the Good Clinical Practice principles, the standard operating procedures of the study, the working plan of the study, the data recording format, the outcome assessment, the instruction for the case report form, the skills of communicating with subjects, and other matters needing attention during the study (screening path, allowed and prohibited medications, etc.).</w:t>
      </w:r>
    </w:p>
    <w:p w14:paraId="7CC57F11" w14:textId="0EE7913B"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14.1.3 The instruments, equipment, assessment scales and definitions involved in the trial should be used according to executi</w:t>
      </w:r>
      <w:r w:rsidR="004A71D0" w:rsidRPr="00177558">
        <w:rPr>
          <w:color w:val="000000" w:themeColor="text1"/>
          <w:szCs w:val="20"/>
        </w:rPr>
        <w:t>ve</w:t>
      </w:r>
      <w:r w:rsidRPr="00177558">
        <w:rPr>
          <w:color w:val="000000" w:themeColor="text1"/>
          <w:szCs w:val="20"/>
        </w:rPr>
        <w:t xml:space="preserve"> standards. Investigators should stick to the preselected tools/definitions in order to achieve uniform evaluation and assessment.</w:t>
      </w:r>
    </w:p>
    <w:p w14:paraId="3FA8A065" w14:textId="6CD35D7F"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14.1.4 Investigators who are responsible to record data must be authorized by the principle investigator in advance. Data sources include, but not limits to, electronic health records, </w:t>
      </w:r>
      <w:r w:rsidR="00F128D2" w:rsidRPr="00177558">
        <w:rPr>
          <w:color w:val="000000" w:themeColor="text1"/>
          <w:szCs w:val="20"/>
        </w:rPr>
        <w:t>anest</w:t>
      </w:r>
      <w:r w:rsidRPr="00177558">
        <w:rPr>
          <w:color w:val="000000" w:themeColor="text1"/>
          <w:szCs w:val="20"/>
        </w:rPr>
        <w:t xml:space="preserve">hesia medical information system, medical equipment, as well as interviews before surgery and during postoperative (long-term) follow-ups.  </w:t>
      </w:r>
    </w:p>
    <w:p w14:paraId="431E07DA"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14.1.5 The investigator should fill in the case report forms timely and completely. All observed and assessed results as well as abnormal findings during the study period should be verified and recorded to ensure the reliability of data.</w:t>
      </w:r>
    </w:p>
    <w:p w14:paraId="722002C5" w14:textId="0F20FBA0"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14.1.6 Dataset management and statistical analysis </w:t>
      </w:r>
      <w:r w:rsidR="00BE68B9" w:rsidRPr="00177558">
        <w:rPr>
          <w:color w:val="000000" w:themeColor="text1"/>
          <w:szCs w:val="20"/>
        </w:rPr>
        <w:t>are</w:t>
      </w:r>
      <w:r w:rsidRPr="00177558">
        <w:rPr>
          <w:color w:val="000000" w:themeColor="text1"/>
          <w:szCs w:val="20"/>
        </w:rPr>
        <w:t xml:space="preserve"> </w:t>
      </w:r>
      <w:r w:rsidR="004A71D0" w:rsidRPr="00177558">
        <w:rPr>
          <w:color w:val="000000" w:themeColor="text1"/>
          <w:szCs w:val="20"/>
        </w:rPr>
        <w:t>performed</w:t>
      </w:r>
      <w:r w:rsidRPr="00177558">
        <w:rPr>
          <w:color w:val="000000" w:themeColor="text1"/>
          <w:szCs w:val="20"/>
        </w:rPr>
        <w:t xml:space="preserve"> by professional biostatistics personnel.</w:t>
      </w:r>
    </w:p>
    <w:p w14:paraId="511731D5"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14.1.7 All conclusions should be based on original data.</w:t>
      </w:r>
    </w:p>
    <w:p w14:paraId="7CEC058B" w14:textId="77777777" w:rsidR="00564582" w:rsidRPr="00177558" w:rsidRDefault="00564582" w:rsidP="00564582">
      <w:pPr>
        <w:rPr>
          <w:color w:val="000000" w:themeColor="text1"/>
          <w:szCs w:val="20"/>
        </w:rPr>
      </w:pPr>
    </w:p>
    <w:p w14:paraId="059DA76D" w14:textId="4092CDF5" w:rsidR="00564582" w:rsidRPr="00177558" w:rsidRDefault="00564582" w:rsidP="005612D3">
      <w:pPr>
        <w:pStyle w:val="2"/>
        <w:rPr>
          <w:color w:val="000000" w:themeColor="text1"/>
          <w:sz w:val="20"/>
          <w:szCs w:val="20"/>
        </w:rPr>
      </w:pPr>
      <w:bookmarkStart w:id="76" w:name="_Toc48424487"/>
      <w:bookmarkStart w:id="77" w:name="_Toc48424770"/>
      <w:r w:rsidRPr="00177558">
        <w:rPr>
          <w:color w:val="000000" w:themeColor="text1"/>
          <w:sz w:val="20"/>
          <w:szCs w:val="20"/>
        </w:rPr>
        <w:t>1</w:t>
      </w:r>
      <w:r w:rsidR="00F92F45" w:rsidRPr="00177558">
        <w:rPr>
          <w:color w:val="000000" w:themeColor="text1"/>
          <w:sz w:val="20"/>
          <w:szCs w:val="20"/>
        </w:rPr>
        <w:t>5</w:t>
      </w:r>
      <w:r w:rsidRPr="00177558">
        <w:rPr>
          <w:color w:val="000000" w:themeColor="text1"/>
          <w:sz w:val="20"/>
          <w:szCs w:val="20"/>
        </w:rPr>
        <w:t>. Ethical requirements and patient informed consent</w:t>
      </w:r>
      <w:bookmarkEnd w:id="76"/>
      <w:bookmarkEnd w:id="77"/>
    </w:p>
    <w:p w14:paraId="0C2CB2E1" w14:textId="5EA35B38" w:rsidR="00564582" w:rsidRPr="00177558" w:rsidRDefault="00564582" w:rsidP="00564582">
      <w:pPr>
        <w:snapToGrid w:val="0"/>
        <w:spacing w:beforeLines="50" w:before="156" w:afterLines="50" w:after="156"/>
        <w:rPr>
          <w:b/>
          <w:bCs/>
          <w:i/>
          <w:iCs/>
          <w:color w:val="000000" w:themeColor="text1"/>
          <w:szCs w:val="20"/>
        </w:rPr>
      </w:pPr>
      <w:r w:rsidRPr="00177558">
        <w:rPr>
          <w:b/>
          <w:bCs/>
          <w:i/>
          <w:iCs/>
          <w:color w:val="000000" w:themeColor="text1"/>
          <w:szCs w:val="20"/>
        </w:rPr>
        <w:t>1</w:t>
      </w:r>
      <w:r w:rsidR="00F92F45" w:rsidRPr="00177558">
        <w:rPr>
          <w:b/>
          <w:bCs/>
          <w:i/>
          <w:iCs/>
          <w:color w:val="000000" w:themeColor="text1"/>
          <w:szCs w:val="20"/>
        </w:rPr>
        <w:t>5</w:t>
      </w:r>
      <w:r w:rsidRPr="00177558">
        <w:rPr>
          <w:b/>
          <w:bCs/>
          <w:i/>
          <w:iCs/>
          <w:color w:val="000000" w:themeColor="text1"/>
          <w:szCs w:val="20"/>
        </w:rPr>
        <w:t>.1 Ethics Committee</w:t>
      </w:r>
    </w:p>
    <w:p w14:paraId="29D710A5"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The study protocol must be approved by the Clinical Research Ethics Committee of Peking University First Hospital before the study can be started. The investigators must strictly follow the Helsinki Declaration and China's relevant clinical trial management regulations. The principal investigator is responsible to report the status and the progress of the study to the Ethics Committee. </w:t>
      </w:r>
    </w:p>
    <w:p w14:paraId="3AA6588B" w14:textId="77777777" w:rsidR="00564582" w:rsidRPr="00177558" w:rsidRDefault="00564582" w:rsidP="00564582">
      <w:pPr>
        <w:snapToGrid w:val="0"/>
        <w:spacing w:beforeLines="50" w:before="156" w:afterLines="50" w:after="156"/>
        <w:rPr>
          <w:color w:val="000000" w:themeColor="text1"/>
          <w:szCs w:val="20"/>
        </w:rPr>
      </w:pPr>
    </w:p>
    <w:p w14:paraId="1A9F94BB" w14:textId="66A77349" w:rsidR="00564582" w:rsidRPr="00177558" w:rsidRDefault="00564582" w:rsidP="00564582">
      <w:pPr>
        <w:snapToGrid w:val="0"/>
        <w:spacing w:beforeLines="50" w:before="156" w:afterLines="50" w:after="156"/>
        <w:rPr>
          <w:b/>
          <w:bCs/>
          <w:i/>
          <w:iCs/>
          <w:color w:val="000000" w:themeColor="text1"/>
          <w:szCs w:val="20"/>
        </w:rPr>
      </w:pPr>
      <w:r w:rsidRPr="00177558">
        <w:rPr>
          <w:b/>
          <w:bCs/>
          <w:i/>
          <w:iCs/>
          <w:color w:val="000000" w:themeColor="text1"/>
          <w:szCs w:val="20"/>
        </w:rPr>
        <w:t>1</w:t>
      </w:r>
      <w:r w:rsidR="00F92F45" w:rsidRPr="00177558">
        <w:rPr>
          <w:b/>
          <w:bCs/>
          <w:i/>
          <w:iCs/>
          <w:color w:val="000000" w:themeColor="text1"/>
          <w:szCs w:val="20"/>
        </w:rPr>
        <w:t>5</w:t>
      </w:r>
      <w:r w:rsidRPr="00177558">
        <w:rPr>
          <w:b/>
          <w:bCs/>
          <w:i/>
          <w:iCs/>
          <w:color w:val="000000" w:themeColor="text1"/>
          <w:szCs w:val="20"/>
        </w:rPr>
        <w:t>.2 Written informed consent</w:t>
      </w:r>
    </w:p>
    <w:p w14:paraId="7719814D"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 xml:space="preserve">For each potential participant, investigators are responsible to fully explain the purpose, procedures and possible risks of this study in a written form manner. The investigators must let every potential participant know that he/she has the right to withdraw consent from the study at any time. Every potential participant must be given a written informed consent. Every participant or the authorized surrogate of the participant must sign the consent before he/she can be enrolled in the study. The written informed consents will be kept as a part of the clinical trial documents. </w:t>
      </w:r>
    </w:p>
    <w:p w14:paraId="28827018" w14:textId="77777777" w:rsidR="00564582" w:rsidRPr="00177558" w:rsidRDefault="00564582" w:rsidP="00564582">
      <w:pPr>
        <w:rPr>
          <w:color w:val="000000" w:themeColor="text1"/>
          <w:szCs w:val="20"/>
        </w:rPr>
      </w:pPr>
    </w:p>
    <w:p w14:paraId="2F130BC8" w14:textId="068D6960" w:rsidR="00564582" w:rsidRPr="00177558" w:rsidRDefault="00564582" w:rsidP="005612D3">
      <w:pPr>
        <w:pStyle w:val="2"/>
        <w:rPr>
          <w:color w:val="000000" w:themeColor="text1"/>
          <w:sz w:val="20"/>
          <w:szCs w:val="20"/>
        </w:rPr>
      </w:pPr>
      <w:bookmarkStart w:id="78" w:name="_Toc48424488"/>
      <w:bookmarkStart w:id="79" w:name="_Toc48424771"/>
      <w:bookmarkEnd w:id="66"/>
      <w:bookmarkEnd w:id="67"/>
      <w:r w:rsidRPr="00177558">
        <w:rPr>
          <w:color w:val="000000" w:themeColor="text1"/>
          <w:sz w:val="20"/>
          <w:szCs w:val="20"/>
        </w:rPr>
        <w:t>1</w:t>
      </w:r>
      <w:r w:rsidR="00F92F45" w:rsidRPr="00177558">
        <w:rPr>
          <w:color w:val="000000" w:themeColor="text1"/>
          <w:sz w:val="20"/>
          <w:szCs w:val="20"/>
        </w:rPr>
        <w:t>6</w:t>
      </w:r>
      <w:r w:rsidRPr="00177558">
        <w:rPr>
          <w:color w:val="000000" w:themeColor="text1"/>
          <w:sz w:val="20"/>
          <w:szCs w:val="20"/>
        </w:rPr>
        <w:t>. Study termination</w:t>
      </w:r>
      <w:bookmarkEnd w:id="78"/>
      <w:bookmarkEnd w:id="79"/>
      <w:r w:rsidRPr="00177558">
        <w:rPr>
          <w:color w:val="000000" w:themeColor="text1"/>
          <w:sz w:val="20"/>
          <w:szCs w:val="20"/>
        </w:rPr>
        <w:t xml:space="preserve"> </w:t>
      </w:r>
    </w:p>
    <w:p w14:paraId="08B7C0F1" w14:textId="5EFF419C"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1</w:t>
      </w:r>
      <w:r w:rsidR="0056059C" w:rsidRPr="00177558">
        <w:rPr>
          <w:color w:val="000000" w:themeColor="text1"/>
          <w:szCs w:val="20"/>
        </w:rPr>
        <w:t>6</w:t>
      </w:r>
      <w:r w:rsidRPr="00177558">
        <w:rPr>
          <w:color w:val="000000" w:themeColor="text1"/>
          <w:szCs w:val="20"/>
        </w:rPr>
        <w:t xml:space="preserve">.1 In case that </w:t>
      </w:r>
      <w:r w:rsidR="00BE68B9" w:rsidRPr="00177558">
        <w:rPr>
          <w:color w:val="000000" w:themeColor="text1"/>
          <w:szCs w:val="20"/>
        </w:rPr>
        <w:t xml:space="preserve">intervention-related </w:t>
      </w:r>
      <w:r w:rsidRPr="00177558">
        <w:rPr>
          <w:color w:val="000000" w:themeColor="text1"/>
          <w:szCs w:val="20"/>
        </w:rPr>
        <w:t xml:space="preserve">severe adverse events or serious quality problem occur during the study period, the study will be stopped. A report will be sent to the Ethics Committee. Restart of the study will need an approval from the Ethics Committee. </w:t>
      </w:r>
    </w:p>
    <w:p w14:paraId="0C718365" w14:textId="637CE988"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1</w:t>
      </w:r>
      <w:r w:rsidR="0056059C" w:rsidRPr="00177558">
        <w:rPr>
          <w:color w:val="000000" w:themeColor="text1"/>
          <w:szCs w:val="20"/>
        </w:rPr>
        <w:t>6</w:t>
      </w:r>
      <w:r w:rsidRPr="00177558">
        <w:rPr>
          <w:color w:val="000000" w:themeColor="text1"/>
          <w:szCs w:val="20"/>
        </w:rPr>
        <w:t xml:space="preserve">.2 The study will be terminated after accomplishment of required patient recruitment and data collection. Decision will be made by the principal investigator. </w:t>
      </w:r>
    </w:p>
    <w:p w14:paraId="79CA62C0" w14:textId="77777777" w:rsidR="00564582" w:rsidRPr="00177558" w:rsidRDefault="00564582" w:rsidP="00564582">
      <w:pPr>
        <w:snapToGrid w:val="0"/>
        <w:spacing w:beforeLines="50" w:before="156" w:afterLines="50" w:after="156"/>
        <w:rPr>
          <w:color w:val="000000" w:themeColor="text1"/>
          <w:szCs w:val="20"/>
        </w:rPr>
      </w:pPr>
    </w:p>
    <w:p w14:paraId="643B4E44" w14:textId="5B1DE4BD" w:rsidR="00564582" w:rsidRPr="00177558" w:rsidRDefault="00564582" w:rsidP="005612D3">
      <w:pPr>
        <w:pStyle w:val="2"/>
        <w:rPr>
          <w:color w:val="000000" w:themeColor="text1"/>
          <w:sz w:val="20"/>
          <w:szCs w:val="20"/>
        </w:rPr>
      </w:pPr>
      <w:bookmarkStart w:id="80" w:name="_Toc48424489"/>
      <w:bookmarkStart w:id="81" w:name="_Toc48424772"/>
      <w:r w:rsidRPr="00177558">
        <w:rPr>
          <w:color w:val="000000" w:themeColor="text1"/>
          <w:sz w:val="20"/>
          <w:szCs w:val="20"/>
        </w:rPr>
        <w:t>1</w:t>
      </w:r>
      <w:r w:rsidR="00F92F45" w:rsidRPr="00177558">
        <w:rPr>
          <w:color w:val="000000" w:themeColor="text1"/>
          <w:sz w:val="20"/>
          <w:szCs w:val="20"/>
        </w:rPr>
        <w:t>7</w:t>
      </w:r>
      <w:r w:rsidRPr="00177558">
        <w:rPr>
          <w:color w:val="000000" w:themeColor="text1"/>
          <w:sz w:val="20"/>
          <w:szCs w:val="20"/>
        </w:rPr>
        <w:t>. Document preservation</w:t>
      </w:r>
      <w:bookmarkEnd w:id="80"/>
      <w:bookmarkEnd w:id="81"/>
    </w:p>
    <w:p w14:paraId="523683E8" w14:textId="77777777" w:rsidR="00564582" w:rsidRPr="00177558" w:rsidRDefault="00564582" w:rsidP="00564582">
      <w:pPr>
        <w:snapToGrid w:val="0"/>
        <w:spacing w:beforeLines="50" w:before="156" w:afterLines="50" w:after="156"/>
        <w:rPr>
          <w:color w:val="000000" w:themeColor="text1"/>
          <w:szCs w:val="20"/>
        </w:rPr>
      </w:pPr>
      <w:r w:rsidRPr="00177558">
        <w:rPr>
          <w:color w:val="000000" w:themeColor="text1"/>
          <w:szCs w:val="20"/>
        </w:rPr>
        <w:t>Investigators and sponsors should properly keep clinical trial documents and data for 5 years in accordance with Good Clinic Practice requirements.</w:t>
      </w:r>
    </w:p>
    <w:p w14:paraId="106F4921" w14:textId="77777777" w:rsidR="00564582" w:rsidRPr="00177558" w:rsidRDefault="00564582" w:rsidP="00564582">
      <w:pPr>
        <w:snapToGrid w:val="0"/>
        <w:spacing w:beforeLines="50" w:before="156" w:afterLines="50" w:after="156"/>
        <w:rPr>
          <w:color w:val="000000" w:themeColor="text1"/>
          <w:szCs w:val="20"/>
        </w:rPr>
      </w:pPr>
    </w:p>
    <w:p w14:paraId="18553568" w14:textId="4E0FB8AC" w:rsidR="00564582" w:rsidRPr="00177558" w:rsidRDefault="00564582" w:rsidP="005612D3">
      <w:pPr>
        <w:pStyle w:val="2"/>
        <w:rPr>
          <w:color w:val="000000" w:themeColor="text1"/>
          <w:sz w:val="20"/>
          <w:szCs w:val="20"/>
        </w:rPr>
      </w:pPr>
      <w:bookmarkStart w:id="82" w:name="_Toc48424490"/>
      <w:bookmarkStart w:id="83" w:name="_Toc48424773"/>
      <w:r w:rsidRPr="00177558">
        <w:rPr>
          <w:color w:val="000000" w:themeColor="text1"/>
          <w:sz w:val="20"/>
          <w:szCs w:val="20"/>
        </w:rPr>
        <w:t>1</w:t>
      </w:r>
      <w:r w:rsidR="00F92F45" w:rsidRPr="00177558">
        <w:rPr>
          <w:color w:val="000000" w:themeColor="text1"/>
          <w:sz w:val="20"/>
          <w:szCs w:val="20"/>
        </w:rPr>
        <w:t>8</w:t>
      </w:r>
      <w:r w:rsidRPr="00177558">
        <w:rPr>
          <w:color w:val="000000" w:themeColor="text1"/>
          <w:sz w:val="20"/>
          <w:szCs w:val="20"/>
        </w:rPr>
        <w:t>. Conflict of interest</w:t>
      </w:r>
      <w:bookmarkEnd w:id="82"/>
      <w:bookmarkEnd w:id="83"/>
    </w:p>
    <w:p w14:paraId="36FE2358" w14:textId="15AC7223" w:rsidR="00BE68B9" w:rsidRPr="00177558" w:rsidRDefault="00564582" w:rsidP="00850182">
      <w:pPr>
        <w:snapToGrid w:val="0"/>
        <w:spacing w:beforeLines="50" w:before="156" w:afterLines="50" w:after="156"/>
        <w:rPr>
          <w:rFonts w:cstheme="minorHAnsi"/>
          <w:color w:val="000000" w:themeColor="text1"/>
          <w:szCs w:val="20"/>
        </w:rPr>
      </w:pPr>
      <w:r w:rsidRPr="00177558">
        <w:rPr>
          <w:color w:val="000000" w:themeColor="text1"/>
          <w:szCs w:val="20"/>
        </w:rPr>
        <w:t>The investigators declare no conflicts of interest.</w:t>
      </w:r>
      <w:r w:rsidR="00BE68B9" w:rsidRPr="00177558">
        <w:rPr>
          <w:rFonts w:cstheme="minorHAnsi"/>
          <w:color w:val="000000" w:themeColor="text1"/>
          <w:szCs w:val="20"/>
        </w:rPr>
        <w:br w:type="page"/>
      </w:r>
    </w:p>
    <w:p w14:paraId="4D97D183" w14:textId="77777777" w:rsidR="00564582" w:rsidRPr="00177558" w:rsidRDefault="00564582" w:rsidP="00564582">
      <w:pPr>
        <w:rPr>
          <w:color w:val="000000" w:themeColor="text1"/>
          <w:szCs w:val="20"/>
        </w:rPr>
      </w:pPr>
      <w:r w:rsidRPr="00177558">
        <w:rPr>
          <w:noProof/>
          <w:color w:val="000000" w:themeColor="text1"/>
          <w:szCs w:val="20"/>
        </w:rPr>
        <w:lastRenderedPageBreak/>
        <mc:AlternateContent>
          <mc:Choice Requires="wpc">
            <w:drawing>
              <wp:anchor distT="0" distB="0" distL="114300" distR="114300" simplePos="0" relativeHeight="251663360" behindDoc="0" locked="0" layoutInCell="1" allowOverlap="1" wp14:anchorId="478BBA71" wp14:editId="36ADB8B7">
                <wp:simplePos x="0" y="0"/>
                <wp:positionH relativeFrom="column">
                  <wp:posOffset>0</wp:posOffset>
                </wp:positionH>
                <wp:positionV relativeFrom="paragraph">
                  <wp:posOffset>197485</wp:posOffset>
                </wp:positionV>
                <wp:extent cx="5279390" cy="7446645"/>
                <wp:effectExtent l="0" t="0" r="0" b="0"/>
                <wp:wrapTopAndBottom/>
                <wp:docPr id="112" name="画布 112"/>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85" name="流程图: 过程 18"/>
                        <wps:cNvSpPr/>
                        <wps:spPr>
                          <a:xfrm>
                            <a:off x="1686506" y="93600"/>
                            <a:ext cx="1936750" cy="389890"/>
                          </a:xfrm>
                          <a:prstGeom prst="flowChartProcess">
                            <a:avLst/>
                          </a:prstGeom>
                          <a:noFill/>
                          <a:ln w="6350" cap="flat" cmpd="sng" algn="ctr">
                            <a:solidFill>
                              <a:sysClr val="windowText" lastClr="000000"/>
                            </a:solidFill>
                            <a:prstDash val="solid"/>
                          </a:ln>
                          <a:effectLst/>
                        </wps:spPr>
                        <wps:txbx>
                          <w:txbxContent>
                            <w:p w14:paraId="1C656C2F" w14:textId="77777777" w:rsidR="00573B91" w:rsidRPr="00630424" w:rsidRDefault="00573B91" w:rsidP="00564582">
                              <w:pPr>
                                <w:snapToGrid w:val="0"/>
                                <w:jc w:val="center"/>
                                <w:rPr>
                                  <w:rFonts w:cs="Calibri"/>
                                  <w:szCs w:val="20"/>
                                </w:rPr>
                              </w:pPr>
                              <w:r w:rsidRPr="00630424">
                                <w:rPr>
                                  <w:rFonts w:cs="Calibri"/>
                                  <w:szCs w:val="20"/>
                                </w:rPr>
                                <w:t>Patients planned for lung cancer surg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wps:wsp>
                        <wps:cNvPr id="86" name="流程图: 过程 19"/>
                        <wps:cNvSpPr/>
                        <wps:spPr>
                          <a:xfrm>
                            <a:off x="3247051" y="1023003"/>
                            <a:ext cx="1751258" cy="389890"/>
                          </a:xfrm>
                          <a:prstGeom prst="flowChartProcess">
                            <a:avLst/>
                          </a:prstGeom>
                          <a:noFill/>
                          <a:ln w="6350" cap="flat" cmpd="sng" algn="ctr">
                            <a:solidFill>
                              <a:sysClr val="windowText" lastClr="000000"/>
                            </a:solidFill>
                            <a:prstDash val="solid"/>
                          </a:ln>
                          <a:effectLst/>
                        </wps:spPr>
                        <wps:txbx>
                          <w:txbxContent>
                            <w:p w14:paraId="79F40AA8" w14:textId="77777777" w:rsidR="00573B91" w:rsidRPr="00630424" w:rsidRDefault="00573B91" w:rsidP="00564582">
                              <w:pPr>
                                <w:snapToGrid w:val="0"/>
                                <w:rPr>
                                  <w:rFonts w:cs="Calibri"/>
                                  <w:szCs w:val="20"/>
                                </w:rPr>
                              </w:pPr>
                              <w:r w:rsidRPr="00630424">
                                <w:rPr>
                                  <w:rFonts w:cs="Calibri"/>
                                  <w:szCs w:val="20"/>
                                </w:rPr>
                                <w:t>Screening according to inclusion/exclusion criteria</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87" name="流程图: 过程 20"/>
                        <wps:cNvSpPr/>
                        <wps:spPr>
                          <a:xfrm>
                            <a:off x="1762055" y="2061478"/>
                            <a:ext cx="1781810" cy="389890"/>
                          </a:xfrm>
                          <a:prstGeom prst="flowChartProcess">
                            <a:avLst/>
                          </a:prstGeom>
                          <a:noFill/>
                          <a:ln w="6350" cap="flat" cmpd="sng" algn="ctr">
                            <a:solidFill>
                              <a:sysClr val="windowText" lastClr="000000"/>
                            </a:solidFill>
                            <a:prstDash val="solid"/>
                          </a:ln>
                          <a:effectLst/>
                        </wps:spPr>
                        <wps:txbx>
                          <w:txbxContent>
                            <w:p w14:paraId="2249C917" w14:textId="4C4C1A54" w:rsidR="00573B91" w:rsidRPr="00630424" w:rsidRDefault="00573B91" w:rsidP="00564582">
                              <w:pPr>
                                <w:snapToGrid w:val="0"/>
                                <w:jc w:val="center"/>
                                <w:rPr>
                                  <w:rFonts w:cs="Calibri"/>
                                  <w:szCs w:val="20"/>
                                  <w:lang w:val="en-GB"/>
                                </w:rPr>
                              </w:pPr>
                              <w:r>
                                <w:rPr>
                                  <w:rFonts w:cs="Calibri"/>
                                  <w:szCs w:val="20"/>
                                  <w:lang w:val="en-GB"/>
                                </w:rPr>
                                <w:t>Randomiz</w:t>
                              </w:r>
                              <w:r w:rsidRPr="00630424">
                                <w:rPr>
                                  <w:rFonts w:cs="Calibri"/>
                                  <w:szCs w:val="20"/>
                                  <w:lang w:val="en-GB"/>
                                </w:rPr>
                                <w:t xml:space="preserve">ation </w:t>
                              </w:r>
                            </w:p>
                            <w:p w14:paraId="03B44D27" w14:textId="77777777" w:rsidR="00573B91" w:rsidRPr="00630424" w:rsidRDefault="00573B91" w:rsidP="00564582">
                              <w:pPr>
                                <w:snapToGrid w:val="0"/>
                                <w:jc w:val="center"/>
                                <w:rPr>
                                  <w:rFonts w:cs="Calibri"/>
                                  <w:szCs w:val="20"/>
                                  <w:lang w:val="en-GB"/>
                                </w:rPr>
                              </w:pPr>
                              <w:r w:rsidRPr="00630424">
                                <w:rPr>
                                  <w:rFonts w:cs="Calibri"/>
                                  <w:szCs w:val="20"/>
                                  <w:lang w:val="en-GB"/>
                                </w:rPr>
                                <w:t>N = 400</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88" name="流程图: 过程 21"/>
                        <wps:cNvSpPr/>
                        <wps:spPr>
                          <a:xfrm>
                            <a:off x="623948" y="3071662"/>
                            <a:ext cx="1885950" cy="535940"/>
                          </a:xfrm>
                          <a:prstGeom prst="flowChartProcess">
                            <a:avLst/>
                          </a:prstGeom>
                          <a:noFill/>
                          <a:ln w="6350" cap="flat" cmpd="sng" algn="ctr">
                            <a:solidFill>
                              <a:sysClr val="windowText" lastClr="000000"/>
                            </a:solidFill>
                            <a:prstDash val="solid"/>
                          </a:ln>
                          <a:effectLst/>
                        </wps:spPr>
                        <wps:txbx>
                          <w:txbxContent>
                            <w:p w14:paraId="370083D2" w14:textId="73EF85A9" w:rsidR="00573B91" w:rsidRPr="00630424" w:rsidRDefault="00573B91" w:rsidP="00564582">
                              <w:pPr>
                                <w:snapToGrid w:val="0"/>
                                <w:jc w:val="center"/>
                                <w:rPr>
                                  <w:rFonts w:cs="Calibri"/>
                                  <w:szCs w:val="20"/>
                                </w:rPr>
                              </w:pPr>
                              <w:r w:rsidRPr="00630424">
                                <w:rPr>
                                  <w:rFonts w:cs="Calibri"/>
                                  <w:szCs w:val="20"/>
                                </w:rPr>
                                <w:t xml:space="preserve">General </w:t>
                              </w:r>
                              <w:r>
                                <w:rPr>
                                  <w:rFonts w:cs="Calibri"/>
                                  <w:szCs w:val="20"/>
                                </w:rPr>
                                <w:t>anest</w:t>
                              </w:r>
                              <w:r w:rsidRPr="00630424">
                                <w:rPr>
                                  <w:rFonts w:cs="Calibri"/>
                                  <w:szCs w:val="20"/>
                                </w:rPr>
                                <w:t>hesia and postoperative intravenous analgesia (GA group)</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89" name="流程图: 过程 22"/>
                        <wps:cNvSpPr/>
                        <wps:spPr>
                          <a:xfrm>
                            <a:off x="3065904" y="4455892"/>
                            <a:ext cx="1885950" cy="243840"/>
                          </a:xfrm>
                          <a:prstGeom prst="flowChartProcess">
                            <a:avLst/>
                          </a:prstGeom>
                          <a:noFill/>
                          <a:ln w="6350" cap="flat" cmpd="sng" algn="ctr">
                            <a:solidFill>
                              <a:sysClr val="windowText" lastClr="000000"/>
                            </a:solidFill>
                            <a:prstDash val="solid"/>
                          </a:ln>
                          <a:effectLst/>
                        </wps:spPr>
                        <wps:txbx>
                          <w:txbxContent>
                            <w:p w14:paraId="29CDE10A" w14:textId="77777777" w:rsidR="00573B91" w:rsidRPr="00630424" w:rsidRDefault="00573B91" w:rsidP="00564582">
                              <w:pPr>
                                <w:snapToGrid w:val="0"/>
                                <w:jc w:val="center"/>
                                <w:rPr>
                                  <w:rFonts w:cs="Calibri"/>
                                  <w:szCs w:val="20"/>
                                </w:rPr>
                              </w:pPr>
                              <w:r w:rsidRPr="00630424">
                                <w:rPr>
                                  <w:rFonts w:cs="Calibri"/>
                                  <w:szCs w:val="20"/>
                                </w:rPr>
                                <w:t>In-hospital follow-up</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90" name="流程图: 过程 23"/>
                        <wps:cNvSpPr/>
                        <wps:spPr>
                          <a:xfrm>
                            <a:off x="2853801" y="3066167"/>
                            <a:ext cx="2315845" cy="681990"/>
                          </a:xfrm>
                          <a:prstGeom prst="flowChartProcess">
                            <a:avLst/>
                          </a:prstGeom>
                          <a:noFill/>
                          <a:ln w="6350" cap="flat" cmpd="sng" algn="ctr">
                            <a:solidFill>
                              <a:sysClr val="windowText" lastClr="000000"/>
                            </a:solidFill>
                            <a:prstDash val="solid"/>
                          </a:ln>
                          <a:effectLst/>
                        </wps:spPr>
                        <wps:txbx>
                          <w:txbxContent>
                            <w:p w14:paraId="5A3EF6A0" w14:textId="3FED0FF7" w:rsidR="00573B91" w:rsidRPr="00630424" w:rsidRDefault="00573B91" w:rsidP="00564582">
                              <w:pPr>
                                <w:snapToGrid w:val="0"/>
                                <w:jc w:val="center"/>
                                <w:rPr>
                                  <w:rFonts w:cs="Calibri"/>
                                  <w:szCs w:val="20"/>
                                </w:rPr>
                              </w:pPr>
                              <w:r w:rsidRPr="00630424">
                                <w:rPr>
                                  <w:rFonts w:cs="Calibri"/>
                                  <w:szCs w:val="20"/>
                                </w:rPr>
                                <w:t xml:space="preserve">Combined epidural-general </w:t>
                              </w:r>
                              <w:r>
                                <w:rPr>
                                  <w:rFonts w:cs="Calibri"/>
                                  <w:szCs w:val="20"/>
                                </w:rPr>
                                <w:t>anest</w:t>
                              </w:r>
                              <w:r w:rsidRPr="00630424">
                                <w:rPr>
                                  <w:rFonts w:cs="Calibri"/>
                                  <w:szCs w:val="20"/>
                                </w:rPr>
                                <w:t>hesia and postoperative epidural analgesia (EGA group)</w:t>
                              </w:r>
                            </w:p>
                            <w:p w14:paraId="3C884898" w14:textId="77777777" w:rsidR="00573B91" w:rsidRPr="00630424" w:rsidRDefault="00573B91" w:rsidP="00564582">
                              <w:pPr>
                                <w:snapToGrid w:val="0"/>
                                <w:jc w:val="center"/>
                                <w:rPr>
                                  <w:rFonts w:cs="Calibri"/>
                                  <w:szCs w:val="20"/>
                                </w:rPr>
                              </w:pPr>
                              <w:r w:rsidRPr="00630424">
                                <w:rPr>
                                  <w:rFonts w:cs="Calibri"/>
                                  <w:szCs w:val="20"/>
                                </w:rPr>
                                <w:t xml:space="preserve">Estimated epidural failure rate </w:t>
                              </w:r>
                              <w:r w:rsidRPr="00630424">
                                <w:rPr>
                                  <w:rFonts w:cs="Calibri" w:hint="eastAsia"/>
                                  <w:szCs w:val="20"/>
                                </w:rPr>
                                <w:t>o</w:t>
                              </w:r>
                              <w:r w:rsidRPr="00630424">
                                <w:rPr>
                                  <w:rFonts w:cs="Calibri"/>
                                  <w:szCs w:val="20"/>
                                </w:rPr>
                                <w:t>f 2%</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91" name="流程图: 过程 24"/>
                        <wps:cNvSpPr/>
                        <wps:spPr>
                          <a:xfrm>
                            <a:off x="622852" y="4455892"/>
                            <a:ext cx="1885950" cy="243840"/>
                          </a:xfrm>
                          <a:prstGeom prst="flowChartProcess">
                            <a:avLst/>
                          </a:prstGeom>
                          <a:noFill/>
                          <a:ln w="6350" cap="flat" cmpd="sng" algn="ctr">
                            <a:solidFill>
                              <a:sysClr val="windowText" lastClr="000000"/>
                            </a:solidFill>
                            <a:prstDash val="solid"/>
                          </a:ln>
                          <a:effectLst/>
                        </wps:spPr>
                        <wps:txbx>
                          <w:txbxContent>
                            <w:p w14:paraId="5355BB58" w14:textId="77777777" w:rsidR="00573B91" w:rsidRPr="00630424" w:rsidRDefault="00573B91" w:rsidP="00564582">
                              <w:pPr>
                                <w:snapToGrid w:val="0"/>
                                <w:jc w:val="center"/>
                                <w:rPr>
                                  <w:rFonts w:cs="Calibri"/>
                                  <w:szCs w:val="20"/>
                                </w:rPr>
                              </w:pPr>
                              <w:r w:rsidRPr="00630424">
                                <w:rPr>
                                  <w:rFonts w:cs="Calibri"/>
                                  <w:szCs w:val="20"/>
                                </w:rPr>
                                <w:t>In-hospital follow-up</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92" name="矩形 92"/>
                        <wps:cNvSpPr/>
                        <wps:spPr>
                          <a:xfrm>
                            <a:off x="2202511" y="938254"/>
                            <a:ext cx="307387" cy="874644"/>
                          </a:xfrm>
                          <a:prstGeom prst="rect">
                            <a:avLst/>
                          </a:prstGeom>
                          <a:noFill/>
                          <a:ln w="635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流程图: 过程 28"/>
                        <wps:cNvSpPr/>
                        <wps:spPr>
                          <a:xfrm>
                            <a:off x="2115047" y="622585"/>
                            <a:ext cx="335280" cy="1190314"/>
                          </a:xfrm>
                          <a:prstGeom prst="flowChartProcess">
                            <a:avLst/>
                          </a:prstGeom>
                          <a:noFill/>
                          <a:ln w="6350" cap="flat" cmpd="sng" algn="ctr">
                            <a:solidFill>
                              <a:sysClr val="windowText" lastClr="000000"/>
                            </a:solidFill>
                            <a:prstDash val="solid"/>
                          </a:ln>
                          <a:effectLst/>
                        </wps:spPr>
                        <wps:txbx>
                          <w:txbxContent>
                            <w:p w14:paraId="1B010DCA" w14:textId="77777777" w:rsidR="00573B91" w:rsidRPr="00630424" w:rsidRDefault="00573B91" w:rsidP="00564582">
                              <w:pPr>
                                <w:snapToGrid w:val="0"/>
                                <w:jc w:val="center"/>
                                <w:rPr>
                                  <w:rFonts w:cs="Calibri"/>
                                  <w:szCs w:val="20"/>
                                </w:rPr>
                              </w:pPr>
                              <w:r w:rsidRPr="00630424">
                                <w:rPr>
                                  <w:rFonts w:cs="Calibri"/>
                                  <w:szCs w:val="20"/>
                                </w:rPr>
                                <w:t>Informed consent</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spAutoFit/>
                        </wps:bodyPr>
                      </wps:wsp>
                      <wps:wsp>
                        <wps:cNvPr id="94" name="流程图: 过程 29"/>
                        <wps:cNvSpPr/>
                        <wps:spPr>
                          <a:xfrm>
                            <a:off x="119614" y="93600"/>
                            <a:ext cx="363855" cy="1091565"/>
                          </a:xfrm>
                          <a:prstGeom prst="flowChartProcess">
                            <a:avLst/>
                          </a:prstGeom>
                          <a:noFill/>
                          <a:ln w="6350" cap="flat" cmpd="sng" algn="ctr">
                            <a:solidFill>
                              <a:sysClr val="windowText" lastClr="000000"/>
                            </a:solidFill>
                            <a:prstDash val="solid"/>
                          </a:ln>
                          <a:effectLst/>
                        </wps:spPr>
                        <wps:txbx>
                          <w:txbxContent>
                            <w:p w14:paraId="127ACAAA" w14:textId="77777777" w:rsidR="00573B91" w:rsidRPr="0058278E" w:rsidRDefault="00573B91" w:rsidP="00564582">
                              <w:pPr>
                                <w:pStyle w:val="ad"/>
                                <w:snapToGrid w:val="0"/>
                                <w:spacing w:before="0" w:beforeAutospacing="0" w:after="0" w:afterAutospacing="0"/>
                                <w:jc w:val="center"/>
                                <w:rPr>
                                  <w:rFonts w:asciiTheme="minorHAnsi" w:hAnsiTheme="minorHAnsi" w:cs="Calibri"/>
                                  <w:b/>
                                  <w:sz w:val="28"/>
                                </w:rPr>
                              </w:pPr>
                              <w:r w:rsidRPr="0058278E">
                                <w:rPr>
                                  <w:rFonts w:asciiTheme="minorHAnsi" w:hAnsiTheme="minorHAnsi" w:cs="Calibri"/>
                                  <w:b/>
                                  <w:kern w:val="2"/>
                                  <w:sz w:val="22"/>
                                  <w:szCs w:val="21"/>
                                </w:rPr>
                                <w:t>Enrollment</w:t>
                              </w:r>
                            </w:p>
                          </w:txbxContent>
                        </wps:txbx>
                        <wps:bodyPr rot="0" spcFirstLastPara="0" vert="vert270" wrap="square" lIns="91440" tIns="45720" rIns="91440" bIns="45720" numCol="1" spcCol="0" rtlCol="0" fromWordArt="0" anchor="ctr" anchorCtr="0" forceAA="0" compatLnSpc="1">
                          <a:prstTxWarp prst="textNoShape">
                            <a:avLst/>
                          </a:prstTxWarp>
                          <a:spAutoFit/>
                        </wps:bodyPr>
                      </wps:wsp>
                      <wps:wsp>
                        <wps:cNvPr id="95" name="流程图: 过程 30"/>
                        <wps:cNvSpPr/>
                        <wps:spPr>
                          <a:xfrm>
                            <a:off x="3065930" y="6621881"/>
                            <a:ext cx="1885950" cy="389890"/>
                          </a:xfrm>
                          <a:prstGeom prst="flowChartProcess">
                            <a:avLst/>
                          </a:prstGeom>
                          <a:noFill/>
                          <a:ln w="6350" cap="flat" cmpd="sng" algn="ctr">
                            <a:solidFill>
                              <a:sysClr val="windowText" lastClr="000000"/>
                            </a:solidFill>
                            <a:prstDash val="solid"/>
                          </a:ln>
                          <a:effectLst/>
                        </wps:spPr>
                        <wps:txbx>
                          <w:txbxContent>
                            <w:p w14:paraId="0BBD8BCA" w14:textId="77777777" w:rsidR="00573B91" w:rsidRPr="00630424" w:rsidRDefault="00573B91" w:rsidP="00564582">
                              <w:pPr>
                                <w:snapToGrid w:val="0"/>
                                <w:jc w:val="center"/>
                                <w:rPr>
                                  <w:rFonts w:cs="Calibri"/>
                                  <w:szCs w:val="20"/>
                                </w:rPr>
                              </w:pPr>
                              <w:r w:rsidRPr="00630424">
                                <w:rPr>
                                  <w:rFonts w:cs="Calibri"/>
                                  <w:szCs w:val="20"/>
                                </w:rPr>
                                <w:t>ITT analysis (N=  )</w:t>
                              </w:r>
                            </w:p>
                            <w:p w14:paraId="01A8886C" w14:textId="77777777" w:rsidR="00573B91" w:rsidRPr="00630424" w:rsidRDefault="00573B91" w:rsidP="00564582">
                              <w:pPr>
                                <w:snapToGrid w:val="0"/>
                                <w:jc w:val="center"/>
                                <w:rPr>
                                  <w:rFonts w:cs="Calibri"/>
                                  <w:szCs w:val="20"/>
                                </w:rPr>
                              </w:pPr>
                              <w:r w:rsidRPr="00630424">
                                <w:rPr>
                                  <w:rFonts w:cs="Calibri" w:hint="eastAsia"/>
                                  <w:szCs w:val="20"/>
                                </w:rPr>
                                <w:t>P</w:t>
                              </w:r>
                              <w:r w:rsidRPr="00630424">
                                <w:rPr>
                                  <w:rFonts w:cs="Calibri"/>
                                  <w:szCs w:val="20"/>
                                </w:rPr>
                                <w:t>P analysis (N=  )</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96" name="流程图: 过程 31"/>
                        <wps:cNvSpPr/>
                        <wps:spPr>
                          <a:xfrm>
                            <a:off x="622852" y="6621881"/>
                            <a:ext cx="1885950" cy="389890"/>
                          </a:xfrm>
                          <a:prstGeom prst="flowChartProcess">
                            <a:avLst/>
                          </a:prstGeom>
                          <a:noFill/>
                          <a:ln w="6350" cap="flat" cmpd="sng" algn="ctr">
                            <a:solidFill>
                              <a:sysClr val="windowText" lastClr="000000"/>
                            </a:solidFill>
                            <a:prstDash val="solid"/>
                          </a:ln>
                          <a:effectLst/>
                        </wps:spPr>
                        <wps:txbx>
                          <w:txbxContent>
                            <w:p w14:paraId="39864803" w14:textId="77777777" w:rsidR="00573B91" w:rsidRPr="00630424" w:rsidRDefault="00573B91" w:rsidP="00564582">
                              <w:pPr>
                                <w:snapToGrid w:val="0"/>
                                <w:jc w:val="center"/>
                                <w:rPr>
                                  <w:rFonts w:cs="Calibri"/>
                                  <w:szCs w:val="20"/>
                                </w:rPr>
                              </w:pPr>
                              <w:r w:rsidRPr="00630424">
                                <w:rPr>
                                  <w:rFonts w:cs="Calibri"/>
                                  <w:szCs w:val="20"/>
                                </w:rPr>
                                <w:t>ITT analysis (N=  )</w:t>
                              </w:r>
                            </w:p>
                            <w:p w14:paraId="6F857E71" w14:textId="77777777" w:rsidR="00573B91" w:rsidRPr="00630424" w:rsidRDefault="00573B91" w:rsidP="00564582">
                              <w:pPr>
                                <w:snapToGrid w:val="0"/>
                                <w:jc w:val="center"/>
                                <w:rPr>
                                  <w:rFonts w:cs="Calibri"/>
                                  <w:szCs w:val="20"/>
                                </w:rPr>
                              </w:pPr>
                              <w:r w:rsidRPr="00630424">
                                <w:rPr>
                                  <w:rFonts w:cs="Calibri" w:hint="eastAsia"/>
                                  <w:szCs w:val="20"/>
                                </w:rPr>
                                <w:t>P</w:t>
                              </w:r>
                              <w:r w:rsidRPr="00630424">
                                <w:rPr>
                                  <w:rFonts w:cs="Calibri"/>
                                  <w:szCs w:val="20"/>
                                </w:rPr>
                                <w:t>P analysis (N=  )</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97" name="流程图: 过程 32"/>
                        <wps:cNvSpPr/>
                        <wps:spPr>
                          <a:xfrm>
                            <a:off x="3065904" y="5448147"/>
                            <a:ext cx="1885950" cy="389890"/>
                          </a:xfrm>
                          <a:prstGeom prst="flowChartProcess">
                            <a:avLst/>
                          </a:prstGeom>
                          <a:noFill/>
                          <a:ln w="6350" cap="flat" cmpd="sng" algn="ctr">
                            <a:solidFill>
                              <a:sysClr val="windowText" lastClr="000000"/>
                            </a:solidFill>
                            <a:prstDash val="solid"/>
                          </a:ln>
                          <a:effectLst/>
                        </wps:spPr>
                        <wps:txbx>
                          <w:txbxContent>
                            <w:p w14:paraId="6F50BB2B" w14:textId="77777777" w:rsidR="00573B91" w:rsidRPr="00630424" w:rsidRDefault="00573B91" w:rsidP="00564582">
                              <w:pPr>
                                <w:snapToGrid w:val="0"/>
                                <w:jc w:val="center"/>
                                <w:rPr>
                                  <w:rFonts w:cs="Calibri"/>
                                  <w:szCs w:val="20"/>
                                </w:rPr>
                              </w:pPr>
                              <w:r w:rsidRPr="00630424">
                                <w:rPr>
                                  <w:rFonts w:cs="Calibri"/>
                                  <w:szCs w:val="20"/>
                                </w:rPr>
                                <w:t>Long-term follow-up</w:t>
                              </w:r>
                            </w:p>
                            <w:p w14:paraId="07296639" w14:textId="77777777" w:rsidR="00573B91" w:rsidRPr="00630424" w:rsidRDefault="00573B91" w:rsidP="00564582">
                              <w:pPr>
                                <w:snapToGrid w:val="0"/>
                                <w:jc w:val="center"/>
                                <w:rPr>
                                  <w:rFonts w:cs="Calibri"/>
                                  <w:szCs w:val="20"/>
                                </w:rPr>
                              </w:pPr>
                              <w:r w:rsidRPr="00630424">
                                <w:rPr>
                                  <w:rFonts w:cs="Calibri"/>
                                  <w:szCs w:val="20"/>
                                </w:rPr>
                                <w:t>Estimated dropout rate of 4%</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98" name="流程图: 过程 33"/>
                        <wps:cNvSpPr/>
                        <wps:spPr>
                          <a:xfrm>
                            <a:off x="622852" y="5448147"/>
                            <a:ext cx="1885950" cy="389890"/>
                          </a:xfrm>
                          <a:prstGeom prst="flowChartProcess">
                            <a:avLst/>
                          </a:prstGeom>
                          <a:noFill/>
                          <a:ln w="6350" cap="flat" cmpd="sng" algn="ctr">
                            <a:solidFill>
                              <a:sysClr val="windowText" lastClr="000000"/>
                            </a:solidFill>
                            <a:prstDash val="solid"/>
                          </a:ln>
                          <a:effectLst/>
                        </wps:spPr>
                        <wps:txbx>
                          <w:txbxContent>
                            <w:p w14:paraId="5A434716" w14:textId="77777777" w:rsidR="00573B91" w:rsidRPr="00630424" w:rsidRDefault="00573B91" w:rsidP="00564582">
                              <w:pPr>
                                <w:snapToGrid w:val="0"/>
                                <w:jc w:val="center"/>
                                <w:rPr>
                                  <w:rFonts w:cs="Calibri"/>
                                  <w:szCs w:val="20"/>
                                </w:rPr>
                              </w:pPr>
                              <w:r w:rsidRPr="00630424">
                                <w:rPr>
                                  <w:rFonts w:cs="Calibri"/>
                                  <w:szCs w:val="20"/>
                                </w:rPr>
                                <w:t>Long-term follow-up</w:t>
                              </w:r>
                            </w:p>
                            <w:p w14:paraId="620B018A" w14:textId="77777777" w:rsidR="00573B91" w:rsidRPr="00630424" w:rsidRDefault="00573B91" w:rsidP="00564582">
                              <w:pPr>
                                <w:snapToGrid w:val="0"/>
                                <w:jc w:val="center"/>
                                <w:rPr>
                                  <w:rFonts w:cs="Calibri"/>
                                  <w:szCs w:val="20"/>
                                </w:rPr>
                              </w:pPr>
                              <w:r w:rsidRPr="00630424">
                                <w:rPr>
                                  <w:rFonts w:cs="Calibri"/>
                                  <w:szCs w:val="20"/>
                                </w:rPr>
                                <w:t>Estimated dropout rate of 4%</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99" name="流程图: 过程 45"/>
                        <wps:cNvSpPr/>
                        <wps:spPr>
                          <a:xfrm>
                            <a:off x="119614" y="2497502"/>
                            <a:ext cx="363855" cy="1160780"/>
                          </a:xfrm>
                          <a:prstGeom prst="flowChartProcess">
                            <a:avLst/>
                          </a:prstGeom>
                          <a:noFill/>
                          <a:ln w="6350" cap="flat" cmpd="sng" algn="ctr">
                            <a:solidFill>
                              <a:sysClr val="windowText" lastClr="000000"/>
                            </a:solidFill>
                            <a:prstDash val="solid"/>
                          </a:ln>
                          <a:effectLst/>
                        </wps:spPr>
                        <wps:txbx>
                          <w:txbxContent>
                            <w:p w14:paraId="5B46F036" w14:textId="77777777" w:rsidR="00573B91" w:rsidRPr="0058278E" w:rsidRDefault="00573B91" w:rsidP="00564582">
                              <w:pPr>
                                <w:pStyle w:val="ad"/>
                                <w:snapToGrid w:val="0"/>
                                <w:spacing w:before="0" w:beforeAutospacing="0" w:after="0" w:afterAutospacing="0"/>
                                <w:jc w:val="center"/>
                                <w:rPr>
                                  <w:rFonts w:asciiTheme="minorHAnsi" w:hAnsiTheme="minorHAnsi" w:cs="Calibri"/>
                                </w:rPr>
                              </w:pPr>
                              <w:r w:rsidRPr="0058278E">
                                <w:rPr>
                                  <w:rFonts w:asciiTheme="minorHAnsi" w:hAnsiTheme="minorHAnsi" w:cs="Calibri"/>
                                  <w:b/>
                                  <w:bCs/>
                                  <w:sz w:val="22"/>
                                  <w:szCs w:val="22"/>
                                </w:rPr>
                                <w:t>Allocation</w:t>
                              </w:r>
                            </w:p>
                          </w:txbxContent>
                        </wps:txbx>
                        <wps:bodyPr rot="0" spcFirstLastPara="0" vert="vert270" wrap="square" lIns="91440" tIns="45720" rIns="91440" bIns="45720" numCol="1" spcCol="0" rtlCol="0" fromWordArt="0" anchor="ctr" anchorCtr="0" forceAA="0" compatLnSpc="1">
                          <a:prstTxWarp prst="textNoShape">
                            <a:avLst/>
                          </a:prstTxWarp>
                          <a:spAutoFit/>
                        </wps:bodyPr>
                      </wps:wsp>
                      <wps:wsp>
                        <wps:cNvPr id="100" name="流程图: 过程 46"/>
                        <wps:cNvSpPr/>
                        <wps:spPr>
                          <a:xfrm>
                            <a:off x="119614" y="4596055"/>
                            <a:ext cx="363855" cy="1160780"/>
                          </a:xfrm>
                          <a:prstGeom prst="flowChartProcess">
                            <a:avLst/>
                          </a:prstGeom>
                          <a:noFill/>
                          <a:ln w="6350" cap="flat" cmpd="sng" algn="ctr">
                            <a:solidFill>
                              <a:sysClr val="windowText" lastClr="000000"/>
                            </a:solidFill>
                            <a:prstDash val="solid"/>
                          </a:ln>
                          <a:effectLst/>
                        </wps:spPr>
                        <wps:txbx>
                          <w:txbxContent>
                            <w:p w14:paraId="4B7A22BB" w14:textId="77777777" w:rsidR="00573B91" w:rsidRPr="0058278E" w:rsidRDefault="00573B91" w:rsidP="00564582">
                              <w:pPr>
                                <w:pStyle w:val="ad"/>
                                <w:snapToGrid w:val="0"/>
                                <w:spacing w:before="0" w:beforeAutospacing="0" w:after="0" w:afterAutospacing="0"/>
                                <w:jc w:val="center"/>
                                <w:rPr>
                                  <w:rFonts w:asciiTheme="minorHAnsi" w:hAnsiTheme="minorHAnsi" w:cs="Calibri"/>
                                </w:rPr>
                              </w:pPr>
                              <w:r>
                                <w:rPr>
                                  <w:rFonts w:asciiTheme="minorHAnsi" w:hAnsiTheme="minorHAnsi" w:cs="Calibri"/>
                                  <w:b/>
                                  <w:bCs/>
                                  <w:sz w:val="22"/>
                                  <w:szCs w:val="22"/>
                                </w:rPr>
                                <w:t>Follow-up</w:t>
                              </w:r>
                            </w:p>
                          </w:txbxContent>
                        </wps:txbx>
                        <wps:bodyPr rot="0" spcFirstLastPara="0" vert="vert270" wrap="square" lIns="91440" tIns="45720" rIns="91440" bIns="45720" numCol="1" spcCol="0" rtlCol="0" fromWordArt="0" anchor="ctr" anchorCtr="0" forceAA="0" compatLnSpc="1">
                          <a:prstTxWarp prst="textNoShape">
                            <a:avLst/>
                          </a:prstTxWarp>
                          <a:spAutoFit/>
                        </wps:bodyPr>
                      </wps:wsp>
                      <wps:wsp>
                        <wps:cNvPr id="101" name="流程图: 过程 47"/>
                        <wps:cNvSpPr/>
                        <wps:spPr>
                          <a:xfrm>
                            <a:off x="119614" y="6220993"/>
                            <a:ext cx="363855" cy="1160780"/>
                          </a:xfrm>
                          <a:prstGeom prst="flowChartProcess">
                            <a:avLst/>
                          </a:prstGeom>
                          <a:noFill/>
                          <a:ln w="6350" cap="flat" cmpd="sng" algn="ctr">
                            <a:solidFill>
                              <a:sysClr val="windowText" lastClr="000000"/>
                            </a:solidFill>
                            <a:prstDash val="solid"/>
                          </a:ln>
                          <a:effectLst/>
                        </wps:spPr>
                        <wps:txbx>
                          <w:txbxContent>
                            <w:p w14:paraId="279334FB" w14:textId="77777777" w:rsidR="00573B91" w:rsidRPr="0058278E" w:rsidRDefault="00573B91" w:rsidP="00564582">
                              <w:pPr>
                                <w:pStyle w:val="ad"/>
                                <w:snapToGrid w:val="0"/>
                                <w:spacing w:before="0" w:beforeAutospacing="0" w:after="0" w:afterAutospacing="0"/>
                                <w:jc w:val="center"/>
                                <w:rPr>
                                  <w:rFonts w:asciiTheme="minorHAnsi" w:hAnsiTheme="minorHAnsi" w:cs="Calibri"/>
                                </w:rPr>
                              </w:pPr>
                              <w:r>
                                <w:rPr>
                                  <w:rFonts w:asciiTheme="minorHAnsi" w:hAnsiTheme="minorHAnsi" w:cs="Calibri"/>
                                  <w:b/>
                                  <w:bCs/>
                                  <w:sz w:val="22"/>
                                  <w:szCs w:val="22"/>
                                </w:rPr>
                                <w:t xml:space="preserve">Analysis </w:t>
                              </w:r>
                            </w:p>
                          </w:txbxContent>
                        </wps:txbx>
                        <wps:bodyPr rot="0" spcFirstLastPara="0" vert="vert270" wrap="square" lIns="91440" tIns="45720" rIns="91440" bIns="45720" numCol="1" spcCol="0" rtlCol="0" fromWordArt="0" anchor="ctr" anchorCtr="0" forceAA="0" compatLnSpc="1">
                          <a:prstTxWarp prst="textNoShape">
                            <a:avLst/>
                          </a:prstTxWarp>
                          <a:spAutoFit/>
                        </wps:bodyPr>
                      </wps:wsp>
                      <wps:wsp>
                        <wps:cNvPr id="102" name="直线箭头连接符 102"/>
                        <wps:cNvCnPr>
                          <a:stCxn id="85" idx="2"/>
                          <a:endCxn id="87" idx="0"/>
                        </wps:cNvCnPr>
                        <wps:spPr>
                          <a:xfrm flipH="1">
                            <a:off x="2652960" y="483490"/>
                            <a:ext cx="1921" cy="1577988"/>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103" name="直线箭头连接符 103"/>
                        <wps:cNvCnPr>
                          <a:endCxn id="86" idx="1"/>
                        </wps:cNvCnPr>
                        <wps:spPr>
                          <a:xfrm>
                            <a:off x="2652341" y="1217948"/>
                            <a:ext cx="594710" cy="0"/>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104" name="直线箭头连接符 104"/>
                        <wps:cNvCnPr>
                          <a:stCxn id="87" idx="2"/>
                          <a:endCxn id="88" idx="0"/>
                        </wps:cNvCnPr>
                        <wps:spPr>
                          <a:xfrm flipH="1">
                            <a:off x="1566923" y="2451368"/>
                            <a:ext cx="1086037" cy="620294"/>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105" name="直线箭头连接符 105"/>
                        <wps:cNvCnPr>
                          <a:stCxn id="87" idx="2"/>
                        </wps:cNvCnPr>
                        <wps:spPr>
                          <a:xfrm>
                            <a:off x="2652960" y="2451368"/>
                            <a:ext cx="1354954" cy="614799"/>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106" name="直线箭头连接符 106"/>
                        <wps:cNvCnPr>
                          <a:stCxn id="88" idx="2"/>
                          <a:endCxn id="91" idx="0"/>
                        </wps:cNvCnPr>
                        <wps:spPr>
                          <a:xfrm flipH="1">
                            <a:off x="1565827" y="3607602"/>
                            <a:ext cx="1096" cy="848290"/>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107" name="直线箭头连接符 107"/>
                        <wps:cNvCnPr>
                          <a:stCxn id="90" idx="2"/>
                          <a:endCxn id="89" idx="0"/>
                        </wps:cNvCnPr>
                        <wps:spPr>
                          <a:xfrm flipH="1">
                            <a:off x="4008879" y="3748157"/>
                            <a:ext cx="2845" cy="70773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108" name="直线箭头连接符 108"/>
                        <wps:cNvCnPr>
                          <a:stCxn id="91" idx="2"/>
                          <a:endCxn id="98" idx="0"/>
                        </wps:cNvCnPr>
                        <wps:spPr>
                          <a:xfrm>
                            <a:off x="1565827" y="4699732"/>
                            <a:ext cx="0" cy="74841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109" name="直线箭头连接符 109"/>
                        <wps:cNvCnPr>
                          <a:stCxn id="89" idx="2"/>
                          <a:endCxn id="97" idx="0"/>
                        </wps:cNvCnPr>
                        <wps:spPr>
                          <a:xfrm>
                            <a:off x="4008879" y="4699732"/>
                            <a:ext cx="0" cy="74841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110" name="直线箭头连接符 110"/>
                        <wps:cNvCnPr>
                          <a:stCxn id="98" idx="2"/>
                          <a:endCxn id="96" idx="0"/>
                        </wps:cNvCnPr>
                        <wps:spPr>
                          <a:xfrm>
                            <a:off x="1565827" y="5838037"/>
                            <a:ext cx="0" cy="783844"/>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111" name="直线箭头连接符 111"/>
                        <wps:cNvCnPr>
                          <a:stCxn id="97" idx="2"/>
                          <a:endCxn id="95" idx="0"/>
                        </wps:cNvCnPr>
                        <wps:spPr>
                          <a:xfrm>
                            <a:off x="4008879" y="5838037"/>
                            <a:ext cx="26" cy="783844"/>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478BBA71" id="画布 112" o:spid="_x0000_s1026" editas="canvas" style="position:absolute;margin-left:0;margin-top:15.55pt;width:415.7pt;height:586.35pt;z-index:251663360" coordsize="52793,74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4qdyQgAAEJUAAAOAAAAZHJzL2Uyb0RvYy54bWzsXN1u48YVvg+QdyB43zVn+C+sNlh4u22A&#10;RbLobpFrmiItIRTJklxL7l2velGgLxCgBYq2aIG2V+lNgWSfZuM8Rr8zQ45oWZSpdbJ27PGFTGo4&#10;5HDm+845c370+JP1MjPOkqpeFPnUZI8s00jyuJgt8tOp+evXz38WmEbdRPksyoo8mZrnSW1+8uTj&#10;jx6vyknCi3mRzZLKwE3yerIqp+a8acrJ0VEdz5NlVD8qyiRHY1pUy6jBaXV6NKuiFe6+zI64ZXlH&#10;q6KalVURJ3WNb5/JRvOJuH+aJnHzeZrWSWNkUxNja8RnJT5P6PPoyeNoclpF5XwRt8OI3mMUy2iR&#10;46HqVs+iJjLeVIsrt1ou4qqoi7R5FBfLoyJNF3Ei3gFvw6yttzmO8rOoFi8TY3a6AeLoB7zvySnm&#10;ALecrLAYiTjGUtSlWpT6Zg97NY/KRLxDPYk/O3tZGYvZ1Axc08ijJRDx3X9/d/GPP7z76tuJ8f3b&#10;3+PQYAEty6oU178qX1btWY1DmuN1Wi3pP2bPWAN0XuC5lmca51MztD2rXdRk3RgxNeM738Xax2i3&#10;gzAIxQVHm/uUVd38IimWBh1MzTQrVsfzqGpeSliJdY3OXtQNxoFu3eU0hLx4vsgyfB9NstxYTU3P&#10;Fo+KAOU0ixo8dVnidev81DSi7BQciZtK3LEussWMelPn+rw+zirjLAJMge5ZsXqN8ZtGFtUNGoBU&#10;8UfzghFc6krDeRbVc9lZNLWXZTndOhEsaEdPkyqnkY6a9cm6nduTYnaOpakKyZC6jJ8vcOMXeP7L&#10;qAIlMIGgefM5PmiCpmbRHpnGvKh+u+t7uh7YQatprEAxTMNv3kRVgtf6NAeqQuY4xElx4rg+x0nV&#10;bznpt+RvlscFpodBoJSxOKTrm6w7TKti+QWkwVN6KpqiPMaz5YS3J8eNpD7kSZw8fSouAw/LqHmR&#10;vyJWMbE0NKWv119EVdlCosFifFZ0SI4mW2iQ14p1LJ++aYAJARWaYjmvWDU6Aaskrn98eoEOg/QK&#10;D6KXzR3fcjHroA+zuG1ZNvUHsDqC+S7jLuS8Jphc5ssEE+KOdVM+lmeaNySPPjxv/GHeQDy1whJq&#10;bIRa8j1uuVBz4A23POb4Qq31eROwgEFQad4M8oZ3U65507M+7qC+gfgf0jdcCb9RvPG4HTq4HVlr&#10;ls88T2CgR5sgcMPOnnNtN4QNIc2izi7sDLQHac8JdSM09Mb8uN6s0+rmdtRNuIc2SvaNoo1teW5o&#10;OYI3juO6QbiPN9yxA80bMjC6fZDgjaPVDVn2d357gy38sLpRwm8Ub3jg2oEltzfgkMc8n0Cw0Tfc&#10;Zm7gwI4jM80LWKj9B1d442re/DR4A5wPmmlK+I3ijcfBHK7VzXu63YS68TRtfhq0Ac4lbS7+/M93&#10;3/zFkLYVmQ6juMK5xV0mdUxoB9wVVNuoGOxz7ACeB9Iwge94jmgf9lBXCGsIR+WWoiYnNk3oDbzS&#10;va43cCyP3a3v8hprb7LwPMt1JG9yeuve5NDu8H81WMMPC9ZwxlzLAdbJmOJwGwvToUcF2+VB6xNj&#10;LLRsdg0XHla0RqgNYaAesrs/nGYUuuE+1kHHbT5o3CbEBn7QQDssbgP2wOksiLYjKmp7dkDOaVI5&#10;zAqZ6wkiDuucB8gzJdnGqrOpqXkj4sgfPG4TAspDvLEPi9sIRxr6CA3lcRYEwn+9UVH4ZuOA1gkF&#10;2wkFQkUpUTWeOjpP4BbineGePAH70LiNcgggZqNpg+we2t5Do47KwxG0QTS4DTFr3tzpeGe4J0/A&#10;fv/Ajes4ARIFCARa3xxEHCWrNHHuNnH2JArYh0Vueh5ozRvz4MRPqXCUrNK8udu82ZMpgOBkazWM&#10;8kb3HAPcCZEavZUocMk1wDzLhz9OGjI6wQYJ05I3SlSN5432DdyOb4ChImDQOeCoGNyh3HHc0KP8&#10;zku2muYOldwMFhtI7giP/iH+a+1Xu606AkaZMUOONblRGR0F7ekdmG5WiKiS5s6hDgKl6rXeuVyR&#10;dfdyolEs03Hn4quvL/739uI//37316+/f/un7/74t4t//d2gCzaG23FO/j8UdzXH61wISqqRW8xQ&#10;wtYZaPlMNcH/IJqkadZyUN6CTvqlckaaLcpfdrVNbdEc91wO/SXzdwLbkUltPadDiLRtGR1yfT8M&#10;RCxkODpUN1W0OJ03x0WeQwEUlSykGshP6JXK0Rs30SL7eT4zmvMS9YBNtYjy0yxpbU5ynoniqU1V&#10;Td2cZwl1zPJfJamcB/k8UTaaqEq62ZfCLSBccLiSuqQouFOdLJFEMdipvZa6ySK6sR3V1eKJRd6o&#10;jstFXrTlf1Thuhlqs+6Gmsrru7eW77rRlmSJ09mHqyVjKPhqdcAQjpU1DCOqw3HSQyu8zAKt8h33&#10;opWmrIdR25FpM4wzn8oCLmkM5P77XQHNNXsUDdCpuaHDfQOoipoPAVSZnD2A9gRtJ013CFr4q24k&#10;aBFZ90IOBiHQzh2X2d4WiJkVeJaNEYj8YmSKIQeASD5Yn6yhfJ+hrALZQ1BWFuAIKAtNoa7bNgy2&#10;RG1nDuxGqe06IfIWJUoRowhFiFejtLU/rjEl7pvAVWHjIZT23SqdRdATuJ1UvSpwQ+j7mwpcN+CQ&#10;pxC4+DUI39v2byLdCcMXubZOwK+r5tDS9j5LW8CkTewe2KGpXEslRfs7NKpDEmC9iuMADvsb4dix&#10;rCDwcRfCsY+4sLsVF+aqKsm3fN8WekHL44cpj1VUdUgeq1zG3TjuhO5VHIedqB7haegZFJRQ2klh&#10;xwtDX2ZFbBwMYA6JYADbYRq68JkoH8EDMyVUYHMIuiqXcCd0lZzdAd1uW3cYdPuCV0N3hzNN+8Wg&#10;2eFPJdfTXuthk863E7pKtO6AbucxOwy6fanrBqhrhl/hksesk7pou67ITBu+99jwpWLE/dBVCXW7&#10;oduJ1h3Q7aIWh0G3L3V3Qpe3mzZfY/euhiPgborpdyqF97L9UU36Jcz+uQhfbH7688n/AQAA//8D&#10;AFBLAwQUAAYACAAAACEAaTI5yd4AAAAIAQAADwAAAGRycy9kb3ducmV2LnhtbEyPzU7DMBCE70i8&#10;g7VI3KidpkVRiFMhRIVAXNpy4ebGSxIRr6PY+YGnZznBcTSjmW+K3eI6MeEQWk8akpUCgVR521Kt&#10;4e20v8lAhGjIms4TavjCALvy8qIwufUzHXA6xlpwCYXcaGhi7HMpQ9WgM2HleyT2PvzgTGQ51NIO&#10;ZuZy18m1UrfSmZZ4oTE9PjRYfR5Hp2FWL4/L92n/Or3TQpvp6XmM263W11fL/R2IiEv8C8MvPqND&#10;yUxnP5INotPAR6KGNElAsJulyQbEmWNrlWYgy0L+P1D+AAAA//8DAFBLAQItABQABgAIAAAAIQC2&#10;gziS/gAAAOEBAAATAAAAAAAAAAAAAAAAAAAAAABbQ29udGVudF9UeXBlc10ueG1sUEsBAi0AFAAG&#10;AAgAAAAhADj9If/WAAAAlAEAAAsAAAAAAAAAAAAAAAAALwEAAF9yZWxzLy5yZWxzUEsBAi0AFAAG&#10;AAgAAAAhAJBLip3JCAAAQlQAAA4AAAAAAAAAAAAAAAAALgIAAGRycy9lMm9Eb2MueG1sUEsBAi0A&#10;FAAGAAgAAAAhAGkyOcneAAAACAEAAA8AAAAAAAAAAAAAAAAAIwsAAGRycy9kb3ducmV2LnhtbFBL&#10;BQYAAAAABAAEAPMAAAAu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793;height:74466;visibility:visible;mso-wrap-style:square">
                  <v:fill o:detectmouseclick="t"/>
                  <v:path o:connecttype="none"/>
                </v:shape>
                <v:shapetype id="_x0000_t109" coordsize="21600,21600" o:spt="109" path="m,l,21600r21600,l21600,xe">
                  <v:stroke joinstyle="miter"/>
                  <v:path gradientshapeok="t" o:connecttype="rect"/>
                </v:shapetype>
                <v:shape id="流程图: 过程 18" o:spid="_x0000_s1028" type="#_x0000_t109" style="position:absolute;left:16865;top:936;width:19367;height:3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8vhxQAAANsAAAAPAAAAZHJzL2Rvd25yZXYueG1sRI9Ba8JA&#10;FITvBf/D8gRvdVOrVlNXKYLSk8HYi7dH9jUbm30bs6vGf+8WCj0OM/MNs1h1thZXan3lWMHLMAFB&#10;XDhdcang67B5noHwAVlj7ZgU3MnDatl7WmCq3Y33dM1DKSKEfYoKTAhNKqUvDFn0Q9cQR+/btRZD&#10;lG0pdYu3CLe1HCXJVFqsOC4YbGhtqPjJL1bB9rzLMjvJTuYy3pj56ymfHt/WSg363cc7iEBd+A//&#10;tT+1gtkEfr/EHyCXDwAAAP//AwBQSwECLQAUAAYACAAAACEA2+H2y+4AAACFAQAAEwAAAAAAAAAA&#10;AAAAAAAAAAAAW0NvbnRlbnRfVHlwZXNdLnhtbFBLAQItABQABgAIAAAAIQBa9CxbvwAAABUBAAAL&#10;AAAAAAAAAAAAAAAAAB8BAABfcmVscy8ucmVsc1BLAQItABQABgAIAAAAIQA0Q8vhxQAAANsAAAAP&#10;AAAAAAAAAAAAAAAAAAcCAABkcnMvZG93bnJldi54bWxQSwUGAAAAAAMAAwC3AAAA+QIAAAAA&#10;" filled="f" strokecolor="windowText" strokeweight=".5pt">
                  <v:textbox style="mso-fit-shape-to-text:t">
                    <w:txbxContent>
                      <w:p w14:paraId="1C656C2F" w14:textId="77777777" w:rsidR="00573B91" w:rsidRPr="00630424" w:rsidRDefault="00573B91" w:rsidP="00564582">
                        <w:pPr>
                          <w:snapToGrid w:val="0"/>
                          <w:jc w:val="center"/>
                          <w:rPr>
                            <w:rFonts w:cs="Calibri"/>
                            <w:szCs w:val="20"/>
                          </w:rPr>
                        </w:pPr>
                        <w:r w:rsidRPr="00630424">
                          <w:rPr>
                            <w:rFonts w:cs="Calibri"/>
                            <w:szCs w:val="20"/>
                          </w:rPr>
                          <w:t>Patients planned for lung cancer surgery</w:t>
                        </w:r>
                      </w:p>
                    </w:txbxContent>
                  </v:textbox>
                </v:shape>
                <v:shape id="流程图: 过程 19" o:spid="_x0000_s1029" type="#_x0000_t109" style="position:absolute;left:32470;top:10230;width:17513;height:3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VWWxQAAANsAAAAPAAAAZHJzL2Rvd25yZXYueG1sRI9Ba8JA&#10;FITvQv/D8gRvurHW1KauIoKlJ4NpL709sq/Z2OzbmF01/ffdguBxmJlvmOW6t424UOdrxwqmkwQE&#10;cel0zZWCz4/deAHCB2SNjWNS8Ese1quHwRIz7a58oEsRKhEh7DNUYEJoMyl9aciin7iWOHrfrrMY&#10;ouwqqTu8Rrht5GOSpNJizXHBYEtbQ+VPcbYK3k77PLfz/GjOTzvzMjsW6dfzVqnRsN+8ggjUh3v4&#10;1n7XChYp/H+JP0Cu/gAAAP//AwBQSwECLQAUAAYACAAAACEA2+H2y+4AAACFAQAAEwAAAAAAAAAA&#10;AAAAAAAAAAAAW0NvbnRlbnRfVHlwZXNdLnhtbFBLAQItABQABgAIAAAAIQBa9CxbvwAAABUBAAAL&#10;AAAAAAAAAAAAAAAAAB8BAABfcmVscy8ucmVsc1BLAQItABQABgAIAAAAIQDEkVWWxQAAANsAAAAP&#10;AAAAAAAAAAAAAAAAAAcCAABkcnMvZG93bnJldi54bWxQSwUGAAAAAAMAAwC3AAAA+QIAAAAA&#10;" filled="f" strokecolor="windowText" strokeweight=".5pt">
                  <v:textbox style="mso-fit-shape-to-text:t">
                    <w:txbxContent>
                      <w:p w14:paraId="79F40AA8" w14:textId="77777777" w:rsidR="00573B91" w:rsidRPr="00630424" w:rsidRDefault="00573B91" w:rsidP="00564582">
                        <w:pPr>
                          <w:snapToGrid w:val="0"/>
                          <w:rPr>
                            <w:rFonts w:cs="Calibri"/>
                            <w:szCs w:val="20"/>
                          </w:rPr>
                        </w:pPr>
                        <w:r w:rsidRPr="00630424">
                          <w:rPr>
                            <w:rFonts w:cs="Calibri"/>
                            <w:szCs w:val="20"/>
                          </w:rPr>
                          <w:t>Screening according to inclusion/exclusion criteria</w:t>
                        </w:r>
                      </w:p>
                    </w:txbxContent>
                  </v:textbox>
                </v:shape>
                <v:shape id="流程图: 过程 20" o:spid="_x0000_s1030" type="#_x0000_t109" style="position:absolute;left:17620;top:20614;width:17818;height:3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fANxQAAANsAAAAPAAAAZHJzL2Rvd25yZXYueG1sRI/NbsIw&#10;EITvlXgHa5F6Kw605SdgUIVE1VMjAhduq3iJA/E6jQ2kb4+RKvU4mplvNItVZ2txpdZXjhUMBwkI&#10;4sLpiksF+93mZQrCB2SNtWNS8EseVsve0wJT7W68pWseShEh7FNUYEJoUil9YciiH7iGOHpH11oM&#10;Ubal1C3eItzWcpQkY2mx4rhgsKG1oeKcX6yCz5/vLLPv2clc3jZm9nrKx4fJWqnnfvcxBxGoC//h&#10;v/aXVjCdwONL/AFyeQcAAP//AwBQSwECLQAUAAYACAAAACEA2+H2y+4AAACFAQAAEwAAAAAAAAAA&#10;AAAAAAAAAAAAW0NvbnRlbnRfVHlwZXNdLnhtbFBLAQItABQABgAIAAAAIQBa9CxbvwAAABUBAAAL&#10;AAAAAAAAAAAAAAAAAB8BAABfcmVscy8ucmVsc1BLAQItABQABgAIAAAAIQCr3fANxQAAANsAAAAP&#10;AAAAAAAAAAAAAAAAAAcCAABkcnMvZG93bnJldi54bWxQSwUGAAAAAAMAAwC3AAAA+QIAAAAA&#10;" filled="f" strokecolor="windowText" strokeweight=".5pt">
                  <v:textbox style="mso-fit-shape-to-text:t">
                    <w:txbxContent>
                      <w:p w14:paraId="2249C917" w14:textId="4C4C1A54" w:rsidR="00573B91" w:rsidRPr="00630424" w:rsidRDefault="00573B91" w:rsidP="00564582">
                        <w:pPr>
                          <w:snapToGrid w:val="0"/>
                          <w:jc w:val="center"/>
                          <w:rPr>
                            <w:rFonts w:cs="Calibri"/>
                            <w:szCs w:val="20"/>
                            <w:lang w:val="en-GB"/>
                          </w:rPr>
                        </w:pPr>
                        <w:r>
                          <w:rPr>
                            <w:rFonts w:cs="Calibri"/>
                            <w:szCs w:val="20"/>
                            <w:lang w:val="en-GB"/>
                          </w:rPr>
                          <w:t>Randomiz</w:t>
                        </w:r>
                        <w:r w:rsidRPr="00630424">
                          <w:rPr>
                            <w:rFonts w:cs="Calibri"/>
                            <w:szCs w:val="20"/>
                            <w:lang w:val="en-GB"/>
                          </w:rPr>
                          <w:t xml:space="preserve">ation </w:t>
                        </w:r>
                      </w:p>
                      <w:p w14:paraId="03B44D27" w14:textId="77777777" w:rsidR="00573B91" w:rsidRPr="00630424" w:rsidRDefault="00573B91" w:rsidP="00564582">
                        <w:pPr>
                          <w:snapToGrid w:val="0"/>
                          <w:jc w:val="center"/>
                          <w:rPr>
                            <w:rFonts w:cs="Calibri"/>
                            <w:szCs w:val="20"/>
                            <w:lang w:val="en-GB"/>
                          </w:rPr>
                        </w:pPr>
                        <w:r w:rsidRPr="00630424">
                          <w:rPr>
                            <w:rFonts w:cs="Calibri"/>
                            <w:szCs w:val="20"/>
                            <w:lang w:val="en-GB"/>
                          </w:rPr>
                          <w:t>N = 400</w:t>
                        </w:r>
                      </w:p>
                    </w:txbxContent>
                  </v:textbox>
                </v:shape>
                <v:shape id="流程图: 过程 21" o:spid="_x0000_s1031" type="#_x0000_t109" style="position:absolute;left:6239;top:30716;width:18859;height:5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mR/wgAAANsAAAAPAAAAZHJzL2Rvd25yZXYueG1sRE89b8Iw&#10;EN2R+h+sq9QNnLZAIcVBFRKoE1FTFrZTfMRJ43MaG0j/PR6QOj6979V6sK24UO9rxwqeJwkI4tLp&#10;misFh+/teAHCB2SNrWNS8Ece1tnDaIWpdlf+oksRKhFD2KeowITQpVL60pBFP3EdceROrrcYIuwr&#10;qXu8xnDbypckmUuLNccGgx1tDJU/xdkq2P3u89zO8sacp1uzfG2K+fFto9TT4/DxDiLQEP7Fd/en&#10;VrCIY+OX+ANkdgMAAP//AwBQSwECLQAUAAYACAAAACEA2+H2y+4AAACFAQAAEwAAAAAAAAAAAAAA&#10;AAAAAAAAW0NvbnRlbnRfVHlwZXNdLnhtbFBLAQItABQABgAIAAAAIQBa9CxbvwAAABUBAAALAAAA&#10;AAAAAAAAAAAAAB8BAABfcmVscy8ucmVsc1BLAQItABQABgAIAAAAIQDaQmR/wgAAANsAAAAPAAAA&#10;AAAAAAAAAAAAAAcCAABkcnMvZG93bnJldi54bWxQSwUGAAAAAAMAAwC3AAAA9gIAAAAA&#10;" filled="f" strokecolor="windowText" strokeweight=".5pt">
                  <v:textbox style="mso-fit-shape-to-text:t">
                    <w:txbxContent>
                      <w:p w14:paraId="370083D2" w14:textId="73EF85A9" w:rsidR="00573B91" w:rsidRPr="00630424" w:rsidRDefault="00573B91" w:rsidP="00564582">
                        <w:pPr>
                          <w:snapToGrid w:val="0"/>
                          <w:jc w:val="center"/>
                          <w:rPr>
                            <w:rFonts w:cs="Calibri"/>
                            <w:szCs w:val="20"/>
                          </w:rPr>
                        </w:pPr>
                        <w:r w:rsidRPr="00630424">
                          <w:rPr>
                            <w:rFonts w:cs="Calibri"/>
                            <w:szCs w:val="20"/>
                          </w:rPr>
                          <w:t xml:space="preserve">General </w:t>
                        </w:r>
                        <w:r>
                          <w:rPr>
                            <w:rFonts w:cs="Calibri"/>
                            <w:szCs w:val="20"/>
                          </w:rPr>
                          <w:t>anest</w:t>
                        </w:r>
                        <w:r w:rsidRPr="00630424">
                          <w:rPr>
                            <w:rFonts w:cs="Calibri"/>
                            <w:szCs w:val="20"/>
                          </w:rPr>
                          <w:t>hesia and postoperative intravenous analgesia (GA group)</w:t>
                        </w:r>
                      </w:p>
                    </w:txbxContent>
                  </v:textbox>
                </v:shape>
                <v:shape id="流程图: 过程 22" o:spid="_x0000_s1032" type="#_x0000_t109" style="position:absolute;left:30659;top:44558;width:18859;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sHkxQAAANsAAAAPAAAAZHJzL2Rvd25yZXYueG1sRI9Ba8JA&#10;FITvhf6H5Qne6sZqrUZXEUHpqaFpL94e2Wc2mn0bs6um/75bEDwOM/MNs1h1thZXan3lWMFwkIAg&#10;LpyuuFTw8719mYLwAVlj7ZgU/JKH1fL5aYGpdjf+omseShEh7FNUYEJoUil9YciiH7iGOHoH11oM&#10;Ubal1C3eItzW8jVJJtJixXHBYEMbQ8Upv1gFu/Nnltm37Ggu462ZjY75ZP++Uarf69ZzEIG68Ajf&#10;2x9awXQG/1/iD5DLPwAAAP//AwBQSwECLQAUAAYACAAAACEA2+H2y+4AAACFAQAAEwAAAAAAAAAA&#10;AAAAAAAAAAAAW0NvbnRlbnRfVHlwZXNdLnhtbFBLAQItABQABgAIAAAAIQBa9CxbvwAAABUBAAAL&#10;AAAAAAAAAAAAAAAAAB8BAABfcmVscy8ucmVsc1BLAQItABQABgAIAAAAIQC1DsHkxQAAANsAAAAP&#10;AAAAAAAAAAAAAAAAAAcCAABkcnMvZG93bnJldi54bWxQSwUGAAAAAAMAAwC3AAAA+QIAAAAA&#10;" filled="f" strokecolor="windowText" strokeweight=".5pt">
                  <v:textbox style="mso-fit-shape-to-text:t">
                    <w:txbxContent>
                      <w:p w14:paraId="29CDE10A" w14:textId="77777777" w:rsidR="00573B91" w:rsidRPr="00630424" w:rsidRDefault="00573B91" w:rsidP="00564582">
                        <w:pPr>
                          <w:snapToGrid w:val="0"/>
                          <w:jc w:val="center"/>
                          <w:rPr>
                            <w:rFonts w:cs="Calibri"/>
                            <w:szCs w:val="20"/>
                          </w:rPr>
                        </w:pPr>
                        <w:r w:rsidRPr="00630424">
                          <w:rPr>
                            <w:rFonts w:cs="Calibri"/>
                            <w:szCs w:val="20"/>
                          </w:rPr>
                          <w:t>In-hospital follow-up</w:t>
                        </w:r>
                      </w:p>
                    </w:txbxContent>
                  </v:textbox>
                </v:shape>
                <v:shape id="流程图: 过程 23" o:spid="_x0000_s1033" type="#_x0000_t109" style="position:absolute;left:28538;top:30661;width:23158;height:6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f6kwgAAANsAAAAPAAAAZHJzL2Rvd25yZXYueG1sRE89b8Iw&#10;EN2R+h+sq9QNnLZAIcVBFRKoE1FTFrZTfMRJ43MaG0j/PR6QOj6979V6sK24UO9rxwqeJwkI4tLp&#10;misFh+/teAHCB2SNrWNS8Ece1tnDaIWpdlf+oksRKhFD2KeowITQpVL60pBFP3EdceROrrcYIuwr&#10;qXu8xnDbypckmUuLNccGgx1tDJU/xdkq2P3u89zO8sacp1uzfG2K+fFto9TT4/DxDiLQEP7Fd/en&#10;VrCM6+OX+ANkdgMAAP//AwBQSwECLQAUAAYACAAAACEA2+H2y+4AAACFAQAAEwAAAAAAAAAAAAAA&#10;AAAAAAAAW0NvbnRlbnRfVHlwZXNdLnhtbFBLAQItABQABgAIAAAAIQBa9CxbvwAAABUBAAALAAAA&#10;AAAAAAAAAAAAAB8BAABfcmVscy8ucmVsc1BLAQItABQABgAIAAAAIQCh7f6kwgAAANsAAAAPAAAA&#10;AAAAAAAAAAAAAAcCAABkcnMvZG93bnJldi54bWxQSwUGAAAAAAMAAwC3AAAA9gIAAAAA&#10;" filled="f" strokecolor="windowText" strokeweight=".5pt">
                  <v:textbox style="mso-fit-shape-to-text:t">
                    <w:txbxContent>
                      <w:p w14:paraId="5A3EF6A0" w14:textId="3FED0FF7" w:rsidR="00573B91" w:rsidRPr="00630424" w:rsidRDefault="00573B91" w:rsidP="00564582">
                        <w:pPr>
                          <w:snapToGrid w:val="0"/>
                          <w:jc w:val="center"/>
                          <w:rPr>
                            <w:rFonts w:cs="Calibri"/>
                            <w:szCs w:val="20"/>
                          </w:rPr>
                        </w:pPr>
                        <w:r w:rsidRPr="00630424">
                          <w:rPr>
                            <w:rFonts w:cs="Calibri"/>
                            <w:szCs w:val="20"/>
                          </w:rPr>
                          <w:t xml:space="preserve">Combined epidural-general </w:t>
                        </w:r>
                        <w:r>
                          <w:rPr>
                            <w:rFonts w:cs="Calibri"/>
                            <w:szCs w:val="20"/>
                          </w:rPr>
                          <w:t>anest</w:t>
                        </w:r>
                        <w:r w:rsidRPr="00630424">
                          <w:rPr>
                            <w:rFonts w:cs="Calibri"/>
                            <w:szCs w:val="20"/>
                          </w:rPr>
                          <w:t>hesia and postoperative epidural analgesia (EGA group)</w:t>
                        </w:r>
                      </w:p>
                      <w:p w14:paraId="3C884898" w14:textId="77777777" w:rsidR="00573B91" w:rsidRPr="00630424" w:rsidRDefault="00573B91" w:rsidP="00564582">
                        <w:pPr>
                          <w:snapToGrid w:val="0"/>
                          <w:jc w:val="center"/>
                          <w:rPr>
                            <w:rFonts w:cs="Calibri"/>
                            <w:szCs w:val="20"/>
                          </w:rPr>
                        </w:pPr>
                        <w:r w:rsidRPr="00630424">
                          <w:rPr>
                            <w:rFonts w:cs="Calibri"/>
                            <w:szCs w:val="20"/>
                          </w:rPr>
                          <w:t xml:space="preserve">Estimated epidural failure rate </w:t>
                        </w:r>
                        <w:r w:rsidRPr="00630424">
                          <w:rPr>
                            <w:rFonts w:cs="Calibri" w:hint="eastAsia"/>
                            <w:szCs w:val="20"/>
                          </w:rPr>
                          <w:t>o</w:t>
                        </w:r>
                        <w:r w:rsidRPr="00630424">
                          <w:rPr>
                            <w:rFonts w:cs="Calibri"/>
                            <w:szCs w:val="20"/>
                          </w:rPr>
                          <w:t>f 2%</w:t>
                        </w:r>
                      </w:p>
                    </w:txbxContent>
                  </v:textbox>
                </v:shape>
                <v:shape id="流程图: 过程 24" o:spid="_x0000_s1034" type="#_x0000_t109" style="position:absolute;left:6228;top:44558;width:18860;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Vs/xQAAANsAAAAPAAAAZHJzL2Rvd25yZXYueG1sRI/NbsIw&#10;EITvlXgHaytxKw4/pRAwCCGBemrUtBduq3iJQ+N1iA2kb19XQuI4mplvNMt1Z2txpdZXjhUMBwkI&#10;4sLpiksF31+7lxkIH5A11o5JwS95WK96T0tMtbvxJ13zUIoIYZ+iAhNCk0rpC0MW/cA1xNE7utZi&#10;iLItpW7xFuG2lqMkmUqLFccFgw1tDRU/+cUq2J8/ssy+ZidzmezMfHzKp4e3rVL9526zABGoC4/w&#10;vf2uFcyH8P8l/gC5+gMAAP//AwBQSwECLQAUAAYACAAAACEA2+H2y+4AAACFAQAAEwAAAAAAAAAA&#10;AAAAAAAAAAAAW0NvbnRlbnRfVHlwZXNdLnhtbFBLAQItABQABgAIAAAAIQBa9CxbvwAAABUBAAAL&#10;AAAAAAAAAAAAAAAAAB8BAABfcmVscy8ucmVsc1BLAQItABQABgAIAAAAIQDOoVs/xQAAANsAAAAP&#10;AAAAAAAAAAAAAAAAAAcCAABkcnMvZG93bnJldi54bWxQSwUGAAAAAAMAAwC3AAAA+QIAAAAA&#10;" filled="f" strokecolor="windowText" strokeweight=".5pt">
                  <v:textbox style="mso-fit-shape-to-text:t">
                    <w:txbxContent>
                      <w:p w14:paraId="5355BB58" w14:textId="77777777" w:rsidR="00573B91" w:rsidRPr="00630424" w:rsidRDefault="00573B91" w:rsidP="00564582">
                        <w:pPr>
                          <w:snapToGrid w:val="0"/>
                          <w:jc w:val="center"/>
                          <w:rPr>
                            <w:rFonts w:cs="Calibri"/>
                            <w:szCs w:val="20"/>
                          </w:rPr>
                        </w:pPr>
                        <w:r w:rsidRPr="00630424">
                          <w:rPr>
                            <w:rFonts w:cs="Calibri"/>
                            <w:szCs w:val="20"/>
                          </w:rPr>
                          <w:t>In-hospital follow-up</w:t>
                        </w:r>
                      </w:p>
                    </w:txbxContent>
                  </v:textbox>
                </v:shape>
                <v:rect id="矩形 92" o:spid="_x0000_s1035" style="position:absolute;left:22025;top:9382;width:3073;height:87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SnxQAAANsAAAAPAAAAZHJzL2Rvd25yZXYueG1sRI9BawIx&#10;FITvhf6H8Aq91aweim6NotJSL6Kr0tLbY/PchG5etptU139vBMHjMDPfMONp52pxpDZYzwr6vQwE&#10;cem15UrBfvfxMgQRIrLG2jMpOFOA6eTxYYy59icu6LiNlUgQDjkqMDE2uZShNOQw9HxDnLyDbx3G&#10;JNtK6hZPCe5qOciyV+nQclow2NDCUPm7/XcKVvvNXNtibc5/n4v3r/53Y+fFj1LPT93sDUSkLt7D&#10;t/ZSKxgN4Pol/QA5uQAAAP//AwBQSwECLQAUAAYACAAAACEA2+H2y+4AAACFAQAAEwAAAAAAAAAA&#10;AAAAAAAAAAAAW0NvbnRlbnRfVHlwZXNdLnhtbFBLAQItABQABgAIAAAAIQBa9CxbvwAAABUBAAAL&#10;AAAAAAAAAAAAAAAAAB8BAABfcmVscy8ucmVsc1BLAQItABQABgAIAAAAIQB/STSnxQAAANsAAAAP&#10;AAAAAAAAAAAAAAAAAAcCAABkcnMvZG93bnJldi54bWxQSwUGAAAAAAMAAwC3AAAA+QIAAAAA&#10;" filled="f" stroked="f" strokeweight=".5pt"/>
                <v:shape id="流程图: 过程 28" o:spid="_x0000_s1036" type="#_x0000_t109" style="position:absolute;left:21150;top:6225;width:3353;height:119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kxBxAAAANsAAAAPAAAAZHJzL2Rvd25yZXYueG1sRI/NTsMw&#10;EITvSLyDtUhcUOvwU2jTuhVqQOq1pQeOq3ibWMTryF7S8PYYCanH0cx8o1ltRt+pgWJygQ3cTwtQ&#10;xHWwjhsDx4/3yRxUEmSLXWAy8EMJNuvrqxWWNpx5T8NBGpUhnEo00Ir0pdapbsljmoaeOHunED1K&#10;lrHRNuI5w32nH4riWXt0nBda7GnbUv11+PYG7iqZu/hGw04W9dPs01cvW1cZc3szvi5BCY1yCf+3&#10;d9bA4hH+vuQfoNe/AAAA//8DAFBLAQItABQABgAIAAAAIQDb4fbL7gAAAIUBAAATAAAAAAAAAAAA&#10;AAAAAAAAAABbQ29udGVudF9UeXBlc10ueG1sUEsBAi0AFAAGAAgAAAAhAFr0LFu/AAAAFQEAAAsA&#10;AAAAAAAAAAAAAAAAHwEAAF9yZWxzLy5yZWxzUEsBAi0AFAAGAAgAAAAhAG+mTEHEAAAA2wAAAA8A&#10;AAAAAAAAAAAAAAAABwIAAGRycy9kb3ducmV2LnhtbFBLBQYAAAAAAwADALcAAAD4AgAAAAA=&#10;" filled="f" strokecolor="windowText" strokeweight=".5pt">
                  <v:textbox style="layout-flow:vertical;mso-layout-flow-alt:bottom-to-top;mso-fit-shape-to-text:t">
                    <w:txbxContent>
                      <w:p w14:paraId="1B010DCA" w14:textId="77777777" w:rsidR="00573B91" w:rsidRPr="00630424" w:rsidRDefault="00573B91" w:rsidP="00564582">
                        <w:pPr>
                          <w:snapToGrid w:val="0"/>
                          <w:jc w:val="center"/>
                          <w:rPr>
                            <w:rFonts w:cs="Calibri"/>
                            <w:szCs w:val="20"/>
                          </w:rPr>
                        </w:pPr>
                        <w:r w:rsidRPr="00630424">
                          <w:rPr>
                            <w:rFonts w:cs="Calibri"/>
                            <w:szCs w:val="20"/>
                          </w:rPr>
                          <w:t>Informed consent</w:t>
                        </w:r>
                      </w:p>
                    </w:txbxContent>
                  </v:textbox>
                </v:shape>
                <v:shape id="流程图: 过程 29" o:spid="_x0000_s1037" type="#_x0000_t109" style="position:absolute;left:1196;top:936;width:3638;height:109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9Q1wwAAANsAAAAPAAAAZHJzL2Rvd25yZXYueG1sRI9BSwMx&#10;FITvQv9DeAUv0mYrVdu1aZGuQq+tHnp8bJ67oZuXJXlu139vBMHjMDPfMJvd6Ds1UEwusIHFvABF&#10;XAfruDHw8f42W4FKgmyxC0wGvinBbju52WBpw5WPNJykURnCqUQDrUhfap3qljymeeiJs/cZokfJ&#10;MjbaRrxmuO/0fVE8ao+O80KLPe1bqi+nL2/grpKVi680HGRdLx/Ovnrau8qY2+n48gxKaJT/8F/7&#10;YA2sl/D7Jf8Avf0BAAD//wMAUEsBAi0AFAAGAAgAAAAhANvh9svuAAAAhQEAABMAAAAAAAAAAAAA&#10;AAAAAAAAAFtDb250ZW50X1R5cGVzXS54bWxQSwECLQAUAAYACAAAACEAWvQsW78AAAAVAQAACwAA&#10;AAAAAAAAAAAAAAAfAQAAX3JlbHMvLnJlbHNQSwECLQAUAAYACAAAACEA4E/UNcMAAADbAAAADwAA&#10;AAAAAAAAAAAAAAAHAgAAZHJzL2Rvd25yZXYueG1sUEsFBgAAAAADAAMAtwAAAPcCAAAAAA==&#10;" filled="f" strokecolor="windowText" strokeweight=".5pt">
                  <v:textbox style="layout-flow:vertical;mso-layout-flow-alt:bottom-to-top;mso-fit-shape-to-text:t">
                    <w:txbxContent>
                      <w:p w14:paraId="127ACAAA" w14:textId="77777777" w:rsidR="00573B91" w:rsidRPr="0058278E" w:rsidRDefault="00573B91" w:rsidP="00564582">
                        <w:pPr>
                          <w:pStyle w:val="ad"/>
                          <w:snapToGrid w:val="0"/>
                          <w:spacing w:before="0" w:beforeAutospacing="0" w:after="0" w:afterAutospacing="0"/>
                          <w:jc w:val="center"/>
                          <w:rPr>
                            <w:rFonts w:asciiTheme="minorHAnsi" w:hAnsiTheme="minorHAnsi" w:cs="Calibri"/>
                            <w:b/>
                            <w:sz w:val="28"/>
                          </w:rPr>
                        </w:pPr>
                        <w:r w:rsidRPr="0058278E">
                          <w:rPr>
                            <w:rFonts w:asciiTheme="minorHAnsi" w:hAnsiTheme="minorHAnsi" w:cs="Calibri"/>
                            <w:b/>
                            <w:kern w:val="2"/>
                            <w:sz w:val="22"/>
                            <w:szCs w:val="21"/>
                          </w:rPr>
                          <w:t>Enrollment</w:t>
                        </w:r>
                      </w:p>
                    </w:txbxContent>
                  </v:textbox>
                </v:shape>
                <v:shape id="流程图: 过程 30" o:spid="_x0000_s1038" type="#_x0000_t109" style="position:absolute;left:30659;top:66218;width:18859;height:3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l08xQAAANsAAAAPAAAAZHJzL2Rvd25yZXYueG1sRI9Ba8JA&#10;FITvBf/D8gRvdVOrVqOrFEHpydC0F2+P7DMbm30bs6vGf+8WCj0OM/MNs1x3thZXan3lWMHLMAFB&#10;XDhdcang+2v7PAPhA7LG2jEpuJOH9ar3tMRUuxt/0jUPpYgQ9ikqMCE0qZS+MGTRD11DHL2jay2G&#10;KNtS6hZvEW5rOUqSqbRYcVww2NDGUPGTX6yC3XmfZXaSncxlvDXz11M+PbxtlBr0u/cFiEBd+A//&#10;tT+0gvkEfr/EHyBXDwAAAP//AwBQSwECLQAUAAYACAAAACEA2+H2y+4AAACFAQAAEwAAAAAAAAAA&#10;AAAAAAAAAAAAW0NvbnRlbnRfVHlwZXNdLnhtbFBLAQItABQABgAIAAAAIQBa9CxbvwAAABUBAAAL&#10;AAAAAAAAAAAAAAAAAB8BAABfcmVscy8ucmVsc1BLAQItABQABgAIAAAAIQCxml08xQAAANsAAAAP&#10;AAAAAAAAAAAAAAAAAAcCAABkcnMvZG93bnJldi54bWxQSwUGAAAAAAMAAwC3AAAA+QIAAAAA&#10;" filled="f" strokecolor="windowText" strokeweight=".5pt">
                  <v:textbox style="mso-fit-shape-to-text:t">
                    <w:txbxContent>
                      <w:p w14:paraId="0BBD8BCA" w14:textId="77777777" w:rsidR="00573B91" w:rsidRPr="00630424" w:rsidRDefault="00573B91" w:rsidP="00564582">
                        <w:pPr>
                          <w:snapToGrid w:val="0"/>
                          <w:jc w:val="center"/>
                          <w:rPr>
                            <w:rFonts w:cs="Calibri"/>
                            <w:szCs w:val="20"/>
                          </w:rPr>
                        </w:pPr>
                        <w:r w:rsidRPr="00630424">
                          <w:rPr>
                            <w:rFonts w:cs="Calibri"/>
                            <w:szCs w:val="20"/>
                          </w:rPr>
                          <w:t>ITT analysis (N=  )</w:t>
                        </w:r>
                      </w:p>
                      <w:p w14:paraId="01A8886C" w14:textId="77777777" w:rsidR="00573B91" w:rsidRPr="00630424" w:rsidRDefault="00573B91" w:rsidP="00564582">
                        <w:pPr>
                          <w:snapToGrid w:val="0"/>
                          <w:jc w:val="center"/>
                          <w:rPr>
                            <w:rFonts w:cs="Calibri"/>
                            <w:szCs w:val="20"/>
                          </w:rPr>
                        </w:pPr>
                        <w:r w:rsidRPr="00630424">
                          <w:rPr>
                            <w:rFonts w:cs="Calibri" w:hint="eastAsia"/>
                            <w:szCs w:val="20"/>
                          </w:rPr>
                          <w:t>P</w:t>
                        </w:r>
                        <w:r w:rsidRPr="00630424">
                          <w:rPr>
                            <w:rFonts w:cs="Calibri"/>
                            <w:szCs w:val="20"/>
                          </w:rPr>
                          <w:t>P analysis (N=  )</w:t>
                        </w:r>
                      </w:p>
                    </w:txbxContent>
                  </v:textbox>
                </v:shape>
                <v:shape id="流程图: 过程 31" o:spid="_x0000_s1039" type="#_x0000_t109" style="position:absolute;left:6228;top:66218;width:18860;height:3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MNLxQAAANsAAAAPAAAAZHJzL2Rvd25yZXYueG1sRI9Ba8JA&#10;FITvQv/D8gRvurHWtKauIoKlJ4NpL709sq/Z2OzbmF01/ffdguBxmJlvmOW6t424UOdrxwqmkwQE&#10;cel0zZWCz4/d+AWED8gaG8ek4Jc8rFcPgyVm2l35QJciVCJC2GeowITQZlL60pBFP3EtcfS+XWcx&#10;RNlVUnd4jXDbyMckSaXFmuOCwZa2hsqf4mwVvJ32eW7n+dGcn3ZmMTsW6dfzVqnRsN+8ggjUh3v4&#10;1n7XChYp/H+JP0Cu/gAAAP//AwBQSwECLQAUAAYACAAAACEA2+H2y+4AAACFAQAAEwAAAAAAAAAA&#10;AAAAAAAAAAAAW0NvbnRlbnRfVHlwZXNdLnhtbFBLAQItABQABgAIAAAAIQBa9CxbvwAAABUBAAAL&#10;AAAAAAAAAAAAAAAAAB8BAABfcmVscy8ucmVsc1BLAQItABQABgAIAAAAIQBBSMNLxQAAANsAAAAP&#10;AAAAAAAAAAAAAAAAAAcCAABkcnMvZG93bnJldi54bWxQSwUGAAAAAAMAAwC3AAAA+QIAAAAA&#10;" filled="f" strokecolor="windowText" strokeweight=".5pt">
                  <v:textbox style="mso-fit-shape-to-text:t">
                    <w:txbxContent>
                      <w:p w14:paraId="39864803" w14:textId="77777777" w:rsidR="00573B91" w:rsidRPr="00630424" w:rsidRDefault="00573B91" w:rsidP="00564582">
                        <w:pPr>
                          <w:snapToGrid w:val="0"/>
                          <w:jc w:val="center"/>
                          <w:rPr>
                            <w:rFonts w:cs="Calibri"/>
                            <w:szCs w:val="20"/>
                          </w:rPr>
                        </w:pPr>
                        <w:r w:rsidRPr="00630424">
                          <w:rPr>
                            <w:rFonts w:cs="Calibri"/>
                            <w:szCs w:val="20"/>
                          </w:rPr>
                          <w:t>ITT analysis (N=  )</w:t>
                        </w:r>
                      </w:p>
                      <w:p w14:paraId="6F857E71" w14:textId="77777777" w:rsidR="00573B91" w:rsidRPr="00630424" w:rsidRDefault="00573B91" w:rsidP="00564582">
                        <w:pPr>
                          <w:snapToGrid w:val="0"/>
                          <w:jc w:val="center"/>
                          <w:rPr>
                            <w:rFonts w:cs="Calibri"/>
                            <w:szCs w:val="20"/>
                          </w:rPr>
                        </w:pPr>
                        <w:r w:rsidRPr="00630424">
                          <w:rPr>
                            <w:rFonts w:cs="Calibri" w:hint="eastAsia"/>
                            <w:szCs w:val="20"/>
                          </w:rPr>
                          <w:t>P</w:t>
                        </w:r>
                        <w:r w:rsidRPr="00630424">
                          <w:rPr>
                            <w:rFonts w:cs="Calibri"/>
                            <w:szCs w:val="20"/>
                          </w:rPr>
                          <w:t>P analysis (N=  )</w:t>
                        </w:r>
                      </w:p>
                    </w:txbxContent>
                  </v:textbox>
                </v:shape>
                <v:shape id="流程图: 过程 32" o:spid="_x0000_s1040" type="#_x0000_t109" style="position:absolute;left:30659;top:54481;width:18859;height:3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GbQxQAAANsAAAAPAAAAZHJzL2Rvd25yZXYueG1sRI/NbsIw&#10;EITvlfoO1iJxKw6F8pNiEEIC9dSI0Etvq3iJQ+N1iA2kb19XQuI4mplvNItVZ2txpdZXjhUMBwkI&#10;4sLpiksFX4ftywyED8gaa8ek4Jc8rJbPTwtMtbvxnq55KEWEsE9RgQmhSaX0hSGLfuAa4ugdXWsx&#10;RNmWUrd4i3Bby9ckmUiLFccFgw1tDBU/+cUq2J0/s8y+ZSdzGW/NfHTKJ9/TjVL9Xrd+BxGoC4/w&#10;vf2hFcyn8P8l/gC5/AMAAP//AwBQSwECLQAUAAYACAAAACEA2+H2y+4AAACFAQAAEwAAAAAAAAAA&#10;AAAAAAAAAAAAW0NvbnRlbnRfVHlwZXNdLnhtbFBLAQItABQABgAIAAAAIQBa9CxbvwAAABUBAAAL&#10;AAAAAAAAAAAAAAAAAB8BAABfcmVscy8ucmVsc1BLAQItABQABgAIAAAAIQAuBGbQxQAAANsAAAAP&#10;AAAAAAAAAAAAAAAAAAcCAABkcnMvZG93bnJldi54bWxQSwUGAAAAAAMAAwC3AAAA+QIAAAAA&#10;" filled="f" strokecolor="windowText" strokeweight=".5pt">
                  <v:textbox style="mso-fit-shape-to-text:t">
                    <w:txbxContent>
                      <w:p w14:paraId="6F50BB2B" w14:textId="77777777" w:rsidR="00573B91" w:rsidRPr="00630424" w:rsidRDefault="00573B91" w:rsidP="00564582">
                        <w:pPr>
                          <w:snapToGrid w:val="0"/>
                          <w:jc w:val="center"/>
                          <w:rPr>
                            <w:rFonts w:cs="Calibri"/>
                            <w:szCs w:val="20"/>
                          </w:rPr>
                        </w:pPr>
                        <w:r w:rsidRPr="00630424">
                          <w:rPr>
                            <w:rFonts w:cs="Calibri"/>
                            <w:szCs w:val="20"/>
                          </w:rPr>
                          <w:t>Long-term follow-up</w:t>
                        </w:r>
                      </w:p>
                      <w:p w14:paraId="07296639" w14:textId="77777777" w:rsidR="00573B91" w:rsidRPr="00630424" w:rsidRDefault="00573B91" w:rsidP="00564582">
                        <w:pPr>
                          <w:snapToGrid w:val="0"/>
                          <w:jc w:val="center"/>
                          <w:rPr>
                            <w:rFonts w:cs="Calibri"/>
                            <w:szCs w:val="20"/>
                          </w:rPr>
                        </w:pPr>
                        <w:r w:rsidRPr="00630424">
                          <w:rPr>
                            <w:rFonts w:cs="Calibri"/>
                            <w:szCs w:val="20"/>
                          </w:rPr>
                          <w:t>Estimated dropout rate of 4%</w:t>
                        </w:r>
                      </w:p>
                    </w:txbxContent>
                  </v:textbox>
                </v:shape>
                <v:shape id="流程图: 过程 33" o:spid="_x0000_s1041" type="#_x0000_t109" style="position:absolute;left:6228;top:54481;width:18860;height:3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KiwgAAANsAAAAPAAAAZHJzL2Rvd25yZXYueG1sRE89b8Iw&#10;EN2R+h+sq9QNnLZAIcVBFRKoE1FTFrZTfMRJ43MaG0j/PR6QOj6979V6sK24UO9rxwqeJwkI4tLp&#10;misFh+/teAHCB2SNrWNS8Ece1tnDaIWpdlf+oksRKhFD2KeowITQpVL60pBFP3EdceROrrcYIuwr&#10;qXu8xnDbypckmUuLNccGgx1tDJU/xdkq2P3u89zO8sacp1uzfG2K+fFto9TT4/DxDiLQEP7Fd/en&#10;VrCMY+OX+ANkdgMAAP//AwBQSwECLQAUAAYACAAAACEA2+H2y+4AAACFAQAAEwAAAAAAAAAAAAAA&#10;AAAAAAAAW0NvbnRlbnRfVHlwZXNdLnhtbFBLAQItABQABgAIAAAAIQBa9CxbvwAAABUBAAALAAAA&#10;AAAAAAAAAAAAAB8BAABfcmVscy8ucmVsc1BLAQItABQABgAIAAAAIQBfm/KiwgAAANsAAAAPAAAA&#10;AAAAAAAAAAAAAAcCAABkcnMvZG93bnJldi54bWxQSwUGAAAAAAMAAwC3AAAA9gIAAAAA&#10;" filled="f" strokecolor="windowText" strokeweight=".5pt">
                  <v:textbox style="mso-fit-shape-to-text:t">
                    <w:txbxContent>
                      <w:p w14:paraId="5A434716" w14:textId="77777777" w:rsidR="00573B91" w:rsidRPr="00630424" w:rsidRDefault="00573B91" w:rsidP="00564582">
                        <w:pPr>
                          <w:snapToGrid w:val="0"/>
                          <w:jc w:val="center"/>
                          <w:rPr>
                            <w:rFonts w:cs="Calibri"/>
                            <w:szCs w:val="20"/>
                          </w:rPr>
                        </w:pPr>
                        <w:r w:rsidRPr="00630424">
                          <w:rPr>
                            <w:rFonts w:cs="Calibri"/>
                            <w:szCs w:val="20"/>
                          </w:rPr>
                          <w:t>Long-term follow-up</w:t>
                        </w:r>
                      </w:p>
                      <w:p w14:paraId="620B018A" w14:textId="77777777" w:rsidR="00573B91" w:rsidRPr="00630424" w:rsidRDefault="00573B91" w:rsidP="00564582">
                        <w:pPr>
                          <w:snapToGrid w:val="0"/>
                          <w:jc w:val="center"/>
                          <w:rPr>
                            <w:rFonts w:cs="Calibri"/>
                            <w:szCs w:val="20"/>
                          </w:rPr>
                        </w:pPr>
                        <w:r w:rsidRPr="00630424">
                          <w:rPr>
                            <w:rFonts w:cs="Calibri"/>
                            <w:szCs w:val="20"/>
                          </w:rPr>
                          <w:t>Estimated dropout rate of 4%</w:t>
                        </w:r>
                      </w:p>
                    </w:txbxContent>
                  </v:textbox>
                </v:shape>
                <v:shape id="流程图: 过程 45" o:spid="_x0000_s1042" type="#_x0000_t109" style="position:absolute;left:1196;top:24975;width:3638;height:1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nurwwAAANsAAAAPAAAAZHJzL2Rvd25yZXYueG1sRI9BS8NA&#10;FITvQv/D8gpepN0oapvYbZFGoVfbHjw+ss9kMfs27D7T+O9dQfA4zMw3zGY3+V6NFJMLbOB2WYAi&#10;boJ13Bo4n14Xa1BJkC32gcnANyXYbWdXG6xsuPAbjUdpVYZwqtBAJzJUWqemI49pGQbi7H2E6FGy&#10;jK22ES8Z7nt9VxSP2qPjvNDhQPuOms/jlzdwU8vaxRcaD1I29w/vvl7tXW3M9Xx6fgIlNMl/+K99&#10;sAbKEn6/5B+gtz8AAAD//wMAUEsBAi0AFAAGAAgAAAAhANvh9svuAAAAhQEAABMAAAAAAAAAAAAA&#10;AAAAAAAAAFtDb250ZW50X1R5cGVzXS54bWxQSwECLQAUAAYACAAAACEAWvQsW78AAAAVAQAACwAA&#10;AAAAAAAAAAAAAAAfAQAAX3JlbHMvLnJlbHNQSwECLQAUAAYACAAAACEADk57q8MAAADbAAAADwAA&#10;AAAAAAAAAAAAAAAHAgAAZHJzL2Rvd25yZXYueG1sUEsFBgAAAAADAAMAtwAAAPcCAAAAAA==&#10;" filled="f" strokecolor="windowText" strokeweight=".5pt">
                  <v:textbox style="layout-flow:vertical;mso-layout-flow-alt:bottom-to-top;mso-fit-shape-to-text:t">
                    <w:txbxContent>
                      <w:p w14:paraId="5B46F036" w14:textId="77777777" w:rsidR="00573B91" w:rsidRPr="0058278E" w:rsidRDefault="00573B91" w:rsidP="00564582">
                        <w:pPr>
                          <w:pStyle w:val="ad"/>
                          <w:snapToGrid w:val="0"/>
                          <w:spacing w:before="0" w:beforeAutospacing="0" w:after="0" w:afterAutospacing="0"/>
                          <w:jc w:val="center"/>
                          <w:rPr>
                            <w:rFonts w:asciiTheme="minorHAnsi" w:hAnsiTheme="minorHAnsi" w:cs="Calibri"/>
                          </w:rPr>
                        </w:pPr>
                        <w:r w:rsidRPr="0058278E">
                          <w:rPr>
                            <w:rFonts w:asciiTheme="minorHAnsi" w:hAnsiTheme="minorHAnsi" w:cs="Calibri"/>
                            <w:b/>
                            <w:bCs/>
                            <w:sz w:val="22"/>
                            <w:szCs w:val="22"/>
                          </w:rPr>
                          <w:t>Allocation</w:t>
                        </w:r>
                      </w:p>
                    </w:txbxContent>
                  </v:textbox>
                </v:shape>
                <v:shape id="流程图: 过程 46" o:spid="_x0000_s1043" type="#_x0000_t109" style="position:absolute;left:1196;top:45960;width:3638;height:11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uTRwwAAANwAAAAPAAAAZHJzL2Rvd25yZXYueG1sRI9BT8Mw&#10;DIXvSPyHyEhc0JaCgI2ybEIrSLsyOHC0GtNGNE6VmK78e3xA4mbrPb/3ebOb42AmyiUkdnC9rMAQ&#10;t8kH7hy8v70s1mCKIHscEpODHyqw256fbbD26cSvNB2lMxrCpUYHvchYW1vaniKWZRqJVftMOaLo&#10;mjvrM540PA72pqrubcTA2tDjSPue2q/jd3Rw1cg65GeaDvLQ3t59xGa1D41zlxfz0yMYoVn+zX/X&#10;B6/4leLrMzqB3f4CAAD//wMAUEsBAi0AFAAGAAgAAAAhANvh9svuAAAAhQEAABMAAAAAAAAAAAAA&#10;AAAAAAAAAFtDb250ZW50X1R5cGVzXS54bWxQSwECLQAUAAYACAAAACEAWvQsW78AAAAVAQAACwAA&#10;AAAAAAAAAAAAAAAfAQAAX3JlbHMvLnJlbHNQSwECLQAUAAYACAAAACEAJNrk0cMAAADcAAAADwAA&#10;AAAAAAAAAAAAAAAHAgAAZHJzL2Rvd25yZXYueG1sUEsFBgAAAAADAAMAtwAAAPcCAAAAAA==&#10;" filled="f" strokecolor="windowText" strokeweight=".5pt">
                  <v:textbox style="layout-flow:vertical;mso-layout-flow-alt:bottom-to-top;mso-fit-shape-to-text:t">
                    <w:txbxContent>
                      <w:p w14:paraId="4B7A22BB" w14:textId="77777777" w:rsidR="00573B91" w:rsidRPr="0058278E" w:rsidRDefault="00573B91" w:rsidP="00564582">
                        <w:pPr>
                          <w:pStyle w:val="ad"/>
                          <w:snapToGrid w:val="0"/>
                          <w:spacing w:before="0" w:beforeAutospacing="0" w:after="0" w:afterAutospacing="0"/>
                          <w:jc w:val="center"/>
                          <w:rPr>
                            <w:rFonts w:asciiTheme="minorHAnsi" w:hAnsiTheme="minorHAnsi" w:cs="Calibri"/>
                          </w:rPr>
                        </w:pPr>
                        <w:r>
                          <w:rPr>
                            <w:rFonts w:asciiTheme="minorHAnsi" w:hAnsiTheme="minorHAnsi" w:cs="Calibri"/>
                            <w:b/>
                            <w:bCs/>
                            <w:sz w:val="22"/>
                            <w:szCs w:val="22"/>
                          </w:rPr>
                          <w:t>Follow-up</w:t>
                        </w:r>
                      </w:p>
                    </w:txbxContent>
                  </v:textbox>
                </v:shape>
                <v:shape id="流程图: 过程 47" o:spid="_x0000_s1044" type="#_x0000_t109" style="position:absolute;left:1196;top:62209;width:3638;height:11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kFKwgAAANwAAAAPAAAAZHJzL2Rvd25yZXYueG1sRE9NSwMx&#10;EL0X/A9hBC/FZltsrWvTIl2FXls9eBw2425wM1mS6Xb990YQepvH+5zNbvSdGigmF9jAfFaAIq6D&#10;ddwY+Hh/u1+DSoJssQtMBn4owW57M9lgacOFjzScpFE5hFOJBlqRvtQ61S15TLPQE2fuK0SPkmFs&#10;tI14yeG+04uiWGmPjnNDiz3tW6q/T2dvYFrJ2sVXGg7yVD8sP331uHeVMXe348szKKFRruJ/98Hm&#10;+cUc/p7JF+jtLwAAAP//AwBQSwECLQAUAAYACAAAACEA2+H2y+4AAACFAQAAEwAAAAAAAAAAAAAA&#10;AAAAAAAAW0NvbnRlbnRfVHlwZXNdLnhtbFBLAQItABQABgAIAAAAIQBa9CxbvwAAABUBAAALAAAA&#10;AAAAAAAAAAAAAB8BAABfcmVscy8ucmVsc1BLAQItABQABgAIAAAAIQBLlkFKwgAAANwAAAAPAAAA&#10;AAAAAAAAAAAAAAcCAABkcnMvZG93bnJldi54bWxQSwUGAAAAAAMAAwC3AAAA9gIAAAAA&#10;" filled="f" strokecolor="windowText" strokeweight=".5pt">
                  <v:textbox style="layout-flow:vertical;mso-layout-flow-alt:bottom-to-top;mso-fit-shape-to-text:t">
                    <w:txbxContent>
                      <w:p w14:paraId="279334FB" w14:textId="77777777" w:rsidR="00573B91" w:rsidRPr="0058278E" w:rsidRDefault="00573B91" w:rsidP="00564582">
                        <w:pPr>
                          <w:pStyle w:val="ad"/>
                          <w:snapToGrid w:val="0"/>
                          <w:spacing w:before="0" w:beforeAutospacing="0" w:after="0" w:afterAutospacing="0"/>
                          <w:jc w:val="center"/>
                          <w:rPr>
                            <w:rFonts w:asciiTheme="minorHAnsi" w:hAnsiTheme="minorHAnsi" w:cs="Calibri"/>
                          </w:rPr>
                        </w:pPr>
                        <w:r>
                          <w:rPr>
                            <w:rFonts w:asciiTheme="minorHAnsi" w:hAnsiTheme="minorHAnsi" w:cs="Calibri"/>
                            <w:b/>
                            <w:bCs/>
                            <w:sz w:val="22"/>
                            <w:szCs w:val="22"/>
                          </w:rPr>
                          <w:t xml:space="preserve">Analysis </w:t>
                        </w:r>
                      </w:p>
                    </w:txbxContent>
                  </v:textbox>
                </v:shape>
                <v:shapetype id="_x0000_t32" coordsize="21600,21600" o:spt="32" o:oned="t" path="m,l21600,21600e" filled="f">
                  <v:path arrowok="t" fillok="f" o:connecttype="none"/>
                  <o:lock v:ext="edit" shapetype="t"/>
                </v:shapetype>
                <v:shape id="直线箭头连接符 102" o:spid="_x0000_s1045" type="#_x0000_t32" style="position:absolute;left:26529;top:4834;width:19;height:157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dUpxQAAANwAAAAPAAAAZHJzL2Rvd25yZXYueG1sRE9La8JA&#10;EL4X/A/LFHoRs/FRLamriKVUpJdGD3obdqdJMDsbsluN/fVuQehtPr7nzJedrcWZWl85VjBMUhDE&#10;2pmKCwX73fvgBYQPyAZrx6TgSh6Wi97DHDPjLvxF5zwUIoawz1BBGUKTSel1SRZ94hriyH271mKI&#10;sC2kafESw20tR2k6lRYrjg0lNrQuSZ/yH6uAC/2st2/HyWHVzz+3/jj+ncw+lHp67FavIAJ14V98&#10;d29MnJ+O4O+ZeIFc3AAAAP//AwBQSwECLQAUAAYACAAAACEA2+H2y+4AAACFAQAAEwAAAAAAAAAA&#10;AAAAAAAAAAAAW0NvbnRlbnRfVHlwZXNdLnhtbFBLAQItABQABgAIAAAAIQBa9CxbvwAAABUBAAAL&#10;AAAAAAAAAAAAAAAAAB8BAABfcmVscy8ucmVsc1BLAQItABQABgAIAAAAIQAKYdUpxQAAANwAAAAP&#10;AAAAAAAAAAAAAAAAAAcCAABkcnMvZG93bnJldi54bWxQSwUGAAAAAAMAAwC3AAAA+QIAAAAA&#10;" strokecolor="black [3040]" strokeweight=".5pt">
                  <v:stroke endarrow="block"/>
                </v:shape>
                <v:shape id="直线箭头连接符 103" o:spid="_x0000_s1046" type="#_x0000_t32" style="position:absolute;left:26523;top:12179;width:594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OXlwwAAANwAAAAPAAAAZHJzL2Rvd25yZXYueG1sRE9Na8JA&#10;EL0L/odlCr3VTVOQNnUTVFLoVSuF3obsmMRkZ9PsatL8elcoeJvH+5xVNppWXKh3tWUFz4sIBHFh&#10;dc2lgsPXx9MrCOeRNbaWScEfOcjS+WyFibYD7+iy96UIIewSVFB53yVSuqIig25hO+LAHW1v0AfY&#10;l1L3OIRw08o4ipbSYM2hocKOthUVzf5sFHB5nrZv6996g8VPe2rifGq+c6UeH8b1OwhPo7+L/92f&#10;OsyPXuD2TLhAplcAAAD//wMAUEsBAi0AFAAGAAgAAAAhANvh9svuAAAAhQEAABMAAAAAAAAAAAAA&#10;AAAAAAAAAFtDb250ZW50X1R5cGVzXS54bWxQSwECLQAUAAYACAAAACEAWvQsW78AAAAVAQAACwAA&#10;AAAAAAAAAAAAAAAfAQAAX3JlbHMvLnJlbHNQSwECLQAUAAYACAAAACEAARzl5cMAAADcAAAADwAA&#10;AAAAAAAAAAAAAAAHAgAAZHJzL2Rvd25yZXYueG1sUEsFBgAAAAADAAMAtwAAAPcCAAAAAA==&#10;" strokecolor="black [3040]" strokeweight=".5pt">
                  <v:stroke endarrow="block"/>
                </v:shape>
                <v:shape id="直线箭头连接符 104" o:spid="_x0000_s1047" type="#_x0000_t32" style="position:absolute;left:15669;top:24513;width:10860;height:62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OjGxQAAANwAAAAPAAAAZHJzL2Rvd25yZXYueG1sRE9Na8JA&#10;EL0X+h+WKXgR3dSmWqKriCIt0ovRQ70Nu2MSmp0N2VXT/vquIPQ2j/c5s0Vna3Gh1leOFTwPExDE&#10;2pmKCwWH/WbwBsIHZIO1Y1LwQx4W88eHGWbGXXlHlzwUIoawz1BBGUKTSel1SRb90DXEkTu51mKI&#10;sC2kafEaw20tR0kylhYrjg0lNrQqSX/nZ6uAC/2qt+tj+rXs559bf3z5TSfvSvWeuuUURKAu/Ivv&#10;7g8T5ycp3J6JF8j5HwAAAP//AwBQSwECLQAUAAYACAAAACEA2+H2y+4AAACFAQAAEwAAAAAAAAAA&#10;AAAAAAAAAAAAW0NvbnRlbnRfVHlwZXNdLnhtbFBLAQItABQABgAIAAAAIQBa9CxbvwAAABUBAAAL&#10;AAAAAAAAAAAAAAAAAB8BAABfcmVscy8ucmVsc1BLAQItABQABgAIAAAAIQDqxOjGxQAAANwAAAAP&#10;AAAAAAAAAAAAAAAAAAcCAABkcnMvZG93bnJldi54bWxQSwUGAAAAAAMAAwC3AAAA+QIAAAAA&#10;" strokecolor="black [3040]" strokeweight=".5pt">
                  <v:stroke endarrow="block"/>
                </v:shape>
                <v:shape id="直线箭头连接符 105" o:spid="_x0000_s1048" type="#_x0000_t32" style="position:absolute;left:26529;top:24513;width:13550;height:61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dgKwwAAANwAAAAPAAAAZHJzL2Rvd25yZXYueG1sRE9Na8JA&#10;EL0L/odlCr3VTQOVNnUTVFLoVSuF3obsmMRkZ9PsatL8elcoeJvH+5xVNppWXKh3tWUFz4sIBHFh&#10;dc2lgsPXx9MrCOeRNbaWScEfOcjS+WyFibYD7+iy96UIIewSVFB53yVSuqIig25hO+LAHW1v0AfY&#10;l1L3OIRw08o4ipbSYM2hocKOthUVzf5sFHB5nrZv6996g8VPe2rifGq+c6UeH8b1OwhPo7+L/92f&#10;OsyPXuD2TLhAplcAAAD//wMAUEsBAi0AFAAGAAgAAAAhANvh9svuAAAAhQEAABMAAAAAAAAAAAAA&#10;AAAAAAAAAFtDb250ZW50X1R5cGVzXS54bWxQSwECLQAUAAYACAAAACEAWvQsW78AAAAVAQAACwAA&#10;AAAAAAAAAAAAAAAfAQAAX3JlbHMvLnJlbHNQSwECLQAUAAYACAAAACEA4bnYCsMAAADcAAAADwAA&#10;AAAAAAAAAAAAAAAHAgAAZHJzL2Rvd25yZXYueG1sUEsFBgAAAAADAAMAtwAAAPcCAAAAAA==&#10;" strokecolor="black [3040]" strokeweight=".5pt">
                  <v:stroke endarrow="block"/>
                </v:shape>
                <v:shape id="直线箭头连接符 106" o:spid="_x0000_s1049" type="#_x0000_t32" style="position:absolute;left:15658;top:36076;width:11;height:84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tMqxQAAANwAAAAPAAAAZHJzL2Rvd25yZXYueG1sRE9Na8JA&#10;EL0L/odlhF5K3WhtlNRVxFIU6aWpB70Nu9MkmJ0N2a2m/nq3UPA2j/c582Vna3Gm1leOFYyGCQhi&#10;7UzFhYL91/vTDIQPyAZrx6TglzwsF/3eHDPjLvxJ5zwUIoawz1BBGUKTSel1SRb90DXEkft2rcUQ&#10;YVtI0+IlhttajpMklRYrjg0lNrQuSZ/yH6uAC/2id2/HyWH1mH/s/PH5OplulHoYdKtXEIG6cBf/&#10;u7cmzk9S+HsmXiAXNwAAAP//AwBQSwECLQAUAAYACAAAACEA2+H2y+4AAACFAQAAEwAAAAAAAAAA&#10;AAAAAAAAAAAAW0NvbnRlbnRfVHlwZXNdLnhtbFBLAQItABQABgAIAAAAIQBa9CxbvwAAABUBAAAL&#10;AAAAAAAAAAAAAAAAAB8BAABfcmVscy8ucmVsc1BLAQItABQABgAIAAAAIQB1WtMqxQAAANwAAAAP&#10;AAAAAAAAAAAAAAAAAAcCAABkcnMvZG93bnJldi54bWxQSwUGAAAAAAMAAwC3AAAA+QIAAAAA&#10;" strokecolor="black [3040]" strokeweight=".5pt">
                  <v:stroke endarrow="block"/>
                </v:shape>
                <v:shape id="直线箭头连接符 107" o:spid="_x0000_s1050" type="#_x0000_t32" style="position:absolute;left:40088;top:37481;width:29;height:70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naxxQAAANwAAAAPAAAAZHJzL2Rvd25yZXYueG1sRE9Na8JA&#10;EL0L/odlBC+lbrS2KamriCIV6aXRQ70Nu9MkmJ0N2VXT/nq3UPA2j/c5s0Vna3Gh1leOFYxHCQhi&#10;7UzFhYLDfvP4CsIHZIO1Y1LwQx4W835vhplxV/6kSx4KEUPYZ6igDKHJpPS6JIt+5BriyH271mKI&#10;sC2kafEaw20tJ0nyIi1WHBtKbGhVkj7lZ6uAC/2sd+vj9Gv5kH/s/PHpd5q+KzUcdMs3EIG6cBf/&#10;u7cmzk9S+HsmXiDnNwAAAP//AwBQSwECLQAUAAYACAAAACEA2+H2y+4AAACFAQAAEwAAAAAAAAAA&#10;AAAAAAAAAAAAW0NvbnRlbnRfVHlwZXNdLnhtbFBLAQItABQABgAIAAAAIQBa9CxbvwAAABUBAAAL&#10;AAAAAAAAAAAAAAAAAB8BAABfcmVscy8ucmVsc1BLAQItABQABgAIAAAAIQAaFnaxxQAAANwAAAAP&#10;AAAAAAAAAAAAAAAAAAcCAABkcnMvZG93bnJldi54bWxQSwUGAAAAAAMAAwC3AAAA+QIAAAAA&#10;" strokecolor="black [3040]" strokeweight=".5pt">
                  <v:stroke endarrow="block"/>
                </v:shape>
                <v:shape id="直线箭头连接符 108" o:spid="_x0000_s1051" type="#_x0000_t32" style="position:absolute;left:15658;top:46997;width:0;height:7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HeUwwAAANwAAAAPAAAAZHJzL2Rvd25yZXYueG1sRI9Bi8JA&#10;DIXvC/6HIYK3dboexK2O4oqCV3URvIVOtu22k6mdUau/3hwEbwnv5b0vs0XnanWlNpSeDXwNE1DE&#10;mbcl5wZ+D5vPCagQkS3WnsnAnQIs5r2PGabW33hH133MlYRwSNFAEWOTah2yghyGoW+IRfvzrcMo&#10;a5tr2+JNwl2tR0ky1g5LloYCG1oVlFX7izPA+eWx+l6eyx/MTvV/NVo/quPamEG/W05BReri2/y6&#10;3lrBT4RWnpEJ9PwJAAD//wMAUEsBAi0AFAAGAAgAAAAhANvh9svuAAAAhQEAABMAAAAAAAAAAAAA&#10;AAAAAAAAAFtDb250ZW50X1R5cGVzXS54bWxQSwECLQAUAAYACAAAACEAWvQsW78AAAAVAQAACwAA&#10;AAAAAAAAAAAAAAAfAQAAX3JlbHMvLnJlbHNQSwECLQAUAAYACAAAACEAD7h3lMMAAADcAAAADwAA&#10;AAAAAAAAAAAAAAAHAgAAZHJzL2Rvd25yZXYueG1sUEsFBgAAAAADAAMAtwAAAPcCAAAAAA==&#10;" strokecolor="black [3040]" strokeweight=".5pt">
                  <v:stroke endarrow="block"/>
                </v:shape>
                <v:shape id="直线箭头连接符 109" o:spid="_x0000_s1052" type="#_x0000_t32" style="position:absolute;left:40088;top:46997;width:0;height:7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NIPwAAAANwAAAAPAAAAZHJzL2Rvd25yZXYueG1sRE9Ni8Iw&#10;EL0v+B/CCN62qR5Eq1FUFLzqiuBtaMa2tpnUJmr11xthwds83udM562pxJ0aV1hW0I9iEMSp1QVn&#10;Cg5/m98RCOeRNVaWScGTHMxnnZ8pJto+eEf3vc9ECGGXoILc+zqR0qU5GXSRrYkDd7aNQR9gk0nd&#10;4COEm0oO4ngoDRYcGnKsaZVTWu5vRgFnt9dqvLgWS0xP1aUcrF/lca1Ur9suJiA8tf4r/ndvdZgf&#10;j+HzTLhAzt4AAAD//wMAUEsBAi0AFAAGAAgAAAAhANvh9svuAAAAhQEAABMAAAAAAAAAAAAAAAAA&#10;AAAAAFtDb250ZW50X1R5cGVzXS54bWxQSwECLQAUAAYACAAAACEAWvQsW78AAAAVAQAACwAAAAAA&#10;AAAAAAAAAAAfAQAAX3JlbHMvLnJlbHNQSwECLQAUAAYACAAAACEAYPTSD8AAAADcAAAADwAAAAAA&#10;AAAAAAAAAAAHAgAAZHJzL2Rvd25yZXYueG1sUEsFBgAAAAADAAMAtwAAAPQCAAAAAA==&#10;" strokecolor="black [3040]" strokeweight=".5pt">
                  <v:stroke endarrow="block"/>
                </v:shape>
                <v:shape id="直线箭头连接符 110" o:spid="_x0000_s1053" type="#_x0000_t32" style="position:absolute;left:15658;top:58380;width:0;height:7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1PxAAAANwAAAAPAAAAZHJzL2Rvd25yZXYueG1sRI9Pi8JA&#10;DMXvwn6HIQt706keFq2OouLCXv2D4C10YlvbyXQ7o3b99OYgeEt4L+/9Mlt0rlY3akPp2cBwkIAi&#10;zrwtOTdw2P/0x6BCRLZYeyYD/xRgMf/ozTC1/s5buu1iriSEQ4oGihibVOuQFeQwDHxDLNrZtw6j&#10;rG2ubYt3CXe1HiXJt3ZYsjQU2NC6oKzaXZ0Bzq+P9WT5V64wO9WXarR5VMeNMV+f3XIKKlIX3+bX&#10;9a8V/KHgyzMygZ4/AQAA//8DAFBLAQItABQABgAIAAAAIQDb4fbL7gAAAIUBAAATAAAAAAAAAAAA&#10;AAAAAAAAAABbQ29udGVudF9UeXBlc10ueG1sUEsBAi0AFAAGAAgAAAAhAFr0LFu/AAAAFQEAAAsA&#10;AAAAAAAAAAAAAAAAHwEAAF9yZWxzLy5yZWxzUEsBAi0AFAAGAAgAAAAhAHQX7U/EAAAA3AAAAA8A&#10;AAAAAAAAAAAAAAAABwIAAGRycy9kb3ducmV2LnhtbFBLBQYAAAAAAwADALcAAAD4AgAAAAA=&#10;" strokecolor="black [3040]" strokeweight=".5pt">
                  <v:stroke endarrow="block"/>
                </v:shape>
                <v:shape id="直线箭头连接符 111" o:spid="_x0000_s1054" type="#_x0000_t32" style="position:absolute;left:40088;top:58380;width:1;height:7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0jUwgAAANwAAAAPAAAAZHJzL2Rvd25yZXYueG1sRE9Na8JA&#10;EL0X/A/LCN6aTTxIm2YVFQu9qkXobchOkzTZ2ZhdTcyv7wqCt3m8z8lWg2nElTpXWVaQRDEI4tzq&#10;igsF38fP1zcQziNrbCyTghs5WC0nLxmm2va8p+vBFyKEsEtRQel9m0rp8pIMusi2xIH7tZ1BH2BX&#10;SN1hH8JNI+dxvJAGKw4NJba0LSmvDxejgIvLuH1fn6sN5j/NXz3fjfVpp9RsOqw/QHga/FP8cH/p&#10;MD9J4P5MuEAu/wEAAP//AwBQSwECLQAUAAYACAAAACEA2+H2y+4AAACFAQAAEwAAAAAAAAAAAAAA&#10;AAAAAAAAW0NvbnRlbnRfVHlwZXNdLnhtbFBLAQItABQABgAIAAAAIQBa9CxbvwAAABUBAAALAAAA&#10;AAAAAAAAAAAAAB8BAABfcmVscy8ucmVsc1BLAQItABQABgAIAAAAIQAbW0jUwgAAANwAAAAPAAAA&#10;AAAAAAAAAAAAAAcCAABkcnMvZG93bnJldi54bWxQSwUGAAAAAAMAAwC3AAAA9gIAAAAA&#10;" strokecolor="black [3040]" strokeweight=".5pt">
                  <v:stroke endarrow="block"/>
                </v:shape>
                <w10:wrap type="topAndBottom"/>
              </v:group>
            </w:pict>
          </mc:Fallback>
        </mc:AlternateContent>
      </w:r>
    </w:p>
    <w:p w14:paraId="544D746B" w14:textId="1EE188F1" w:rsidR="00564582" w:rsidRPr="00177558" w:rsidRDefault="00564582" w:rsidP="00564582">
      <w:pPr>
        <w:rPr>
          <w:color w:val="000000" w:themeColor="text1"/>
          <w:szCs w:val="20"/>
        </w:rPr>
      </w:pPr>
      <w:r w:rsidRPr="00177558">
        <w:rPr>
          <w:b/>
          <w:bCs/>
          <w:color w:val="000000" w:themeColor="text1"/>
          <w:szCs w:val="20"/>
        </w:rPr>
        <w:t>Fig</w:t>
      </w:r>
      <w:r w:rsidR="00DE4CB4" w:rsidRPr="00177558">
        <w:rPr>
          <w:b/>
          <w:bCs/>
          <w:color w:val="000000" w:themeColor="text1"/>
          <w:szCs w:val="20"/>
        </w:rPr>
        <w:t>ure</w:t>
      </w:r>
      <w:r w:rsidRPr="00177558">
        <w:rPr>
          <w:b/>
          <w:bCs/>
          <w:color w:val="000000" w:themeColor="text1"/>
          <w:szCs w:val="20"/>
        </w:rPr>
        <w:t xml:space="preserve"> 1</w:t>
      </w:r>
      <w:r w:rsidR="0073439D" w:rsidRPr="00177558">
        <w:rPr>
          <w:b/>
          <w:bCs/>
          <w:color w:val="000000" w:themeColor="text1"/>
          <w:szCs w:val="20"/>
        </w:rPr>
        <w:t>.</w:t>
      </w:r>
      <w:r w:rsidRPr="00177558">
        <w:rPr>
          <w:color w:val="000000" w:themeColor="text1"/>
          <w:szCs w:val="20"/>
        </w:rPr>
        <w:t xml:space="preserve"> Planned flow chart</w:t>
      </w:r>
      <w:r w:rsidR="00CF5429" w:rsidRPr="00177558">
        <w:rPr>
          <w:color w:val="000000" w:themeColor="text1"/>
          <w:szCs w:val="20"/>
        </w:rPr>
        <w:t>. ITT=intention-to-treat; PP=per-protocol.</w:t>
      </w:r>
    </w:p>
    <w:p w14:paraId="51D16D8B" w14:textId="087E9415" w:rsidR="00564582" w:rsidRPr="00177558" w:rsidRDefault="00F92F45" w:rsidP="005612D3">
      <w:pPr>
        <w:pStyle w:val="2"/>
        <w:rPr>
          <w:color w:val="000000" w:themeColor="text1"/>
          <w:sz w:val="20"/>
          <w:szCs w:val="20"/>
        </w:rPr>
      </w:pPr>
      <w:bookmarkStart w:id="84" w:name="_Toc43105067"/>
      <w:bookmarkStart w:id="85" w:name="_Toc48424491"/>
      <w:bookmarkStart w:id="86" w:name="_Toc48424774"/>
      <w:r w:rsidRPr="00177558">
        <w:rPr>
          <w:color w:val="000000" w:themeColor="text1"/>
          <w:sz w:val="20"/>
          <w:szCs w:val="20"/>
        </w:rPr>
        <w:lastRenderedPageBreak/>
        <w:t>19</w:t>
      </w:r>
      <w:r w:rsidR="00564582" w:rsidRPr="00177558">
        <w:rPr>
          <w:color w:val="000000" w:themeColor="text1"/>
          <w:sz w:val="20"/>
          <w:szCs w:val="20"/>
        </w:rPr>
        <w:t>. References</w:t>
      </w:r>
      <w:bookmarkEnd w:id="84"/>
      <w:bookmarkEnd w:id="85"/>
      <w:bookmarkEnd w:id="86"/>
    </w:p>
    <w:p w14:paraId="33224658" w14:textId="31F25567" w:rsidR="00A35B35" w:rsidRPr="00177558" w:rsidRDefault="00A35B35" w:rsidP="00A35B35">
      <w:pPr>
        <w:pStyle w:val="EndNoteBibliography"/>
        <w:ind w:left="720" w:hanging="720"/>
        <w:rPr>
          <w:rFonts w:ascii="Times New Roman" w:hAnsi="Times New Roman" w:cs="Times New Roman"/>
          <w:noProof w:val="0"/>
          <w:color w:val="000000" w:themeColor="text1"/>
          <w:szCs w:val="20"/>
          <w:highlight w:val="yellow"/>
        </w:rPr>
      </w:pPr>
      <w:r w:rsidRPr="00177558">
        <w:rPr>
          <w:rFonts w:ascii="Times New Roman" w:hAnsi="Times New Roman" w:cs="Times New Roman"/>
          <w:noProof w:val="0"/>
          <w:color w:val="000000" w:themeColor="text1"/>
          <w:szCs w:val="20"/>
        </w:rPr>
        <w:t>1</w:t>
      </w:r>
      <w:r w:rsidRPr="00177558">
        <w:rPr>
          <w:rFonts w:ascii="Times New Roman" w:hAnsi="Times New Roman" w:cs="Times New Roman"/>
          <w:noProof w:val="0"/>
          <w:color w:val="000000" w:themeColor="text1"/>
          <w:szCs w:val="20"/>
        </w:rPr>
        <w:tab/>
      </w:r>
      <w:r w:rsidR="008F5501" w:rsidRPr="00177558">
        <w:rPr>
          <w:rFonts w:ascii="Times New Roman" w:hAnsi="Times New Roman" w:cs="Times New Roman"/>
          <w:noProof w:val="0"/>
          <w:color w:val="000000" w:themeColor="text1"/>
          <w:szCs w:val="20"/>
        </w:rPr>
        <w:t>Chen W., Zheng R., Zhang S., et al. Report of incidence and mortality in China cancer registries, 2009. Chin J Cancer Res 2013; 25: 10-21.</w:t>
      </w:r>
    </w:p>
    <w:p w14:paraId="44F17C3B" w14:textId="51B610F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2</w:t>
      </w:r>
      <w:r w:rsidRPr="00177558">
        <w:rPr>
          <w:rFonts w:ascii="Times New Roman" w:hAnsi="Times New Roman" w:cs="Times New Roman"/>
          <w:noProof w:val="0"/>
          <w:color w:val="000000" w:themeColor="text1"/>
          <w:szCs w:val="20"/>
        </w:rPr>
        <w:tab/>
      </w:r>
      <w:r w:rsidR="00F142C5" w:rsidRPr="00177558">
        <w:rPr>
          <w:rFonts w:ascii="Times New Roman" w:hAnsi="Times New Roman" w:cs="Times New Roman"/>
          <w:noProof w:val="0"/>
          <w:color w:val="000000" w:themeColor="text1"/>
          <w:szCs w:val="20"/>
        </w:rPr>
        <w:t>McCloskey P, Balduyck B, Van Schil PE, Faivre-Finn C, O'Brien M. Radical treatment of non-small cell lung cancer during the last 5 years. Eur J Cancer 2013; 49: 1555-64.</w:t>
      </w:r>
    </w:p>
    <w:p w14:paraId="7F37AA3D"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3</w:t>
      </w:r>
      <w:r w:rsidRPr="00177558">
        <w:rPr>
          <w:rFonts w:ascii="Times New Roman" w:hAnsi="Times New Roman" w:cs="Times New Roman"/>
          <w:noProof w:val="0"/>
          <w:color w:val="000000" w:themeColor="text1"/>
          <w:szCs w:val="20"/>
        </w:rPr>
        <w:tab/>
        <w:t>Kelsey CR, Marks LB, Hollis D, et al. Local recurrence after surgery for early stage lung cancer: an 11-year experience with 975 patients. Cancer 2009; 115: 5218-27.</w:t>
      </w:r>
    </w:p>
    <w:p w14:paraId="158AD8F4"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4</w:t>
      </w:r>
      <w:r w:rsidRPr="00177558">
        <w:rPr>
          <w:rFonts w:ascii="Times New Roman" w:hAnsi="Times New Roman" w:cs="Times New Roman"/>
          <w:noProof w:val="0"/>
          <w:color w:val="000000" w:themeColor="text1"/>
          <w:szCs w:val="20"/>
        </w:rPr>
        <w:tab/>
        <w:t>Fokas E, Engenhart-Cabillic R, Daniilidis K, Rose F, An HX. Metastasis: the seed and soil theory gains identity. Cancer Metastasis Rev 2007; 26: 705-15.</w:t>
      </w:r>
    </w:p>
    <w:p w14:paraId="0AB1C69C"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5</w:t>
      </w:r>
      <w:r w:rsidRPr="00177558">
        <w:rPr>
          <w:rFonts w:ascii="Times New Roman" w:hAnsi="Times New Roman" w:cs="Times New Roman"/>
          <w:noProof w:val="0"/>
          <w:color w:val="000000" w:themeColor="text1"/>
          <w:szCs w:val="20"/>
        </w:rPr>
        <w:tab/>
        <w:t>Sawyer TE, Bonner JA, Gould PM, et al. Factors predicting patterns of recurrence after resection of N1 non-small cell lung carcinoma. Ann Thorac Surg 1999; 68: 1171-6.</w:t>
      </w:r>
    </w:p>
    <w:p w14:paraId="611D0A77"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6</w:t>
      </w:r>
      <w:r w:rsidRPr="00177558">
        <w:rPr>
          <w:rFonts w:ascii="Times New Roman" w:hAnsi="Times New Roman" w:cs="Times New Roman"/>
          <w:noProof w:val="0"/>
          <w:color w:val="000000" w:themeColor="text1"/>
          <w:szCs w:val="20"/>
        </w:rPr>
        <w:tab/>
        <w:t>Koebel CM, Vermi W, Swann JB, et al. Adaptive immunity maintains occult cancer in an equilibrium state. Nature 2007; 450: 903-7.</w:t>
      </w:r>
    </w:p>
    <w:p w14:paraId="32274F1F"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7</w:t>
      </w:r>
      <w:r w:rsidRPr="00177558">
        <w:rPr>
          <w:rFonts w:ascii="Times New Roman" w:hAnsi="Times New Roman" w:cs="Times New Roman"/>
          <w:noProof w:val="0"/>
          <w:color w:val="000000" w:themeColor="text1"/>
          <w:szCs w:val="20"/>
        </w:rPr>
        <w:tab/>
        <w:t>Shakhar G, Ben-Eliyahu S. Potential prophylactic measures against postoperative immunosuppression: could they reduce recurrence rates in oncological patients? Ann Surg Oncol 2003; 10: 972-92.</w:t>
      </w:r>
    </w:p>
    <w:p w14:paraId="29133493" w14:textId="7E450CF6"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8</w:t>
      </w:r>
      <w:r w:rsidRPr="00177558">
        <w:rPr>
          <w:rFonts w:ascii="Times New Roman" w:hAnsi="Times New Roman" w:cs="Times New Roman"/>
          <w:noProof w:val="0"/>
          <w:color w:val="000000" w:themeColor="text1"/>
          <w:szCs w:val="20"/>
        </w:rPr>
        <w:tab/>
        <w:t xml:space="preserve">Ge MJ, Shi D, Wu QC, Wang M, Li LB. Observation of circulating </w:t>
      </w:r>
      <w:r w:rsidR="00F128D2" w:rsidRPr="00177558">
        <w:rPr>
          <w:rFonts w:ascii="Times New Roman" w:hAnsi="Times New Roman" w:cs="Times New Roman"/>
          <w:noProof w:val="0"/>
          <w:color w:val="000000" w:themeColor="text1"/>
          <w:szCs w:val="20"/>
        </w:rPr>
        <w:t>tumor</w:t>
      </w:r>
      <w:r w:rsidRPr="00177558">
        <w:rPr>
          <w:rFonts w:ascii="Times New Roman" w:hAnsi="Times New Roman" w:cs="Times New Roman"/>
          <w:noProof w:val="0"/>
          <w:color w:val="000000" w:themeColor="text1"/>
          <w:szCs w:val="20"/>
        </w:rPr>
        <w:t xml:space="preserve"> cells in patients with non-small cell lung cancer by real-time fluorescent quantitative reverse transcriptase-polymerase chain reaction in peroperative period. J Cancer Res Clin Oncol 2006; 132: 248-56.</w:t>
      </w:r>
    </w:p>
    <w:p w14:paraId="60D4BCD9"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9</w:t>
      </w:r>
      <w:r w:rsidRPr="00177558">
        <w:rPr>
          <w:rFonts w:ascii="Times New Roman" w:hAnsi="Times New Roman" w:cs="Times New Roman"/>
          <w:noProof w:val="0"/>
          <w:color w:val="000000" w:themeColor="text1"/>
          <w:szCs w:val="20"/>
        </w:rPr>
        <w:tab/>
        <w:t>Yamaguchi K, Takagi Y, Aoki S, Futamura M, Saji S. Significant detection of circulating cancer cells in the blood by reverse transcriptase-polymerase chain reaction during colorectal cancer resection. Ann Surg 2000; 232: 58-65.</w:t>
      </w:r>
    </w:p>
    <w:p w14:paraId="5C5DBBAE"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10</w:t>
      </w:r>
      <w:r w:rsidRPr="00177558">
        <w:rPr>
          <w:rFonts w:ascii="Times New Roman" w:hAnsi="Times New Roman" w:cs="Times New Roman"/>
          <w:noProof w:val="0"/>
          <w:color w:val="000000" w:themeColor="text1"/>
          <w:szCs w:val="20"/>
        </w:rPr>
        <w:tab/>
        <w:t>Holmgren L, O'Reilly MS, Folkman J. Dormancy of micrometastases: balanced proliferation and apoptosis in the presence of angiogenesis suppression. Nat Med 1995; 1: 149-53.</w:t>
      </w:r>
    </w:p>
    <w:p w14:paraId="12F5DCCD" w14:textId="72042BAE"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11</w:t>
      </w:r>
      <w:r w:rsidRPr="00177558">
        <w:rPr>
          <w:rFonts w:ascii="Times New Roman" w:hAnsi="Times New Roman" w:cs="Times New Roman"/>
          <w:noProof w:val="0"/>
          <w:color w:val="000000" w:themeColor="text1"/>
          <w:szCs w:val="20"/>
        </w:rPr>
        <w:tab/>
        <w:t xml:space="preserve">Hofer SO, Molema G, Hermens RA, Wanebo HJ, Reichner JS, Hoekstra HJ. The effect of surgical wounding on </w:t>
      </w:r>
      <w:r w:rsidR="00F128D2" w:rsidRPr="00177558">
        <w:rPr>
          <w:rFonts w:ascii="Times New Roman" w:hAnsi="Times New Roman" w:cs="Times New Roman"/>
          <w:noProof w:val="0"/>
          <w:color w:val="000000" w:themeColor="text1"/>
          <w:szCs w:val="20"/>
        </w:rPr>
        <w:t>tumor</w:t>
      </w:r>
      <w:r w:rsidRPr="00177558">
        <w:rPr>
          <w:rFonts w:ascii="Times New Roman" w:hAnsi="Times New Roman" w:cs="Times New Roman"/>
          <w:noProof w:val="0"/>
          <w:color w:val="000000" w:themeColor="text1"/>
          <w:szCs w:val="20"/>
        </w:rPr>
        <w:t xml:space="preserve"> development. Eur J Surg Oncol 1999; 25: 231-43.</w:t>
      </w:r>
    </w:p>
    <w:p w14:paraId="7D246F19"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12</w:t>
      </w:r>
      <w:r w:rsidRPr="00177558">
        <w:rPr>
          <w:rFonts w:ascii="Times New Roman" w:hAnsi="Times New Roman" w:cs="Times New Roman"/>
          <w:noProof w:val="0"/>
          <w:color w:val="000000" w:themeColor="text1"/>
          <w:szCs w:val="20"/>
        </w:rPr>
        <w:tab/>
        <w:t>Lennard TW, Shenton BK, Borzotta A, et al. The influence of surgical operations on components of the human immune system. Br J Surg 1985; 72: 771-6.</w:t>
      </w:r>
    </w:p>
    <w:p w14:paraId="79C70EFC"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13</w:t>
      </w:r>
      <w:r w:rsidRPr="00177558">
        <w:rPr>
          <w:rFonts w:ascii="Times New Roman" w:hAnsi="Times New Roman" w:cs="Times New Roman"/>
          <w:noProof w:val="0"/>
          <w:color w:val="000000" w:themeColor="text1"/>
          <w:szCs w:val="20"/>
        </w:rPr>
        <w:tab/>
        <w:t>Brittenden J, Heys SD, Ross J, Eremin O. Natural killer cells and cancer. Cancer 1996; 77: 1226-43.</w:t>
      </w:r>
    </w:p>
    <w:p w14:paraId="6496D1F4"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14</w:t>
      </w:r>
      <w:r w:rsidRPr="00177558">
        <w:rPr>
          <w:rFonts w:ascii="Times New Roman" w:hAnsi="Times New Roman" w:cs="Times New Roman"/>
          <w:noProof w:val="0"/>
          <w:color w:val="000000" w:themeColor="text1"/>
          <w:szCs w:val="20"/>
        </w:rPr>
        <w:tab/>
        <w:t>Sessler DI. Long-term consequences of anesthetic management. Anesthesiology 2009; 111: 1-4.</w:t>
      </w:r>
    </w:p>
    <w:p w14:paraId="090179F3"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15</w:t>
      </w:r>
      <w:r w:rsidRPr="00177558">
        <w:rPr>
          <w:rFonts w:ascii="Times New Roman" w:hAnsi="Times New Roman" w:cs="Times New Roman"/>
          <w:noProof w:val="0"/>
          <w:color w:val="000000" w:themeColor="text1"/>
          <w:szCs w:val="20"/>
        </w:rPr>
        <w:tab/>
        <w:t>Gottschalk A, Sharma S, Ford J, Durieux ME, Tiouririne M. Review article: the role of the perioperative period in recurrence after cancer surgery. Anesth Analg 2010; 110: 1636-43.</w:t>
      </w:r>
    </w:p>
    <w:p w14:paraId="18B01FDE"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16</w:t>
      </w:r>
      <w:r w:rsidRPr="00177558">
        <w:rPr>
          <w:rFonts w:ascii="Times New Roman" w:hAnsi="Times New Roman" w:cs="Times New Roman"/>
          <w:noProof w:val="0"/>
          <w:color w:val="000000" w:themeColor="text1"/>
          <w:szCs w:val="20"/>
        </w:rPr>
        <w:tab/>
        <w:t>Mitsuhata H, Shimizu R, Yokoyama MM. Suppressive effects of volatile anesthetics on cytokine release in human peripheral blood mononuclear cells. Int J Immunopharmacol 1995; 17: 529-34.</w:t>
      </w:r>
    </w:p>
    <w:p w14:paraId="37C35127"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17</w:t>
      </w:r>
      <w:r w:rsidRPr="00177558">
        <w:rPr>
          <w:rFonts w:ascii="Times New Roman" w:hAnsi="Times New Roman" w:cs="Times New Roman"/>
          <w:noProof w:val="0"/>
          <w:color w:val="000000" w:themeColor="text1"/>
          <w:szCs w:val="20"/>
        </w:rPr>
        <w:tab/>
        <w:t>Markovic SN, Knight PR, Murasko DM. Inhibition of interferon stimulation of natural killer cell activity in mice anesthetized with halothane or isoflurane. Anesthesiology 1993; 78: 700-6.</w:t>
      </w:r>
    </w:p>
    <w:p w14:paraId="5B0D2646"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18</w:t>
      </w:r>
      <w:r w:rsidRPr="00177558">
        <w:rPr>
          <w:rFonts w:ascii="Times New Roman" w:hAnsi="Times New Roman" w:cs="Times New Roman"/>
          <w:noProof w:val="0"/>
          <w:color w:val="000000" w:themeColor="text1"/>
          <w:szCs w:val="20"/>
        </w:rPr>
        <w:tab/>
        <w:t>Ma D, Lim T, Xu J, et al. Xenon preconditioning protects against renal ischemic-reperfusion injury via HIF-1alpha activation. J Am Soc Nephrol 2009; 20: 713-20.</w:t>
      </w:r>
    </w:p>
    <w:p w14:paraId="228234DB"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19</w:t>
      </w:r>
      <w:r w:rsidRPr="00177558">
        <w:rPr>
          <w:rFonts w:ascii="Times New Roman" w:hAnsi="Times New Roman" w:cs="Times New Roman"/>
          <w:noProof w:val="0"/>
          <w:color w:val="000000" w:themeColor="text1"/>
          <w:szCs w:val="20"/>
        </w:rPr>
        <w:tab/>
        <w:t>De Hert SG, Turani F, Mathur S, Stowe DF. Cardioprotection with volatile anesthetics: mechanisms and clinical implications. Anesth Analg 2005; 100: 1584-93.</w:t>
      </w:r>
    </w:p>
    <w:p w14:paraId="78327ED6"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20</w:t>
      </w:r>
      <w:r w:rsidRPr="00177558">
        <w:rPr>
          <w:rFonts w:ascii="Times New Roman" w:hAnsi="Times New Roman" w:cs="Times New Roman"/>
          <w:noProof w:val="0"/>
          <w:color w:val="000000" w:themeColor="text1"/>
          <w:szCs w:val="20"/>
        </w:rPr>
        <w:tab/>
        <w:t xml:space="preserve">Beck-Schimmer B, Breitenstein S, Urech S, et al. A randomized controlled trial on pharmacological </w:t>
      </w:r>
      <w:r w:rsidRPr="00177558">
        <w:rPr>
          <w:rFonts w:ascii="Times New Roman" w:hAnsi="Times New Roman" w:cs="Times New Roman"/>
          <w:noProof w:val="0"/>
          <w:color w:val="000000" w:themeColor="text1"/>
          <w:szCs w:val="20"/>
        </w:rPr>
        <w:lastRenderedPageBreak/>
        <w:t>preconditioning in liver surgery using a volatile anesthetic. Ann Surg 2008; 248: 909-18.</w:t>
      </w:r>
    </w:p>
    <w:p w14:paraId="4438CA4F"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21</w:t>
      </w:r>
      <w:r w:rsidRPr="00177558">
        <w:rPr>
          <w:rFonts w:ascii="Times New Roman" w:hAnsi="Times New Roman" w:cs="Times New Roman"/>
          <w:noProof w:val="0"/>
          <w:color w:val="000000" w:themeColor="text1"/>
          <w:szCs w:val="20"/>
        </w:rPr>
        <w:tab/>
        <w:t>Kawaguchi M, Furuya H, Patel PM. Neuroprotective effects of anesthetic agents. J Anesth 2005; 19: 150-6.</w:t>
      </w:r>
    </w:p>
    <w:p w14:paraId="51B60833"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22</w:t>
      </w:r>
      <w:r w:rsidRPr="00177558">
        <w:rPr>
          <w:rFonts w:ascii="Times New Roman" w:hAnsi="Times New Roman" w:cs="Times New Roman"/>
          <w:noProof w:val="0"/>
          <w:color w:val="000000" w:themeColor="text1"/>
          <w:szCs w:val="20"/>
        </w:rPr>
        <w:tab/>
        <w:t>Wang C, Weihrauch D, Schwabe DA, et al. Extracellular signal-regulated kinases trigger isoflurane preconditioning concomitant with upregulation of hypoxia-inducible factor-1alpha and vascular endothelial growth factor expression in rats. Anesth Analg 2006; 103: 281-8, table of contents.</w:t>
      </w:r>
    </w:p>
    <w:p w14:paraId="4F655BA7"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23</w:t>
      </w:r>
      <w:r w:rsidRPr="00177558">
        <w:rPr>
          <w:rFonts w:ascii="Times New Roman" w:hAnsi="Times New Roman" w:cs="Times New Roman"/>
          <w:noProof w:val="0"/>
          <w:color w:val="000000" w:themeColor="text1"/>
          <w:szCs w:val="20"/>
        </w:rPr>
        <w:tab/>
        <w:t>Bonello S, Zähringer C, BelAiba RS, et al. Reactive oxygen species activate the HIF-1alpha promoter via a functional NFkappaB site. Arterioscler Thromb Vasc Biol 2007; 27: 755-61.</w:t>
      </w:r>
    </w:p>
    <w:p w14:paraId="7E79E84F"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24</w:t>
      </w:r>
      <w:r w:rsidRPr="00177558">
        <w:rPr>
          <w:rFonts w:ascii="Times New Roman" w:hAnsi="Times New Roman" w:cs="Times New Roman"/>
          <w:noProof w:val="0"/>
          <w:color w:val="000000" w:themeColor="text1"/>
          <w:szCs w:val="20"/>
        </w:rPr>
        <w:tab/>
        <w:t>Müllenheim J, Ebel D, Frässdorf J, Preckel B, Thämer V, Schlack W. Isoflurane preconditions myocardium against infarction via release of free radicals. Anesthesiology 2002; 96: 934-40.</w:t>
      </w:r>
    </w:p>
    <w:p w14:paraId="25D22C51"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25</w:t>
      </w:r>
      <w:r w:rsidRPr="00177558">
        <w:rPr>
          <w:rFonts w:ascii="Times New Roman" w:hAnsi="Times New Roman" w:cs="Times New Roman"/>
          <w:noProof w:val="0"/>
          <w:color w:val="000000" w:themeColor="text1"/>
          <w:szCs w:val="20"/>
        </w:rPr>
        <w:tab/>
        <w:t>Hanouz JL, Zhu L, Lemoine S, et al. Reactive oxygen species mediate sevoflurane- and desflurane-induced preconditioning in isolated human right atria in vitro. Anesth Analg 2007; 105: 1534-9, table of contents.</w:t>
      </w:r>
    </w:p>
    <w:p w14:paraId="0AFADE98"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26</w:t>
      </w:r>
      <w:r w:rsidRPr="00177558">
        <w:rPr>
          <w:rFonts w:ascii="Times New Roman" w:hAnsi="Times New Roman" w:cs="Times New Roman"/>
          <w:noProof w:val="0"/>
          <w:color w:val="000000" w:themeColor="text1"/>
          <w:szCs w:val="20"/>
        </w:rPr>
        <w:tab/>
        <w:t>Ren W, Mi D, Yang K, et al. The expression of hypoxia-inducible factor-1α and its clinical significance in lung cancer: a systematic review and meta-analysis. Swiss Med Wkly 2013; 143: w13855.</w:t>
      </w:r>
    </w:p>
    <w:p w14:paraId="553A256A"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27</w:t>
      </w:r>
      <w:r w:rsidRPr="00177558">
        <w:rPr>
          <w:rFonts w:ascii="Times New Roman" w:hAnsi="Times New Roman" w:cs="Times New Roman"/>
          <w:noProof w:val="0"/>
          <w:color w:val="000000" w:themeColor="text1"/>
          <w:szCs w:val="20"/>
        </w:rPr>
        <w:tab/>
        <w:t>Gupta K, Kshirsagar S, Chang L, et al. Morphine stimulates angiogenesis by activating proangiogenic and survival-promoting signaling and promotes breast tumor growth. Cancer Res 2002; 62: 4491-8.</w:t>
      </w:r>
    </w:p>
    <w:p w14:paraId="32BA3631"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28</w:t>
      </w:r>
      <w:r w:rsidRPr="00177558">
        <w:rPr>
          <w:rFonts w:ascii="Times New Roman" w:hAnsi="Times New Roman" w:cs="Times New Roman"/>
          <w:noProof w:val="0"/>
          <w:color w:val="000000" w:themeColor="text1"/>
          <w:szCs w:val="20"/>
        </w:rPr>
        <w:tab/>
        <w:t>Beilin B, Martin FC, Shavit Y, Gale RP, Liebeskind JC. Suppression of natural killer cell activity by high-dose narcotic anesthesia in rats. Brain Behav Immun 1989; 3: 129-37.</w:t>
      </w:r>
    </w:p>
    <w:p w14:paraId="2CBDB1BF"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29</w:t>
      </w:r>
      <w:r w:rsidRPr="00177558">
        <w:rPr>
          <w:rFonts w:ascii="Times New Roman" w:hAnsi="Times New Roman" w:cs="Times New Roman"/>
          <w:noProof w:val="0"/>
          <w:color w:val="000000" w:themeColor="text1"/>
          <w:szCs w:val="20"/>
        </w:rPr>
        <w:tab/>
        <w:t>Sasamura T, Nakamura S, Iida Y, et al. Morphine analgesia suppresses tumor growth and metastasis in a mouse model of cancer pain produced by orthotopic tumor inoculation. Eur J Pharmacol 2002; 441: 185-91.</w:t>
      </w:r>
    </w:p>
    <w:p w14:paraId="0458ABDB"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30</w:t>
      </w:r>
      <w:r w:rsidRPr="00177558">
        <w:rPr>
          <w:rFonts w:ascii="Times New Roman" w:hAnsi="Times New Roman" w:cs="Times New Roman"/>
          <w:noProof w:val="0"/>
          <w:color w:val="000000" w:themeColor="text1"/>
          <w:szCs w:val="20"/>
        </w:rPr>
        <w:tab/>
        <w:t>Mammoto T, Higashiyama S, Mukai M, et al. Infiltration anesthetic lidocaine inhibits cancer cell invasion by modulating ectodomain shedding of heparin-binding epidermal growth factor-like growth factor (HB-EGF). J Cell Physiol 2002; 192: 351-8.</w:t>
      </w:r>
    </w:p>
    <w:p w14:paraId="58C59E43"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31</w:t>
      </w:r>
      <w:r w:rsidRPr="00177558">
        <w:rPr>
          <w:rFonts w:ascii="Times New Roman" w:hAnsi="Times New Roman" w:cs="Times New Roman"/>
          <w:noProof w:val="0"/>
          <w:color w:val="000000" w:themeColor="text1"/>
          <w:szCs w:val="20"/>
        </w:rPr>
        <w:tab/>
        <w:t>Martinsson T. Ropivacaine inhibits serum-induced proliferation of colon adenocarcinoma cells in vitro. J Pharmacol Exp Ther 1999; 288: 660-4.</w:t>
      </w:r>
    </w:p>
    <w:p w14:paraId="305568E7"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32</w:t>
      </w:r>
      <w:r w:rsidRPr="00177558">
        <w:rPr>
          <w:rFonts w:ascii="Times New Roman" w:hAnsi="Times New Roman" w:cs="Times New Roman"/>
          <w:noProof w:val="0"/>
          <w:color w:val="000000" w:themeColor="text1"/>
          <w:szCs w:val="20"/>
        </w:rPr>
        <w:tab/>
        <w:t>Hodgson PS, Liu SS. Epidural lidocaine decreases sevoflurane requirement for adequate depth of anesthesia as measured by the Bispectral Index monitor. Anesthesiology 2001; 94: 799-803.</w:t>
      </w:r>
    </w:p>
    <w:p w14:paraId="57A6235C" w14:textId="36AABD68"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33</w:t>
      </w:r>
      <w:r w:rsidRPr="00177558">
        <w:rPr>
          <w:rFonts w:ascii="Times New Roman" w:hAnsi="Times New Roman" w:cs="Times New Roman"/>
          <w:noProof w:val="0"/>
          <w:color w:val="000000" w:themeColor="text1"/>
          <w:szCs w:val="20"/>
        </w:rPr>
        <w:tab/>
        <w:t xml:space="preserve">Ahlers O, Nachtigall I, Lenze J, et al. Intraoperative thoracic epidural </w:t>
      </w:r>
      <w:r w:rsidR="00F128D2" w:rsidRPr="00177558">
        <w:rPr>
          <w:rFonts w:ascii="Times New Roman" w:hAnsi="Times New Roman" w:cs="Times New Roman"/>
          <w:noProof w:val="0"/>
          <w:color w:val="000000" w:themeColor="text1"/>
          <w:szCs w:val="20"/>
        </w:rPr>
        <w:t>anest</w:t>
      </w:r>
      <w:r w:rsidRPr="00177558">
        <w:rPr>
          <w:rFonts w:ascii="Times New Roman" w:hAnsi="Times New Roman" w:cs="Times New Roman"/>
          <w:noProof w:val="0"/>
          <w:color w:val="000000" w:themeColor="text1"/>
          <w:szCs w:val="20"/>
        </w:rPr>
        <w:t xml:space="preserve">hesia attenuates stress-induced immunosuppression in patients undergoing major abdominal surgery. Br J </w:t>
      </w:r>
      <w:r w:rsidR="00F128D2" w:rsidRPr="00177558">
        <w:rPr>
          <w:rFonts w:ascii="Times New Roman" w:hAnsi="Times New Roman" w:cs="Times New Roman"/>
          <w:noProof w:val="0"/>
          <w:color w:val="000000" w:themeColor="text1"/>
          <w:szCs w:val="20"/>
        </w:rPr>
        <w:t>Anest</w:t>
      </w:r>
      <w:r w:rsidRPr="00177558">
        <w:rPr>
          <w:rFonts w:ascii="Times New Roman" w:hAnsi="Times New Roman" w:cs="Times New Roman"/>
          <w:noProof w:val="0"/>
          <w:color w:val="000000" w:themeColor="text1"/>
          <w:szCs w:val="20"/>
        </w:rPr>
        <w:t>h 2008; 101: 781-7.</w:t>
      </w:r>
    </w:p>
    <w:p w14:paraId="1BA7582A"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34</w:t>
      </w:r>
      <w:r w:rsidRPr="00177558">
        <w:rPr>
          <w:rFonts w:ascii="Times New Roman" w:hAnsi="Times New Roman" w:cs="Times New Roman"/>
          <w:noProof w:val="0"/>
          <w:color w:val="000000" w:themeColor="text1"/>
          <w:szCs w:val="20"/>
        </w:rPr>
        <w:tab/>
        <w:t>Chae BK, Lee HW, Sun K, Choi YH, Kim HM. The effect of combined epidural and light general anesthesia on stress hormones in open heart surgery patients. Surg Today 1998; 28: 727-31.</w:t>
      </w:r>
    </w:p>
    <w:p w14:paraId="7DEE11A1"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35</w:t>
      </w:r>
      <w:r w:rsidRPr="00177558">
        <w:rPr>
          <w:rFonts w:ascii="Times New Roman" w:hAnsi="Times New Roman" w:cs="Times New Roman"/>
          <w:noProof w:val="0"/>
          <w:color w:val="000000" w:themeColor="text1"/>
          <w:szCs w:val="20"/>
        </w:rPr>
        <w:tab/>
        <w:t>Biki B, Mascha E, Moriarty DC, Fitzpatrick JM, Sessler DI, Buggy DJ. Anesthetic technique for radical prostatectomy surgery affects cancer recurrence: a retrospective analysis. Anesthesiology 2008; 109: 180-7.</w:t>
      </w:r>
    </w:p>
    <w:p w14:paraId="31274D8B"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36</w:t>
      </w:r>
      <w:r w:rsidRPr="00177558">
        <w:rPr>
          <w:rFonts w:ascii="Times New Roman" w:hAnsi="Times New Roman" w:cs="Times New Roman"/>
          <w:noProof w:val="0"/>
          <w:color w:val="000000" w:themeColor="text1"/>
          <w:szCs w:val="20"/>
        </w:rPr>
        <w:tab/>
        <w:t>Exadaktylos AK, Buggy DJ, Moriarty DC, Mascha E, Sessler DI. Can anesthetic technique for primary breast cancer surgery affect recurrence or metastasis? Anesthesiology 2006; 105: 660-4.</w:t>
      </w:r>
    </w:p>
    <w:p w14:paraId="4BD6914E" w14:textId="7777777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37</w:t>
      </w:r>
      <w:r w:rsidRPr="00177558">
        <w:rPr>
          <w:rFonts w:ascii="Times New Roman" w:hAnsi="Times New Roman" w:cs="Times New Roman"/>
          <w:noProof w:val="0"/>
          <w:color w:val="000000" w:themeColor="text1"/>
          <w:szCs w:val="20"/>
        </w:rPr>
        <w:tab/>
        <w:t xml:space="preserve">Gottschalk A, Ford JG, Regelin CC, et al. Association between epidural analgesia and cancer </w:t>
      </w:r>
      <w:r w:rsidRPr="00177558">
        <w:rPr>
          <w:rFonts w:ascii="Times New Roman" w:hAnsi="Times New Roman" w:cs="Times New Roman"/>
          <w:noProof w:val="0"/>
          <w:color w:val="000000" w:themeColor="text1"/>
          <w:szCs w:val="20"/>
        </w:rPr>
        <w:lastRenderedPageBreak/>
        <w:t>recurrence after colorectal cancer surgery. Anesthesiology 2010; 113: 27-34.</w:t>
      </w:r>
    </w:p>
    <w:p w14:paraId="019145F1" w14:textId="005876D2"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38</w:t>
      </w:r>
      <w:r w:rsidRPr="00177558">
        <w:rPr>
          <w:rFonts w:ascii="Times New Roman" w:hAnsi="Times New Roman" w:cs="Times New Roman"/>
          <w:noProof w:val="0"/>
          <w:color w:val="000000" w:themeColor="text1"/>
          <w:szCs w:val="20"/>
        </w:rPr>
        <w:tab/>
        <w:t xml:space="preserve">Gupta A, Björnsson A, Fredriksson M, Hallböök O, Eintrei C. Reduction in mortality after epidural </w:t>
      </w:r>
      <w:r w:rsidR="00F128D2" w:rsidRPr="00177558">
        <w:rPr>
          <w:rFonts w:ascii="Times New Roman" w:hAnsi="Times New Roman" w:cs="Times New Roman"/>
          <w:noProof w:val="0"/>
          <w:color w:val="000000" w:themeColor="text1"/>
          <w:szCs w:val="20"/>
        </w:rPr>
        <w:t>anest</w:t>
      </w:r>
      <w:r w:rsidRPr="00177558">
        <w:rPr>
          <w:rFonts w:ascii="Times New Roman" w:hAnsi="Times New Roman" w:cs="Times New Roman"/>
          <w:noProof w:val="0"/>
          <w:color w:val="000000" w:themeColor="text1"/>
          <w:szCs w:val="20"/>
        </w:rPr>
        <w:t xml:space="preserve">hesia and analgesia in patients undergoing rectal but not colonic cancer surgery: a retrospective analysis of data from 655 patients in central Sweden. Br J </w:t>
      </w:r>
      <w:r w:rsidR="00F128D2" w:rsidRPr="00177558">
        <w:rPr>
          <w:rFonts w:ascii="Times New Roman" w:hAnsi="Times New Roman" w:cs="Times New Roman"/>
          <w:noProof w:val="0"/>
          <w:color w:val="000000" w:themeColor="text1"/>
          <w:szCs w:val="20"/>
        </w:rPr>
        <w:t>Anest</w:t>
      </w:r>
      <w:r w:rsidRPr="00177558">
        <w:rPr>
          <w:rFonts w:ascii="Times New Roman" w:hAnsi="Times New Roman" w:cs="Times New Roman"/>
          <w:noProof w:val="0"/>
          <w:color w:val="000000" w:themeColor="text1"/>
          <w:szCs w:val="20"/>
        </w:rPr>
        <w:t>h 2011; 107: 164-70.</w:t>
      </w:r>
    </w:p>
    <w:p w14:paraId="01101513" w14:textId="3BCE257A" w:rsidR="005270EA" w:rsidRPr="00177558" w:rsidRDefault="00A35B35" w:rsidP="00F142C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39</w:t>
      </w:r>
      <w:r w:rsidRPr="00177558">
        <w:rPr>
          <w:rFonts w:ascii="Times New Roman" w:hAnsi="Times New Roman" w:cs="Times New Roman"/>
          <w:noProof w:val="0"/>
          <w:color w:val="000000" w:themeColor="text1"/>
          <w:szCs w:val="20"/>
        </w:rPr>
        <w:tab/>
      </w:r>
      <w:r w:rsidR="005270EA" w:rsidRPr="00177558">
        <w:rPr>
          <w:rFonts w:ascii="Times New Roman" w:hAnsi="Times New Roman" w:cs="Times New Roman"/>
          <w:noProof w:val="0"/>
          <w:color w:val="000000" w:themeColor="text1"/>
          <w:szCs w:val="20"/>
        </w:rPr>
        <w:t>Christopherson R, James KE, Tableman M, Marshall P, Johnson FE. Long-term survival after colon cancer surgery: a variation associated with choice of anesthesia. Anesthesia and analgesia 2008; 107: 325-32.</w:t>
      </w:r>
    </w:p>
    <w:p w14:paraId="4C4EA16B" w14:textId="38A584FF" w:rsidR="005270EA" w:rsidRPr="00177558" w:rsidRDefault="009B22E3" w:rsidP="00F142C5">
      <w:pPr>
        <w:pStyle w:val="EndNoteBibliography"/>
        <w:ind w:left="720" w:hanging="720"/>
        <w:rPr>
          <w:rFonts w:ascii="Times New Roman" w:hAnsi="Times New Roman" w:cs="Times New Roman"/>
          <w:noProof w:val="0"/>
          <w:color w:val="000000" w:themeColor="text1"/>
          <w:szCs w:val="20"/>
        </w:rPr>
      </w:pPr>
      <w:bookmarkStart w:id="87" w:name="OLE_LINK25"/>
      <w:bookmarkStart w:id="88" w:name="OLE_LINK28"/>
      <w:r w:rsidRPr="00177558">
        <w:rPr>
          <w:rFonts w:ascii="Times New Roman" w:hAnsi="Times New Roman" w:cs="Times New Roman"/>
          <w:noProof w:val="0"/>
          <w:color w:val="000000" w:themeColor="text1"/>
          <w:szCs w:val="20"/>
        </w:rPr>
        <w:t>40</w:t>
      </w:r>
      <w:r w:rsidRPr="00177558">
        <w:rPr>
          <w:rFonts w:ascii="Times New Roman" w:hAnsi="Times New Roman" w:cs="Times New Roman"/>
          <w:noProof w:val="0"/>
          <w:color w:val="000000" w:themeColor="text1"/>
          <w:szCs w:val="20"/>
        </w:rPr>
        <w:tab/>
      </w:r>
      <w:r w:rsidR="005270EA" w:rsidRPr="00177558">
        <w:rPr>
          <w:rFonts w:ascii="Times New Roman" w:hAnsi="Times New Roman" w:cs="Times New Roman"/>
          <w:noProof w:val="0"/>
          <w:color w:val="000000" w:themeColor="text1"/>
          <w:szCs w:val="20"/>
        </w:rPr>
        <w:t xml:space="preserve">Myles PS, Peyton P, Silbert B, Hunt J, Rigg JR, Sessler DI. Perioperative epidural analgesia for major abdominal surgery for cancer and recurrence-free survival: </w:t>
      </w:r>
      <w:r w:rsidR="00F128D2" w:rsidRPr="00177558">
        <w:rPr>
          <w:rFonts w:ascii="Times New Roman" w:hAnsi="Times New Roman" w:cs="Times New Roman"/>
          <w:noProof w:val="0"/>
          <w:color w:val="000000" w:themeColor="text1"/>
          <w:szCs w:val="20"/>
        </w:rPr>
        <w:t>randomiz</w:t>
      </w:r>
      <w:r w:rsidR="005270EA" w:rsidRPr="00177558">
        <w:rPr>
          <w:rFonts w:ascii="Times New Roman" w:hAnsi="Times New Roman" w:cs="Times New Roman"/>
          <w:noProof w:val="0"/>
          <w:color w:val="000000" w:themeColor="text1"/>
          <w:szCs w:val="20"/>
        </w:rPr>
        <w:t>ed trial. BMJ 2011; 342: d1491.</w:t>
      </w:r>
    </w:p>
    <w:bookmarkEnd w:id="87"/>
    <w:bookmarkEnd w:id="88"/>
    <w:p w14:paraId="12FCD17D" w14:textId="43E67CCA" w:rsidR="005270EA" w:rsidRPr="00177558" w:rsidRDefault="009B22E3" w:rsidP="00F142C5">
      <w:pPr>
        <w:pStyle w:val="EndNoteBibliography"/>
        <w:ind w:left="700" w:hangingChars="350" w:hanging="70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41</w:t>
      </w:r>
      <w:r w:rsidRPr="00177558">
        <w:rPr>
          <w:rFonts w:ascii="Times New Roman" w:hAnsi="Times New Roman" w:cs="Times New Roman"/>
          <w:noProof w:val="0"/>
          <w:color w:val="000000" w:themeColor="text1"/>
          <w:szCs w:val="20"/>
        </w:rPr>
        <w:tab/>
      </w:r>
      <w:r w:rsidR="005270EA" w:rsidRPr="00177558">
        <w:rPr>
          <w:rFonts w:ascii="Times New Roman" w:hAnsi="Times New Roman" w:cs="Times New Roman"/>
          <w:noProof w:val="0"/>
          <w:color w:val="000000" w:themeColor="text1"/>
          <w:szCs w:val="20"/>
        </w:rPr>
        <w:t xml:space="preserve">Tsui BC, Rashiq S, Schopflocher D, et al. Epidural anesthesia and cancer recurrence rates after radical prostatectomy. Can J </w:t>
      </w:r>
      <w:r w:rsidR="00F128D2" w:rsidRPr="00177558">
        <w:rPr>
          <w:rFonts w:ascii="Times New Roman" w:hAnsi="Times New Roman" w:cs="Times New Roman"/>
          <w:noProof w:val="0"/>
          <w:color w:val="000000" w:themeColor="text1"/>
          <w:szCs w:val="20"/>
        </w:rPr>
        <w:t>Anest</w:t>
      </w:r>
      <w:r w:rsidR="005270EA" w:rsidRPr="00177558">
        <w:rPr>
          <w:rFonts w:ascii="Times New Roman" w:hAnsi="Times New Roman" w:cs="Times New Roman"/>
          <w:noProof w:val="0"/>
          <w:color w:val="000000" w:themeColor="text1"/>
          <w:szCs w:val="20"/>
        </w:rPr>
        <w:t>h 2010; 57: 107-12.</w:t>
      </w:r>
    </w:p>
    <w:p w14:paraId="3765F865" w14:textId="13EE9C15" w:rsidR="005270EA" w:rsidRPr="00177558" w:rsidRDefault="009B22E3"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42</w:t>
      </w:r>
      <w:r w:rsidRPr="00177558">
        <w:rPr>
          <w:rFonts w:ascii="Times New Roman" w:hAnsi="Times New Roman" w:cs="Times New Roman"/>
          <w:noProof w:val="0"/>
          <w:color w:val="000000" w:themeColor="text1"/>
          <w:szCs w:val="20"/>
        </w:rPr>
        <w:tab/>
      </w:r>
      <w:r w:rsidR="00574B23" w:rsidRPr="00177558">
        <w:rPr>
          <w:rFonts w:ascii="Times New Roman" w:hAnsi="Times New Roman" w:cs="Times New Roman"/>
          <w:noProof w:val="0"/>
          <w:color w:val="000000" w:themeColor="text1"/>
          <w:szCs w:val="20"/>
        </w:rPr>
        <w:t>Binczak M., Tournay E., Billard V., Rey A., Jayr C. Major abdominal surgery for cancer: does epidural analgesia have a long-term effect on recurrence-free and overall survival? Ann Fr Anesth Reanim 2013; 32: e81-8.</w:t>
      </w:r>
    </w:p>
    <w:p w14:paraId="70EF3AE3" w14:textId="37C586B7"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4</w:t>
      </w:r>
      <w:r w:rsidR="00F142C5" w:rsidRPr="00177558">
        <w:rPr>
          <w:rFonts w:ascii="Times New Roman" w:hAnsi="Times New Roman" w:cs="Times New Roman"/>
          <w:noProof w:val="0"/>
          <w:color w:val="000000" w:themeColor="text1"/>
          <w:szCs w:val="20"/>
        </w:rPr>
        <w:t>3</w:t>
      </w:r>
      <w:r w:rsidRPr="00177558">
        <w:rPr>
          <w:rFonts w:ascii="Times New Roman" w:hAnsi="Times New Roman" w:cs="Times New Roman"/>
          <w:noProof w:val="0"/>
          <w:color w:val="000000" w:themeColor="text1"/>
          <w:szCs w:val="20"/>
        </w:rPr>
        <w:tab/>
        <w:t>Taylor MD, Nagji AS, Bhamidipati CM, et al. Tumor recurrence after complete resection for non-small cell lung cancer. Ann Thorac Surg 2012; 93: 1813-20; discussion 20-1.</w:t>
      </w:r>
    </w:p>
    <w:p w14:paraId="24B2FD58" w14:textId="0A4E0909"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4</w:t>
      </w:r>
      <w:r w:rsidR="00F142C5" w:rsidRPr="00177558">
        <w:rPr>
          <w:rFonts w:ascii="Times New Roman" w:hAnsi="Times New Roman" w:cs="Times New Roman"/>
          <w:noProof w:val="0"/>
          <w:color w:val="000000" w:themeColor="text1"/>
          <w:szCs w:val="20"/>
        </w:rPr>
        <w:t>4</w:t>
      </w:r>
      <w:r w:rsidRPr="00177558">
        <w:rPr>
          <w:rFonts w:ascii="Times New Roman" w:hAnsi="Times New Roman" w:cs="Times New Roman"/>
          <w:noProof w:val="0"/>
          <w:color w:val="000000" w:themeColor="text1"/>
          <w:szCs w:val="20"/>
        </w:rPr>
        <w:tab/>
        <w:t>Sessler CN, Gosnell MS, Grap MJ, et al. The Richmond Agitation-Sedation Scale: validity and reliability in adult intensive care unit patients. Am J Respir Crit Care Med 2002; 166: 1338-44.</w:t>
      </w:r>
    </w:p>
    <w:p w14:paraId="01ADDB96" w14:textId="6F99E232"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4</w:t>
      </w:r>
      <w:r w:rsidR="00F142C5" w:rsidRPr="00177558">
        <w:rPr>
          <w:rFonts w:ascii="Times New Roman" w:hAnsi="Times New Roman" w:cs="Times New Roman"/>
          <w:noProof w:val="0"/>
          <w:color w:val="000000" w:themeColor="text1"/>
          <w:szCs w:val="20"/>
        </w:rPr>
        <w:t>5</w:t>
      </w:r>
      <w:r w:rsidRPr="00177558">
        <w:rPr>
          <w:rFonts w:ascii="Times New Roman" w:hAnsi="Times New Roman" w:cs="Times New Roman"/>
          <w:noProof w:val="0"/>
          <w:color w:val="000000" w:themeColor="text1"/>
          <w:szCs w:val="20"/>
        </w:rPr>
        <w:tab/>
        <w:t>Ely EW, Truman B, Shintani A, et al. Monitoring sedation status over time in ICU patients: reliability and validity of the Richmond Agitation-Sedation Scale (RASS). Jama 2003; 289: 2983-91.</w:t>
      </w:r>
    </w:p>
    <w:p w14:paraId="0B53B01A" w14:textId="52A5C5A8" w:rsidR="00EA0D67" w:rsidRPr="00177558" w:rsidRDefault="00EA0D67" w:rsidP="00EA0D67">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4</w:t>
      </w:r>
      <w:r w:rsidR="00F142C5" w:rsidRPr="00177558">
        <w:rPr>
          <w:rFonts w:ascii="Times New Roman" w:hAnsi="Times New Roman" w:cs="Times New Roman"/>
          <w:noProof w:val="0"/>
          <w:color w:val="000000" w:themeColor="text1"/>
          <w:szCs w:val="20"/>
        </w:rPr>
        <w:t>6</w:t>
      </w:r>
      <w:r w:rsidRPr="00177558">
        <w:rPr>
          <w:rFonts w:ascii="Times New Roman" w:hAnsi="Times New Roman" w:cs="Times New Roman"/>
          <w:noProof w:val="0"/>
          <w:color w:val="000000" w:themeColor="text1"/>
          <w:szCs w:val="20"/>
        </w:rPr>
        <w:tab/>
        <w:t>Knaus WA, Draper EA, Wagner DP, Zimmerman JE. APACHE II: a severity of disease classification system. Crit Care Med 1985; 13: 818-29.</w:t>
      </w:r>
    </w:p>
    <w:p w14:paraId="1DAA555F" w14:textId="50628132" w:rsidR="001A79F7" w:rsidRPr="00177558" w:rsidRDefault="009B22E3" w:rsidP="001A79F7">
      <w:pPr>
        <w:pStyle w:val="af0"/>
        <w:ind w:left="700" w:hangingChars="350" w:hanging="700"/>
        <w:rPr>
          <w:color w:val="000000" w:themeColor="text1"/>
          <w:szCs w:val="20"/>
        </w:rPr>
      </w:pPr>
      <w:r w:rsidRPr="00177558">
        <w:rPr>
          <w:color w:val="000000" w:themeColor="text1"/>
          <w:szCs w:val="20"/>
        </w:rPr>
        <w:t>47</w:t>
      </w:r>
      <w:r w:rsidRPr="00177558">
        <w:rPr>
          <w:color w:val="000000" w:themeColor="text1"/>
          <w:szCs w:val="20"/>
        </w:rPr>
        <w:tab/>
      </w:r>
      <w:r w:rsidR="001A79F7" w:rsidRPr="00177558">
        <w:rPr>
          <w:color w:val="000000" w:themeColor="text1"/>
          <w:szCs w:val="20"/>
        </w:rPr>
        <w:t>Ely EW, Inouye SK, Bernard GR, et al. Delirium in mechanically ventilated patients: validity and reliability of the confusion assessment method for the intensive care unit (CAM-ICU). Jama 2001; 286: 2703-10.</w:t>
      </w:r>
    </w:p>
    <w:p w14:paraId="78677E32" w14:textId="4687F5C0" w:rsidR="00336CD8" w:rsidRPr="00177558" w:rsidRDefault="009B22E3" w:rsidP="00EA0D67">
      <w:pPr>
        <w:pStyle w:val="af0"/>
        <w:ind w:left="700" w:hangingChars="350" w:hanging="700"/>
        <w:rPr>
          <w:color w:val="000000" w:themeColor="text1"/>
          <w:szCs w:val="20"/>
        </w:rPr>
      </w:pPr>
      <w:r w:rsidRPr="00177558">
        <w:rPr>
          <w:color w:val="000000" w:themeColor="text1"/>
          <w:szCs w:val="20"/>
        </w:rPr>
        <w:t>48</w:t>
      </w:r>
      <w:r w:rsidRPr="00177558">
        <w:rPr>
          <w:color w:val="000000" w:themeColor="text1"/>
          <w:szCs w:val="20"/>
        </w:rPr>
        <w:tab/>
      </w:r>
      <w:r w:rsidR="001A79F7" w:rsidRPr="00177558">
        <w:rPr>
          <w:color w:val="000000" w:themeColor="text1"/>
          <w:szCs w:val="20"/>
        </w:rPr>
        <w:t>Chuang WL, Lin CH, Hsu WC, Ting YJ, Lin KC, Ma SC. Evaluation of the reliability and validity of the Chinese version of the confusion assessment method for the intensive care unit. Hu Li Za Zhi 2007; 54: 45-52.</w:t>
      </w:r>
    </w:p>
    <w:p w14:paraId="3DD7CA4C" w14:textId="60AE74A1"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4</w:t>
      </w:r>
      <w:r w:rsidR="00F142C5" w:rsidRPr="00177558">
        <w:rPr>
          <w:rFonts w:ascii="Times New Roman" w:hAnsi="Times New Roman" w:cs="Times New Roman"/>
          <w:noProof w:val="0"/>
          <w:color w:val="000000" w:themeColor="text1"/>
          <w:szCs w:val="20"/>
        </w:rPr>
        <w:t>9</w:t>
      </w:r>
      <w:r w:rsidRPr="00177558">
        <w:rPr>
          <w:rFonts w:ascii="Times New Roman" w:hAnsi="Times New Roman" w:cs="Times New Roman"/>
          <w:noProof w:val="0"/>
          <w:color w:val="000000" w:themeColor="text1"/>
          <w:szCs w:val="20"/>
        </w:rPr>
        <w:tab/>
        <w:t>Dindo D, Demartines N, Clavien PA. Classification of surgical complications: a new proposal with evaluation in a cohort of 6336 patients and results of a survey. Ann Surg 2004; 240: 205-13.</w:t>
      </w:r>
    </w:p>
    <w:p w14:paraId="3C140119" w14:textId="73C37737" w:rsidR="00317A54" w:rsidRPr="00177558" w:rsidRDefault="00F142C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50</w:t>
      </w:r>
      <w:r w:rsidR="00A35B35" w:rsidRPr="00177558">
        <w:rPr>
          <w:rFonts w:ascii="Times New Roman" w:hAnsi="Times New Roman" w:cs="Times New Roman"/>
          <w:noProof w:val="0"/>
          <w:color w:val="000000" w:themeColor="text1"/>
          <w:szCs w:val="20"/>
        </w:rPr>
        <w:tab/>
      </w:r>
      <w:r w:rsidR="00317A54" w:rsidRPr="00177558">
        <w:rPr>
          <w:rFonts w:ascii="Times New Roman" w:hAnsi="Times New Roman" w:cs="Times New Roman"/>
          <w:noProof w:val="0"/>
          <w:color w:val="000000" w:themeColor="text1"/>
          <w:szCs w:val="20"/>
        </w:rPr>
        <w:t xml:space="preserve">Goldstraw P, Crowley J, Chansky K, et al. The IASLC Lung Cancer Staging Project: proposals for the revision of the TNM stage groupings in the forthcoming (seventh) edition of the TNM Classification of malignant </w:t>
      </w:r>
      <w:r w:rsidR="00F128D2" w:rsidRPr="00177558">
        <w:rPr>
          <w:rFonts w:ascii="Times New Roman" w:hAnsi="Times New Roman" w:cs="Times New Roman"/>
          <w:noProof w:val="0"/>
          <w:color w:val="000000" w:themeColor="text1"/>
          <w:szCs w:val="20"/>
        </w:rPr>
        <w:t>tumor</w:t>
      </w:r>
      <w:r w:rsidR="00317A54" w:rsidRPr="00177558">
        <w:rPr>
          <w:rFonts w:ascii="Times New Roman" w:hAnsi="Times New Roman" w:cs="Times New Roman"/>
          <w:noProof w:val="0"/>
          <w:color w:val="000000" w:themeColor="text1"/>
          <w:szCs w:val="20"/>
        </w:rPr>
        <w:t>s. J Thorac Oncol 2007; 2: 706-14.</w:t>
      </w:r>
    </w:p>
    <w:p w14:paraId="22162298" w14:textId="1A395F7F" w:rsidR="00A35B35" w:rsidRPr="00177558" w:rsidRDefault="00F142C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51</w:t>
      </w:r>
      <w:r w:rsidR="00A35B35" w:rsidRPr="00177558">
        <w:rPr>
          <w:rFonts w:ascii="Times New Roman" w:hAnsi="Times New Roman" w:cs="Times New Roman"/>
          <w:noProof w:val="0"/>
          <w:color w:val="000000" w:themeColor="text1"/>
          <w:szCs w:val="20"/>
        </w:rPr>
        <w:tab/>
        <w:t>Bruzzi JF, Munden RF. PET/CT imaging of lung cancer. J Thorac Imaging 2006; 21: 123-36.</w:t>
      </w:r>
    </w:p>
    <w:p w14:paraId="4639D8E4" w14:textId="7E5401F0" w:rsidR="00A35B35" w:rsidRPr="00177558" w:rsidRDefault="00EA0D67"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5</w:t>
      </w:r>
      <w:r w:rsidR="00F142C5" w:rsidRPr="00177558">
        <w:rPr>
          <w:rFonts w:ascii="Times New Roman" w:hAnsi="Times New Roman" w:cs="Times New Roman"/>
          <w:noProof w:val="0"/>
          <w:color w:val="000000" w:themeColor="text1"/>
          <w:szCs w:val="20"/>
        </w:rPr>
        <w:t>2</w:t>
      </w:r>
      <w:r w:rsidR="00A35B35" w:rsidRPr="00177558">
        <w:rPr>
          <w:rFonts w:ascii="Times New Roman" w:hAnsi="Times New Roman" w:cs="Times New Roman"/>
          <w:noProof w:val="0"/>
          <w:color w:val="000000" w:themeColor="text1"/>
          <w:szCs w:val="20"/>
        </w:rPr>
        <w:tab/>
        <w:t>Alberts WM. Follow up and surveillance of the patient with lung cancer: what do you do after surgery? Respirology 2007; 12: 16-21.</w:t>
      </w:r>
    </w:p>
    <w:p w14:paraId="34427B18" w14:textId="32614799" w:rsidR="00A35B35" w:rsidRPr="00177558" w:rsidRDefault="00EA0D67"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t>5</w:t>
      </w:r>
      <w:r w:rsidR="00F142C5" w:rsidRPr="00177558">
        <w:rPr>
          <w:rFonts w:ascii="Times New Roman" w:hAnsi="Times New Roman" w:cs="Times New Roman"/>
          <w:noProof w:val="0"/>
          <w:color w:val="000000" w:themeColor="text1"/>
          <w:szCs w:val="20"/>
        </w:rPr>
        <w:t>3</w:t>
      </w:r>
      <w:r w:rsidR="00A35B35" w:rsidRPr="00177558">
        <w:rPr>
          <w:rFonts w:ascii="Times New Roman" w:hAnsi="Times New Roman" w:cs="Times New Roman"/>
          <w:noProof w:val="0"/>
          <w:color w:val="000000" w:themeColor="text1"/>
          <w:szCs w:val="20"/>
        </w:rPr>
        <w:tab/>
        <w:t>Colt HG, Murgu SD, Korst RJ, Slatore CG, Unger M, Quadrelli S. Follow-up and surveillance of the patient with lung cancer after curative-intent therapy: Diagnosis and management of lung cancer, 3rd ed: American College of Chest Physicians evidence-based clinical practice guidelines. Chest 2013; 143: e437S-54S.</w:t>
      </w:r>
    </w:p>
    <w:p w14:paraId="75792081" w14:textId="1F0A8F90" w:rsidR="00A35B35" w:rsidRPr="00177558" w:rsidRDefault="00A35B35" w:rsidP="00A35B35">
      <w:pPr>
        <w:pStyle w:val="EndNoteBibliography"/>
        <w:ind w:left="720" w:hanging="720"/>
        <w:rPr>
          <w:rFonts w:ascii="Times New Roman" w:hAnsi="Times New Roman" w:cs="Times New Roman"/>
          <w:noProof w:val="0"/>
          <w:color w:val="000000" w:themeColor="text1"/>
          <w:szCs w:val="20"/>
        </w:rPr>
      </w:pPr>
      <w:r w:rsidRPr="00177558">
        <w:rPr>
          <w:rFonts w:ascii="Times New Roman" w:hAnsi="Times New Roman" w:cs="Times New Roman"/>
          <w:noProof w:val="0"/>
          <w:color w:val="000000" w:themeColor="text1"/>
          <w:szCs w:val="20"/>
        </w:rPr>
        <w:lastRenderedPageBreak/>
        <w:t>5</w:t>
      </w:r>
      <w:r w:rsidR="00F142C5" w:rsidRPr="00177558">
        <w:rPr>
          <w:rFonts w:ascii="Times New Roman" w:hAnsi="Times New Roman" w:cs="Times New Roman"/>
          <w:noProof w:val="0"/>
          <w:color w:val="000000" w:themeColor="text1"/>
          <w:szCs w:val="20"/>
        </w:rPr>
        <w:t>4</w:t>
      </w:r>
      <w:r w:rsidRPr="00177558">
        <w:rPr>
          <w:rFonts w:ascii="Times New Roman" w:hAnsi="Times New Roman" w:cs="Times New Roman"/>
          <w:noProof w:val="0"/>
          <w:color w:val="000000" w:themeColor="text1"/>
          <w:szCs w:val="20"/>
        </w:rPr>
        <w:tab/>
        <w:t>Hicks RJ, Kalff V, MacManus MP, et al. The utility of (18)F-FDG PET for suspected recurrent non-small cell lung cancer after potentially curative therapy: impact on management and prognostic stratification. J Nucl Med 2001; 42: 1605-13.</w:t>
      </w:r>
    </w:p>
    <w:p w14:paraId="76C3EBAF" w14:textId="64476EBA" w:rsidR="001A79F7" w:rsidRPr="00177558" w:rsidRDefault="009B22E3" w:rsidP="001A79F7">
      <w:pPr>
        <w:ind w:left="700" w:hangingChars="350" w:hanging="700"/>
        <w:rPr>
          <w:color w:val="000000" w:themeColor="text1"/>
          <w:szCs w:val="20"/>
        </w:rPr>
      </w:pPr>
      <w:r w:rsidRPr="00177558">
        <w:rPr>
          <w:color w:val="000000" w:themeColor="text1"/>
          <w:szCs w:val="20"/>
        </w:rPr>
        <w:t>55</w:t>
      </w:r>
      <w:r w:rsidRPr="00177558">
        <w:rPr>
          <w:color w:val="000000" w:themeColor="text1"/>
          <w:szCs w:val="20"/>
        </w:rPr>
        <w:tab/>
      </w:r>
      <w:r w:rsidR="001A79F7" w:rsidRPr="00177558">
        <w:rPr>
          <w:color w:val="000000" w:themeColor="text1"/>
          <w:szCs w:val="20"/>
        </w:rPr>
        <w:t>Sarfati D, Blakely T, Pearce N. Measuring cancer survival in populations: relative survival vs cancer-specific survival. Int J Epidemiol 2010; 39: 598-610.</w:t>
      </w:r>
    </w:p>
    <w:p w14:paraId="74B15605" w14:textId="55359421" w:rsidR="001A79F7" w:rsidRPr="00177558" w:rsidRDefault="001A79F7" w:rsidP="005B2D31">
      <w:pPr>
        <w:rPr>
          <w:color w:val="000000" w:themeColor="text1"/>
          <w:szCs w:val="20"/>
        </w:rPr>
        <w:sectPr w:rsidR="001A79F7" w:rsidRPr="00177558" w:rsidSect="00742065">
          <w:footerReference w:type="default" r:id="rId15"/>
          <w:pgSz w:w="11906" w:h="16838"/>
          <w:pgMar w:top="1440" w:right="1440" w:bottom="2835" w:left="1440" w:header="851" w:footer="992" w:gutter="0"/>
          <w:cols w:space="425"/>
          <w:docGrid w:type="lines" w:linePitch="312"/>
        </w:sectPr>
      </w:pPr>
    </w:p>
    <w:p w14:paraId="721B10ED" w14:textId="2F358563" w:rsidR="00D514D3" w:rsidRPr="00177558" w:rsidRDefault="00B37018" w:rsidP="005612D3">
      <w:pPr>
        <w:pStyle w:val="1"/>
        <w:rPr>
          <w:color w:val="000000" w:themeColor="text1"/>
        </w:rPr>
      </w:pPr>
      <w:bookmarkStart w:id="89" w:name="_Toc48409130"/>
      <w:r w:rsidRPr="00177558">
        <w:rPr>
          <w:color w:val="000000" w:themeColor="text1"/>
        </w:rPr>
        <w:lastRenderedPageBreak/>
        <w:t>Final study protocol</w:t>
      </w:r>
      <w:bookmarkEnd w:id="89"/>
    </w:p>
    <w:p w14:paraId="334B00E1" w14:textId="180E29AD" w:rsidR="00B37018" w:rsidRPr="00177558" w:rsidRDefault="00B37018" w:rsidP="005B2D31">
      <w:pPr>
        <w:rPr>
          <w:b/>
          <w:bCs/>
          <w:color w:val="000000" w:themeColor="text1"/>
          <w:sz w:val="22"/>
        </w:rPr>
      </w:pPr>
    </w:p>
    <w:p w14:paraId="72618732" w14:textId="228C6F98" w:rsidR="001A18A7" w:rsidRPr="00177558" w:rsidRDefault="001A18A7" w:rsidP="005B2D31">
      <w:pPr>
        <w:rPr>
          <w:b/>
          <w:bCs/>
          <w:color w:val="000000" w:themeColor="text1"/>
          <w:sz w:val="22"/>
        </w:rPr>
      </w:pPr>
    </w:p>
    <w:p w14:paraId="00A1D963" w14:textId="3C8D8841" w:rsidR="001A18A7" w:rsidRPr="00177558" w:rsidRDefault="001A18A7" w:rsidP="005B2D31">
      <w:pPr>
        <w:rPr>
          <w:b/>
          <w:bCs/>
          <w:color w:val="000000" w:themeColor="text1"/>
          <w:sz w:val="22"/>
        </w:rPr>
      </w:pPr>
    </w:p>
    <w:p w14:paraId="1CB0F710" w14:textId="4C02E54C" w:rsidR="00751CC2" w:rsidRPr="00177558" w:rsidRDefault="00751CC2" w:rsidP="005B2D31">
      <w:pPr>
        <w:rPr>
          <w:b/>
          <w:bCs/>
          <w:color w:val="000000" w:themeColor="text1"/>
          <w:sz w:val="22"/>
        </w:rPr>
      </w:pPr>
    </w:p>
    <w:p w14:paraId="26236F33" w14:textId="49AF67BB" w:rsidR="00751CC2" w:rsidRPr="00177558" w:rsidRDefault="00751CC2" w:rsidP="005B2D31">
      <w:pPr>
        <w:rPr>
          <w:b/>
          <w:bCs/>
          <w:color w:val="000000" w:themeColor="text1"/>
          <w:sz w:val="22"/>
        </w:rPr>
      </w:pPr>
    </w:p>
    <w:p w14:paraId="692B5E7A" w14:textId="3FD45D97" w:rsidR="006A2AA5" w:rsidRPr="00177558" w:rsidRDefault="006A2AA5" w:rsidP="005B2D31">
      <w:pPr>
        <w:rPr>
          <w:b/>
          <w:bCs/>
          <w:color w:val="000000" w:themeColor="text1"/>
          <w:sz w:val="22"/>
        </w:rPr>
      </w:pPr>
    </w:p>
    <w:p w14:paraId="4ADEFBC7" w14:textId="02AB2F8C" w:rsidR="00B37018" w:rsidRPr="00177558" w:rsidRDefault="00B37018" w:rsidP="00B37018">
      <w:pPr>
        <w:rPr>
          <w:b/>
          <w:color w:val="000000" w:themeColor="text1"/>
          <w:sz w:val="22"/>
        </w:rPr>
      </w:pPr>
      <w:r w:rsidRPr="00177558">
        <w:rPr>
          <w:b/>
          <w:color w:val="000000" w:themeColor="text1"/>
          <w:sz w:val="22"/>
        </w:rPr>
        <w:t xml:space="preserve">Impact of epidural </w:t>
      </w:r>
      <w:r w:rsidR="00F128D2" w:rsidRPr="00177558">
        <w:rPr>
          <w:b/>
          <w:color w:val="000000" w:themeColor="text1"/>
          <w:sz w:val="22"/>
        </w:rPr>
        <w:t>anest</w:t>
      </w:r>
      <w:r w:rsidRPr="00177558">
        <w:rPr>
          <w:b/>
          <w:color w:val="000000" w:themeColor="text1"/>
          <w:sz w:val="22"/>
        </w:rPr>
        <w:t xml:space="preserve">hesia-analgesia on recurrence-free survival in patients after </w:t>
      </w:r>
      <w:r w:rsidR="005B1747" w:rsidRPr="00177558">
        <w:rPr>
          <w:b/>
          <w:color w:val="000000" w:themeColor="text1"/>
          <w:sz w:val="22"/>
        </w:rPr>
        <w:t xml:space="preserve">surgery for </w:t>
      </w:r>
      <w:r w:rsidRPr="00177558">
        <w:rPr>
          <w:b/>
          <w:color w:val="000000" w:themeColor="text1"/>
          <w:sz w:val="22"/>
        </w:rPr>
        <w:t xml:space="preserve">lung cancer: Study protocol for </w:t>
      </w:r>
      <w:r w:rsidR="00751CC2" w:rsidRPr="00177558">
        <w:rPr>
          <w:b/>
          <w:color w:val="000000" w:themeColor="text1"/>
          <w:sz w:val="22"/>
        </w:rPr>
        <w:t xml:space="preserve">a </w:t>
      </w:r>
      <w:r w:rsidR="00F128D2" w:rsidRPr="00177558">
        <w:rPr>
          <w:b/>
          <w:color w:val="000000" w:themeColor="text1"/>
          <w:sz w:val="22"/>
        </w:rPr>
        <w:t>randomiz</w:t>
      </w:r>
      <w:r w:rsidRPr="00177558">
        <w:rPr>
          <w:b/>
          <w:color w:val="000000" w:themeColor="text1"/>
          <w:sz w:val="22"/>
        </w:rPr>
        <w:t xml:space="preserve">ed </w:t>
      </w:r>
      <w:r w:rsidR="00017A05" w:rsidRPr="00177558">
        <w:rPr>
          <w:b/>
          <w:color w:val="000000" w:themeColor="text1"/>
          <w:sz w:val="22"/>
        </w:rPr>
        <w:t xml:space="preserve">controlled </w:t>
      </w:r>
      <w:r w:rsidRPr="00177558">
        <w:rPr>
          <w:b/>
          <w:color w:val="000000" w:themeColor="text1"/>
          <w:sz w:val="22"/>
        </w:rPr>
        <w:t>trial</w:t>
      </w:r>
    </w:p>
    <w:p w14:paraId="70103DB0" w14:textId="77777777" w:rsidR="00B37018" w:rsidRPr="00177558" w:rsidRDefault="00B37018" w:rsidP="00B37018">
      <w:pPr>
        <w:rPr>
          <w:rFonts w:eastAsia="等线" w:cs="Calibri"/>
          <w:b/>
          <w:color w:val="000000" w:themeColor="text1"/>
          <w:sz w:val="22"/>
        </w:rPr>
      </w:pPr>
    </w:p>
    <w:p w14:paraId="4C9FC4E1" w14:textId="5C1D6329" w:rsidR="00B37018" w:rsidRPr="00177558" w:rsidRDefault="00B37018" w:rsidP="00B37018">
      <w:pPr>
        <w:rPr>
          <w:rFonts w:eastAsia="等线" w:cs="Calibri"/>
          <w:b/>
          <w:color w:val="000000" w:themeColor="text1"/>
          <w:sz w:val="22"/>
        </w:rPr>
      </w:pPr>
    </w:p>
    <w:p w14:paraId="6E71FE93" w14:textId="26403B2D" w:rsidR="001A18A7" w:rsidRPr="00177558" w:rsidRDefault="001A18A7" w:rsidP="00B37018">
      <w:pPr>
        <w:rPr>
          <w:rFonts w:eastAsia="等线" w:cs="Calibri"/>
          <w:b/>
          <w:color w:val="000000" w:themeColor="text1"/>
          <w:sz w:val="22"/>
        </w:rPr>
      </w:pPr>
    </w:p>
    <w:p w14:paraId="092AE4E0" w14:textId="4D9B0957" w:rsidR="001A18A7" w:rsidRPr="00177558" w:rsidRDefault="001A18A7" w:rsidP="00B37018">
      <w:pPr>
        <w:rPr>
          <w:rFonts w:eastAsia="等线" w:cs="Calibri"/>
          <w:b/>
          <w:color w:val="000000" w:themeColor="text1"/>
          <w:sz w:val="22"/>
        </w:rPr>
      </w:pPr>
    </w:p>
    <w:p w14:paraId="4FC22FA3" w14:textId="67AA62AB" w:rsidR="001A18A7" w:rsidRPr="00177558" w:rsidRDefault="001A18A7" w:rsidP="00B37018">
      <w:pPr>
        <w:rPr>
          <w:rFonts w:eastAsia="等线" w:cs="Calibri"/>
          <w:b/>
          <w:color w:val="000000" w:themeColor="text1"/>
          <w:sz w:val="22"/>
        </w:rPr>
      </w:pPr>
    </w:p>
    <w:p w14:paraId="0E982DE3" w14:textId="77777777" w:rsidR="001A18A7" w:rsidRPr="00177558" w:rsidRDefault="001A18A7" w:rsidP="00B37018">
      <w:pPr>
        <w:rPr>
          <w:rFonts w:eastAsia="等线" w:cs="Calibri"/>
          <w:b/>
          <w:color w:val="000000" w:themeColor="text1"/>
          <w:sz w:val="22"/>
        </w:rPr>
      </w:pPr>
    </w:p>
    <w:p w14:paraId="3BEF8500" w14:textId="77777777" w:rsidR="00B37018" w:rsidRPr="00177558" w:rsidRDefault="00B37018" w:rsidP="00B37018">
      <w:pPr>
        <w:rPr>
          <w:rFonts w:eastAsia="等线" w:cs="Calibri"/>
          <w:b/>
          <w:color w:val="000000" w:themeColor="text1"/>
          <w:sz w:val="22"/>
        </w:rPr>
      </w:pPr>
    </w:p>
    <w:p w14:paraId="05AC3234" w14:textId="59AF6822" w:rsidR="00B37018" w:rsidRPr="00177558" w:rsidRDefault="00B37018" w:rsidP="00B37018">
      <w:pPr>
        <w:rPr>
          <w:rFonts w:eastAsia="等线" w:cs="Calibri"/>
          <w:color w:val="000000" w:themeColor="text1"/>
          <w:sz w:val="22"/>
        </w:rPr>
      </w:pPr>
      <w:r w:rsidRPr="00177558">
        <w:rPr>
          <w:rFonts w:eastAsia="等线" w:cs="Calibri"/>
          <w:b/>
          <w:color w:val="000000" w:themeColor="text1"/>
          <w:sz w:val="22"/>
        </w:rPr>
        <w:t>Principal investigator:</w:t>
      </w:r>
      <w:r w:rsidRPr="00177558">
        <w:rPr>
          <w:rFonts w:eastAsia="等线" w:cs="Calibri"/>
          <w:bCs/>
          <w:color w:val="000000" w:themeColor="text1"/>
          <w:sz w:val="22"/>
        </w:rPr>
        <w:t xml:space="preserve"> </w:t>
      </w:r>
      <w:r w:rsidRPr="00177558">
        <w:rPr>
          <w:rFonts w:eastAsia="等线" w:cs="Calibri"/>
          <w:color w:val="000000" w:themeColor="text1"/>
          <w:sz w:val="22"/>
        </w:rPr>
        <w:t>Prof. Dong-Xin Wang, MD, PhD, Department of Anesthesiology and Critical Care Medicine, Peking University First Hospital</w:t>
      </w:r>
    </w:p>
    <w:p w14:paraId="60FBDD32" w14:textId="77777777" w:rsidR="00B37018" w:rsidRPr="00177558" w:rsidRDefault="00B37018" w:rsidP="00B37018">
      <w:pPr>
        <w:rPr>
          <w:rFonts w:eastAsia="等线" w:cs="Calibri"/>
          <w:color w:val="000000" w:themeColor="text1"/>
          <w:sz w:val="22"/>
        </w:rPr>
      </w:pPr>
    </w:p>
    <w:p w14:paraId="3142BA94" w14:textId="6C61AE32" w:rsidR="00B37018" w:rsidRPr="00177558" w:rsidRDefault="00B37018" w:rsidP="00B37018">
      <w:pPr>
        <w:rPr>
          <w:rFonts w:eastAsia="等线" w:cs="Calibri"/>
          <w:color w:val="000000" w:themeColor="text1"/>
          <w:sz w:val="22"/>
        </w:rPr>
      </w:pPr>
      <w:r w:rsidRPr="00177558">
        <w:rPr>
          <w:rFonts w:eastAsia="等线" w:cs="Calibri"/>
          <w:b/>
          <w:color w:val="000000" w:themeColor="text1"/>
          <w:sz w:val="22"/>
        </w:rPr>
        <w:t xml:space="preserve">Study </w:t>
      </w:r>
      <w:r w:rsidR="00F128D2" w:rsidRPr="00177558">
        <w:rPr>
          <w:rFonts w:eastAsia="等线" w:cs="Calibri"/>
          <w:b/>
          <w:color w:val="000000" w:themeColor="text1"/>
          <w:sz w:val="22"/>
        </w:rPr>
        <w:t>center</w:t>
      </w:r>
      <w:r w:rsidRPr="00177558">
        <w:rPr>
          <w:rFonts w:eastAsia="等线" w:cs="Calibri"/>
          <w:b/>
          <w:color w:val="000000" w:themeColor="text1"/>
          <w:sz w:val="22"/>
        </w:rPr>
        <w:t xml:space="preserve">: </w:t>
      </w:r>
      <w:r w:rsidRPr="00177558">
        <w:rPr>
          <w:rFonts w:eastAsia="等线" w:cs="Calibri"/>
          <w:color w:val="000000" w:themeColor="text1"/>
          <w:sz w:val="22"/>
        </w:rPr>
        <w:t>Peking University First Hospital</w:t>
      </w:r>
    </w:p>
    <w:p w14:paraId="67FC7EA1" w14:textId="33A996A9" w:rsidR="00B37018" w:rsidRPr="00177558" w:rsidRDefault="00744095" w:rsidP="00B37018">
      <w:pPr>
        <w:rPr>
          <w:rFonts w:eastAsia="等线" w:cs="Calibri"/>
          <w:b/>
          <w:color w:val="000000" w:themeColor="text1"/>
          <w:sz w:val="22"/>
        </w:rPr>
      </w:pPr>
      <w:r w:rsidRPr="00177558">
        <w:rPr>
          <w:rFonts w:eastAsia="等线" w:cs="Calibri"/>
          <w:b/>
          <w:color w:val="000000" w:themeColor="text1"/>
          <w:sz w:val="22"/>
        </w:rPr>
        <w:t xml:space="preserve">Participating </w:t>
      </w:r>
      <w:r w:rsidR="00B37018" w:rsidRPr="00177558">
        <w:rPr>
          <w:rFonts w:eastAsia="等线" w:cs="Calibri"/>
          <w:b/>
          <w:color w:val="000000" w:themeColor="text1"/>
          <w:sz w:val="22"/>
        </w:rPr>
        <w:t xml:space="preserve">departments: </w:t>
      </w:r>
    </w:p>
    <w:p w14:paraId="5DECB731" w14:textId="08E2DD32" w:rsidR="00355320" w:rsidRPr="00177558" w:rsidRDefault="00355320" w:rsidP="00B37018">
      <w:pPr>
        <w:rPr>
          <w:rFonts w:eastAsia="等线" w:cs="Calibri"/>
          <w:color w:val="000000" w:themeColor="text1"/>
          <w:sz w:val="22"/>
        </w:rPr>
      </w:pPr>
      <w:r w:rsidRPr="00177558">
        <w:rPr>
          <w:rFonts w:eastAsia="等线" w:cs="Calibri"/>
          <w:color w:val="000000" w:themeColor="text1"/>
          <w:sz w:val="22"/>
        </w:rPr>
        <w:t>Department of Anesthesiology and Critical Care Medicine, Peking University First Hospital</w:t>
      </w:r>
    </w:p>
    <w:p w14:paraId="5C92CF89" w14:textId="1B2B0F0A" w:rsidR="00B37018" w:rsidRPr="00177558" w:rsidRDefault="00B37018" w:rsidP="00B37018">
      <w:pPr>
        <w:rPr>
          <w:rFonts w:eastAsia="等线" w:cs="Calibri"/>
          <w:color w:val="000000" w:themeColor="text1"/>
          <w:sz w:val="22"/>
        </w:rPr>
      </w:pPr>
      <w:r w:rsidRPr="00177558">
        <w:rPr>
          <w:rFonts w:eastAsia="等线" w:cs="Calibri"/>
          <w:color w:val="000000" w:themeColor="text1"/>
          <w:sz w:val="22"/>
        </w:rPr>
        <w:t>Department of Thoracic Surgery, Peking University First Hospital</w:t>
      </w:r>
    </w:p>
    <w:p w14:paraId="0730ADF0" w14:textId="393AC8CD" w:rsidR="00B37018" w:rsidRPr="00177558" w:rsidRDefault="00B37018" w:rsidP="00B37018">
      <w:pPr>
        <w:rPr>
          <w:rFonts w:eastAsia="等线" w:cs="Calibri"/>
          <w:color w:val="000000" w:themeColor="text1"/>
          <w:sz w:val="22"/>
        </w:rPr>
      </w:pPr>
      <w:r w:rsidRPr="00177558">
        <w:rPr>
          <w:rFonts w:eastAsia="等线" w:cs="Calibri"/>
          <w:color w:val="000000" w:themeColor="text1"/>
          <w:sz w:val="22"/>
        </w:rPr>
        <w:t xml:space="preserve">Department of </w:t>
      </w:r>
      <w:r w:rsidR="00492175" w:rsidRPr="00177558">
        <w:rPr>
          <w:rFonts w:eastAsia="等线" w:cs="Calibri"/>
          <w:color w:val="000000" w:themeColor="text1"/>
          <w:sz w:val="22"/>
        </w:rPr>
        <w:t>Medical Imaging</w:t>
      </w:r>
      <w:r w:rsidRPr="00177558">
        <w:rPr>
          <w:rFonts w:eastAsia="等线" w:cs="Calibri"/>
          <w:color w:val="000000" w:themeColor="text1"/>
          <w:sz w:val="22"/>
        </w:rPr>
        <w:t>, Peking University First Hospital</w:t>
      </w:r>
    </w:p>
    <w:p w14:paraId="718D8AA1" w14:textId="77777777" w:rsidR="00B37018" w:rsidRPr="00177558" w:rsidRDefault="00B37018" w:rsidP="00B37018">
      <w:pPr>
        <w:rPr>
          <w:rFonts w:eastAsia="等线" w:cs="Calibri"/>
          <w:color w:val="000000" w:themeColor="text1"/>
          <w:sz w:val="22"/>
        </w:rPr>
      </w:pPr>
      <w:r w:rsidRPr="00177558">
        <w:rPr>
          <w:rFonts w:eastAsia="等线" w:cs="Calibri"/>
          <w:color w:val="000000" w:themeColor="text1"/>
          <w:sz w:val="22"/>
        </w:rPr>
        <w:t>Department of Pathology, Peking University First Hospital</w:t>
      </w:r>
    </w:p>
    <w:p w14:paraId="5E0C3667" w14:textId="77777777" w:rsidR="00B37018" w:rsidRPr="00177558" w:rsidRDefault="00B37018" w:rsidP="00B37018">
      <w:pPr>
        <w:rPr>
          <w:rFonts w:cs="Calibri"/>
          <w:color w:val="000000" w:themeColor="text1"/>
          <w:sz w:val="22"/>
        </w:rPr>
      </w:pPr>
    </w:p>
    <w:p w14:paraId="158FE743" w14:textId="28D9E742" w:rsidR="00B37018" w:rsidRPr="00177558" w:rsidRDefault="00B37018" w:rsidP="00B37018">
      <w:pPr>
        <w:rPr>
          <w:rFonts w:cs="Calibri"/>
          <w:color w:val="000000" w:themeColor="text1"/>
          <w:sz w:val="22"/>
        </w:rPr>
      </w:pPr>
    </w:p>
    <w:p w14:paraId="4A8985E6" w14:textId="18E2A7DE" w:rsidR="00751CC2" w:rsidRPr="00177558" w:rsidRDefault="00751CC2" w:rsidP="00B37018">
      <w:pPr>
        <w:rPr>
          <w:rFonts w:cs="Calibri"/>
          <w:color w:val="000000" w:themeColor="text1"/>
          <w:sz w:val="22"/>
        </w:rPr>
      </w:pPr>
    </w:p>
    <w:p w14:paraId="4A4EA4EC" w14:textId="4619D131" w:rsidR="00751CC2" w:rsidRPr="00177558" w:rsidRDefault="00751CC2" w:rsidP="00B37018">
      <w:pPr>
        <w:rPr>
          <w:rFonts w:cs="Calibri"/>
          <w:color w:val="000000" w:themeColor="text1"/>
          <w:sz w:val="22"/>
        </w:rPr>
      </w:pPr>
    </w:p>
    <w:p w14:paraId="677B2E5F" w14:textId="18E2EBAA" w:rsidR="00751CC2" w:rsidRPr="00177558" w:rsidRDefault="00751CC2" w:rsidP="00B37018">
      <w:pPr>
        <w:rPr>
          <w:rFonts w:cs="Calibri"/>
          <w:color w:val="000000" w:themeColor="text1"/>
          <w:sz w:val="22"/>
        </w:rPr>
      </w:pPr>
    </w:p>
    <w:p w14:paraId="54779539" w14:textId="0AA49BF4" w:rsidR="00F12097" w:rsidRPr="00177558" w:rsidRDefault="00F12097" w:rsidP="00B37018">
      <w:pPr>
        <w:rPr>
          <w:rFonts w:cs="Calibri"/>
          <w:color w:val="000000" w:themeColor="text1"/>
          <w:sz w:val="22"/>
        </w:rPr>
      </w:pPr>
    </w:p>
    <w:p w14:paraId="67FF96DC" w14:textId="534B711A" w:rsidR="00F12097" w:rsidRPr="00177558" w:rsidRDefault="00F12097" w:rsidP="00B37018">
      <w:pPr>
        <w:rPr>
          <w:rFonts w:cs="Calibri"/>
          <w:color w:val="000000" w:themeColor="text1"/>
          <w:sz w:val="22"/>
        </w:rPr>
      </w:pPr>
    </w:p>
    <w:p w14:paraId="103EE3F7" w14:textId="57BC3553" w:rsidR="00F12097" w:rsidRPr="00177558" w:rsidRDefault="00F12097" w:rsidP="00B37018">
      <w:pPr>
        <w:rPr>
          <w:rFonts w:cs="Calibri"/>
          <w:color w:val="000000" w:themeColor="text1"/>
          <w:sz w:val="22"/>
        </w:rPr>
      </w:pPr>
    </w:p>
    <w:p w14:paraId="6A568CA3" w14:textId="155E411A" w:rsidR="00F12097" w:rsidRPr="00177558" w:rsidRDefault="00F12097" w:rsidP="00B37018">
      <w:pPr>
        <w:rPr>
          <w:rFonts w:cs="Calibri"/>
          <w:color w:val="000000" w:themeColor="text1"/>
          <w:sz w:val="22"/>
        </w:rPr>
      </w:pPr>
    </w:p>
    <w:p w14:paraId="5BF44DE6" w14:textId="465D4706" w:rsidR="00F12097" w:rsidRPr="00177558" w:rsidRDefault="00F12097" w:rsidP="00B37018">
      <w:pPr>
        <w:rPr>
          <w:rFonts w:cs="Calibri"/>
          <w:color w:val="000000" w:themeColor="text1"/>
          <w:sz w:val="22"/>
        </w:rPr>
      </w:pPr>
    </w:p>
    <w:p w14:paraId="037A7C30" w14:textId="0CFAEA19" w:rsidR="00F12097" w:rsidRPr="00177558" w:rsidRDefault="00F12097" w:rsidP="00B37018">
      <w:pPr>
        <w:rPr>
          <w:rFonts w:cs="Calibri"/>
          <w:color w:val="000000" w:themeColor="text1"/>
          <w:sz w:val="22"/>
        </w:rPr>
      </w:pPr>
    </w:p>
    <w:p w14:paraId="10F37E74" w14:textId="77777777" w:rsidR="00F12097" w:rsidRPr="00177558" w:rsidRDefault="00F12097" w:rsidP="00B37018">
      <w:pPr>
        <w:rPr>
          <w:rFonts w:cs="Calibri"/>
          <w:color w:val="000000" w:themeColor="text1"/>
          <w:sz w:val="22"/>
        </w:rPr>
      </w:pPr>
    </w:p>
    <w:p w14:paraId="1A3D9F50" w14:textId="66649AA5" w:rsidR="00751CC2" w:rsidRPr="00177558" w:rsidRDefault="00751CC2" w:rsidP="00751CC2">
      <w:pPr>
        <w:rPr>
          <w:rFonts w:eastAsia="等线" w:cs="Calibri"/>
          <w:color w:val="000000" w:themeColor="text1"/>
          <w:sz w:val="22"/>
        </w:rPr>
      </w:pPr>
      <w:r w:rsidRPr="00177558">
        <w:rPr>
          <w:rFonts w:eastAsia="等线" w:cs="Calibri"/>
          <w:b/>
          <w:color w:val="000000" w:themeColor="text1"/>
          <w:sz w:val="22"/>
        </w:rPr>
        <w:t>Version of updated protocol:</w:t>
      </w:r>
      <w:r w:rsidRPr="00177558">
        <w:rPr>
          <w:rFonts w:eastAsia="等线" w:cs="Calibri"/>
          <w:color w:val="000000" w:themeColor="text1"/>
          <w:sz w:val="22"/>
        </w:rPr>
        <w:t xml:space="preserve"> V1.4 </w:t>
      </w:r>
    </w:p>
    <w:p w14:paraId="2EBE233C" w14:textId="77777777" w:rsidR="00751CC2" w:rsidRPr="00177558" w:rsidRDefault="00751CC2" w:rsidP="00751CC2">
      <w:pPr>
        <w:rPr>
          <w:rFonts w:eastAsia="等线" w:cs="Calibri"/>
          <w:b/>
          <w:bCs/>
          <w:color w:val="000000" w:themeColor="text1"/>
          <w:sz w:val="22"/>
        </w:rPr>
      </w:pPr>
    </w:p>
    <w:p w14:paraId="49158E23" w14:textId="0C7CE732" w:rsidR="00751CC2" w:rsidRPr="00177558" w:rsidRDefault="00751CC2" w:rsidP="00751CC2">
      <w:pPr>
        <w:rPr>
          <w:rFonts w:eastAsia="等线" w:cs="Calibri"/>
          <w:color w:val="000000" w:themeColor="text1"/>
          <w:sz w:val="22"/>
        </w:rPr>
      </w:pPr>
      <w:r w:rsidRPr="00177558">
        <w:rPr>
          <w:rFonts w:eastAsia="等线" w:cs="Calibri"/>
          <w:b/>
          <w:bCs/>
          <w:color w:val="000000" w:themeColor="text1"/>
          <w:sz w:val="22"/>
        </w:rPr>
        <w:t>Date of version:</w:t>
      </w:r>
      <w:r w:rsidRPr="00177558">
        <w:rPr>
          <w:rFonts w:eastAsia="等线" w:cs="Calibri"/>
          <w:color w:val="000000" w:themeColor="text1"/>
          <w:sz w:val="22"/>
        </w:rPr>
        <w:t xml:space="preserve"> September 22, 2017</w:t>
      </w:r>
    </w:p>
    <w:p w14:paraId="25532463" w14:textId="6D775E60" w:rsidR="001A18A7" w:rsidRPr="00177558" w:rsidRDefault="001A18A7">
      <w:pPr>
        <w:widowControl/>
        <w:rPr>
          <w:rFonts w:cs="Calibri"/>
          <w:color w:val="000000" w:themeColor="text1"/>
          <w:sz w:val="22"/>
        </w:rPr>
      </w:pPr>
    </w:p>
    <w:p w14:paraId="29061418" w14:textId="57EF72D2" w:rsidR="00FB7BB6" w:rsidRPr="00177558" w:rsidRDefault="00FB7BB6" w:rsidP="007D7863">
      <w:pPr>
        <w:jc w:val="center"/>
        <w:rPr>
          <w:rFonts w:cstheme="minorHAnsi"/>
          <w:b/>
          <w:color w:val="000000" w:themeColor="text1"/>
          <w:szCs w:val="20"/>
        </w:rPr>
      </w:pPr>
      <w:r w:rsidRPr="00177558">
        <w:rPr>
          <w:rFonts w:cstheme="minorHAnsi"/>
          <w:b/>
          <w:color w:val="000000" w:themeColor="text1"/>
          <w:szCs w:val="20"/>
        </w:rPr>
        <w:t>Contents</w:t>
      </w:r>
      <w:r w:rsidR="007D7863" w:rsidRPr="00177558">
        <w:rPr>
          <w:rFonts w:cstheme="minorHAnsi"/>
          <w:b/>
          <w:color w:val="000000" w:themeColor="text1"/>
          <w:szCs w:val="20"/>
        </w:rPr>
        <w:t xml:space="preserve"> of </w:t>
      </w:r>
      <w:r w:rsidR="00751CC2" w:rsidRPr="00177558">
        <w:rPr>
          <w:rFonts w:cstheme="minorHAnsi"/>
          <w:b/>
          <w:color w:val="000000" w:themeColor="text1"/>
          <w:szCs w:val="20"/>
        </w:rPr>
        <w:t>f</w:t>
      </w:r>
      <w:r w:rsidR="007D7863" w:rsidRPr="00177558">
        <w:rPr>
          <w:rFonts w:cstheme="minorHAnsi"/>
          <w:b/>
          <w:color w:val="000000" w:themeColor="text1"/>
          <w:szCs w:val="20"/>
        </w:rPr>
        <w:t xml:space="preserve">inal </w:t>
      </w:r>
      <w:r w:rsidR="00751CC2" w:rsidRPr="00177558">
        <w:rPr>
          <w:rFonts w:cstheme="minorHAnsi"/>
          <w:b/>
          <w:color w:val="000000" w:themeColor="text1"/>
          <w:szCs w:val="20"/>
        </w:rPr>
        <w:t>p</w:t>
      </w:r>
      <w:r w:rsidR="007D7863" w:rsidRPr="00177558">
        <w:rPr>
          <w:rFonts w:cstheme="minorHAnsi"/>
          <w:b/>
          <w:color w:val="000000" w:themeColor="text1"/>
          <w:szCs w:val="20"/>
        </w:rPr>
        <w:t>rotocol</w:t>
      </w:r>
    </w:p>
    <w:p w14:paraId="728CC254" w14:textId="528B5241" w:rsidR="00F92F45" w:rsidRPr="00177558" w:rsidRDefault="00F92F45">
      <w:pPr>
        <w:pStyle w:val="TOC1"/>
        <w:tabs>
          <w:tab w:val="right" w:leader="dot" w:pos="9016"/>
        </w:tabs>
        <w:rPr>
          <w:rFonts w:asciiTheme="minorHAnsi" w:hAnsiTheme="minorHAnsi" w:cstheme="minorBidi"/>
          <w:b w:val="0"/>
          <w:bCs w:val="0"/>
          <w:color w:val="000000" w:themeColor="text1"/>
        </w:rPr>
      </w:pPr>
      <w:r w:rsidRPr="00177558">
        <w:rPr>
          <w:b w:val="0"/>
          <w:bCs w:val="0"/>
          <w:color w:val="000000" w:themeColor="text1"/>
        </w:rPr>
        <w:fldChar w:fldCharType="begin"/>
      </w:r>
      <w:r w:rsidRPr="00177558">
        <w:rPr>
          <w:b w:val="0"/>
          <w:bCs w:val="0"/>
          <w:color w:val="000000" w:themeColor="text1"/>
        </w:rPr>
        <w:instrText xml:space="preserve"> TOC \h \z \u \t "</w:instrText>
      </w:r>
      <w:r w:rsidRPr="00177558">
        <w:rPr>
          <w:b w:val="0"/>
          <w:bCs w:val="0"/>
          <w:color w:val="000000" w:themeColor="text1"/>
        </w:rPr>
        <w:instrText>标题</w:instrText>
      </w:r>
      <w:r w:rsidRPr="00177558">
        <w:rPr>
          <w:b w:val="0"/>
          <w:bCs w:val="0"/>
          <w:color w:val="000000" w:themeColor="text1"/>
        </w:rPr>
        <w:instrText xml:space="preserve"> 2,1" </w:instrText>
      </w:r>
      <w:r w:rsidRPr="00177558">
        <w:rPr>
          <w:b w:val="0"/>
          <w:bCs w:val="0"/>
          <w:color w:val="000000" w:themeColor="text1"/>
        </w:rPr>
        <w:fldChar w:fldCharType="separate"/>
      </w:r>
    </w:p>
    <w:p w14:paraId="1E15952B" w14:textId="75C43189"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75" w:history="1">
        <w:r w:rsidR="00F92F45" w:rsidRPr="00177558">
          <w:rPr>
            <w:rStyle w:val="a8"/>
            <w:b w:val="0"/>
            <w:bCs w:val="0"/>
            <w:color w:val="000000" w:themeColor="text1"/>
          </w:rPr>
          <w:t>1. Introduction</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75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28</w:t>
        </w:r>
        <w:r w:rsidR="00F92F45" w:rsidRPr="00177558">
          <w:rPr>
            <w:b w:val="0"/>
            <w:bCs w:val="0"/>
            <w:webHidden/>
            <w:color w:val="000000" w:themeColor="text1"/>
          </w:rPr>
          <w:fldChar w:fldCharType="end"/>
        </w:r>
      </w:hyperlink>
    </w:p>
    <w:p w14:paraId="3D085289" w14:textId="57A5D400"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76" w:history="1">
        <w:r w:rsidR="00F92F45" w:rsidRPr="00177558">
          <w:rPr>
            <w:rStyle w:val="a8"/>
            <w:b w:val="0"/>
            <w:bCs w:val="0"/>
            <w:color w:val="000000" w:themeColor="text1"/>
          </w:rPr>
          <w:t>2. Study objectives</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76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29</w:t>
        </w:r>
        <w:r w:rsidR="00F92F45" w:rsidRPr="00177558">
          <w:rPr>
            <w:b w:val="0"/>
            <w:bCs w:val="0"/>
            <w:webHidden/>
            <w:color w:val="000000" w:themeColor="text1"/>
          </w:rPr>
          <w:fldChar w:fldCharType="end"/>
        </w:r>
      </w:hyperlink>
    </w:p>
    <w:p w14:paraId="0353294A" w14:textId="74B6DAD5"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77" w:history="1">
        <w:r w:rsidR="00F92F45" w:rsidRPr="00177558">
          <w:rPr>
            <w:rStyle w:val="a8"/>
            <w:b w:val="0"/>
            <w:bCs w:val="0"/>
            <w:color w:val="000000" w:themeColor="text1"/>
          </w:rPr>
          <w:t>3. Study design</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77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29</w:t>
        </w:r>
        <w:r w:rsidR="00F92F45" w:rsidRPr="00177558">
          <w:rPr>
            <w:b w:val="0"/>
            <w:bCs w:val="0"/>
            <w:webHidden/>
            <w:color w:val="000000" w:themeColor="text1"/>
          </w:rPr>
          <w:fldChar w:fldCharType="end"/>
        </w:r>
      </w:hyperlink>
    </w:p>
    <w:p w14:paraId="2863B55B" w14:textId="3D702C64"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78" w:history="1">
        <w:r w:rsidR="00F92F45" w:rsidRPr="00177558">
          <w:rPr>
            <w:rStyle w:val="a8"/>
            <w:b w:val="0"/>
            <w:bCs w:val="0"/>
            <w:color w:val="000000" w:themeColor="text1"/>
          </w:rPr>
          <w:t>4. Participants</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78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29</w:t>
        </w:r>
        <w:r w:rsidR="00F92F45" w:rsidRPr="00177558">
          <w:rPr>
            <w:b w:val="0"/>
            <w:bCs w:val="0"/>
            <w:webHidden/>
            <w:color w:val="000000" w:themeColor="text1"/>
          </w:rPr>
          <w:fldChar w:fldCharType="end"/>
        </w:r>
      </w:hyperlink>
    </w:p>
    <w:p w14:paraId="143123C1" w14:textId="333EB897"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79" w:history="1">
        <w:r w:rsidR="00F92F45" w:rsidRPr="00177558">
          <w:rPr>
            <w:rStyle w:val="a8"/>
            <w:b w:val="0"/>
            <w:bCs w:val="0"/>
            <w:color w:val="000000" w:themeColor="text1"/>
          </w:rPr>
          <w:t xml:space="preserve">5. </w:t>
        </w:r>
        <w:r w:rsidR="00F128D2" w:rsidRPr="00177558">
          <w:rPr>
            <w:rStyle w:val="a8"/>
            <w:b w:val="0"/>
            <w:bCs w:val="0"/>
            <w:color w:val="000000" w:themeColor="text1"/>
          </w:rPr>
          <w:t>Randomiz</w:t>
        </w:r>
        <w:r w:rsidR="00F92F45" w:rsidRPr="00177558">
          <w:rPr>
            <w:rStyle w:val="a8"/>
            <w:b w:val="0"/>
            <w:bCs w:val="0"/>
            <w:color w:val="000000" w:themeColor="text1"/>
          </w:rPr>
          <w:t>ation and masking</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79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31</w:t>
        </w:r>
        <w:r w:rsidR="00F92F45" w:rsidRPr="00177558">
          <w:rPr>
            <w:b w:val="0"/>
            <w:bCs w:val="0"/>
            <w:webHidden/>
            <w:color w:val="000000" w:themeColor="text1"/>
          </w:rPr>
          <w:fldChar w:fldCharType="end"/>
        </w:r>
      </w:hyperlink>
    </w:p>
    <w:p w14:paraId="3C35565D" w14:textId="71BECB28"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80" w:history="1">
        <w:r w:rsidR="00F92F45" w:rsidRPr="00177558">
          <w:rPr>
            <w:rStyle w:val="a8"/>
            <w:b w:val="0"/>
            <w:bCs w:val="0"/>
            <w:color w:val="000000" w:themeColor="text1"/>
          </w:rPr>
          <w:t>6. Study intervention</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80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31</w:t>
        </w:r>
        <w:r w:rsidR="00F92F45" w:rsidRPr="00177558">
          <w:rPr>
            <w:b w:val="0"/>
            <w:bCs w:val="0"/>
            <w:webHidden/>
            <w:color w:val="000000" w:themeColor="text1"/>
          </w:rPr>
          <w:fldChar w:fldCharType="end"/>
        </w:r>
      </w:hyperlink>
    </w:p>
    <w:p w14:paraId="653F10EA" w14:textId="106DCCA4"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81" w:history="1">
        <w:r w:rsidR="00F92F45" w:rsidRPr="00177558">
          <w:rPr>
            <w:rStyle w:val="a8"/>
            <w:b w:val="0"/>
            <w:bCs w:val="0"/>
            <w:color w:val="000000" w:themeColor="text1"/>
          </w:rPr>
          <w:t>7. Data collection</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81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34</w:t>
        </w:r>
        <w:r w:rsidR="00F92F45" w:rsidRPr="00177558">
          <w:rPr>
            <w:b w:val="0"/>
            <w:bCs w:val="0"/>
            <w:webHidden/>
            <w:color w:val="000000" w:themeColor="text1"/>
          </w:rPr>
          <w:fldChar w:fldCharType="end"/>
        </w:r>
      </w:hyperlink>
    </w:p>
    <w:p w14:paraId="3F78C6C3" w14:textId="522B0CF5"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82" w:history="1">
        <w:r w:rsidR="00F92F45" w:rsidRPr="00177558">
          <w:rPr>
            <w:rStyle w:val="a8"/>
            <w:b w:val="0"/>
            <w:bCs w:val="0"/>
            <w:color w:val="000000" w:themeColor="text1"/>
          </w:rPr>
          <w:t>8. Outcomes and assessment</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82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37</w:t>
        </w:r>
        <w:r w:rsidR="00F92F45" w:rsidRPr="00177558">
          <w:rPr>
            <w:b w:val="0"/>
            <w:bCs w:val="0"/>
            <w:webHidden/>
            <w:color w:val="000000" w:themeColor="text1"/>
          </w:rPr>
          <w:fldChar w:fldCharType="end"/>
        </w:r>
      </w:hyperlink>
    </w:p>
    <w:p w14:paraId="176DF3F2" w14:textId="177A99E4"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83" w:history="1">
        <w:r w:rsidR="00F92F45" w:rsidRPr="00177558">
          <w:rPr>
            <w:rStyle w:val="a8"/>
            <w:b w:val="0"/>
            <w:bCs w:val="0"/>
            <w:color w:val="000000" w:themeColor="text1"/>
          </w:rPr>
          <w:t>9. Adverse events</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83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37</w:t>
        </w:r>
        <w:r w:rsidR="00F92F45" w:rsidRPr="00177558">
          <w:rPr>
            <w:b w:val="0"/>
            <w:bCs w:val="0"/>
            <w:webHidden/>
            <w:color w:val="000000" w:themeColor="text1"/>
          </w:rPr>
          <w:fldChar w:fldCharType="end"/>
        </w:r>
      </w:hyperlink>
    </w:p>
    <w:p w14:paraId="70343ADE" w14:textId="4A307330"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84" w:history="1">
        <w:r w:rsidR="00F92F45" w:rsidRPr="00177558">
          <w:rPr>
            <w:rStyle w:val="a8"/>
            <w:b w:val="0"/>
            <w:bCs w:val="0"/>
            <w:color w:val="000000" w:themeColor="text1"/>
          </w:rPr>
          <w:t>10. Severe adverse events</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84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39</w:t>
        </w:r>
        <w:r w:rsidR="00F92F45" w:rsidRPr="00177558">
          <w:rPr>
            <w:b w:val="0"/>
            <w:bCs w:val="0"/>
            <w:webHidden/>
            <w:color w:val="000000" w:themeColor="text1"/>
          </w:rPr>
          <w:fldChar w:fldCharType="end"/>
        </w:r>
      </w:hyperlink>
    </w:p>
    <w:p w14:paraId="1EC33A15" w14:textId="52F24CE5"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85" w:history="1">
        <w:r w:rsidR="00F92F45" w:rsidRPr="00177558">
          <w:rPr>
            <w:rStyle w:val="a8"/>
            <w:b w:val="0"/>
            <w:bCs w:val="0"/>
            <w:color w:val="000000" w:themeColor="text1"/>
          </w:rPr>
          <w:t>11. The rule of unmasking</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85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40</w:t>
        </w:r>
        <w:r w:rsidR="00F92F45" w:rsidRPr="00177558">
          <w:rPr>
            <w:b w:val="0"/>
            <w:bCs w:val="0"/>
            <w:webHidden/>
            <w:color w:val="000000" w:themeColor="text1"/>
          </w:rPr>
          <w:fldChar w:fldCharType="end"/>
        </w:r>
      </w:hyperlink>
    </w:p>
    <w:p w14:paraId="4297EC9A" w14:textId="2BDF3572"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86" w:history="1">
        <w:r w:rsidR="00F92F45" w:rsidRPr="00177558">
          <w:rPr>
            <w:rStyle w:val="a8"/>
            <w:b w:val="0"/>
            <w:bCs w:val="0"/>
            <w:color w:val="000000" w:themeColor="text1"/>
          </w:rPr>
          <w:t>12. Data management</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86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40</w:t>
        </w:r>
        <w:r w:rsidR="00F92F45" w:rsidRPr="00177558">
          <w:rPr>
            <w:b w:val="0"/>
            <w:bCs w:val="0"/>
            <w:webHidden/>
            <w:color w:val="000000" w:themeColor="text1"/>
          </w:rPr>
          <w:fldChar w:fldCharType="end"/>
        </w:r>
      </w:hyperlink>
    </w:p>
    <w:p w14:paraId="595CB9E5" w14:textId="50C12844"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87" w:history="1">
        <w:r w:rsidR="00F92F45" w:rsidRPr="00177558">
          <w:rPr>
            <w:rStyle w:val="a8"/>
            <w:b w:val="0"/>
            <w:bCs w:val="0"/>
            <w:color w:val="000000" w:themeColor="text1"/>
          </w:rPr>
          <w:t>13. Statistical analysis</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87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40</w:t>
        </w:r>
        <w:r w:rsidR="00F92F45" w:rsidRPr="00177558">
          <w:rPr>
            <w:b w:val="0"/>
            <w:bCs w:val="0"/>
            <w:webHidden/>
            <w:color w:val="000000" w:themeColor="text1"/>
          </w:rPr>
          <w:fldChar w:fldCharType="end"/>
        </w:r>
      </w:hyperlink>
    </w:p>
    <w:p w14:paraId="555459E3" w14:textId="643D8EC3"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88" w:history="1">
        <w:r w:rsidR="00F92F45" w:rsidRPr="00177558">
          <w:rPr>
            <w:rStyle w:val="a8"/>
            <w:b w:val="0"/>
            <w:bCs w:val="0"/>
            <w:color w:val="000000" w:themeColor="text1"/>
          </w:rPr>
          <w:t>14. Quality control and quality assurance</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88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42</w:t>
        </w:r>
        <w:r w:rsidR="00F92F45" w:rsidRPr="00177558">
          <w:rPr>
            <w:b w:val="0"/>
            <w:bCs w:val="0"/>
            <w:webHidden/>
            <w:color w:val="000000" w:themeColor="text1"/>
          </w:rPr>
          <w:fldChar w:fldCharType="end"/>
        </w:r>
      </w:hyperlink>
    </w:p>
    <w:p w14:paraId="20092F2F" w14:textId="1B02F936"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89" w:history="1">
        <w:r w:rsidR="00F92F45" w:rsidRPr="00177558">
          <w:rPr>
            <w:rStyle w:val="a8"/>
            <w:b w:val="0"/>
            <w:bCs w:val="0"/>
            <w:color w:val="000000" w:themeColor="text1"/>
          </w:rPr>
          <w:t>15. Ethical requirements and patient informed consent</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89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43</w:t>
        </w:r>
        <w:r w:rsidR="00F92F45" w:rsidRPr="00177558">
          <w:rPr>
            <w:b w:val="0"/>
            <w:bCs w:val="0"/>
            <w:webHidden/>
            <w:color w:val="000000" w:themeColor="text1"/>
          </w:rPr>
          <w:fldChar w:fldCharType="end"/>
        </w:r>
      </w:hyperlink>
    </w:p>
    <w:p w14:paraId="1B63F020" w14:textId="6675BF32"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90" w:history="1">
        <w:r w:rsidR="00F92F45" w:rsidRPr="00177558">
          <w:rPr>
            <w:rStyle w:val="a8"/>
            <w:b w:val="0"/>
            <w:bCs w:val="0"/>
            <w:color w:val="000000" w:themeColor="text1"/>
          </w:rPr>
          <w:t>16. Study termination</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90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44</w:t>
        </w:r>
        <w:r w:rsidR="00F92F45" w:rsidRPr="00177558">
          <w:rPr>
            <w:b w:val="0"/>
            <w:bCs w:val="0"/>
            <w:webHidden/>
            <w:color w:val="000000" w:themeColor="text1"/>
          </w:rPr>
          <w:fldChar w:fldCharType="end"/>
        </w:r>
      </w:hyperlink>
    </w:p>
    <w:p w14:paraId="63FFAB21" w14:textId="371735FA"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91" w:history="1">
        <w:r w:rsidR="00F92F45" w:rsidRPr="00177558">
          <w:rPr>
            <w:rStyle w:val="a8"/>
            <w:b w:val="0"/>
            <w:bCs w:val="0"/>
            <w:color w:val="000000" w:themeColor="text1"/>
          </w:rPr>
          <w:t>17. Document preservation</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91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44</w:t>
        </w:r>
        <w:r w:rsidR="00F92F45" w:rsidRPr="00177558">
          <w:rPr>
            <w:b w:val="0"/>
            <w:bCs w:val="0"/>
            <w:webHidden/>
            <w:color w:val="000000" w:themeColor="text1"/>
          </w:rPr>
          <w:fldChar w:fldCharType="end"/>
        </w:r>
      </w:hyperlink>
    </w:p>
    <w:p w14:paraId="6254F0F8" w14:textId="355223FE"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92" w:history="1">
        <w:r w:rsidR="00F92F45" w:rsidRPr="00177558">
          <w:rPr>
            <w:rStyle w:val="a8"/>
            <w:b w:val="0"/>
            <w:bCs w:val="0"/>
            <w:color w:val="000000" w:themeColor="text1"/>
          </w:rPr>
          <w:t>18. Conflict of interest</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92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44</w:t>
        </w:r>
        <w:r w:rsidR="00F92F45" w:rsidRPr="00177558">
          <w:rPr>
            <w:b w:val="0"/>
            <w:bCs w:val="0"/>
            <w:webHidden/>
            <w:color w:val="000000" w:themeColor="text1"/>
          </w:rPr>
          <w:fldChar w:fldCharType="end"/>
        </w:r>
      </w:hyperlink>
    </w:p>
    <w:p w14:paraId="6FAD4E15" w14:textId="7782F6C9" w:rsidR="00F92F45" w:rsidRPr="00177558" w:rsidRDefault="00893929">
      <w:pPr>
        <w:pStyle w:val="TOC1"/>
        <w:tabs>
          <w:tab w:val="right" w:leader="dot" w:pos="9016"/>
        </w:tabs>
        <w:rPr>
          <w:rFonts w:asciiTheme="minorHAnsi" w:hAnsiTheme="minorHAnsi" w:cstheme="minorBidi"/>
          <w:b w:val="0"/>
          <w:bCs w:val="0"/>
          <w:color w:val="000000" w:themeColor="text1"/>
        </w:rPr>
      </w:pPr>
      <w:hyperlink w:anchor="_Toc48424793" w:history="1">
        <w:r w:rsidR="00F92F45" w:rsidRPr="00177558">
          <w:rPr>
            <w:rStyle w:val="a8"/>
            <w:b w:val="0"/>
            <w:bCs w:val="0"/>
            <w:color w:val="000000" w:themeColor="text1"/>
          </w:rPr>
          <w:t>19. References</w:t>
        </w:r>
        <w:r w:rsidR="00F92F45" w:rsidRPr="00177558">
          <w:rPr>
            <w:b w:val="0"/>
            <w:bCs w:val="0"/>
            <w:webHidden/>
            <w:color w:val="000000" w:themeColor="text1"/>
          </w:rPr>
          <w:tab/>
        </w:r>
        <w:r w:rsidR="00F92F45" w:rsidRPr="00177558">
          <w:rPr>
            <w:b w:val="0"/>
            <w:bCs w:val="0"/>
            <w:webHidden/>
            <w:color w:val="000000" w:themeColor="text1"/>
          </w:rPr>
          <w:fldChar w:fldCharType="begin"/>
        </w:r>
        <w:r w:rsidR="00F92F45" w:rsidRPr="00177558">
          <w:rPr>
            <w:b w:val="0"/>
            <w:bCs w:val="0"/>
            <w:webHidden/>
            <w:color w:val="000000" w:themeColor="text1"/>
          </w:rPr>
          <w:instrText xml:space="preserve"> PAGEREF _Toc48424793 \h </w:instrText>
        </w:r>
        <w:r w:rsidR="00F92F45" w:rsidRPr="00177558">
          <w:rPr>
            <w:b w:val="0"/>
            <w:bCs w:val="0"/>
            <w:webHidden/>
            <w:color w:val="000000" w:themeColor="text1"/>
          </w:rPr>
        </w:r>
        <w:r w:rsidR="00F92F45" w:rsidRPr="00177558">
          <w:rPr>
            <w:b w:val="0"/>
            <w:bCs w:val="0"/>
            <w:webHidden/>
            <w:color w:val="000000" w:themeColor="text1"/>
          </w:rPr>
          <w:fldChar w:fldCharType="separate"/>
        </w:r>
        <w:r w:rsidR="0050193F" w:rsidRPr="00177558">
          <w:rPr>
            <w:b w:val="0"/>
            <w:bCs w:val="0"/>
            <w:webHidden/>
            <w:color w:val="000000" w:themeColor="text1"/>
          </w:rPr>
          <w:t>46</w:t>
        </w:r>
        <w:r w:rsidR="00F92F45" w:rsidRPr="00177558">
          <w:rPr>
            <w:b w:val="0"/>
            <w:bCs w:val="0"/>
            <w:webHidden/>
            <w:color w:val="000000" w:themeColor="text1"/>
          </w:rPr>
          <w:fldChar w:fldCharType="end"/>
        </w:r>
      </w:hyperlink>
    </w:p>
    <w:p w14:paraId="46D0F745" w14:textId="66995C5C" w:rsidR="00F92F45" w:rsidRPr="00177558" w:rsidRDefault="00F92F45" w:rsidP="00FB7BB6">
      <w:pPr>
        <w:rPr>
          <w:rFonts w:cstheme="minorHAnsi"/>
          <w:color w:val="000000" w:themeColor="text1"/>
          <w:sz w:val="22"/>
        </w:rPr>
        <w:sectPr w:rsidR="00F92F45" w:rsidRPr="00177558" w:rsidSect="00742065">
          <w:pgSz w:w="11906" w:h="16838"/>
          <w:pgMar w:top="1440" w:right="1440" w:bottom="2835" w:left="1440" w:header="851" w:footer="992" w:gutter="0"/>
          <w:cols w:space="425"/>
          <w:docGrid w:type="lines" w:linePitch="312"/>
        </w:sectPr>
      </w:pPr>
      <w:r w:rsidRPr="00177558">
        <w:rPr>
          <w:rFonts w:cstheme="minorHAnsi"/>
          <w:color w:val="000000" w:themeColor="text1"/>
          <w:szCs w:val="20"/>
        </w:rPr>
        <w:fldChar w:fldCharType="end"/>
      </w:r>
    </w:p>
    <w:p w14:paraId="59AAEA1B" w14:textId="77777777" w:rsidR="00FB7BB6" w:rsidRPr="00177558" w:rsidRDefault="00FB7BB6" w:rsidP="00F92F45">
      <w:pPr>
        <w:pStyle w:val="2"/>
        <w:rPr>
          <w:color w:val="000000" w:themeColor="text1"/>
          <w:sz w:val="20"/>
          <w:szCs w:val="20"/>
        </w:rPr>
      </w:pPr>
      <w:bookmarkStart w:id="90" w:name="_Toc45825537"/>
      <w:bookmarkStart w:id="91" w:name="_Toc45825819"/>
      <w:bookmarkStart w:id="92" w:name="_Toc48409131"/>
      <w:bookmarkStart w:id="93" w:name="_Toc48424775"/>
      <w:r w:rsidRPr="00177558">
        <w:rPr>
          <w:color w:val="000000" w:themeColor="text1"/>
          <w:sz w:val="20"/>
          <w:szCs w:val="20"/>
        </w:rPr>
        <w:lastRenderedPageBreak/>
        <w:t>1. Introduction</w:t>
      </w:r>
      <w:bookmarkEnd w:id="90"/>
      <w:bookmarkEnd w:id="91"/>
      <w:bookmarkEnd w:id="92"/>
      <w:bookmarkEnd w:id="93"/>
    </w:p>
    <w:p w14:paraId="0CE3F80F" w14:textId="14CEEB3F"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With increasing incidence and mortality, lung cancer </w:t>
      </w:r>
      <w:r w:rsidR="00A2103B" w:rsidRPr="00177558">
        <w:rPr>
          <w:rFonts w:cstheme="minorHAnsi"/>
          <w:color w:val="000000" w:themeColor="text1"/>
          <w:szCs w:val="20"/>
        </w:rPr>
        <w:t>has</w:t>
      </w:r>
      <w:r w:rsidRPr="00177558">
        <w:rPr>
          <w:rFonts w:cstheme="minorHAnsi"/>
          <w:color w:val="000000" w:themeColor="text1"/>
          <w:szCs w:val="20"/>
        </w:rPr>
        <w:t xml:space="preserve"> becom</w:t>
      </w:r>
      <w:r w:rsidR="00A2103B" w:rsidRPr="00177558">
        <w:rPr>
          <w:rFonts w:cstheme="minorHAnsi"/>
          <w:color w:val="000000" w:themeColor="text1"/>
          <w:szCs w:val="20"/>
        </w:rPr>
        <w:t>e</w:t>
      </w:r>
      <w:r w:rsidRPr="00177558">
        <w:rPr>
          <w:rFonts w:cstheme="minorHAnsi"/>
          <w:color w:val="000000" w:themeColor="text1"/>
          <w:szCs w:val="20"/>
        </w:rPr>
        <w:t xml:space="preserve"> </w:t>
      </w:r>
      <w:r w:rsidR="00A2103B" w:rsidRPr="00177558">
        <w:rPr>
          <w:rFonts w:cstheme="minorHAnsi"/>
          <w:color w:val="000000" w:themeColor="text1"/>
          <w:szCs w:val="20"/>
        </w:rPr>
        <w:t xml:space="preserve">the most common incident cancer and </w:t>
      </w:r>
      <w:r w:rsidRPr="00177558">
        <w:rPr>
          <w:rFonts w:cstheme="minorHAnsi"/>
          <w:color w:val="000000" w:themeColor="text1"/>
          <w:szCs w:val="20"/>
        </w:rPr>
        <w:t xml:space="preserve">the leading cause of </w:t>
      </w:r>
      <w:r w:rsidR="00A2103B" w:rsidRPr="00177558">
        <w:rPr>
          <w:rFonts w:cstheme="minorHAnsi"/>
          <w:color w:val="000000" w:themeColor="text1"/>
          <w:szCs w:val="20"/>
        </w:rPr>
        <w:t xml:space="preserve">cancer </w:t>
      </w:r>
      <w:r w:rsidRPr="00177558">
        <w:rPr>
          <w:rFonts w:cstheme="minorHAnsi"/>
          <w:color w:val="000000" w:themeColor="text1"/>
          <w:szCs w:val="20"/>
        </w:rPr>
        <w:t>death.</w:t>
      </w:r>
      <w:hyperlink w:anchor="_ENREF_6_1" w:tooltip="Chen, 2016 #2729" w:history="1">
        <w:r w:rsidR="0087670A" w:rsidRPr="00177558">
          <w:rPr>
            <w:rFonts w:cstheme="minorHAnsi"/>
            <w:color w:val="000000" w:themeColor="text1"/>
            <w:szCs w:val="20"/>
          </w:rPr>
          <w:fldChar w:fldCharType="begin">
            <w:fldData xml:space="preserve">PEVuZE5vdGU+PENpdGU+PEF1dGhvcj5DaGVuPC9BdXRob3I+PFllYXI+MjAxNjwvWWVhcj48UmVj
TnVtPjI3Mjk8L1JlY051bT48RGlzcGxheVRleHQ+PHN0eWxlIGZhY2U9InN1cGVyc2NyaXB0Ij4x
PC9zdHlsZT48L0Rpc3BsYXlUZXh0PjxyZWNvcmQ+PHJlYy1udW1iZXI+MjcyOTwvcmVjLW51bWJl
cj48Zm9yZWlnbi1rZXlzPjxrZXkgYXBwPSJFTiIgZGItaWQ9ImZzYTI5ZndhYzUyMnJyZXgyZW01
ZHhyOHQwZmR6dHRhZXh4diI+MjcyOTwva2V5PjwvZm9yZWlnbi1rZXlzPjxyZWYtdHlwZSBuYW1l
PSJKb3VybmFsIEFydGljbGUiPjE3PC9yZWYtdHlwZT48Y29udHJpYnV0b3JzPjxhdXRob3JzPjxh
dXRob3I+Q2hlbiwgVy48L2F1dGhvcj48YXV0aG9yPlpoZW5nLCBSLjwvYXV0aG9yPjxhdXRob3I+
QmFhZGUsIFAuIEQuPC9hdXRob3I+PGF1dGhvcj5aaGFuZywgUy48L2F1dGhvcj48YXV0aG9yPlpl
bmcsIEguPC9hdXRob3I+PGF1dGhvcj5CcmF5LCBGLjwvYXV0aG9yPjxhdXRob3I+SmVtYWwsIEEu
PC9hdXRob3I+PGF1dGhvcj5ZdSwgWC4gUS48L2F1dGhvcj48YXV0aG9yPkhlLCBKLjwvYXV0aG9y
PjwvYXV0aG9ycz48L2NvbnRyaWJ1dG9ycz48YXV0aC1hZGRyZXNzPkRlcHV0eSBEaXJlY3Rvciwg
TmF0aW9uYWwgT2ZmaWNlIGZvciBDYW5jZXIgUHJldmVudGlvbiBhbmQgQ29udHJvbCwgTmF0aW9u
YWwgQ2FuY2VyIENlbnRlciwgQmVpamluZywgQ2hpbmEuJiN4RDtBc3NvY2lhdGUgUmVzZWFyY2hl
ciwgTmF0aW9uYWwgT2ZmaWNlIGZvciBDYW5jZXIgUHJldmVudGlvbiBhbmQgQ29udHJvbCwgTmF0
aW9uYWwgQ2FuY2VyIENlbnRlciwgQmVpamluZywgQ2hpbmEuJiN4RDtTZW5pb3IgUmVzZWFyY2gg
RmVsbG93LCBDYW5jZXIgQ291bmNpbCBRdWVlbnNsYW5kLCBCcmlzYmFuZSwgUXVlZW5zbGFuZCwg
QXVzdHJhbGlhLiYjeEQ7QXNzb2NpYXRlIFByb2Zlc3NvciwgTmF0aW9uYWwgT2ZmaWNlIGZvciBD
YW5jZXIgUHJldmVudGlvbiBhbmQgQ29udHJvbCwgTmF0aW9uYWwgQ2FuY2VyIENlbnRlciwgQmVp
amluZywgQ2hpbmEuJiN4RDtIZWFkLCBTZWN0aW9uIG9mIENhbmNlciBTdXJ2ZWlsbGFuY2UsIElu
dGVybmF0aW9uYWwgQWdlbmN5IGZvciBSZXNlYXJjaCBvbiBDYW5jZXIsIEx5b24sIEZyYW5jZS4m
I3hEO1ZpY2UgUHJlc2lkZW50LCBTdXJ2ZWlsbGFuY2UgYW5kIEhlYWx0aCBTZXJ2aWNlcyBSZXNl
YXJjaCBQcm9ncmFtLCBBbWVyaWNhbiBDYW5jZXIgU29jaWV0eSwgQXRsYW50YSwgR0EuJiN4RDtS
ZXNlYXJjaCBGZWxsb3csIENhbmNlciBDb3VuY2lsIE5ldyBTb3V0aCBXYWxlcywgU3lkbmV5LCBO
ZXcgU291dGggV2FsZXMsIEF1c3RyYWxpYS4mI3hEO0FkanVuY3QgTGVjdHVyZXIsIFN5ZG5leSBT
Y2hvb2wgb2YgUHVibGljIEhlYWx0aCwgVW5pdmVyc2l0eSBvZiBTeWRuZXksIFN5ZG5leSwgTmV3
IFNvdXRoIFdhbGVzLCBBdXN0cmFsaWEuJiN4RDtEaXJlY3RvciwgTmF0aW9uYWwgQ2FuY2VyIENl
bnRlciwgQmVpamluZywgQ2hpbmEuPC9hdXRoLWFkZHJlc3M+PHRpdGxlcz48dGl0bGU+Q2FuY2Vy
IHN0YXRpc3RpY3MgaW4gQ2hpbmEsIDIwMTU8L3RpdGxlPjxzZWNvbmRhcnktdGl0bGU+Q0EgQ2Fu
Y2VyIEogQ2xpbjwvc2Vjb25kYXJ5LXRpdGxlPjxhbHQtdGl0bGU+Q0E6IGEgY2FuY2VyIGpvdXJu
YWwgZm9yIGNsaW5pY2lhbnM8L2FsdC10aXRsZT48L3RpdGxlcz48cGVyaW9kaWNhbD48ZnVsbC10
aXRsZT5DQTogQSBDYW5jZXIgSm91cm5hbCBmb3IgQ2xpbmljaWFuczwvZnVsbC10aXRsZT48YWJi
ci0xPkNBIENhbmNlciBKLiBDbGluLjwvYWJici0xPjxhYmJyLTI+Q0EgQ2FuY2VyIEogQ2xpbjwv
YWJici0yPjwvcGVyaW9kaWNhbD48YWx0LXBlcmlvZGljYWw+PGZ1bGwtdGl0bGU+Q0E6IEEgQ2Fu
Y2VyIEpvdXJuYWwgZm9yIENsaW5pY2lhbnM8L2Z1bGwtdGl0bGU+PGFiYnItMT5DQSBDYW5jZXIg
Si4gQ2xpbi48L2FiYnItMT48YWJici0yPkNBIENhbmNlciBKIENsaW48L2FiYnItMj48L2FsdC1w
ZXJpb2RpY2FsPjxwYWdlcz4xMTUtMzI8L3BhZ2VzPjx2b2x1bWU+NjY8L3ZvbHVtZT48bnVtYmVy
PjI8L251bWJlcj48ZWRpdGlvbj4yMDE2LzAxLzI2PC9lZGl0aW9uPjxrZXl3b3Jkcz48a2V5d29y
ZD5BZHVsdDwva2V5d29yZD48a2V5d29yZD5BZ2VkPC9rZXl3b3JkPjxrZXl3b3JkPkNoaW5hL2Vw
aWRlbWlvbG9neTwva2V5d29yZD48a2V5d29yZD5Fc29waGFnZWFsIE5lb3BsYXNtcy9lcGlkZW1p
b2xvZ3k8L2tleXdvcmQ+PGtleXdvcmQ+RmVtYWxlPC9rZXl3b3JkPjxrZXl3b3JkPkh1bWFuczwv
a2V5d29yZD48a2V5d29yZD5JbmNpZGVuY2U8L2tleXdvcmQ+PGtleXdvcmQ+TGl2ZXIgTmVvcGxh
c21zL2VwaWRlbWlvbG9neTwva2V5d29yZD48a2V5d29yZD5MdW5nIE5lb3BsYXNtcy9lcGlkZW1p
b2xvZ3k8L2tleXdvcmQ+PGtleXdvcmQ+TWFsZTwva2V5d29yZD48a2V5d29yZD5NaWRkbGUgQWdl
ZDwva2V5d29yZD48a2V5d29yZD5OZW9wbGFzbXMvZGlhZ25vc2lzLyplcGlkZW1pb2xvZ3kvbW9y
dGFsaXR5PC9rZXl3b3JkPjxrZXl3b3JkPlByZXZhbGVuY2U8L2tleXdvcmQ+PGtleXdvcmQ+Umlz
ayBGYWN0b3JzPC9rZXl3b3JkPjxrZXl3b3JkPlJ1cmFsIFBvcHVsYXRpb24vKnN0YXRpc3RpY3Mg
JmFtcDsgbnVtZXJpY2FsIGRhdGE8L2tleXdvcmQ+PGtleXdvcmQ+U2V4IERpc3RyaWJ1dGlvbjwv
a2V5d29yZD48a2V5d29yZD5TdG9tYWNoIE5lb3BsYXNtcy9lcGlkZW1pb2xvZ3k8L2tleXdvcmQ+
PGtleXdvcmQ+U3Vydml2YWwgUmF0ZTwva2V5d29yZD48a2V5d29yZD5VcmJhbiBQb3B1bGF0aW9u
LypzdGF0aXN0aWNzICZhbXA7IG51bWVyaWNhbCBkYXRhPC9rZXl3b3JkPjwva2V5d29yZHM+PGRh
dGVzPjx5ZWFyPjIwMTY8L3llYXI+PHB1Yi1kYXRlcz48ZGF0ZT5NYXItQXByPC9kYXRlPjwvcHVi
LWRhdGVzPjwvZGF0ZXM+PGlzYm4+MDAwNy05MjM1PC9pc2JuPjxhY2Nlc3Npb24tbnVtPjI2ODA4
MzQyPC9hY2Nlc3Npb24tbnVtPjx1cmxzPjwvdXJscz48ZWxlY3Ryb25pYy1yZXNvdXJjZS1udW0+
MTAuMzMyMi9jYWFjLjIxMzM4PC9lbGVjdHJvbmljLXJlc291cmNlLW51bT48cmVtb3RlLWRhdGFi
YXNlLXByb3ZpZGVyPk5sbTwvcmVtb3RlLWRhdGFiYXNlLXByb3ZpZGVyPjxsYW5ndWFnZT5lbmc8
L2xhbmd1YWdlPjwvcmVjb3JkPjwvQ2l0ZT48L0VuZE5vdGU+AG==
</w:fldData>
          </w:fldChar>
        </w:r>
        <w:r w:rsidR="0087670A" w:rsidRPr="00177558">
          <w:rPr>
            <w:rFonts w:cstheme="minorHAnsi"/>
            <w:color w:val="000000" w:themeColor="text1"/>
            <w:szCs w:val="20"/>
          </w:rPr>
          <w:instrText xml:space="preserve"> ADDIN EN.CITE </w:instrText>
        </w:r>
        <w:r w:rsidR="0087670A" w:rsidRPr="00177558">
          <w:rPr>
            <w:rFonts w:cstheme="minorHAnsi"/>
            <w:color w:val="000000" w:themeColor="text1"/>
            <w:szCs w:val="20"/>
          </w:rPr>
          <w:fldChar w:fldCharType="begin">
            <w:fldData xml:space="preserve">PEVuZE5vdGU+PENpdGU+PEF1dGhvcj5DaGVuPC9BdXRob3I+PFllYXI+MjAxNjwvWWVhcj48UmVj
TnVtPjI3Mjk8L1JlY051bT48RGlzcGxheVRleHQ+PHN0eWxlIGZhY2U9InN1cGVyc2NyaXB0Ij4x
PC9zdHlsZT48L0Rpc3BsYXlUZXh0PjxyZWNvcmQ+PHJlYy1udW1iZXI+MjcyOTwvcmVjLW51bWJl
cj48Zm9yZWlnbi1rZXlzPjxrZXkgYXBwPSJFTiIgZGItaWQ9ImZzYTI5ZndhYzUyMnJyZXgyZW01
ZHhyOHQwZmR6dHRhZXh4diI+MjcyOTwva2V5PjwvZm9yZWlnbi1rZXlzPjxyZWYtdHlwZSBuYW1l
PSJKb3VybmFsIEFydGljbGUiPjE3PC9yZWYtdHlwZT48Y29udHJpYnV0b3JzPjxhdXRob3JzPjxh
dXRob3I+Q2hlbiwgVy48L2F1dGhvcj48YXV0aG9yPlpoZW5nLCBSLjwvYXV0aG9yPjxhdXRob3I+
QmFhZGUsIFAuIEQuPC9hdXRob3I+PGF1dGhvcj5aaGFuZywgUy48L2F1dGhvcj48YXV0aG9yPlpl
bmcsIEguPC9hdXRob3I+PGF1dGhvcj5CcmF5LCBGLjwvYXV0aG9yPjxhdXRob3I+SmVtYWwsIEEu
PC9hdXRob3I+PGF1dGhvcj5ZdSwgWC4gUS48L2F1dGhvcj48YXV0aG9yPkhlLCBKLjwvYXV0aG9y
PjwvYXV0aG9ycz48L2NvbnRyaWJ1dG9ycz48YXV0aC1hZGRyZXNzPkRlcHV0eSBEaXJlY3Rvciwg
TmF0aW9uYWwgT2ZmaWNlIGZvciBDYW5jZXIgUHJldmVudGlvbiBhbmQgQ29udHJvbCwgTmF0aW9u
YWwgQ2FuY2VyIENlbnRlciwgQmVpamluZywgQ2hpbmEuJiN4RDtBc3NvY2lhdGUgUmVzZWFyY2hl
ciwgTmF0aW9uYWwgT2ZmaWNlIGZvciBDYW5jZXIgUHJldmVudGlvbiBhbmQgQ29udHJvbCwgTmF0
aW9uYWwgQ2FuY2VyIENlbnRlciwgQmVpamluZywgQ2hpbmEuJiN4RDtTZW5pb3IgUmVzZWFyY2gg
RmVsbG93LCBDYW5jZXIgQ291bmNpbCBRdWVlbnNsYW5kLCBCcmlzYmFuZSwgUXVlZW5zbGFuZCwg
QXVzdHJhbGlhLiYjeEQ7QXNzb2NpYXRlIFByb2Zlc3NvciwgTmF0aW9uYWwgT2ZmaWNlIGZvciBD
YW5jZXIgUHJldmVudGlvbiBhbmQgQ29udHJvbCwgTmF0aW9uYWwgQ2FuY2VyIENlbnRlciwgQmVp
amluZywgQ2hpbmEuJiN4RDtIZWFkLCBTZWN0aW9uIG9mIENhbmNlciBTdXJ2ZWlsbGFuY2UsIElu
dGVybmF0aW9uYWwgQWdlbmN5IGZvciBSZXNlYXJjaCBvbiBDYW5jZXIsIEx5b24sIEZyYW5jZS4m
I3hEO1ZpY2UgUHJlc2lkZW50LCBTdXJ2ZWlsbGFuY2UgYW5kIEhlYWx0aCBTZXJ2aWNlcyBSZXNl
YXJjaCBQcm9ncmFtLCBBbWVyaWNhbiBDYW5jZXIgU29jaWV0eSwgQXRsYW50YSwgR0EuJiN4RDtS
ZXNlYXJjaCBGZWxsb3csIENhbmNlciBDb3VuY2lsIE5ldyBTb3V0aCBXYWxlcywgU3lkbmV5LCBO
ZXcgU291dGggV2FsZXMsIEF1c3RyYWxpYS4mI3hEO0FkanVuY3QgTGVjdHVyZXIsIFN5ZG5leSBT
Y2hvb2wgb2YgUHVibGljIEhlYWx0aCwgVW5pdmVyc2l0eSBvZiBTeWRuZXksIFN5ZG5leSwgTmV3
IFNvdXRoIFdhbGVzLCBBdXN0cmFsaWEuJiN4RDtEaXJlY3RvciwgTmF0aW9uYWwgQ2FuY2VyIENl
bnRlciwgQmVpamluZywgQ2hpbmEuPC9hdXRoLWFkZHJlc3M+PHRpdGxlcz48dGl0bGU+Q2FuY2Vy
IHN0YXRpc3RpY3MgaW4gQ2hpbmEsIDIwMTU8L3RpdGxlPjxzZWNvbmRhcnktdGl0bGU+Q0EgQ2Fu
Y2VyIEogQ2xpbjwvc2Vjb25kYXJ5LXRpdGxlPjxhbHQtdGl0bGU+Q0E6IGEgY2FuY2VyIGpvdXJu
YWwgZm9yIGNsaW5pY2lhbnM8L2FsdC10aXRsZT48L3RpdGxlcz48cGVyaW9kaWNhbD48ZnVsbC10
aXRsZT5DQTogQSBDYW5jZXIgSm91cm5hbCBmb3IgQ2xpbmljaWFuczwvZnVsbC10aXRsZT48YWJi
ci0xPkNBIENhbmNlciBKLiBDbGluLjwvYWJici0xPjxhYmJyLTI+Q0EgQ2FuY2VyIEogQ2xpbjwv
YWJici0yPjwvcGVyaW9kaWNhbD48YWx0LXBlcmlvZGljYWw+PGZ1bGwtdGl0bGU+Q0E6IEEgQ2Fu
Y2VyIEpvdXJuYWwgZm9yIENsaW5pY2lhbnM8L2Z1bGwtdGl0bGU+PGFiYnItMT5DQSBDYW5jZXIg
Si4gQ2xpbi48L2FiYnItMT48YWJici0yPkNBIENhbmNlciBKIENsaW48L2FiYnItMj48L2FsdC1w
ZXJpb2RpY2FsPjxwYWdlcz4xMTUtMzI8L3BhZ2VzPjx2b2x1bWU+NjY8L3ZvbHVtZT48bnVtYmVy
PjI8L251bWJlcj48ZWRpdGlvbj4yMDE2LzAxLzI2PC9lZGl0aW9uPjxrZXl3b3Jkcz48a2V5d29y
ZD5BZHVsdDwva2V5d29yZD48a2V5d29yZD5BZ2VkPC9rZXl3b3JkPjxrZXl3b3JkPkNoaW5hL2Vw
aWRlbWlvbG9neTwva2V5d29yZD48a2V5d29yZD5Fc29waGFnZWFsIE5lb3BsYXNtcy9lcGlkZW1p
b2xvZ3k8L2tleXdvcmQ+PGtleXdvcmQ+RmVtYWxlPC9rZXl3b3JkPjxrZXl3b3JkPkh1bWFuczwv
a2V5d29yZD48a2V5d29yZD5JbmNpZGVuY2U8L2tleXdvcmQ+PGtleXdvcmQ+TGl2ZXIgTmVvcGxh
c21zL2VwaWRlbWlvbG9neTwva2V5d29yZD48a2V5d29yZD5MdW5nIE5lb3BsYXNtcy9lcGlkZW1p
b2xvZ3k8L2tleXdvcmQ+PGtleXdvcmQ+TWFsZTwva2V5d29yZD48a2V5d29yZD5NaWRkbGUgQWdl
ZDwva2V5d29yZD48a2V5d29yZD5OZW9wbGFzbXMvZGlhZ25vc2lzLyplcGlkZW1pb2xvZ3kvbW9y
dGFsaXR5PC9rZXl3b3JkPjxrZXl3b3JkPlByZXZhbGVuY2U8L2tleXdvcmQ+PGtleXdvcmQ+Umlz
ayBGYWN0b3JzPC9rZXl3b3JkPjxrZXl3b3JkPlJ1cmFsIFBvcHVsYXRpb24vKnN0YXRpc3RpY3Mg
JmFtcDsgbnVtZXJpY2FsIGRhdGE8L2tleXdvcmQ+PGtleXdvcmQ+U2V4IERpc3RyaWJ1dGlvbjwv
a2V5d29yZD48a2V5d29yZD5TdG9tYWNoIE5lb3BsYXNtcy9lcGlkZW1pb2xvZ3k8L2tleXdvcmQ+
PGtleXdvcmQ+U3Vydml2YWwgUmF0ZTwva2V5d29yZD48a2V5d29yZD5VcmJhbiBQb3B1bGF0aW9u
LypzdGF0aXN0aWNzICZhbXA7IG51bWVyaWNhbCBkYXRhPC9rZXl3b3JkPjwva2V5d29yZHM+PGRh
dGVzPjx5ZWFyPjIwMTY8L3llYXI+PHB1Yi1kYXRlcz48ZGF0ZT5NYXItQXByPC9kYXRlPjwvcHVi
LWRhdGVzPjwvZGF0ZXM+PGlzYm4+MDAwNy05MjM1PC9pc2JuPjxhY2Nlc3Npb24tbnVtPjI2ODA4
MzQyPC9hY2Nlc3Npb24tbnVtPjx1cmxzPjwvdXJscz48ZWxlY3Ryb25pYy1yZXNvdXJjZS1udW0+
MTAuMzMyMi9jYWFjLjIxMzM4PC9lbGVjdHJvbmljLXJlc291cmNlLW51bT48cmVtb3RlLWRhdGFi
YXNlLXByb3ZpZGVyPk5sbTwvcmVtb3RlLWRhdGFiYXNlLXByb3ZpZGVyPjxsYW5ndWFnZT5lbmc8
L2xhbmd1YWdlPjwvcmVjb3JkPjwvQ2l0ZT48L0VuZE5vdGU+AG==
</w:fldData>
          </w:fldChar>
        </w:r>
        <w:r w:rsidR="0087670A" w:rsidRPr="00177558">
          <w:rPr>
            <w:rFonts w:cstheme="minorHAnsi"/>
            <w:color w:val="000000" w:themeColor="text1"/>
            <w:szCs w:val="20"/>
          </w:rPr>
          <w:instrText xml:space="preserve"> ADDIN EN.CITE.DATA </w:instrText>
        </w:r>
        <w:r w:rsidR="0087670A" w:rsidRPr="00177558">
          <w:rPr>
            <w:rFonts w:cstheme="minorHAnsi"/>
            <w:color w:val="000000" w:themeColor="text1"/>
            <w:szCs w:val="20"/>
          </w:rPr>
        </w:r>
        <w:r w:rsidR="0087670A" w:rsidRPr="00177558">
          <w:rPr>
            <w:rFonts w:cstheme="minorHAnsi"/>
            <w:color w:val="000000" w:themeColor="text1"/>
            <w:szCs w:val="20"/>
          </w:rPr>
          <w:fldChar w:fldCharType="end"/>
        </w:r>
        <w:r w:rsidR="0087670A" w:rsidRPr="00177558">
          <w:rPr>
            <w:rFonts w:cstheme="minorHAnsi"/>
            <w:color w:val="000000" w:themeColor="text1"/>
            <w:szCs w:val="20"/>
          </w:rPr>
        </w:r>
        <w:r w:rsidR="0087670A" w:rsidRPr="00177558">
          <w:rPr>
            <w:rFonts w:cstheme="minorHAnsi"/>
            <w:color w:val="000000" w:themeColor="text1"/>
            <w:szCs w:val="20"/>
          </w:rPr>
          <w:fldChar w:fldCharType="separate"/>
        </w:r>
        <w:r w:rsidR="0087670A" w:rsidRPr="00177558">
          <w:rPr>
            <w:rFonts w:cstheme="minorHAnsi"/>
            <w:color w:val="000000" w:themeColor="text1"/>
            <w:szCs w:val="20"/>
            <w:vertAlign w:val="superscript"/>
          </w:rPr>
          <w:t>1</w:t>
        </w:r>
        <w:r w:rsidR="0087670A" w:rsidRPr="00177558">
          <w:rPr>
            <w:rFonts w:cstheme="minorHAnsi"/>
            <w:color w:val="000000" w:themeColor="text1"/>
            <w:szCs w:val="20"/>
          </w:rPr>
          <w:fldChar w:fldCharType="end"/>
        </w:r>
      </w:hyperlink>
      <w:r w:rsidRPr="00177558">
        <w:rPr>
          <w:rFonts w:cstheme="minorHAnsi"/>
          <w:color w:val="000000" w:themeColor="text1"/>
          <w:szCs w:val="20"/>
        </w:rPr>
        <w:t xml:space="preserve"> At present, </w:t>
      </w:r>
      <w:r w:rsidR="007E55D6" w:rsidRPr="00177558">
        <w:rPr>
          <w:rFonts w:cstheme="minorHAnsi"/>
          <w:color w:val="000000" w:themeColor="text1"/>
          <w:szCs w:val="20"/>
        </w:rPr>
        <w:t xml:space="preserve">timely </w:t>
      </w:r>
      <w:r w:rsidRPr="00177558">
        <w:rPr>
          <w:rFonts w:cstheme="minorHAnsi"/>
          <w:color w:val="000000" w:themeColor="text1"/>
          <w:szCs w:val="20"/>
        </w:rPr>
        <w:t xml:space="preserve">surgical resection remains the </w:t>
      </w:r>
      <w:r w:rsidR="007E55D6" w:rsidRPr="00177558">
        <w:rPr>
          <w:rFonts w:cstheme="minorHAnsi"/>
          <w:color w:val="000000" w:themeColor="text1"/>
          <w:szCs w:val="20"/>
        </w:rPr>
        <w:t>front-line therapy for</w:t>
      </w:r>
      <w:r w:rsidRPr="00177558">
        <w:rPr>
          <w:rFonts w:cstheme="minorHAnsi"/>
          <w:color w:val="000000" w:themeColor="text1"/>
          <w:szCs w:val="20"/>
        </w:rPr>
        <w:t xml:space="preserve"> non-small cell lung cancer (NSCLC).</w:t>
      </w:r>
      <w:hyperlink w:anchor="_ENREF_6_2" w:tooltip="Sullivan, 2015 #206" w:history="1">
        <w:r w:rsidR="0087670A" w:rsidRPr="00177558">
          <w:rPr>
            <w:rFonts w:cstheme="minorHAnsi"/>
            <w:color w:val="000000" w:themeColor="text1"/>
            <w:szCs w:val="20"/>
          </w:rPr>
          <w:fldChar w:fldCharType="begin">
            <w:fldData xml:space="preserve">PEVuZE5vdGU+PENpdGU+PEF1dGhvcj5TdWxsaXZhbjwvQXV0aG9yPjxZZWFyPjIwMTU8L1llYXI+
PFJlY051bT4yMDY8L1JlY051bT48RGlzcGxheVRleHQ+PHN0eWxlIGZhY2U9InN1cGVyc2NyaXB0
Ij4yPC9zdHlsZT48L0Rpc3BsYXlUZXh0PjxyZWNvcmQ+PHJlYy1udW1iZXI+MjA2PC9yZWMtbnVt
YmVyPjxmb3JlaWduLWtleXM+PGtleSBhcHA9IkVOIiBkYi1pZD0iMnJ2ZjAwdGRscDJ6ZHFlZDlw
ZHhmcjU2cHRwcnB3Mnp6YXRyIiB0aW1lc3RhbXA9IjE1OTcyODk1NDkiPjIwNjwva2V5PjwvZm9y
ZWlnbi1rZXlzPjxyZWYtdHlwZSBuYW1lPSJKb3VybmFsIEFydGljbGUiPjE3PC9yZWYtdHlwZT48
Y29udHJpYnV0b3JzPjxhdXRob3JzPjxhdXRob3I+U3VsbGl2YW4sIFIuPC9hdXRob3I+PGF1dGhv
cj5BbGF0aXNlLCBPLiBJLjwvYXV0aG9yPjxhdXRob3I+QW5kZXJzb24sIEIuIE8uPC9hdXRob3I+
PGF1dGhvcj5BdWRpc2lvLCBSLjwvYXV0aG9yPjxhdXRob3I+QXV0aWVyLCBQLjwvYXV0aG9yPjxh
dXRob3I+QWdnYXJ3YWwsIEEuPC9hdXRob3I+PGF1dGhvcj5CYWxjaCwgQy48L2F1dGhvcj48YXV0
aG9yPkJyZW5uYW4sIE0uIEYuPC9hdXRob3I+PGF1dGhvcj5EYXJlLCBBLjwvYXV0aG9yPjxhdXRo
b3I+RCZhcG9zO0NydXosIEEuPC9hdXRob3I+PGF1dGhvcj5FZ2dlcm1vbnQsIEEuIE0uPC9hdXRo
b3I+PGF1dGhvcj5GbGVtaW5nLCBLLjwvYXV0aG9yPjxhdXRob3I+R3VleWUsIFMuIE0uPC9hdXRo
b3I+PGF1dGhvcj5IYWdhbmRlciwgTC48L2F1dGhvcj48YXV0aG9yPkhlcnJlcmEsIEMuIEEuPC9h
dXRob3I+PGF1dGhvcj5Ib2xtZXIsIEguPC9hdXRob3I+PGF1dGhvcj5JbGJhd2ksIEEuIE0uPC9h
dXRob3I+PGF1dGhvcj5KYXJuaGVpbWVyLCBBLjwvYXV0aG9yPjxhdXRob3I+SmksIEouIEYuPC9h
dXRob3I+PGF1dGhvcj5LaW5naGFtLCBULiBQLjwvYXV0aG9yPjxhdXRob3I+TGliZXJtYW4sIEou
PC9hdXRob3I+PGF1dGhvcj5MZWF0aGVyLCBBLiBKLjwvYXV0aG9yPjxhdXRob3I+TWVhcmEsIEou
IEcuPC9hdXRob3I+PGF1dGhvcj5NdWtob3BhZGh5YXksIFMuPC9hdXRob3I+PGF1dGhvcj5NdXJ0
aHksIFMuIFMuPC9hdXRob3I+PGF1dGhvcj5PbWFyLCBTLjwvYXV0aG9yPjxhdXRob3I+UGFyaGFt
LCBHLiBQLjwvYXV0aG9yPjxhdXRob3I+UHJhbWVzaCwgQy4gUy48L2F1dGhvcj48YXV0aG9yPlJp
dmllbGxvLCBSLjwvYXV0aG9yPjxhdXRob3I+Um9kaW4sIEQuPC9hdXRob3I+PGF1dGhvcj5TYW50
aW5pLCBMLjwvYXV0aG9yPjxhdXRob3I+U2hyaWtoYW5kZSwgUy4gVi48L2F1dGhvcj48YXV0aG9y
PlNocmltZSwgTS48L2F1dGhvcj48YXV0aG9yPlRob21hcywgUi48L2F1dGhvcj48YXV0aG9yPlRz
dW5vZGEsIEEuIFQuPC9hdXRob3I+PGF1dGhvcj52YW4gZGUgVmVsZGUsIEMuPC9hdXRob3I+PGF1
dGhvcj5WZXJvbmVzaSwgVS48L2F1dGhvcj48YXV0aG9yPlZpamF5a3VtYXIsIEQuIEsuPC9hdXRo
b3I+PGF1dGhvcj5XYXR0ZXJzLCBELjwvYXV0aG9yPjxhdXRob3I+V2FuZywgUy48L2F1dGhvcj48
YXV0aG9yPld1LCBZLiBMLjwvYXV0aG9yPjxhdXRob3I+WmVpdG9uLCBNLjwvYXV0aG9yPjxhdXRo
b3I+UHVydXNob3RoYW0sIEEuPC9hdXRob3I+PC9hdXRob3JzPjwvY29udHJpYnV0b3JzPjxhdXRo
LWFkZHJlc3M+SW5zdGl0dXRlIG9mIENhbmNlciBQb2xpY3ksIEtpbmcmYXBvcztzIEhlYWx0aCBQ
YXJ0bmVycyBDb21wcmVoZW5zaXZlIENhbmNlciBDZW50cmUsIExvbmRvbiwgVUs7IEtpbmcmYXBv
cztzIENlbnRyZSBmb3IgR2xvYmFsIEhlYWx0aCwgS2luZyZhcG9zO3MgSGVhbHRoIFBhcnRuZXJz
IGFuZCBLaW5nJmFwb3M7cyBDb2xsZWdlIExvbmRvbiwgTG9uZG9uLCBVSy4gRWxlY3Ryb25pYyBh
ZGRyZXNzOiByaWNoYXJkLnN1bGxpdmFuQGtjbC5hYy51ay4mI3hEO09iYWZlbWkgQXdvbG93byBV
bml2ZXJzaXR5IFRlYWNoaW5nIEhvc3BpdGFscyBDb21wbGV4LCBJbGUgSWZlLCBOaWdlcmlhLiYj
eEQ7VW5pdmVyc2l0eSBvZiBXYXNoaW5ndG9uIFNjaG9vbCBvZiBNZWRpY2luZSwgU2VhdHRsZSwg
V0EsIFVTQTsgRnJlZCBIdXRjaGluc29uIENhbmNlciBSZXNlYXJjaCBDZW50ZXIsIFNlYXR0bGUs
IFdBLCBVU0EuJiN4RDtVbml2ZXJzaXR5IG9mIExpdmVycG9vbCwgTGl2ZXJwb29sLCBVSy4mI3hE
O0ludGVybmF0aW9uYWwgUHJldmVudGlvbiBSZXNlYXJjaCBJbnN0aXR1dGUsIEx5b24sIEZyYW5j
ZS4mI3hEO0luc3RpdHV0ZSBvZiBDYW5jZXIgUG9saWN5LCBLaW5nJmFwb3M7cyBIZWFsdGggUGFy
dG5lcnMgQ29tcHJlaGVuc2l2ZSBDYW5jZXIgQ2VudHJlLCBMb25kb24sIFVLOyBHdXkmYXBvcztz
IGFuZCBTdCBUaG9tYXMmYXBvczsgTkhTIEZvdW5kYXRpb24gVHJ1c3QsIExvbmRvbiwgVUs7IExv
bmRvbiBTY2hvb2wgb2YgSHlnaWVuZSAmYW1wOyBUcm9waWNhbCBNZWRpY2luZSwgTG9uZG9uLCBV
Sy4mI3hEO0RpdmlzaW9uIG9mIFN1cmdpY2FsIE9uY29sb2d5LCBEZXBhcnRtZW50IG9mIFN1cmdl
cnksIFVuaXZlcnNpdHkgb2YgVGV4YXMgU291dGh3ZXN0ZXJuIE1lZGljYWwgQ2VudGVyLCBEYWxs
YXMsIFRYLCBVU0EuJiN4RDtNZW1vcmlhbCBTbG9hbiBLZXR0ZXJpbmcgQ2FuY2VyIENlbnRlciwg
TmV3IFlvcmssIE5ZLCBVU0EuJiN4RDtDZW50cmUgZm9yIEdsb2JhbCBIZWFsdGggUmVzZWFyY2gs
IFN0IE1pY2hhZWwmYXBvcztzIEhvc3BpdGFsLCBUb3JvbnRvLCBPTiwgQ2FuYWRhOyBEZXBhcnRt
ZW50IG9mIFN1cmdlcnksIFVuaXZlcnNpdHkgb2YgVG9yb250bywgVG9yb250bywgT04sIENhbmFk
YS4mI3hEO0RlcGFydG1lbnQgb2YgU3VyZ2ljYWwgT25jb2xvZ3ksIFRhdGEgTWVtb3JpYWwgQ2Vu
dHJlLCBNdW1iYWksIE1haGFyYXNodHJhLCBJbmRpYS4mI3hEO0d1c3RhdmUgUm91c3N5IENhbmNl
ciBJbnN0aXR1dGUsIFZpbGxlanVpZiwgRnJhbmNlOyBVbml2ZXJzaXR5IFBhcmlzIFN1ZCwgT3Jz
YXksIEZyYW5jZS4mI3hEO0dyZWVuIFRlbXBsZXRvbiBDb2xsZWdlLCBVbml2ZXJzaXR5IG9mIE94
Zm9yZCwgT3hmb3JkLCBVSzsgT3hmb3JkIFVuaXZlcnNpdHkgSG9zcGl0YWxzIE5IUyBUcnVzdCwg
T3hmb3JkLCBVSy4mI3hEO1VuaXZlcnNpdHkgQ2hlaWtoIEFudGEgRGlvcCwgRGFrYXIsIFNlbmVn
YWw7IEdyYW5kIFlvZmYgR2VuZXJhbCBIb3NwaXRhbCwgRGFrYXIsIFNlbmVnYWwuJiN4RDtQYWVk
aWF0cmljIFN1cmdlcnkgYW5kIEdsb2JhbCBQYWVkaWF0cmljcywgRGVwYXJ0bWVudCBvZiBQYWVk
aWF0cmljcywgTHVuZCBVbml2ZXJzaXR5LCBMdW5kLCBTd2VkZW4uJiN4RDtDYWJpbmV0IG9mIHRo
ZSBNaW5pc3RlciwgTWluaXN0cnkgb2YgSGVhbHRoLCBTYW50aWFnbywgQ2hpbGU7IERlcGFydG1l
bnQgb2YgUHVibGljIEhlYWx0aCwgU2Nob29sIG9mIE1lZGljaW5lLCBQb250aWZpY2lhIFVuaXZl
cnNpZGFkIENhdMOzbGljYSwgU2FudGlhZ28sIENoaWxlLiYjeEQ7VW5pdmVyc2l0eSBvZiBUZXhh
cyBNRCBBbmRlcnNvbiBDYW5jZXIgQ2VudHJlLCBIb3VzdG9uLCBUWCwgVVNBOyBVbmlvbiBmb3Ig
SW50ZXJuYXRpb25hbCBDYW5jZXIgQ29udHJvbCwgR2VuZXZhLCBTd2l0emVybGFuZC4mI3hEO1Bh
ZWRpYXRyaWMgU3VyZ2VyeSBhbmQgR2xvYmFsIFBhZWRpYXRyaWNzLCBEZXBhcnRtZW50IG9mIFBh
ZWRpYXRyaWNzLCBMdW5kIFVuaXZlcnNpdHksIEx1bmQsIFN3ZWRlbjsgRGVwYXJ0bWVudCBvZiBD
bGluaWNhbCBTY2llbmNlcywgTHVuZCBVbml2ZXJzaXR5LCBMdW5kLCBTd2VkZW4uJiN4RDtQZWtp
bmcgVW5pdmVyc2l0eSBDYW5jZXIgSG9zcGl0YWwgYW5kIEluc3RpdHV0ZSwgQmVpamluZywgQ2hp
bmE7IENoaW5lc2UgQW50aS1DYW5jZXIgQXNzb2NpYXRpb24sIFRpYW5qaW4sIENoaW5hLiYjeEQ7
TWNDYWJlIENlbnRyZSBmb3IgTGF3IGFuZCBDYW5jZXIsIE1lbGJvdXJuZSwgVklDLCBBdXN0cmFs
aWEuJiN4RDtLaW5nJmFwb3M7cyBDZW50cmUgZm9yIEdsb2JhbCBIZWFsdGgsIEtpbmcmYXBvcztz
IEhlYWx0aCBQYXJ0bmVycyBhbmQgS2luZyZhcG9zO3MgQ29sbGVnZSBMb25kb24sIExvbmRvbiwg
VUsuJiN4RDtQcm9ncmFtIGluIEdsb2JhbCBTdXJnZXJ5IGFuZCBTb2NpYWwgQ2hhbmdlLCBCb3N0
b24gQ2hpbGRyZW4mYXBvcztzIEhvc3BpdGFsLCBIYXJ2YXJkIE1lZGljYWwgU2Nob29sLCBCb3N0
b24sIE1BLCBVU0EuJiN4RDtDZW50ZXIgZm9yIFN1cmdlcnkgYW5kIFB1YmxpYyBIZWFsdGgsIEJy
aWdoYW0gYW5kIFdvbWVuJmFwb3M7cyBIb3NwaXRhbCwgSGFydmFyZCBTY2hvb2wgb2YgUHVibGlj
IEhlYWx0aCwgQm9zdG9uLCBNQSwgVVNBOyBEZXBhcnRtZW50IG9mIEdlbmVyYWwgU3VyZ2VyeSwg
SW5kaWFuYSBVbml2ZXJzaXR5LCBCbG9vbWluZ3RvbiwgSU4sIFVTQS4mI3hEO0NhaXJvIFVuaXZl
cnNpdHksIENhaXJvLCBFZ3lwdC4mI3hEO0RlcGFydG1lbnQgb2YgT2JzdGV0cmljcyBhbmQgR3lu
ZWNvbG9neSwgTGluZWJlcmdlciBDb21wcmVoZW5zaXZlIENhbmNlciBDZW50ZXIsIFVuaXZlcnNp
dHkgb2YgTm9ydGggQ2Fyb2xpbmEsIENoYXBlbCBIaWxsLCBOQywgVVNBOyBVbml2ZXJzaXR5IG9m
IFphbWJpYSwgTHVzYWthLCBaYW1iaWEuJiN4RDtDZW50ZXIgZm9yIFN1cmdlcnkgYW5kIFB1Ymxp
YyBIZWFsdGgsIEJyaWdoYW0gYW5kIFdvbWVuJmFwb3M7cyBIb3NwaXRhbCwgSGFydmFyZCBTY2hv
b2wgb2YgUHVibGljIEhlYWx0aCwgQm9zdG9uLCBNQSwgVVNBLiYjeEQ7RGVwYXJ0bWVudCBvZiBS
YWRpYXRpb24gT25jb2xvZ3ksIFVuaXZlcnNpdHkgb2YgVG9yb250bywgVG9yb250bywgT04sIENh
bmFkYS4mI3hEO0lOQ0EgKEJyYXppbGlhbiBOYXRpb25hbCBDYW5jZXIgSW5zdGl0dXRlKSwgUmlv
IGRlIEphbmVpcm8sIEJyYXppbC4mI3hEO0RlcGFydG1lbnQgb2YgSGVhbHRoICZhbXA7IEh1bWFu
IFNlcnZpY2VzLCBNZWxib3VybmUsIFZJQywgQXVzdHJhbGlhLiYjeEQ7R3luZS1PbmNvbG9neSBE
ZXBhcnRtZW50LCBCYXJyZXRvcyBDYW5jZXIgSG9zcGl0YWwsIEJhcnJldG9zLCBCcmF6aWwuJiN4
RDtEZXBhcnRtZW50IG9mIFN1cmdpY2FsIE9uY29sb2d5LCBFbmRvY3JpbmUgYW5kIEdhc3Ryb2lu
dGVzdGluYWwgU3VyZ2VyeSwgTGVpZGVuIFVuaXZlcnNpdHkgTWVkaWNhbCBDZW50cmUsIExlaWRl
biwgTmV0aGVybGFuZHMuJiN4RDtFdXJvcGVhbiBJbnN0aXR1dGUgb2YgT25jb2xvZ3ksIE1pbGFu
LCBJdGFseS4mI3hEO0RlcGFydG1lbnQgb2YgR3luYWVjb2xvZ2ljYWwgT25jb2xvZ3ksIEFtcml0
YSBJbnN0aXR1dGUgb2YgTWVkaWNhbCBTY2llbmNlcyBhbmQgUmVzZWFyY2ggQ2VudHJlLCBBbXJp
dGEgVmlzaHdhIFZpZHlhcGVldGhhbSwgS29jaGksIEtlcmFsYSwgSW5kaWEuJiN4RDtEZWFraW4g
VW5pdmVyc2l0eSwgR2VlbG9uZywgVklDLCBBdXN0cmFsaWE7IEJhcndvbiBIZWFsdGgsIEdlZWxv
bmcsIFZJQywgQXVzdHJhbGlhLiYjeEQ7UGVraW5nIFVuaXZlcnNpdHkgUGVvcGxlJmFwb3M7cyBI
b3NwaXRhbCwgQmVpamluZywgQ2hpbmE7IENoaW5lc2UgQ29sbGVnZSBvZiBTdXJnZW9ucywgQmVp
amluZywgQ2hpbmEuJiN4RDtHdWFuZ2RvbmcgTHVuZyBDYW5jZXIgSW5zdGl0dXRlLCBHdWFuZ2Rv
bmcgR2VuZXJhbCBIb3NwaXRhbCwgR3Vhbmd6aG91LCBDaGluYTsgR3Vhbmdkb25nIEFjYWRlbXkg
b2YgTWVkaWNhbCBTY2llbmNlcywgR3Vhbmd6aG91LCBDaGluYTsgQ2hpbmVzZSBTb2NpZXR5IG9m
IENsaW5pY2FsIE9uY29sb2d5LCBCZWlqaW5nLCBDaGluYS4mI3hEO1NhZGVxIEluc3RpdHV0ZSwg
VHJpcG9saSwgTGlieWE7IFRyYXVtYSBhbmQgT3J0aG9wYWVkaWMgUm90YXRpb24sIE5vcnRoLVdl
c3QgRGVhbmVyeSwgTWFuY2hlc3RlciwgVUsuJiN4RDtJbnN0aXR1dGUgb2YgQ2FuY2VyIFBvbGlj
eSwgS2luZyZhcG9zO3MgSGVhbHRoIFBhcnRuZXJzIENvbXByZWhlbnNpdmUgQ2FuY2VyIENlbnRy
ZSwgTG9uZG9uLCBVSzsgS2luZyZhcG9zO3MgQ2VudHJlIGZvciBHbG9iYWwgSGVhbHRoLCBLaW5n
JmFwb3M7cyBIZWFsdGggUGFydG5lcnMgYW5kIEtpbmcmYXBvcztzIENvbGxlZ2UgTG9uZG9uLCBM
b25kb24sIFVLOyBHdXkmYXBvcztzIGFuZCBTdCBUaG9tYXMmYXBvczsgTkhTIEZvdW5kYXRpb24g
VHJ1c3QsIExvbmRvbiwgVUsuPC9hdXRoLWFkZHJlc3M+PHRpdGxlcz48dGl0bGU+R2xvYmFsIGNh
bmNlciBzdXJnZXJ5OiBkZWxpdmVyaW5nIHNhZmUsIGFmZm9yZGFibGUsIGFuZCB0aW1lbHkgY2Fu
Y2VyIHN1cmdlcnk8L3RpdGxlPjxzZWNvbmRhcnktdGl0bGU+TGFuY2V0IE9uY29sPC9zZWNvbmRh
cnktdGl0bGU+PC90aXRsZXM+PHBlcmlvZGljYWw+PGZ1bGwtdGl0bGU+TGFuY2V0IE9uY29sPC9m
dWxsLXRpdGxlPjwvcGVyaW9kaWNhbD48cGFnZXM+MTE5My0yMjQ8L3BhZ2VzPjx2b2x1bWU+MTY8
L3ZvbHVtZT48bnVtYmVyPjExPC9udW1iZXI+PGVkaXRpb24+MjAxNS8xMC8wMzwvZWRpdGlvbj48
a2V5d29yZHM+PGtleXdvcmQ+KkRlbGl2ZXJ5IG9mIEhlYWx0aCBDYXJlPC9rZXl3b3JkPjxrZXl3
b3JkPkdsb2JhbCBIZWFsdGg8L2tleXdvcmQ+PGtleXdvcmQ+KkhlYWx0aCBTZXJ2aWNlcyBOZWVk
cyBhbmQgRGVtYW5kPC9rZXl3b3JkPjxrZXl3b3JkPkh1bWFuczwva2V5d29yZD48a2V5d29yZD5O
ZW9wbGFzbXMvKnN1cmdlcnk8L2tleXdvcmQ+PC9rZXl3b3Jkcz48ZGF0ZXM+PHllYXI+MjAxNTwv
eWVhcj48cHViLWRhdGVzPjxkYXRlPlNlcDwvZGF0ZT48L3B1Yi1kYXRlcz48L2RhdGVzPjxpc2Ju
PjE0NzAtMjA0NTwvaXNibj48YWNjZXNzaW9uLW51bT4yNjQyNzM2MzwvYWNjZXNzaW9uLW51bT48
dXJscz48L3VybHM+PGVsZWN0cm9uaWMtcmVzb3VyY2UtbnVtPjEwLjEwMTYvczE0NzAtMjA0NSgx
NSkwMDIyMy01PC9lbGVjdHJvbmljLXJlc291cmNlLW51bT48cmVtb3RlLWRhdGFiYXNlLXByb3Zp
ZGVyPk5MTTwvcmVtb3RlLWRhdGFiYXNlLXByb3ZpZGVyPjxsYW5ndWFnZT5lbmc8L2xhbmd1YWdl
PjwvcmVjb3JkPjwvQ2l0ZT48L0VuZE5vdGU+AG==
</w:fldData>
          </w:fldChar>
        </w:r>
        <w:r w:rsidR="0087670A" w:rsidRPr="00177558">
          <w:rPr>
            <w:rFonts w:cstheme="minorHAnsi"/>
            <w:color w:val="000000" w:themeColor="text1"/>
            <w:szCs w:val="20"/>
          </w:rPr>
          <w:instrText xml:space="preserve"> ADDIN EN.CITE </w:instrText>
        </w:r>
        <w:r w:rsidR="0087670A" w:rsidRPr="00177558">
          <w:rPr>
            <w:rFonts w:cstheme="minorHAnsi"/>
            <w:color w:val="000000" w:themeColor="text1"/>
            <w:szCs w:val="20"/>
          </w:rPr>
          <w:fldChar w:fldCharType="begin">
            <w:fldData xml:space="preserve">PEVuZE5vdGU+PENpdGU+PEF1dGhvcj5TdWxsaXZhbjwvQXV0aG9yPjxZZWFyPjIwMTU8L1llYXI+
PFJlY051bT4yMDY8L1JlY051bT48RGlzcGxheVRleHQ+PHN0eWxlIGZhY2U9InN1cGVyc2NyaXB0
Ij4yPC9zdHlsZT48L0Rpc3BsYXlUZXh0PjxyZWNvcmQ+PHJlYy1udW1iZXI+MjA2PC9yZWMtbnVt
YmVyPjxmb3JlaWduLWtleXM+PGtleSBhcHA9IkVOIiBkYi1pZD0iMnJ2ZjAwdGRscDJ6ZHFlZDlw
ZHhmcjU2cHRwcnB3Mnp6YXRyIiB0aW1lc3RhbXA9IjE1OTcyODk1NDkiPjIwNjwva2V5PjwvZm9y
ZWlnbi1rZXlzPjxyZWYtdHlwZSBuYW1lPSJKb3VybmFsIEFydGljbGUiPjE3PC9yZWYtdHlwZT48
Y29udHJpYnV0b3JzPjxhdXRob3JzPjxhdXRob3I+U3VsbGl2YW4sIFIuPC9hdXRob3I+PGF1dGhv
cj5BbGF0aXNlLCBPLiBJLjwvYXV0aG9yPjxhdXRob3I+QW5kZXJzb24sIEIuIE8uPC9hdXRob3I+
PGF1dGhvcj5BdWRpc2lvLCBSLjwvYXV0aG9yPjxhdXRob3I+QXV0aWVyLCBQLjwvYXV0aG9yPjxh
dXRob3I+QWdnYXJ3YWwsIEEuPC9hdXRob3I+PGF1dGhvcj5CYWxjaCwgQy48L2F1dGhvcj48YXV0
aG9yPkJyZW5uYW4sIE0uIEYuPC9hdXRob3I+PGF1dGhvcj5EYXJlLCBBLjwvYXV0aG9yPjxhdXRo
b3I+RCZhcG9zO0NydXosIEEuPC9hdXRob3I+PGF1dGhvcj5FZ2dlcm1vbnQsIEEuIE0uPC9hdXRo
b3I+PGF1dGhvcj5GbGVtaW5nLCBLLjwvYXV0aG9yPjxhdXRob3I+R3VleWUsIFMuIE0uPC9hdXRo
b3I+PGF1dGhvcj5IYWdhbmRlciwgTC48L2F1dGhvcj48YXV0aG9yPkhlcnJlcmEsIEMuIEEuPC9h
dXRob3I+PGF1dGhvcj5Ib2xtZXIsIEguPC9hdXRob3I+PGF1dGhvcj5JbGJhd2ksIEEuIE0uPC9h
dXRob3I+PGF1dGhvcj5KYXJuaGVpbWVyLCBBLjwvYXV0aG9yPjxhdXRob3I+SmksIEouIEYuPC9h
dXRob3I+PGF1dGhvcj5LaW5naGFtLCBULiBQLjwvYXV0aG9yPjxhdXRob3I+TGliZXJtYW4sIEou
PC9hdXRob3I+PGF1dGhvcj5MZWF0aGVyLCBBLiBKLjwvYXV0aG9yPjxhdXRob3I+TWVhcmEsIEou
IEcuPC9hdXRob3I+PGF1dGhvcj5NdWtob3BhZGh5YXksIFMuPC9hdXRob3I+PGF1dGhvcj5NdXJ0
aHksIFMuIFMuPC9hdXRob3I+PGF1dGhvcj5PbWFyLCBTLjwvYXV0aG9yPjxhdXRob3I+UGFyaGFt
LCBHLiBQLjwvYXV0aG9yPjxhdXRob3I+UHJhbWVzaCwgQy4gUy48L2F1dGhvcj48YXV0aG9yPlJp
dmllbGxvLCBSLjwvYXV0aG9yPjxhdXRob3I+Um9kaW4sIEQuPC9hdXRob3I+PGF1dGhvcj5TYW50
aW5pLCBMLjwvYXV0aG9yPjxhdXRob3I+U2hyaWtoYW5kZSwgUy4gVi48L2F1dGhvcj48YXV0aG9y
PlNocmltZSwgTS48L2F1dGhvcj48YXV0aG9yPlRob21hcywgUi48L2F1dGhvcj48YXV0aG9yPlRz
dW5vZGEsIEEuIFQuPC9hdXRob3I+PGF1dGhvcj52YW4gZGUgVmVsZGUsIEMuPC9hdXRob3I+PGF1
dGhvcj5WZXJvbmVzaSwgVS48L2F1dGhvcj48YXV0aG9yPlZpamF5a3VtYXIsIEQuIEsuPC9hdXRo
b3I+PGF1dGhvcj5XYXR0ZXJzLCBELjwvYXV0aG9yPjxhdXRob3I+V2FuZywgUy48L2F1dGhvcj48
YXV0aG9yPld1LCBZLiBMLjwvYXV0aG9yPjxhdXRob3I+WmVpdG9uLCBNLjwvYXV0aG9yPjxhdXRo
b3I+UHVydXNob3RoYW0sIEEuPC9hdXRob3I+PC9hdXRob3JzPjwvY29udHJpYnV0b3JzPjxhdXRo
LWFkZHJlc3M+SW5zdGl0dXRlIG9mIENhbmNlciBQb2xpY3ksIEtpbmcmYXBvcztzIEhlYWx0aCBQ
YXJ0bmVycyBDb21wcmVoZW5zaXZlIENhbmNlciBDZW50cmUsIExvbmRvbiwgVUs7IEtpbmcmYXBv
cztzIENlbnRyZSBmb3IgR2xvYmFsIEhlYWx0aCwgS2luZyZhcG9zO3MgSGVhbHRoIFBhcnRuZXJz
IGFuZCBLaW5nJmFwb3M7cyBDb2xsZWdlIExvbmRvbiwgTG9uZG9uLCBVSy4gRWxlY3Ryb25pYyBh
ZGRyZXNzOiByaWNoYXJkLnN1bGxpdmFuQGtjbC5hYy51ay4mI3hEO09iYWZlbWkgQXdvbG93byBV
bml2ZXJzaXR5IFRlYWNoaW5nIEhvc3BpdGFscyBDb21wbGV4LCBJbGUgSWZlLCBOaWdlcmlhLiYj
eEQ7VW5pdmVyc2l0eSBvZiBXYXNoaW5ndG9uIFNjaG9vbCBvZiBNZWRpY2luZSwgU2VhdHRsZSwg
V0EsIFVTQTsgRnJlZCBIdXRjaGluc29uIENhbmNlciBSZXNlYXJjaCBDZW50ZXIsIFNlYXR0bGUs
IFdBLCBVU0EuJiN4RDtVbml2ZXJzaXR5IG9mIExpdmVycG9vbCwgTGl2ZXJwb29sLCBVSy4mI3hE
O0ludGVybmF0aW9uYWwgUHJldmVudGlvbiBSZXNlYXJjaCBJbnN0aXR1dGUsIEx5b24sIEZyYW5j
ZS4mI3hEO0luc3RpdHV0ZSBvZiBDYW5jZXIgUG9saWN5LCBLaW5nJmFwb3M7cyBIZWFsdGggUGFy
dG5lcnMgQ29tcHJlaGVuc2l2ZSBDYW5jZXIgQ2VudHJlLCBMb25kb24sIFVLOyBHdXkmYXBvcztz
IGFuZCBTdCBUaG9tYXMmYXBvczsgTkhTIEZvdW5kYXRpb24gVHJ1c3QsIExvbmRvbiwgVUs7IExv
bmRvbiBTY2hvb2wgb2YgSHlnaWVuZSAmYW1wOyBUcm9waWNhbCBNZWRpY2luZSwgTG9uZG9uLCBV
Sy4mI3hEO0RpdmlzaW9uIG9mIFN1cmdpY2FsIE9uY29sb2d5LCBEZXBhcnRtZW50IG9mIFN1cmdl
cnksIFVuaXZlcnNpdHkgb2YgVGV4YXMgU291dGh3ZXN0ZXJuIE1lZGljYWwgQ2VudGVyLCBEYWxs
YXMsIFRYLCBVU0EuJiN4RDtNZW1vcmlhbCBTbG9hbiBLZXR0ZXJpbmcgQ2FuY2VyIENlbnRlciwg
TmV3IFlvcmssIE5ZLCBVU0EuJiN4RDtDZW50cmUgZm9yIEdsb2JhbCBIZWFsdGggUmVzZWFyY2gs
IFN0IE1pY2hhZWwmYXBvcztzIEhvc3BpdGFsLCBUb3JvbnRvLCBPTiwgQ2FuYWRhOyBEZXBhcnRt
ZW50IG9mIFN1cmdlcnksIFVuaXZlcnNpdHkgb2YgVG9yb250bywgVG9yb250bywgT04sIENhbmFk
YS4mI3hEO0RlcGFydG1lbnQgb2YgU3VyZ2ljYWwgT25jb2xvZ3ksIFRhdGEgTWVtb3JpYWwgQ2Vu
dHJlLCBNdW1iYWksIE1haGFyYXNodHJhLCBJbmRpYS4mI3hEO0d1c3RhdmUgUm91c3N5IENhbmNl
ciBJbnN0aXR1dGUsIFZpbGxlanVpZiwgRnJhbmNlOyBVbml2ZXJzaXR5IFBhcmlzIFN1ZCwgT3Jz
YXksIEZyYW5jZS4mI3hEO0dyZWVuIFRlbXBsZXRvbiBDb2xsZWdlLCBVbml2ZXJzaXR5IG9mIE94
Zm9yZCwgT3hmb3JkLCBVSzsgT3hmb3JkIFVuaXZlcnNpdHkgSG9zcGl0YWxzIE5IUyBUcnVzdCwg
T3hmb3JkLCBVSy4mI3hEO1VuaXZlcnNpdHkgQ2hlaWtoIEFudGEgRGlvcCwgRGFrYXIsIFNlbmVn
YWw7IEdyYW5kIFlvZmYgR2VuZXJhbCBIb3NwaXRhbCwgRGFrYXIsIFNlbmVnYWwuJiN4RDtQYWVk
aWF0cmljIFN1cmdlcnkgYW5kIEdsb2JhbCBQYWVkaWF0cmljcywgRGVwYXJ0bWVudCBvZiBQYWVk
aWF0cmljcywgTHVuZCBVbml2ZXJzaXR5LCBMdW5kLCBTd2VkZW4uJiN4RDtDYWJpbmV0IG9mIHRo
ZSBNaW5pc3RlciwgTWluaXN0cnkgb2YgSGVhbHRoLCBTYW50aWFnbywgQ2hpbGU7IERlcGFydG1l
bnQgb2YgUHVibGljIEhlYWx0aCwgU2Nob29sIG9mIE1lZGljaW5lLCBQb250aWZpY2lhIFVuaXZl
cnNpZGFkIENhdMOzbGljYSwgU2FudGlhZ28sIENoaWxlLiYjeEQ7VW5pdmVyc2l0eSBvZiBUZXhh
cyBNRCBBbmRlcnNvbiBDYW5jZXIgQ2VudHJlLCBIb3VzdG9uLCBUWCwgVVNBOyBVbmlvbiBmb3Ig
SW50ZXJuYXRpb25hbCBDYW5jZXIgQ29udHJvbCwgR2VuZXZhLCBTd2l0emVybGFuZC4mI3hEO1Bh
ZWRpYXRyaWMgU3VyZ2VyeSBhbmQgR2xvYmFsIFBhZWRpYXRyaWNzLCBEZXBhcnRtZW50IG9mIFBh
ZWRpYXRyaWNzLCBMdW5kIFVuaXZlcnNpdHksIEx1bmQsIFN3ZWRlbjsgRGVwYXJ0bWVudCBvZiBD
bGluaWNhbCBTY2llbmNlcywgTHVuZCBVbml2ZXJzaXR5LCBMdW5kLCBTd2VkZW4uJiN4RDtQZWtp
bmcgVW5pdmVyc2l0eSBDYW5jZXIgSG9zcGl0YWwgYW5kIEluc3RpdHV0ZSwgQmVpamluZywgQ2hp
bmE7IENoaW5lc2UgQW50aS1DYW5jZXIgQXNzb2NpYXRpb24sIFRpYW5qaW4sIENoaW5hLiYjeEQ7
TWNDYWJlIENlbnRyZSBmb3IgTGF3IGFuZCBDYW5jZXIsIE1lbGJvdXJuZSwgVklDLCBBdXN0cmFs
aWEuJiN4RDtLaW5nJmFwb3M7cyBDZW50cmUgZm9yIEdsb2JhbCBIZWFsdGgsIEtpbmcmYXBvcztz
IEhlYWx0aCBQYXJ0bmVycyBhbmQgS2luZyZhcG9zO3MgQ29sbGVnZSBMb25kb24sIExvbmRvbiwg
VUsuJiN4RDtQcm9ncmFtIGluIEdsb2JhbCBTdXJnZXJ5IGFuZCBTb2NpYWwgQ2hhbmdlLCBCb3N0
b24gQ2hpbGRyZW4mYXBvcztzIEhvc3BpdGFsLCBIYXJ2YXJkIE1lZGljYWwgU2Nob29sLCBCb3N0
b24sIE1BLCBVU0EuJiN4RDtDZW50ZXIgZm9yIFN1cmdlcnkgYW5kIFB1YmxpYyBIZWFsdGgsIEJy
aWdoYW0gYW5kIFdvbWVuJmFwb3M7cyBIb3NwaXRhbCwgSGFydmFyZCBTY2hvb2wgb2YgUHVibGlj
IEhlYWx0aCwgQm9zdG9uLCBNQSwgVVNBOyBEZXBhcnRtZW50IG9mIEdlbmVyYWwgU3VyZ2VyeSwg
SW5kaWFuYSBVbml2ZXJzaXR5LCBCbG9vbWluZ3RvbiwgSU4sIFVTQS4mI3hEO0NhaXJvIFVuaXZl
cnNpdHksIENhaXJvLCBFZ3lwdC4mI3hEO0RlcGFydG1lbnQgb2YgT2JzdGV0cmljcyBhbmQgR3lu
ZWNvbG9neSwgTGluZWJlcmdlciBDb21wcmVoZW5zaXZlIENhbmNlciBDZW50ZXIsIFVuaXZlcnNp
dHkgb2YgTm9ydGggQ2Fyb2xpbmEsIENoYXBlbCBIaWxsLCBOQywgVVNBOyBVbml2ZXJzaXR5IG9m
IFphbWJpYSwgTHVzYWthLCBaYW1iaWEuJiN4RDtDZW50ZXIgZm9yIFN1cmdlcnkgYW5kIFB1Ymxp
YyBIZWFsdGgsIEJyaWdoYW0gYW5kIFdvbWVuJmFwb3M7cyBIb3NwaXRhbCwgSGFydmFyZCBTY2hv
b2wgb2YgUHVibGljIEhlYWx0aCwgQm9zdG9uLCBNQSwgVVNBLiYjeEQ7RGVwYXJ0bWVudCBvZiBS
YWRpYXRpb24gT25jb2xvZ3ksIFVuaXZlcnNpdHkgb2YgVG9yb250bywgVG9yb250bywgT04sIENh
bmFkYS4mI3hEO0lOQ0EgKEJyYXppbGlhbiBOYXRpb25hbCBDYW5jZXIgSW5zdGl0dXRlKSwgUmlv
IGRlIEphbmVpcm8sIEJyYXppbC4mI3hEO0RlcGFydG1lbnQgb2YgSGVhbHRoICZhbXA7IEh1bWFu
IFNlcnZpY2VzLCBNZWxib3VybmUsIFZJQywgQXVzdHJhbGlhLiYjeEQ7R3luZS1PbmNvbG9neSBE
ZXBhcnRtZW50LCBCYXJyZXRvcyBDYW5jZXIgSG9zcGl0YWwsIEJhcnJldG9zLCBCcmF6aWwuJiN4
RDtEZXBhcnRtZW50IG9mIFN1cmdpY2FsIE9uY29sb2d5LCBFbmRvY3JpbmUgYW5kIEdhc3Ryb2lu
dGVzdGluYWwgU3VyZ2VyeSwgTGVpZGVuIFVuaXZlcnNpdHkgTWVkaWNhbCBDZW50cmUsIExlaWRl
biwgTmV0aGVybGFuZHMuJiN4RDtFdXJvcGVhbiBJbnN0aXR1dGUgb2YgT25jb2xvZ3ksIE1pbGFu
LCBJdGFseS4mI3hEO0RlcGFydG1lbnQgb2YgR3luYWVjb2xvZ2ljYWwgT25jb2xvZ3ksIEFtcml0
YSBJbnN0aXR1dGUgb2YgTWVkaWNhbCBTY2llbmNlcyBhbmQgUmVzZWFyY2ggQ2VudHJlLCBBbXJp
dGEgVmlzaHdhIFZpZHlhcGVldGhhbSwgS29jaGksIEtlcmFsYSwgSW5kaWEuJiN4RDtEZWFraW4g
VW5pdmVyc2l0eSwgR2VlbG9uZywgVklDLCBBdXN0cmFsaWE7IEJhcndvbiBIZWFsdGgsIEdlZWxv
bmcsIFZJQywgQXVzdHJhbGlhLiYjeEQ7UGVraW5nIFVuaXZlcnNpdHkgUGVvcGxlJmFwb3M7cyBI
b3NwaXRhbCwgQmVpamluZywgQ2hpbmE7IENoaW5lc2UgQ29sbGVnZSBvZiBTdXJnZW9ucywgQmVp
amluZywgQ2hpbmEuJiN4RDtHdWFuZ2RvbmcgTHVuZyBDYW5jZXIgSW5zdGl0dXRlLCBHdWFuZ2Rv
bmcgR2VuZXJhbCBIb3NwaXRhbCwgR3Vhbmd6aG91LCBDaGluYTsgR3Vhbmdkb25nIEFjYWRlbXkg
b2YgTWVkaWNhbCBTY2llbmNlcywgR3Vhbmd6aG91LCBDaGluYTsgQ2hpbmVzZSBTb2NpZXR5IG9m
IENsaW5pY2FsIE9uY29sb2d5LCBCZWlqaW5nLCBDaGluYS4mI3hEO1NhZGVxIEluc3RpdHV0ZSwg
VHJpcG9saSwgTGlieWE7IFRyYXVtYSBhbmQgT3J0aG9wYWVkaWMgUm90YXRpb24sIE5vcnRoLVdl
c3QgRGVhbmVyeSwgTWFuY2hlc3RlciwgVUsuJiN4RDtJbnN0aXR1dGUgb2YgQ2FuY2VyIFBvbGlj
eSwgS2luZyZhcG9zO3MgSGVhbHRoIFBhcnRuZXJzIENvbXByZWhlbnNpdmUgQ2FuY2VyIENlbnRy
ZSwgTG9uZG9uLCBVSzsgS2luZyZhcG9zO3MgQ2VudHJlIGZvciBHbG9iYWwgSGVhbHRoLCBLaW5n
JmFwb3M7cyBIZWFsdGggUGFydG5lcnMgYW5kIEtpbmcmYXBvcztzIENvbGxlZ2UgTG9uZG9uLCBM
b25kb24sIFVLOyBHdXkmYXBvcztzIGFuZCBTdCBUaG9tYXMmYXBvczsgTkhTIEZvdW5kYXRpb24g
VHJ1c3QsIExvbmRvbiwgVUsuPC9hdXRoLWFkZHJlc3M+PHRpdGxlcz48dGl0bGU+R2xvYmFsIGNh
bmNlciBzdXJnZXJ5OiBkZWxpdmVyaW5nIHNhZmUsIGFmZm9yZGFibGUsIGFuZCB0aW1lbHkgY2Fu
Y2VyIHN1cmdlcnk8L3RpdGxlPjxzZWNvbmRhcnktdGl0bGU+TGFuY2V0IE9uY29sPC9zZWNvbmRh
cnktdGl0bGU+PC90aXRsZXM+PHBlcmlvZGljYWw+PGZ1bGwtdGl0bGU+TGFuY2V0IE9uY29sPC9m
dWxsLXRpdGxlPjwvcGVyaW9kaWNhbD48cGFnZXM+MTE5My0yMjQ8L3BhZ2VzPjx2b2x1bWU+MTY8
L3ZvbHVtZT48bnVtYmVyPjExPC9udW1iZXI+PGVkaXRpb24+MjAxNS8xMC8wMzwvZWRpdGlvbj48
a2V5d29yZHM+PGtleXdvcmQ+KkRlbGl2ZXJ5IG9mIEhlYWx0aCBDYXJlPC9rZXl3b3JkPjxrZXl3
b3JkPkdsb2JhbCBIZWFsdGg8L2tleXdvcmQ+PGtleXdvcmQ+KkhlYWx0aCBTZXJ2aWNlcyBOZWVk
cyBhbmQgRGVtYW5kPC9rZXl3b3JkPjxrZXl3b3JkPkh1bWFuczwva2V5d29yZD48a2V5d29yZD5O
ZW9wbGFzbXMvKnN1cmdlcnk8L2tleXdvcmQ+PC9rZXl3b3Jkcz48ZGF0ZXM+PHllYXI+MjAxNTwv
eWVhcj48cHViLWRhdGVzPjxkYXRlPlNlcDwvZGF0ZT48L3B1Yi1kYXRlcz48L2RhdGVzPjxpc2Ju
PjE0NzAtMjA0NTwvaXNibj48YWNjZXNzaW9uLW51bT4yNjQyNzM2MzwvYWNjZXNzaW9uLW51bT48
dXJscz48L3VybHM+PGVsZWN0cm9uaWMtcmVzb3VyY2UtbnVtPjEwLjEwMTYvczE0NzAtMjA0NSgx
NSkwMDIyMy01PC9lbGVjdHJvbmljLXJlc291cmNlLW51bT48cmVtb3RlLWRhdGFiYXNlLXByb3Zp
ZGVyPk5MTTwvcmVtb3RlLWRhdGFiYXNlLXByb3ZpZGVyPjxsYW5ndWFnZT5lbmc8L2xhbmd1YWdl
PjwvcmVjb3JkPjwvQ2l0ZT48L0VuZE5vdGU+AG==
</w:fldData>
          </w:fldChar>
        </w:r>
        <w:r w:rsidR="0087670A" w:rsidRPr="00177558">
          <w:rPr>
            <w:rFonts w:cstheme="minorHAnsi"/>
            <w:color w:val="000000" w:themeColor="text1"/>
            <w:szCs w:val="20"/>
          </w:rPr>
          <w:instrText xml:space="preserve"> ADDIN EN.CITE.DATA </w:instrText>
        </w:r>
        <w:r w:rsidR="0087670A" w:rsidRPr="00177558">
          <w:rPr>
            <w:rFonts w:cstheme="minorHAnsi"/>
            <w:color w:val="000000" w:themeColor="text1"/>
            <w:szCs w:val="20"/>
          </w:rPr>
        </w:r>
        <w:r w:rsidR="0087670A" w:rsidRPr="00177558">
          <w:rPr>
            <w:rFonts w:cstheme="minorHAnsi"/>
            <w:color w:val="000000" w:themeColor="text1"/>
            <w:szCs w:val="20"/>
          </w:rPr>
          <w:fldChar w:fldCharType="end"/>
        </w:r>
        <w:r w:rsidR="0087670A" w:rsidRPr="00177558">
          <w:rPr>
            <w:rFonts w:cstheme="minorHAnsi"/>
            <w:color w:val="000000" w:themeColor="text1"/>
            <w:szCs w:val="20"/>
          </w:rPr>
        </w:r>
        <w:r w:rsidR="0087670A" w:rsidRPr="00177558">
          <w:rPr>
            <w:rFonts w:cstheme="minorHAnsi"/>
            <w:color w:val="000000" w:themeColor="text1"/>
            <w:szCs w:val="20"/>
          </w:rPr>
          <w:fldChar w:fldCharType="separate"/>
        </w:r>
        <w:r w:rsidR="0087670A" w:rsidRPr="00177558">
          <w:rPr>
            <w:rFonts w:cstheme="minorHAnsi"/>
            <w:color w:val="000000" w:themeColor="text1"/>
            <w:szCs w:val="20"/>
            <w:vertAlign w:val="superscript"/>
          </w:rPr>
          <w:t>2</w:t>
        </w:r>
        <w:r w:rsidR="0087670A" w:rsidRPr="00177558">
          <w:rPr>
            <w:rFonts w:cstheme="minorHAnsi"/>
            <w:color w:val="000000" w:themeColor="text1"/>
            <w:szCs w:val="20"/>
          </w:rPr>
          <w:fldChar w:fldCharType="end"/>
        </w:r>
      </w:hyperlink>
      <w:r w:rsidRPr="00177558">
        <w:rPr>
          <w:rFonts w:cstheme="minorHAnsi"/>
          <w:color w:val="000000" w:themeColor="text1"/>
          <w:szCs w:val="20"/>
        </w:rPr>
        <w:t xml:space="preserve"> </w:t>
      </w:r>
      <w:r w:rsidR="007E55D6" w:rsidRPr="00177558">
        <w:rPr>
          <w:rFonts w:cstheme="minorHAnsi"/>
          <w:color w:val="000000" w:themeColor="text1"/>
          <w:szCs w:val="20"/>
        </w:rPr>
        <w:t>However, e</w:t>
      </w:r>
      <w:r w:rsidRPr="00177558">
        <w:rPr>
          <w:rFonts w:cstheme="minorHAnsi"/>
          <w:color w:val="000000" w:themeColor="text1"/>
          <w:szCs w:val="20"/>
        </w:rPr>
        <w:t xml:space="preserve">ven </w:t>
      </w:r>
      <w:r w:rsidR="007E55D6" w:rsidRPr="00177558">
        <w:rPr>
          <w:rFonts w:cstheme="minorHAnsi"/>
          <w:color w:val="000000" w:themeColor="text1"/>
          <w:szCs w:val="20"/>
        </w:rPr>
        <w:t xml:space="preserve">after </w:t>
      </w:r>
      <w:r w:rsidRPr="00177558">
        <w:rPr>
          <w:rFonts w:cstheme="minorHAnsi"/>
          <w:color w:val="000000" w:themeColor="text1"/>
          <w:szCs w:val="20"/>
        </w:rPr>
        <w:t>surg</w:t>
      </w:r>
      <w:r w:rsidR="00253822" w:rsidRPr="00177558">
        <w:rPr>
          <w:rFonts w:cstheme="minorHAnsi"/>
          <w:color w:val="000000" w:themeColor="text1"/>
          <w:szCs w:val="20"/>
        </w:rPr>
        <w:t>ical resection</w:t>
      </w:r>
      <w:r w:rsidRPr="00177558">
        <w:rPr>
          <w:rFonts w:cstheme="minorHAnsi"/>
          <w:color w:val="000000" w:themeColor="text1"/>
          <w:szCs w:val="20"/>
        </w:rPr>
        <w:t xml:space="preserve">, cancer recurrence or metastasis </w:t>
      </w:r>
      <w:r w:rsidR="007E55D6" w:rsidRPr="00177558">
        <w:rPr>
          <w:rFonts w:cstheme="minorHAnsi"/>
          <w:color w:val="000000" w:themeColor="text1"/>
          <w:szCs w:val="20"/>
        </w:rPr>
        <w:t xml:space="preserve">occurs in a significant </w:t>
      </w:r>
      <w:r w:rsidR="00253822" w:rsidRPr="00177558">
        <w:rPr>
          <w:rFonts w:cstheme="minorHAnsi"/>
          <w:color w:val="000000" w:themeColor="text1"/>
          <w:szCs w:val="20"/>
        </w:rPr>
        <w:t xml:space="preserve">proportion </w:t>
      </w:r>
      <w:r w:rsidR="007E55D6" w:rsidRPr="00177558">
        <w:rPr>
          <w:rFonts w:cstheme="minorHAnsi"/>
          <w:color w:val="000000" w:themeColor="text1"/>
          <w:szCs w:val="20"/>
        </w:rPr>
        <w:t>of patients</w:t>
      </w:r>
      <w:r w:rsidR="00D53A0C" w:rsidRPr="00177558">
        <w:rPr>
          <w:rFonts w:cstheme="minorHAnsi"/>
          <w:color w:val="000000" w:themeColor="text1"/>
          <w:szCs w:val="20"/>
        </w:rPr>
        <w:t>.</w:t>
      </w:r>
      <w:r w:rsidR="007E55D6" w:rsidRPr="00177558">
        <w:rPr>
          <w:rFonts w:cstheme="minorHAnsi"/>
          <w:color w:val="000000" w:themeColor="text1"/>
          <w:szCs w:val="20"/>
        </w:rPr>
        <w:t xml:space="preserve"> </w:t>
      </w:r>
      <w:r w:rsidR="005F49C7" w:rsidRPr="00177558">
        <w:rPr>
          <w:rFonts w:cstheme="minorHAnsi"/>
          <w:color w:val="000000" w:themeColor="text1"/>
          <w:szCs w:val="20"/>
        </w:rPr>
        <w:t xml:space="preserve">For example, </w:t>
      </w:r>
      <w:r w:rsidR="006A6BFA" w:rsidRPr="00177558">
        <w:rPr>
          <w:rFonts w:cstheme="minorHAnsi"/>
          <w:color w:val="000000" w:themeColor="text1"/>
          <w:szCs w:val="20"/>
        </w:rPr>
        <w:t>in an 11-year follow-up study after surgery for early stage lung cancer</w:t>
      </w:r>
      <w:r w:rsidR="00A30441" w:rsidRPr="00177558">
        <w:rPr>
          <w:rFonts w:cstheme="minorHAnsi"/>
          <w:color w:val="000000" w:themeColor="text1"/>
          <w:szCs w:val="20"/>
        </w:rPr>
        <w:t xml:space="preserve"> (T1 to T2, N0 to N1 NSCLC)</w:t>
      </w:r>
      <w:r w:rsidR="006A6BFA" w:rsidRPr="00177558">
        <w:rPr>
          <w:rFonts w:cstheme="minorHAnsi"/>
          <w:color w:val="000000" w:themeColor="text1"/>
          <w:szCs w:val="20"/>
        </w:rPr>
        <w:t>, Kelsey et al.</w:t>
      </w:r>
      <w:hyperlink w:anchor="_ENREF_6_3" w:tooltip="CR, 2009 #88" w:history="1">
        <w:r w:rsidR="0087670A" w:rsidRPr="00177558">
          <w:rPr>
            <w:rFonts w:cstheme="minorHAnsi"/>
            <w:color w:val="000000" w:themeColor="text1"/>
            <w:szCs w:val="20"/>
          </w:rPr>
          <w:fldChar w:fldCharType="begin"/>
        </w:r>
        <w:r w:rsidR="0087670A" w:rsidRPr="00177558">
          <w:rPr>
            <w:rFonts w:cstheme="minorHAnsi"/>
            <w:color w:val="000000" w:themeColor="text1"/>
            <w:szCs w:val="20"/>
          </w:rPr>
          <w:instrText xml:space="preserve"> ADDIN EN.CITE &lt;EndNote&gt;&lt;Cite&gt;&lt;Author&gt;CR&lt;/Author&gt;&lt;Year&gt;2009&lt;/Year&gt;&lt;RecNum&gt;88&lt;/RecNum&gt;&lt;DisplayText&gt;&lt;style face="superscript"&gt;3&lt;/style&gt;&lt;/DisplayText&gt;&lt;record&gt;&lt;rec-number&gt;88&lt;/rec-number&gt;&lt;foreign-keys&gt;&lt;key app="EN" db-id="2rvf00tdlp2zdqed9pdxfr56ptprpw2zzatr" timestamp="1579140712"&gt;88&lt;/key&gt;&lt;/foreign-keys&gt;&lt;ref-type name="Journal Article"&gt;17&lt;/ref-type&gt;&lt;contributors&gt;&lt;authors&gt;&lt;author&gt;Kelsey CR&lt;/author&gt;&lt;author&gt;Marks LB&lt;/author&gt;&lt;author&gt;Hollis D&lt;/author&gt;&lt;author&gt;Hubbs JL&lt;/author&gt;&lt;author&gt;Ready NE&lt;/author&gt;&lt;author&gt;D&amp;apos;Amico TA&lt;/author&gt;&lt;author&gt;Boyd JA&lt;/author&gt;&lt;/authors&gt;&lt;/contributors&gt;&lt;titles&gt;&lt;title&gt;Local recurrence after surgery for early stage lung cancer: an 11-year experience with 975 patients&lt;/title&gt;&lt;secondary-title&gt;Cancer&lt;/secondary-title&gt;&lt;/titles&gt;&lt;periodical&gt;&lt;full-title&gt;Cancer&lt;/full-title&gt;&lt;/periodical&gt;&lt;pages&gt;5218-27&lt;/pages&gt;&lt;volume&gt;115&lt;/volume&gt;&lt;number&gt;22&lt;/number&gt;&lt;dates&gt;&lt;year&gt;2009&lt;/year&gt;&lt;/dates&gt;&lt;accession-num&gt;19672942&lt;/accession-num&gt;&lt;label&gt;6.102&lt;/label&gt;&lt;urls&gt;&lt;/urls&gt;&lt;electronic-resource-num&gt;10.1002/cncr.24625&lt;/electronic-resource-num&gt;&lt;/record&gt;&lt;/Cite&gt;&lt;/EndNote&gt;</w:instrText>
        </w:r>
        <w:r w:rsidR="0087670A" w:rsidRPr="00177558">
          <w:rPr>
            <w:rFonts w:cstheme="minorHAnsi"/>
            <w:color w:val="000000" w:themeColor="text1"/>
            <w:szCs w:val="20"/>
          </w:rPr>
          <w:fldChar w:fldCharType="separate"/>
        </w:r>
        <w:r w:rsidR="0087670A" w:rsidRPr="00177558">
          <w:rPr>
            <w:rFonts w:cstheme="minorHAnsi"/>
            <w:color w:val="000000" w:themeColor="text1"/>
            <w:szCs w:val="20"/>
            <w:vertAlign w:val="superscript"/>
          </w:rPr>
          <w:t>3</w:t>
        </w:r>
        <w:r w:rsidR="0087670A" w:rsidRPr="00177558">
          <w:rPr>
            <w:rFonts w:cstheme="minorHAnsi"/>
            <w:color w:val="000000" w:themeColor="text1"/>
            <w:szCs w:val="20"/>
          </w:rPr>
          <w:fldChar w:fldCharType="end"/>
        </w:r>
      </w:hyperlink>
      <w:r w:rsidR="006A6BFA" w:rsidRPr="00177558">
        <w:rPr>
          <w:rFonts w:cstheme="minorHAnsi"/>
          <w:color w:val="000000" w:themeColor="text1"/>
          <w:szCs w:val="20"/>
        </w:rPr>
        <w:t xml:space="preserve"> reported a 5-year rate of local and/or distant recurrence of 36%. Cancer recurrence/metastasis </w:t>
      </w:r>
      <w:r w:rsidRPr="00177558">
        <w:rPr>
          <w:rFonts w:cstheme="minorHAnsi"/>
          <w:color w:val="000000" w:themeColor="text1"/>
          <w:szCs w:val="20"/>
        </w:rPr>
        <w:t xml:space="preserve">accounts for the majority of </w:t>
      </w:r>
      <w:r w:rsidR="00025332" w:rsidRPr="00177558">
        <w:rPr>
          <w:rFonts w:cstheme="minorHAnsi"/>
          <w:color w:val="000000" w:themeColor="text1"/>
          <w:szCs w:val="20"/>
        </w:rPr>
        <w:t xml:space="preserve">treatment failure and </w:t>
      </w:r>
      <w:r w:rsidR="006A6BFA" w:rsidRPr="00177558">
        <w:rPr>
          <w:rFonts w:cstheme="minorHAnsi"/>
          <w:color w:val="000000" w:themeColor="text1"/>
          <w:szCs w:val="20"/>
        </w:rPr>
        <w:t>cancer death</w:t>
      </w:r>
      <w:r w:rsidR="00E47A0A" w:rsidRPr="00177558">
        <w:rPr>
          <w:rFonts w:cstheme="minorHAnsi"/>
          <w:color w:val="000000" w:themeColor="text1"/>
          <w:szCs w:val="20"/>
        </w:rPr>
        <w:t>.</w:t>
      </w:r>
      <w:hyperlink w:anchor="_ENREF_6_4" w:tooltip="Fokas, 2007 #196" w:history="1">
        <w:r w:rsidR="0087670A" w:rsidRPr="00177558">
          <w:rPr>
            <w:rFonts w:cstheme="minorHAnsi"/>
            <w:color w:val="000000" w:themeColor="text1"/>
            <w:szCs w:val="20"/>
          </w:rPr>
          <w:fldChar w:fldCharType="begin"/>
        </w:r>
        <w:r w:rsidR="0087670A" w:rsidRPr="00177558">
          <w:rPr>
            <w:rFonts w:cstheme="minorHAnsi"/>
            <w:color w:val="000000" w:themeColor="text1"/>
            <w:szCs w:val="20"/>
          </w:rPr>
          <w:instrText xml:space="preserve"> ADDIN EN.CITE &lt;EndNote&gt;&lt;Cite&gt;&lt;Author&gt;Fokas&lt;/Author&gt;&lt;Year&gt;2007&lt;/Year&gt;&lt;RecNum&gt;196&lt;/RecNum&gt;&lt;DisplayText&gt;&lt;style face="superscript"&gt;4&lt;/style&gt;&lt;/DisplayText&gt;&lt;record&gt;&lt;rec-number&gt;196&lt;/rec-number&gt;&lt;foreign-keys&gt;&lt;key app="EN" db-id="2rvf00tdlp2zdqed9pdxfr56ptprpw2zzatr" timestamp="1598782667"&gt;196&lt;/key&gt;&lt;/foreign-keys&gt;&lt;ref-type name="Journal Article"&gt;17&lt;/ref-type&gt;&lt;contributors&gt;&lt;authors&gt;&lt;author&gt;Fokas, E.&lt;/author&gt;&lt;author&gt;Engenhart-Cabillic, R.&lt;/author&gt;&lt;author&gt;Daniilidis, K.&lt;/author&gt;&lt;author&gt;Rose, F.&lt;/author&gt;&lt;author&gt;An, H. X.&lt;/author&gt;&lt;/authors&gt;&lt;/contributors&gt;&lt;auth-address&gt;Department of Radiotherapy and Radiation Oncology, University Hospital Marburg, Medical Faculty of Philipps University Marburg, Marburg, Germany. fokas@med.uni-marburg.de&lt;/auth-address&gt;&lt;titles&gt;&lt;title&gt;Metastasis: the seed and soil theory gains identity&lt;/title&gt;&lt;secondary-title&gt;Cancer Metastasis Rev&lt;/secondary-title&gt;&lt;/titles&gt;&lt;periodical&gt;&lt;full-title&gt;Cancer Metastasis Rev&lt;/full-title&gt;&lt;/periodical&gt;&lt;pages&gt;705-15&lt;/pages&gt;&lt;volume&gt;26&lt;/volume&gt;&lt;number&gt;3-4&lt;/number&gt;&lt;edition&gt;2007/09/06&lt;/edition&gt;&lt;keywords&gt;&lt;keyword&gt;Animals&lt;/keyword&gt;&lt;keyword&gt;Bone Neoplasms/secondary&lt;/keyword&gt;&lt;keyword&gt;Brain Neoplasms/secondary&lt;/keyword&gt;&lt;keyword&gt;Humans&lt;/keyword&gt;&lt;keyword&gt;Liver Neoplasms/secondary&lt;/keyword&gt;&lt;keyword&gt;Lung Neoplasms/secondary&lt;/keyword&gt;&lt;keyword&gt;Lymphatic Metastasis&lt;/keyword&gt;&lt;keyword&gt;*Neoplasm Metastasis&lt;/keyword&gt;&lt;keyword&gt;Organ Specificity&lt;/keyword&gt;&lt;/keywords&gt;&lt;dates&gt;&lt;year&gt;2007&lt;/year&gt;&lt;pub-dates&gt;&lt;date&gt;Dec&lt;/date&gt;&lt;/pub-dates&gt;&lt;/dates&gt;&lt;isbn&gt;0167-7659 (Print)&amp;#xD;0167-7659&lt;/isbn&gt;&lt;accession-num&gt;17786535&lt;/accession-num&gt;&lt;urls&gt;&lt;/urls&gt;&lt;electronic-resource-num&gt;10.1007/s10555-007-9088-5&lt;/electronic-resource-num&gt;&lt;remote-database-provider&gt;NLM&lt;/remote-database-provider&gt;&lt;language&gt;eng&lt;/language&gt;&lt;/record&gt;&lt;/Cite&gt;&lt;/EndNote&gt;</w:instrText>
        </w:r>
        <w:r w:rsidR="0087670A" w:rsidRPr="00177558">
          <w:rPr>
            <w:rFonts w:cstheme="minorHAnsi"/>
            <w:color w:val="000000" w:themeColor="text1"/>
            <w:szCs w:val="20"/>
          </w:rPr>
          <w:fldChar w:fldCharType="separate"/>
        </w:r>
        <w:r w:rsidR="0087670A" w:rsidRPr="00177558">
          <w:rPr>
            <w:rFonts w:cstheme="minorHAnsi"/>
            <w:color w:val="000000" w:themeColor="text1"/>
            <w:szCs w:val="20"/>
            <w:vertAlign w:val="superscript"/>
          </w:rPr>
          <w:t>4</w:t>
        </w:r>
        <w:r w:rsidR="0087670A" w:rsidRPr="00177558">
          <w:rPr>
            <w:rFonts w:cstheme="minorHAnsi"/>
            <w:color w:val="000000" w:themeColor="text1"/>
            <w:szCs w:val="20"/>
          </w:rPr>
          <w:fldChar w:fldCharType="end"/>
        </w:r>
      </w:hyperlink>
      <w:r w:rsidR="00E47A0A" w:rsidRPr="00177558">
        <w:rPr>
          <w:rFonts w:cstheme="minorHAnsi"/>
          <w:color w:val="000000" w:themeColor="text1"/>
          <w:szCs w:val="20"/>
        </w:rPr>
        <w:t xml:space="preserve"> I</w:t>
      </w:r>
      <w:r w:rsidR="00C31B57" w:rsidRPr="00177558">
        <w:rPr>
          <w:rFonts w:cstheme="minorHAnsi"/>
          <w:color w:val="000000" w:themeColor="text1"/>
          <w:szCs w:val="20"/>
        </w:rPr>
        <w:t>n an early study of patients after surgery for N1 stage NSCLC, Sawyer et al.</w:t>
      </w:r>
      <w:hyperlink w:anchor="_ENREF_6_5" w:tooltip="Sawyer, 1999 #90" w:history="1">
        <w:r w:rsidR="0087670A" w:rsidRPr="00177558">
          <w:rPr>
            <w:rFonts w:cstheme="minorHAnsi"/>
            <w:color w:val="000000" w:themeColor="text1"/>
            <w:szCs w:val="20"/>
          </w:rPr>
          <w:fldChar w:fldCharType="begin">
            <w:fldData xml:space="preserve">PEVuZE5vdGU+PENpdGU+PEF1dGhvcj5TYXd5ZXI8L0F1dGhvcj48WWVhcj4xOTk5PC9ZZWFyPjxS
ZWNOdW0+OTA8L1JlY051bT48RGlzcGxheVRleHQ+PHN0eWxlIGZhY2U9InN1cGVyc2NyaXB0Ij41
PC9zdHlsZT48L0Rpc3BsYXlUZXh0PjxyZWNvcmQ+PHJlYy1udW1iZXI+OTA8L3JlYy1udW1iZXI+
PGZvcmVpZ24ta2V5cz48a2V5IGFwcD0iRU4iIGRiLWlkPSIycnZmMDB0ZGxwMnpkcWVkOXBkeGZy
NTZwdHBycHcyenphdHIiIHRpbWVzdGFtcD0iMTU3OTE0MzA1NiI+OTA8L2tleT48L2ZvcmVpZ24t
a2V5cz48cmVmLXR5cGUgbmFtZT0iSm91cm5hbCBBcnRpY2xlIj4xNzwvcmVmLXR5cGU+PGNvbnRy
aWJ1dG9ycz48YXV0aG9ycz48YXV0aG9yPlNhd3llciwgVC4gRS48L2F1dGhvcj48YXV0aG9yPkJv
bm5lciwgSi4gQS48L2F1dGhvcj48YXV0aG9yPkdvdWxkLCBQLiBNLjwvYXV0aG9yPjxhdXRob3I+
Rm9vdGUsIFIuIEwuPC9hdXRob3I+PGF1dGhvcj5EZXNjaGFtcHMsIEMuPC9hdXRob3I+PGF1dGhv
cj5MYW5nZSwgQy4gTS48L2F1dGhvcj48YXV0aG9yPkxpLCBILjwvYXV0aG9yPjwvYXV0aG9ycz48
L2NvbnRyaWJ1dG9ycz48YXV0aC1hZGRyZXNzPkRpdmlzaW9uIG9mIFJhZGlhdGlvbiBPbmNvbG9n
eSwgTWF5byBDbGluaWMgYW5kIE1heW8gRm91bmRhdGlvbiwgUm9jaGVzdGVyLCBNaW5uZXNvdGEg
NTU5MDUsIFVTQS48L2F1dGgtYWRkcmVzcz48dGl0bGVzPjx0aXRsZT5GYWN0b3JzIHByZWRpY3Rp
bmcgcGF0dGVybnMgb2YgcmVjdXJyZW5jZSBhZnRlciByZXNlY3Rpb24gb2YgTjEgbm9uLXNtYWxs
IGNlbGwgbHVuZyBjYXJjaW5vbWE8L3RpdGxlPjxzZWNvbmRhcnktdGl0bGU+QW5uIFRob3JhYyBT
dXJnPC9zZWNvbmRhcnktdGl0bGU+PC90aXRsZXM+PHBlcmlvZGljYWw+PGZ1bGwtdGl0bGU+QW5u
IFRob3JhYyBTdXJnPC9mdWxsLXRpdGxlPjwvcGVyaW9kaWNhbD48cGFnZXM+MTE3MS02PC9wYWdl
cz48dm9sdW1lPjY4PC92b2x1bWU+PG51bWJlcj40PC9udW1iZXI+PGVkaXRpb24+MTk5OS8xMC8z
MDwvZWRpdGlvbj48a2V5d29yZHM+PGtleXdvcmQ+QWR1bHQ8L2tleXdvcmQ+PGtleXdvcmQ+QWdl
ZDwva2V5d29yZD48a2V5d29yZD5Ccm9uY2hvc2NvcHk8L2tleXdvcmQ+PGtleXdvcmQ+Q2FyY2lu
b21hLCBOb24tU21hbGwtQ2VsbCBMdW5nL21vcnRhbGl0eS9wYXRob2xvZ3kvKnN1cmdlcnk8L2tl
eXdvcmQ+PGtleXdvcmQ+Q29tYmluZWQgTW9kYWxpdHkgVGhlcmFweTwva2V5d29yZD48a2V5d29y
ZD5GZW1hbGU8L2tleXdvcmQ+PGtleXdvcmQ+Rm9sbG93LVVwIFN0dWRpZXM8L2tleXdvcmQ+PGtl
eXdvcmQ+SHVtYW5zPC9rZXl3b3JkPjxrZXl3b3JkPkx1bmcvcGF0aG9sb2d5PC9rZXl3b3JkPjxr
ZXl3b3JkPkx1bmcgTmVvcGxhc21zL21vcnRhbGl0eS9wYXRob2xvZ3kvKnN1cmdlcnk8L2tleXdv
cmQ+PGtleXdvcmQ+THltcGggTm9kZSBFeGNpc2lvbjwva2V5d29yZD48a2V5d29yZD5MeW1waCBO
b2Rlcy9wYXRob2xvZ3k8L2tleXdvcmQ+PGtleXdvcmQ+THltcGhhdGljIE1ldGFzdGFzaXM8L2tl
eXdvcmQ+PGtleXdvcmQ+TWFsZTwva2V5d29yZD48a2V5d29yZD5NaWRkbGUgQWdlZDwva2V5d29y
ZD48a2V5d29yZD5OZW9wbGFzbSBSZWN1cnJlbmNlLCBMb2NhbC9tb3J0YWxpdHkvcGF0aG9sb2d5
LypzdXJnZXJ5PC9rZXl3b3JkPjxrZXl3b3JkPk5lb3BsYXNtIFN0YWdpbmc8L2tleXdvcmQ+PGtl
eXdvcmQ+KlBuZXVtb25lY3RvbXk8L2tleXdvcmQ+PGtleXdvcmQ+UmlzayBGYWN0b3JzPC9rZXl3
b3JkPjxrZXl3b3JkPlN1cnZpdmFsIFJhdGU8L2tleXdvcmQ+PC9rZXl3b3Jkcz48ZGF0ZXM+PHll
YXI+MTk5OTwveWVhcj48cHViLWRhdGVzPjxkYXRlPk9jdDwvZGF0ZT48L3B1Yi1kYXRlcz48L2Rh
dGVzPjxpc2JuPjAwMDMtNDk3NSAoUHJpbnQpJiN4RDswMDAzLTQ5NzU8L2lzYm4+PGFjY2Vzc2lv
bi1udW0+MTA1NDM0NzU8L2FjY2Vzc2lvbi1udW0+PHVybHM+PC91cmxzPjxlbGVjdHJvbmljLXJl
c291cmNlLW51bT4xMC4xMDE2L3MwMDAzLTQ5NzUoOTkpMDA2NzgtNTwvZWxlY3Ryb25pYy1yZXNv
dXJjZS1udW0+PHJlbW90ZS1kYXRhYmFzZS1wcm92aWRlcj5OTE08L3JlbW90ZS1kYXRhYmFzZS1w
cm92aWRlcj48bGFuZ3VhZ2U+ZW5nPC9sYW5ndWFnZT48L3JlY29yZD48L0NpdGU+PC9FbmROb3Rl
PgB=
</w:fldData>
          </w:fldChar>
        </w:r>
        <w:r w:rsidR="0087670A" w:rsidRPr="00177558">
          <w:rPr>
            <w:rFonts w:cstheme="minorHAnsi"/>
            <w:color w:val="000000" w:themeColor="text1"/>
            <w:szCs w:val="20"/>
          </w:rPr>
          <w:instrText xml:space="preserve"> ADDIN EN.CITE </w:instrText>
        </w:r>
        <w:r w:rsidR="0087670A" w:rsidRPr="00177558">
          <w:rPr>
            <w:rFonts w:cstheme="minorHAnsi"/>
            <w:color w:val="000000" w:themeColor="text1"/>
            <w:szCs w:val="20"/>
          </w:rPr>
          <w:fldChar w:fldCharType="begin">
            <w:fldData xml:space="preserve">PEVuZE5vdGU+PENpdGU+PEF1dGhvcj5TYXd5ZXI8L0F1dGhvcj48WWVhcj4xOTk5PC9ZZWFyPjxS
ZWNOdW0+OTA8L1JlY051bT48RGlzcGxheVRleHQ+PHN0eWxlIGZhY2U9InN1cGVyc2NyaXB0Ij41
PC9zdHlsZT48L0Rpc3BsYXlUZXh0PjxyZWNvcmQ+PHJlYy1udW1iZXI+OTA8L3JlYy1udW1iZXI+
PGZvcmVpZ24ta2V5cz48a2V5IGFwcD0iRU4iIGRiLWlkPSIycnZmMDB0ZGxwMnpkcWVkOXBkeGZy
NTZwdHBycHcyenphdHIiIHRpbWVzdGFtcD0iMTU3OTE0MzA1NiI+OTA8L2tleT48L2ZvcmVpZ24t
a2V5cz48cmVmLXR5cGUgbmFtZT0iSm91cm5hbCBBcnRpY2xlIj4xNzwvcmVmLXR5cGU+PGNvbnRy
aWJ1dG9ycz48YXV0aG9ycz48YXV0aG9yPlNhd3llciwgVC4gRS48L2F1dGhvcj48YXV0aG9yPkJv
bm5lciwgSi4gQS48L2F1dGhvcj48YXV0aG9yPkdvdWxkLCBQLiBNLjwvYXV0aG9yPjxhdXRob3I+
Rm9vdGUsIFIuIEwuPC9hdXRob3I+PGF1dGhvcj5EZXNjaGFtcHMsIEMuPC9hdXRob3I+PGF1dGhv
cj5MYW5nZSwgQy4gTS48L2F1dGhvcj48YXV0aG9yPkxpLCBILjwvYXV0aG9yPjwvYXV0aG9ycz48
L2NvbnRyaWJ1dG9ycz48YXV0aC1hZGRyZXNzPkRpdmlzaW9uIG9mIFJhZGlhdGlvbiBPbmNvbG9n
eSwgTWF5byBDbGluaWMgYW5kIE1heW8gRm91bmRhdGlvbiwgUm9jaGVzdGVyLCBNaW5uZXNvdGEg
NTU5MDUsIFVTQS48L2F1dGgtYWRkcmVzcz48dGl0bGVzPjx0aXRsZT5GYWN0b3JzIHByZWRpY3Rp
bmcgcGF0dGVybnMgb2YgcmVjdXJyZW5jZSBhZnRlciByZXNlY3Rpb24gb2YgTjEgbm9uLXNtYWxs
IGNlbGwgbHVuZyBjYXJjaW5vbWE8L3RpdGxlPjxzZWNvbmRhcnktdGl0bGU+QW5uIFRob3JhYyBT
dXJnPC9zZWNvbmRhcnktdGl0bGU+PC90aXRsZXM+PHBlcmlvZGljYWw+PGZ1bGwtdGl0bGU+QW5u
IFRob3JhYyBTdXJnPC9mdWxsLXRpdGxlPjwvcGVyaW9kaWNhbD48cGFnZXM+MTE3MS02PC9wYWdl
cz48dm9sdW1lPjY4PC92b2x1bWU+PG51bWJlcj40PC9udW1iZXI+PGVkaXRpb24+MTk5OS8xMC8z
MDwvZWRpdGlvbj48a2V5d29yZHM+PGtleXdvcmQ+QWR1bHQ8L2tleXdvcmQ+PGtleXdvcmQ+QWdl
ZDwva2V5d29yZD48a2V5d29yZD5Ccm9uY2hvc2NvcHk8L2tleXdvcmQ+PGtleXdvcmQ+Q2FyY2lu
b21hLCBOb24tU21hbGwtQ2VsbCBMdW5nL21vcnRhbGl0eS9wYXRob2xvZ3kvKnN1cmdlcnk8L2tl
eXdvcmQ+PGtleXdvcmQ+Q29tYmluZWQgTW9kYWxpdHkgVGhlcmFweTwva2V5d29yZD48a2V5d29y
ZD5GZW1hbGU8L2tleXdvcmQ+PGtleXdvcmQ+Rm9sbG93LVVwIFN0dWRpZXM8L2tleXdvcmQ+PGtl
eXdvcmQ+SHVtYW5zPC9rZXl3b3JkPjxrZXl3b3JkPkx1bmcvcGF0aG9sb2d5PC9rZXl3b3JkPjxr
ZXl3b3JkPkx1bmcgTmVvcGxhc21zL21vcnRhbGl0eS9wYXRob2xvZ3kvKnN1cmdlcnk8L2tleXdv
cmQ+PGtleXdvcmQ+THltcGggTm9kZSBFeGNpc2lvbjwva2V5d29yZD48a2V5d29yZD5MeW1waCBO
b2Rlcy9wYXRob2xvZ3k8L2tleXdvcmQ+PGtleXdvcmQ+THltcGhhdGljIE1ldGFzdGFzaXM8L2tl
eXdvcmQ+PGtleXdvcmQ+TWFsZTwva2V5d29yZD48a2V5d29yZD5NaWRkbGUgQWdlZDwva2V5d29y
ZD48a2V5d29yZD5OZW9wbGFzbSBSZWN1cnJlbmNlLCBMb2NhbC9tb3J0YWxpdHkvcGF0aG9sb2d5
LypzdXJnZXJ5PC9rZXl3b3JkPjxrZXl3b3JkPk5lb3BsYXNtIFN0YWdpbmc8L2tleXdvcmQ+PGtl
eXdvcmQ+KlBuZXVtb25lY3RvbXk8L2tleXdvcmQ+PGtleXdvcmQ+UmlzayBGYWN0b3JzPC9rZXl3
b3JkPjxrZXl3b3JkPlN1cnZpdmFsIFJhdGU8L2tleXdvcmQ+PC9rZXl3b3Jkcz48ZGF0ZXM+PHll
YXI+MTk5OTwveWVhcj48cHViLWRhdGVzPjxkYXRlPk9jdDwvZGF0ZT48L3B1Yi1kYXRlcz48L2Rh
dGVzPjxpc2JuPjAwMDMtNDk3NSAoUHJpbnQpJiN4RDswMDAzLTQ5NzU8L2lzYm4+PGFjY2Vzc2lv
bi1udW0+MTA1NDM0NzU8L2FjY2Vzc2lvbi1udW0+PHVybHM+PC91cmxzPjxlbGVjdHJvbmljLXJl
c291cmNlLW51bT4xMC4xMDE2L3MwMDAzLTQ5NzUoOTkpMDA2NzgtNTwvZWxlY3Ryb25pYy1yZXNv
dXJjZS1udW0+PHJlbW90ZS1kYXRhYmFzZS1wcm92aWRlcj5OTE08L3JlbW90ZS1kYXRhYmFzZS1w
cm92aWRlcj48bGFuZ3VhZ2U+ZW5nPC9sYW5ndWFnZT48L3JlY29yZD48L0NpdGU+PC9FbmROb3Rl
PgB=
</w:fldData>
          </w:fldChar>
        </w:r>
        <w:r w:rsidR="0087670A" w:rsidRPr="00177558">
          <w:rPr>
            <w:rFonts w:cstheme="minorHAnsi"/>
            <w:color w:val="000000" w:themeColor="text1"/>
            <w:szCs w:val="20"/>
          </w:rPr>
          <w:instrText xml:space="preserve"> ADDIN EN.CITE.DATA </w:instrText>
        </w:r>
        <w:r w:rsidR="0087670A" w:rsidRPr="00177558">
          <w:rPr>
            <w:rFonts w:cstheme="minorHAnsi"/>
            <w:color w:val="000000" w:themeColor="text1"/>
            <w:szCs w:val="20"/>
          </w:rPr>
        </w:r>
        <w:r w:rsidR="0087670A" w:rsidRPr="00177558">
          <w:rPr>
            <w:rFonts w:cstheme="minorHAnsi"/>
            <w:color w:val="000000" w:themeColor="text1"/>
            <w:szCs w:val="20"/>
          </w:rPr>
          <w:fldChar w:fldCharType="end"/>
        </w:r>
        <w:r w:rsidR="0087670A" w:rsidRPr="00177558">
          <w:rPr>
            <w:rFonts w:cstheme="minorHAnsi"/>
            <w:color w:val="000000" w:themeColor="text1"/>
            <w:szCs w:val="20"/>
          </w:rPr>
        </w:r>
        <w:r w:rsidR="0087670A" w:rsidRPr="00177558">
          <w:rPr>
            <w:rFonts w:cstheme="minorHAnsi"/>
            <w:color w:val="000000" w:themeColor="text1"/>
            <w:szCs w:val="20"/>
          </w:rPr>
          <w:fldChar w:fldCharType="separate"/>
        </w:r>
        <w:r w:rsidR="0087670A" w:rsidRPr="00177558">
          <w:rPr>
            <w:rFonts w:cstheme="minorHAnsi"/>
            <w:color w:val="000000" w:themeColor="text1"/>
            <w:szCs w:val="20"/>
            <w:vertAlign w:val="superscript"/>
          </w:rPr>
          <w:t>5</w:t>
        </w:r>
        <w:r w:rsidR="0087670A" w:rsidRPr="00177558">
          <w:rPr>
            <w:rFonts w:cstheme="minorHAnsi"/>
            <w:color w:val="000000" w:themeColor="text1"/>
            <w:szCs w:val="20"/>
          </w:rPr>
          <w:fldChar w:fldCharType="end"/>
        </w:r>
      </w:hyperlink>
      <w:r w:rsidR="00C31B57" w:rsidRPr="00177558">
        <w:rPr>
          <w:rFonts w:cstheme="minorHAnsi"/>
          <w:color w:val="000000" w:themeColor="text1"/>
          <w:szCs w:val="20"/>
        </w:rPr>
        <w:t xml:space="preserve"> reported a 5-year mortality of 68%.</w:t>
      </w:r>
      <w:r w:rsidR="00A30441" w:rsidRPr="00177558">
        <w:rPr>
          <w:rFonts w:cstheme="minorHAnsi"/>
          <w:color w:val="000000" w:themeColor="text1"/>
          <w:szCs w:val="20"/>
        </w:rPr>
        <w:t xml:space="preserve"> </w:t>
      </w:r>
    </w:p>
    <w:p w14:paraId="20B020A8" w14:textId="51D78A46" w:rsidR="00FB7BB6" w:rsidRPr="00177558" w:rsidRDefault="00FB7BB6" w:rsidP="00751CC2">
      <w:pPr>
        <w:snapToGrid w:val="0"/>
        <w:spacing w:beforeLines="50" w:before="156" w:afterLines="50" w:after="156"/>
        <w:ind w:firstLineChars="100" w:firstLine="200"/>
        <w:rPr>
          <w:rFonts w:cstheme="minorHAnsi"/>
          <w:color w:val="000000" w:themeColor="text1"/>
          <w:szCs w:val="20"/>
        </w:rPr>
      </w:pPr>
      <w:r w:rsidRPr="00177558">
        <w:rPr>
          <w:rFonts w:cstheme="minorHAnsi"/>
          <w:color w:val="000000" w:themeColor="text1"/>
          <w:szCs w:val="20"/>
        </w:rPr>
        <w:t xml:space="preserve">The </w:t>
      </w:r>
      <w:r w:rsidR="007E55D6" w:rsidRPr="00177558">
        <w:rPr>
          <w:rFonts w:cstheme="minorHAnsi"/>
          <w:color w:val="000000" w:themeColor="text1"/>
          <w:szCs w:val="20"/>
        </w:rPr>
        <w:t xml:space="preserve">development of cancer </w:t>
      </w:r>
      <w:r w:rsidRPr="00177558">
        <w:rPr>
          <w:rFonts w:cstheme="minorHAnsi"/>
          <w:color w:val="000000" w:themeColor="text1"/>
          <w:szCs w:val="20"/>
        </w:rPr>
        <w:t xml:space="preserve">recurrence/metastasis </w:t>
      </w:r>
      <w:r w:rsidR="00FF67F8" w:rsidRPr="00177558">
        <w:rPr>
          <w:rFonts w:cstheme="minorHAnsi"/>
          <w:color w:val="000000" w:themeColor="text1"/>
          <w:szCs w:val="20"/>
        </w:rPr>
        <w:t xml:space="preserve">after surgery </w:t>
      </w:r>
      <w:r w:rsidRPr="00177558">
        <w:rPr>
          <w:rFonts w:cstheme="minorHAnsi"/>
          <w:color w:val="000000" w:themeColor="text1"/>
          <w:szCs w:val="20"/>
        </w:rPr>
        <w:t xml:space="preserve">depends largely on the balance between the </w:t>
      </w:r>
      <w:r w:rsidR="00106995" w:rsidRPr="00177558">
        <w:rPr>
          <w:rFonts w:cstheme="minorHAnsi"/>
          <w:color w:val="000000" w:themeColor="text1"/>
          <w:szCs w:val="20"/>
        </w:rPr>
        <w:t xml:space="preserve">ability </w:t>
      </w:r>
      <w:r w:rsidRPr="00177558">
        <w:rPr>
          <w:rFonts w:cstheme="minorHAnsi"/>
          <w:color w:val="000000" w:themeColor="text1"/>
          <w:szCs w:val="20"/>
        </w:rPr>
        <w:t xml:space="preserve">of </w:t>
      </w:r>
      <w:r w:rsidR="00106995" w:rsidRPr="00177558">
        <w:rPr>
          <w:rFonts w:cstheme="minorHAnsi"/>
          <w:color w:val="000000" w:themeColor="text1"/>
          <w:szCs w:val="20"/>
        </w:rPr>
        <w:t xml:space="preserve">the </w:t>
      </w:r>
      <w:r w:rsidR="00FF67F8" w:rsidRPr="00177558">
        <w:rPr>
          <w:rFonts w:cstheme="minorHAnsi"/>
          <w:color w:val="000000" w:themeColor="text1"/>
          <w:szCs w:val="20"/>
        </w:rPr>
        <w:t xml:space="preserve">residual </w:t>
      </w:r>
      <w:r w:rsidRPr="00177558">
        <w:rPr>
          <w:rFonts w:cstheme="minorHAnsi"/>
          <w:color w:val="000000" w:themeColor="text1"/>
          <w:szCs w:val="20"/>
        </w:rPr>
        <w:t>cancer cell</w:t>
      </w:r>
      <w:r w:rsidR="007E55D6" w:rsidRPr="00177558">
        <w:rPr>
          <w:rFonts w:cstheme="minorHAnsi"/>
          <w:color w:val="000000" w:themeColor="text1"/>
          <w:szCs w:val="20"/>
        </w:rPr>
        <w:t>s</w:t>
      </w:r>
      <w:r w:rsidRPr="00177558">
        <w:rPr>
          <w:rFonts w:cstheme="minorHAnsi"/>
          <w:color w:val="000000" w:themeColor="text1"/>
          <w:szCs w:val="20"/>
        </w:rPr>
        <w:t xml:space="preserve"> </w:t>
      </w:r>
      <w:r w:rsidR="00106995" w:rsidRPr="00177558">
        <w:rPr>
          <w:rFonts w:cstheme="minorHAnsi"/>
          <w:color w:val="000000" w:themeColor="text1"/>
          <w:szCs w:val="20"/>
        </w:rPr>
        <w:t xml:space="preserve">to implant, proliferate and attract new blood vessels </w:t>
      </w:r>
      <w:r w:rsidRPr="00177558">
        <w:rPr>
          <w:rFonts w:cstheme="minorHAnsi"/>
          <w:color w:val="000000" w:themeColor="text1"/>
          <w:szCs w:val="20"/>
        </w:rPr>
        <w:t>and the anti-metastatic immune activity of the body.</w:t>
      </w:r>
      <w:r w:rsidRPr="00177558">
        <w:rPr>
          <w:rFonts w:cstheme="minorHAnsi"/>
          <w:color w:val="000000" w:themeColor="text1"/>
          <w:szCs w:val="20"/>
        </w:rPr>
        <w:fldChar w:fldCharType="begin">
          <w:fldData xml:space="preserve">PEVuZE5vdGU+PENpdGU+PEF1dGhvcj5Lb2ViZWw8L0F1dGhvcj48WWVhcj4yMDA3PC9ZZWFyPjxS
ZWNOdW0+ODwvUmVjTnVtPjxEaXNwbGF5VGV4dD48c3R5bGUgZmFjZT0ic3VwZXJzY3JpcHQiPjYs
Nzwvc3R5bGU+PC9EaXNwbGF5VGV4dD48cmVjb3JkPjxyZWMtbnVtYmVyPjg8L3JlYy1udW1iZXI+
PGZvcmVpZ24ta2V5cz48a2V5IGFwcD0iRU4iIGRiLWlkPSJmc2EyOWZ3YWM1MjJycmV4MmVtNWR4
cjh0MGZkenR0YWV4eHYiPjg8L2tleT48L2ZvcmVpZ24ta2V5cz48cmVmLXR5cGUgbmFtZT0iSm91
cm5hbCBBcnRpY2xlIj4xNzwvcmVmLXR5cGU+PGNvbnRyaWJ1dG9ycz48YXV0aG9ycz48YXV0aG9y
PktvZWJlbCwgQy4gTS48L2F1dGhvcj48YXV0aG9yPlZlcm1pLCBXLjwvYXV0aG9yPjxhdXRob3I+
U3dhbm4sIEouIEIuPC9hdXRob3I+PGF1dGhvcj5aZXJhZmEsIE4uPC9hdXRob3I+PGF1dGhvcj5S
b2RpZywgUy4gSi48L2F1dGhvcj48YXV0aG9yPk9sZCwgTC4gSi48L2F1dGhvcj48YXV0aG9yPlNt
eXRoLCBNLiBKLjwvYXV0aG9yPjxhdXRob3I+U2NocmVpYmVyLCBSLiBELjwvYXV0aG9yPjwvYXV0
aG9ycz48L2NvbnRyaWJ1dG9ycz48YXV0aC1hZGRyZXNzPkRlcGFydG1lbnQgb2YgUGF0aG9sb2d5
IGFuZCBJbW11bm9sb2d5LCBXYXNoaW5ndG9uIFVuaXZlcnNpdHkgU2Nob29sIG9mIE1lZGljaW5l
LCBTdC4gTG91aXMsIE1pc3NvdXJpIDYzMTEwLCBVU0EuPC9hdXRoLWFkZHJlc3M+PHRpdGxlcz48
dGl0bGU+QWRhcHRpdmUgaW1tdW5pdHkgbWFpbnRhaW5zIG9jY3VsdCBjYW5jZXIgaW4gYW4gZXF1
aWxpYnJpdW0gc3RhdGU8L3RpdGxlPjxzZWNvbmRhcnktdGl0bGU+TmF0dXJlPC9zZWNvbmRhcnkt
dGl0bGU+PGFsdC10aXRsZT5OYXR1cmU8L2FsdC10aXRsZT48L3RpdGxlcz48cGVyaW9kaWNhbD48
ZnVsbC10aXRsZT5OYXR1cmU8L2Z1bGwtdGl0bGU+PGFiYnItMT5OYXR1cmU8L2FiYnItMT48YWJi
ci0yPk5hdHVyZTwvYWJici0yPjwvcGVyaW9kaWNhbD48YWx0LXBlcmlvZGljYWw+PGZ1bGwtdGl0
bGU+TmF0dXJlPC9mdWxsLXRpdGxlPjxhYmJyLTE+TmF0dXJlPC9hYmJyLTE+PGFiYnItMj5OYXR1
cmU8L2FiYnItMj48L2FsdC1wZXJpb2RpY2FsPjxwYWdlcz45MDMtNzwvcGFnZXM+PHZvbHVtZT40
NTA8L3ZvbHVtZT48bnVtYmVyPjcxNzE8L251bWJlcj48ZWRpdGlvbj4yMDA3LzExLzIxPC9lZGl0
aW9uPjxrZXl3b3Jkcz48a2V5d29yZD5BbmltYWxzPC9rZXl3b3JkPjxrZXl3b3JkPkFudGlib2Rp
ZXMsIE1vbm9jbG9uYWwvaW1tdW5vbG9neS9waGFybWFjb2xvZ3k8L2tleXdvcmQ+PGtleXdvcmQ+
Q2VsbCBQcm9saWZlcmF0aW9uL2RydWcgZWZmZWN0czwva2V5d29yZD48a2V5d29yZD5ETkEtQmlu
ZGluZyBQcm90ZWlucy9kZWZpY2llbmN5L2dlbmV0aWNzPC9rZXl3b3JkPjxrZXl3b3JkPkRpc2Vh
c2UgUHJvZ3Jlc3Npb248L2tleXdvcmQ+PGtleXdvcmQ+RmVtYWxlPC9rZXl3b3JkPjxrZXl3b3Jk
PkdlbmVzLCBSQUctMS9nZW5ldGljczwva2V5d29yZD48a2V5d29yZD5JbW11bml0eSwgQWN0aXZl
L2RydWcgZWZmZWN0cy9pbW11bm9sb2d5PC9rZXl3b3JkPjxrZXl3b3JkPkltbXVub2NvbXBldGVu
Y2UvaW1tdW5vbG9neTwva2V5d29yZD48a2V5d29yZD5JbnRlcmZlcm9uLWdhbW1hL2ltbXVub2xv
Z3k8L2tleXdvcmQ+PGtleXdvcmQ+TWFsZTwva2V5d29yZD48a2V5d29yZD5NZXRoeWxjaG9sYW50
aHJlbmU8L2tleXdvcmQ+PGtleXdvcmQ+TWljZTwva2V5d29yZD48a2V5d29yZD5Nb2RlbHMsIElt
bXVub2xvZ2ljYWw8L2tleXdvcmQ+PGtleXdvcmQ+TmVvcGxhc20sIFJlc2lkdWFsL2NoZW1pY2Fs
bHkgaW5kdWNlZC8qaW1tdW5vbG9neS9wYXRob2xvZ3k8L2tleXdvcmQ+PGtleXdvcmQ+U2FyY29t
YS9jaGVtaWNhbGx5IGluZHVjZWQvKmltbXVub2xvZ3kvcGF0aG9sb2d5PC9rZXl3b3JkPjxrZXl3
b3JkPlQtTHltcGhvY3l0ZXMvZHJ1ZyBlZmZlY3RzL2ltbXVub2xvZ3k8L2tleXdvcmQ+PC9rZXl3
b3Jkcz48ZGF0ZXM+PHllYXI+MjAwNzwveWVhcj48cHViLWRhdGVzPjxkYXRlPkRlYyA2PC9kYXRl
PjwvcHViLWRhdGVzPjwvZGF0ZXM+PGlzYm4+MDAyOC0wODM2PC9pc2JuPjxhY2Nlc3Npb24tbnVt
PjE4MDI2MDg5PC9hY2Nlc3Npb24tbnVtPjx1cmxzPjwvdXJscz48ZWxlY3Ryb25pYy1yZXNvdXJj
ZS1udW0+MTAuMTAzOC9uYXR1cmUwNjMwOTwvZWxlY3Ryb25pYy1yZXNvdXJjZS1udW0+PHJlbW90
ZS1kYXRhYmFzZS1wcm92aWRlcj5ObG08L3JlbW90ZS1kYXRhYmFzZS1wcm92aWRlcj48bGFuZ3Vh
Z2U+ZW5nPC9sYW5ndWFnZT48L3JlY29yZD48L0NpdGU+PENpdGU+PEF1dGhvcj5TaGFraGFyPC9B
dXRob3I+PFllYXI+MjAwMzwvWWVhcj48UmVjTnVtPjk8L1JlY051bT48cmVjb3JkPjxyZWMtbnVt
YmVyPjk8L3JlYy1udW1iZXI+PGZvcmVpZ24ta2V5cz48a2V5IGFwcD0iRU4iIGRiLWlkPSJmc2Ey
OWZ3YWM1MjJycmV4MmVtNWR4cjh0MGZkenR0YWV4eHYiPjk8L2tleT48L2ZvcmVpZ24ta2V5cz48
cmVmLXR5cGUgbmFtZT0iSm91cm5hbCBBcnRpY2xlIj4xNzwvcmVmLXR5cGU+PGNvbnRyaWJ1dG9y
cz48YXV0aG9ycz48YXV0aG9yPlNoYWtoYXIsIEcuPC9hdXRob3I+PGF1dGhvcj5CZW4tRWxpeWFo
dSwgUy48L2F1dGhvcj48L2F1dGhvcnM+PC9jb250cmlidXRvcnM+PGF1dGgtYWRkcmVzcz5OZXVy
b2ltbXVub2xvZ3kgUmVzZWFyY2ggVW5pdCwgRGVwYXJ0bWVudCBvZiBQc3ljaG9sb2d5LCBUZWwg
QXZpdiBVbml2ZXJzaXR5LCBUZWwgQXZpdiwgSXNyYWVsLjwvYXV0aC1hZGRyZXNzPjx0aXRsZXM+
PHRpdGxlPlBvdGVudGlhbCBwcm9waHlsYWN0aWMgbWVhc3VyZXMgYWdhaW5zdCBwb3N0b3BlcmF0
aXZlIGltbXVub3N1cHByZXNzaW9uOiBjb3VsZCB0aGV5IHJlZHVjZSByZWN1cnJlbmNlIHJhdGVz
IGluIG9uY29sb2dpY2FsIHBhdGllbnRzPzwvdGl0bGU+PHNlY29uZGFyeS10aXRsZT5Bbm4gU3Vy
ZyBPbmNvbDwvc2Vjb25kYXJ5LXRpdGxlPjxhbHQtdGl0bGU+QW5uYWxzIG9mIHN1cmdpY2FsIG9u
Y29sb2d5PC9hbHQtdGl0bGU+PC90aXRsZXM+PHBlcmlvZGljYWw+PGZ1bGwtdGl0bGU+QW5uYWxz
IG9mIFN1cmdpY2FsIE9uY29sb2d5PC9mdWxsLXRpdGxlPjxhYmJyLTE+QW5uLiBTdXJnLiBPbmNv
bC48L2FiYnItMT48YWJici0yPkFubiBTdXJnIE9uY29sPC9hYmJyLTI+PC9wZXJpb2RpY2FsPjxh
bHQtcGVyaW9kaWNhbD48ZnVsbC10aXRsZT5Bbm5hbHMgb2YgU3VyZ2ljYWwgT25jb2xvZ3k8L2Z1
bGwtdGl0bGU+PGFiYnItMT5Bbm4uIFN1cmcuIE9uY29sLjwvYWJici0xPjxhYmJyLTI+QW5uIFN1
cmcgT25jb2w8L2FiYnItMj48L2FsdC1wZXJpb2RpY2FsPjxwYWdlcz45NzItOTI8L3BhZ2VzPjx2
b2x1bWU+MTA8L3ZvbHVtZT48bnVtYmVyPjg8L251bWJlcj48ZWRpdGlvbj4yMDAzLzEwLzA3PC9l
ZGl0aW9uPjxrZXl3b3Jkcz48a2V5d29yZD5IdW1hbnM8L2tleXdvcmQ+PGtleXdvcmQ+KkltbXVu
ZSBUb2xlcmFuY2U8L2tleXdvcmQ+PGtleXdvcmQ+TmVvcGxhc20gTWV0YXN0YXNpcy8qaW1tdW5v
bG9neTwva2V5d29yZD48a2V5d29yZD5OZW9wbGFzbXMvKmltbXVub2xvZ3kvKnN1cmdlcnk8L2tl
eXdvcmQ+PC9rZXl3b3Jkcz48ZGF0ZXM+PHllYXI+MjAwMzwveWVhcj48cHViLWRhdGVzPjxkYXRl
Pk9jdDwvZGF0ZT48L3B1Yi1kYXRlcz48L2RhdGVzPjxpc2JuPjEwNjgtOTI2NSAoUHJpbnQpJiN4
RDsxMDY4LTkyNjU8L2lzYm4+PGFjY2Vzc2lvbi1udW0+MTQ1Mjc5MTk8L2FjY2Vzc2lvbi1udW0+
PHVybHM+PC91cmxzPjxyZW1vdGUtZGF0YWJhc2UtcHJvdmlkZXI+TmxtPC9yZW1vdGUtZGF0YWJh
c2UtcHJvdmlkZXI+PGxhbmd1YWdlPmVuZzwvbGFuZ3VhZ2U+PC9yZWNvcmQ+PC9DaXRlPjwvRW5k
Tm90ZT4A
</w:fldData>
        </w:fldChar>
      </w:r>
      <w:r w:rsidR="0087670A" w:rsidRPr="00177558">
        <w:rPr>
          <w:rFonts w:cstheme="minorHAnsi"/>
          <w:color w:val="000000" w:themeColor="text1"/>
          <w:szCs w:val="20"/>
        </w:rPr>
        <w:instrText xml:space="preserve"> ADDIN EN.CITE </w:instrText>
      </w:r>
      <w:r w:rsidR="0087670A" w:rsidRPr="00177558">
        <w:rPr>
          <w:rFonts w:cstheme="minorHAnsi"/>
          <w:color w:val="000000" w:themeColor="text1"/>
          <w:szCs w:val="20"/>
        </w:rPr>
        <w:fldChar w:fldCharType="begin">
          <w:fldData xml:space="preserve">PEVuZE5vdGU+PENpdGU+PEF1dGhvcj5Lb2ViZWw8L0F1dGhvcj48WWVhcj4yMDA3PC9ZZWFyPjxS
ZWNOdW0+ODwvUmVjTnVtPjxEaXNwbGF5VGV4dD48c3R5bGUgZmFjZT0ic3VwZXJzY3JpcHQiPjYs
Nzwvc3R5bGU+PC9EaXNwbGF5VGV4dD48cmVjb3JkPjxyZWMtbnVtYmVyPjg8L3JlYy1udW1iZXI+
PGZvcmVpZ24ta2V5cz48a2V5IGFwcD0iRU4iIGRiLWlkPSJmc2EyOWZ3YWM1MjJycmV4MmVtNWR4
cjh0MGZkenR0YWV4eHYiPjg8L2tleT48L2ZvcmVpZ24ta2V5cz48cmVmLXR5cGUgbmFtZT0iSm91
cm5hbCBBcnRpY2xlIj4xNzwvcmVmLXR5cGU+PGNvbnRyaWJ1dG9ycz48YXV0aG9ycz48YXV0aG9y
PktvZWJlbCwgQy4gTS48L2F1dGhvcj48YXV0aG9yPlZlcm1pLCBXLjwvYXV0aG9yPjxhdXRob3I+
U3dhbm4sIEouIEIuPC9hdXRob3I+PGF1dGhvcj5aZXJhZmEsIE4uPC9hdXRob3I+PGF1dGhvcj5S
b2RpZywgUy4gSi48L2F1dGhvcj48YXV0aG9yPk9sZCwgTC4gSi48L2F1dGhvcj48YXV0aG9yPlNt
eXRoLCBNLiBKLjwvYXV0aG9yPjxhdXRob3I+U2NocmVpYmVyLCBSLiBELjwvYXV0aG9yPjwvYXV0
aG9ycz48L2NvbnRyaWJ1dG9ycz48YXV0aC1hZGRyZXNzPkRlcGFydG1lbnQgb2YgUGF0aG9sb2d5
IGFuZCBJbW11bm9sb2d5LCBXYXNoaW5ndG9uIFVuaXZlcnNpdHkgU2Nob29sIG9mIE1lZGljaW5l
LCBTdC4gTG91aXMsIE1pc3NvdXJpIDYzMTEwLCBVU0EuPC9hdXRoLWFkZHJlc3M+PHRpdGxlcz48
dGl0bGU+QWRhcHRpdmUgaW1tdW5pdHkgbWFpbnRhaW5zIG9jY3VsdCBjYW5jZXIgaW4gYW4gZXF1
aWxpYnJpdW0gc3RhdGU8L3RpdGxlPjxzZWNvbmRhcnktdGl0bGU+TmF0dXJlPC9zZWNvbmRhcnkt
dGl0bGU+PGFsdC10aXRsZT5OYXR1cmU8L2FsdC10aXRsZT48L3RpdGxlcz48cGVyaW9kaWNhbD48
ZnVsbC10aXRsZT5OYXR1cmU8L2Z1bGwtdGl0bGU+PGFiYnItMT5OYXR1cmU8L2FiYnItMT48YWJi
ci0yPk5hdHVyZTwvYWJici0yPjwvcGVyaW9kaWNhbD48YWx0LXBlcmlvZGljYWw+PGZ1bGwtdGl0
bGU+TmF0dXJlPC9mdWxsLXRpdGxlPjxhYmJyLTE+TmF0dXJlPC9hYmJyLTE+PGFiYnItMj5OYXR1
cmU8L2FiYnItMj48L2FsdC1wZXJpb2RpY2FsPjxwYWdlcz45MDMtNzwvcGFnZXM+PHZvbHVtZT40
NTA8L3ZvbHVtZT48bnVtYmVyPjcxNzE8L251bWJlcj48ZWRpdGlvbj4yMDA3LzExLzIxPC9lZGl0
aW9uPjxrZXl3b3Jkcz48a2V5d29yZD5BbmltYWxzPC9rZXl3b3JkPjxrZXl3b3JkPkFudGlib2Rp
ZXMsIE1vbm9jbG9uYWwvaW1tdW5vbG9neS9waGFybWFjb2xvZ3k8L2tleXdvcmQ+PGtleXdvcmQ+
Q2VsbCBQcm9saWZlcmF0aW9uL2RydWcgZWZmZWN0czwva2V5d29yZD48a2V5d29yZD5ETkEtQmlu
ZGluZyBQcm90ZWlucy9kZWZpY2llbmN5L2dlbmV0aWNzPC9rZXl3b3JkPjxrZXl3b3JkPkRpc2Vh
c2UgUHJvZ3Jlc3Npb248L2tleXdvcmQ+PGtleXdvcmQ+RmVtYWxlPC9rZXl3b3JkPjxrZXl3b3Jk
PkdlbmVzLCBSQUctMS9nZW5ldGljczwva2V5d29yZD48a2V5d29yZD5JbW11bml0eSwgQWN0aXZl
L2RydWcgZWZmZWN0cy9pbW11bm9sb2d5PC9rZXl3b3JkPjxrZXl3b3JkPkltbXVub2NvbXBldGVu
Y2UvaW1tdW5vbG9neTwva2V5d29yZD48a2V5d29yZD5JbnRlcmZlcm9uLWdhbW1hL2ltbXVub2xv
Z3k8L2tleXdvcmQ+PGtleXdvcmQ+TWFsZTwva2V5d29yZD48a2V5d29yZD5NZXRoeWxjaG9sYW50
aHJlbmU8L2tleXdvcmQ+PGtleXdvcmQ+TWljZTwva2V5d29yZD48a2V5d29yZD5Nb2RlbHMsIElt
bXVub2xvZ2ljYWw8L2tleXdvcmQ+PGtleXdvcmQ+TmVvcGxhc20sIFJlc2lkdWFsL2NoZW1pY2Fs
bHkgaW5kdWNlZC8qaW1tdW5vbG9neS9wYXRob2xvZ3k8L2tleXdvcmQ+PGtleXdvcmQ+U2FyY29t
YS9jaGVtaWNhbGx5IGluZHVjZWQvKmltbXVub2xvZ3kvcGF0aG9sb2d5PC9rZXl3b3JkPjxrZXl3
b3JkPlQtTHltcGhvY3l0ZXMvZHJ1ZyBlZmZlY3RzL2ltbXVub2xvZ3k8L2tleXdvcmQ+PC9rZXl3
b3Jkcz48ZGF0ZXM+PHllYXI+MjAwNzwveWVhcj48cHViLWRhdGVzPjxkYXRlPkRlYyA2PC9kYXRl
PjwvcHViLWRhdGVzPjwvZGF0ZXM+PGlzYm4+MDAyOC0wODM2PC9pc2JuPjxhY2Nlc3Npb24tbnVt
PjE4MDI2MDg5PC9hY2Nlc3Npb24tbnVtPjx1cmxzPjwvdXJscz48ZWxlY3Ryb25pYy1yZXNvdXJj
ZS1udW0+MTAuMTAzOC9uYXR1cmUwNjMwOTwvZWxlY3Ryb25pYy1yZXNvdXJjZS1udW0+PHJlbW90
ZS1kYXRhYmFzZS1wcm92aWRlcj5ObG08L3JlbW90ZS1kYXRhYmFzZS1wcm92aWRlcj48bGFuZ3Vh
Z2U+ZW5nPC9sYW5ndWFnZT48L3JlY29yZD48L0NpdGU+PENpdGU+PEF1dGhvcj5TaGFraGFyPC9B
dXRob3I+PFllYXI+MjAwMzwvWWVhcj48UmVjTnVtPjk8L1JlY051bT48cmVjb3JkPjxyZWMtbnVt
YmVyPjk8L3JlYy1udW1iZXI+PGZvcmVpZ24ta2V5cz48a2V5IGFwcD0iRU4iIGRiLWlkPSJmc2Ey
OWZ3YWM1MjJycmV4MmVtNWR4cjh0MGZkenR0YWV4eHYiPjk8L2tleT48L2ZvcmVpZ24ta2V5cz48
cmVmLXR5cGUgbmFtZT0iSm91cm5hbCBBcnRpY2xlIj4xNzwvcmVmLXR5cGU+PGNvbnRyaWJ1dG9y
cz48YXV0aG9ycz48YXV0aG9yPlNoYWtoYXIsIEcuPC9hdXRob3I+PGF1dGhvcj5CZW4tRWxpeWFo
dSwgUy48L2F1dGhvcj48L2F1dGhvcnM+PC9jb250cmlidXRvcnM+PGF1dGgtYWRkcmVzcz5OZXVy
b2ltbXVub2xvZ3kgUmVzZWFyY2ggVW5pdCwgRGVwYXJ0bWVudCBvZiBQc3ljaG9sb2d5LCBUZWwg
QXZpdiBVbml2ZXJzaXR5LCBUZWwgQXZpdiwgSXNyYWVsLjwvYXV0aC1hZGRyZXNzPjx0aXRsZXM+
PHRpdGxlPlBvdGVudGlhbCBwcm9waHlsYWN0aWMgbWVhc3VyZXMgYWdhaW5zdCBwb3N0b3BlcmF0
aXZlIGltbXVub3N1cHByZXNzaW9uOiBjb3VsZCB0aGV5IHJlZHVjZSByZWN1cnJlbmNlIHJhdGVz
IGluIG9uY29sb2dpY2FsIHBhdGllbnRzPzwvdGl0bGU+PHNlY29uZGFyeS10aXRsZT5Bbm4gU3Vy
ZyBPbmNvbDwvc2Vjb25kYXJ5LXRpdGxlPjxhbHQtdGl0bGU+QW5uYWxzIG9mIHN1cmdpY2FsIG9u
Y29sb2d5PC9hbHQtdGl0bGU+PC90aXRsZXM+PHBlcmlvZGljYWw+PGZ1bGwtdGl0bGU+QW5uYWxz
IG9mIFN1cmdpY2FsIE9uY29sb2d5PC9mdWxsLXRpdGxlPjxhYmJyLTE+QW5uLiBTdXJnLiBPbmNv
bC48L2FiYnItMT48YWJici0yPkFubiBTdXJnIE9uY29sPC9hYmJyLTI+PC9wZXJpb2RpY2FsPjxh
bHQtcGVyaW9kaWNhbD48ZnVsbC10aXRsZT5Bbm5hbHMgb2YgU3VyZ2ljYWwgT25jb2xvZ3k8L2Z1
bGwtdGl0bGU+PGFiYnItMT5Bbm4uIFN1cmcuIE9uY29sLjwvYWJici0xPjxhYmJyLTI+QW5uIFN1
cmcgT25jb2w8L2FiYnItMj48L2FsdC1wZXJpb2RpY2FsPjxwYWdlcz45NzItOTI8L3BhZ2VzPjx2
b2x1bWU+MTA8L3ZvbHVtZT48bnVtYmVyPjg8L251bWJlcj48ZWRpdGlvbj4yMDAzLzEwLzA3PC9l
ZGl0aW9uPjxrZXl3b3Jkcz48a2V5d29yZD5IdW1hbnM8L2tleXdvcmQ+PGtleXdvcmQ+KkltbXVu
ZSBUb2xlcmFuY2U8L2tleXdvcmQ+PGtleXdvcmQ+TmVvcGxhc20gTWV0YXN0YXNpcy8qaW1tdW5v
bG9neTwva2V5d29yZD48a2V5d29yZD5OZW9wbGFzbXMvKmltbXVub2xvZ3kvKnN1cmdlcnk8L2tl
eXdvcmQ+PC9rZXl3b3Jkcz48ZGF0ZXM+PHllYXI+MjAwMzwveWVhcj48cHViLWRhdGVzPjxkYXRl
Pk9jdDwvZGF0ZT48L3B1Yi1kYXRlcz48L2RhdGVzPjxpc2JuPjEwNjgtOTI2NSAoUHJpbnQpJiN4
RDsxMDY4LTkyNjU8L2lzYm4+PGFjY2Vzc2lvbi1udW0+MTQ1Mjc5MTk8L2FjY2Vzc2lvbi1udW0+
PHVybHM+PC91cmxzPjxyZW1vdGUtZGF0YWJhc2UtcHJvdmlkZXI+TmxtPC9yZW1vdGUtZGF0YWJh
c2UtcHJvdmlkZXI+PGxhbmd1YWdlPmVuZzwvbGFuZ3VhZ2U+PC9yZWNvcmQ+PC9DaXRlPjwvRW5k
Tm90ZT4A
</w:fldData>
        </w:fldChar>
      </w:r>
      <w:r w:rsidR="0087670A" w:rsidRPr="00177558">
        <w:rPr>
          <w:rFonts w:cstheme="minorHAnsi"/>
          <w:color w:val="000000" w:themeColor="text1"/>
          <w:szCs w:val="20"/>
        </w:rPr>
        <w:instrText xml:space="preserve"> ADDIN EN.CITE.DATA </w:instrText>
      </w:r>
      <w:r w:rsidR="0087670A" w:rsidRPr="00177558">
        <w:rPr>
          <w:rFonts w:cstheme="minorHAnsi"/>
          <w:color w:val="000000" w:themeColor="text1"/>
          <w:szCs w:val="20"/>
        </w:rPr>
      </w:r>
      <w:r w:rsidR="0087670A" w:rsidRPr="00177558">
        <w:rPr>
          <w:rFonts w:cstheme="minorHAnsi"/>
          <w:color w:val="000000" w:themeColor="text1"/>
          <w:szCs w:val="20"/>
        </w:rPr>
        <w:fldChar w:fldCharType="end"/>
      </w:r>
      <w:r w:rsidRPr="00177558">
        <w:rPr>
          <w:rFonts w:cstheme="minorHAnsi"/>
          <w:color w:val="000000" w:themeColor="text1"/>
          <w:szCs w:val="20"/>
        </w:rPr>
      </w:r>
      <w:r w:rsidRPr="00177558">
        <w:rPr>
          <w:rFonts w:cstheme="minorHAnsi"/>
          <w:color w:val="000000" w:themeColor="text1"/>
          <w:szCs w:val="20"/>
        </w:rPr>
        <w:fldChar w:fldCharType="separate"/>
      </w:r>
      <w:hyperlink w:anchor="_ENREF_6_6" w:tooltip="Koebel, 2007 #8" w:history="1">
        <w:r w:rsidR="0087670A" w:rsidRPr="00177558">
          <w:rPr>
            <w:rFonts w:cstheme="minorHAnsi"/>
            <w:color w:val="000000" w:themeColor="text1"/>
            <w:szCs w:val="20"/>
            <w:vertAlign w:val="superscript"/>
          </w:rPr>
          <w:t>6</w:t>
        </w:r>
      </w:hyperlink>
      <w:r w:rsidR="0087670A" w:rsidRPr="00177558">
        <w:rPr>
          <w:rFonts w:cstheme="minorHAnsi"/>
          <w:color w:val="000000" w:themeColor="text1"/>
          <w:szCs w:val="20"/>
          <w:vertAlign w:val="superscript"/>
        </w:rPr>
        <w:t>,</w:t>
      </w:r>
      <w:hyperlink w:anchor="_ENREF_6_7" w:tooltip="Shakhar, 2003 #9" w:history="1">
        <w:r w:rsidR="0087670A" w:rsidRPr="00177558">
          <w:rPr>
            <w:rFonts w:cstheme="minorHAnsi"/>
            <w:color w:val="000000" w:themeColor="text1"/>
            <w:szCs w:val="20"/>
            <w:vertAlign w:val="superscript"/>
          </w:rPr>
          <w:t>7</w:t>
        </w:r>
      </w:hyperlink>
      <w:r w:rsidRPr="00177558">
        <w:rPr>
          <w:rFonts w:cstheme="minorHAnsi"/>
          <w:color w:val="000000" w:themeColor="text1"/>
          <w:szCs w:val="20"/>
        </w:rPr>
        <w:fldChar w:fldCharType="end"/>
      </w:r>
      <w:r w:rsidRPr="00177558">
        <w:rPr>
          <w:rFonts w:cstheme="minorHAnsi"/>
          <w:color w:val="000000" w:themeColor="text1"/>
          <w:szCs w:val="20"/>
        </w:rPr>
        <w:t xml:space="preserve"> The balance </w:t>
      </w:r>
      <w:r w:rsidR="00A86610" w:rsidRPr="00177558">
        <w:rPr>
          <w:rFonts w:cstheme="minorHAnsi"/>
          <w:color w:val="000000" w:themeColor="text1"/>
          <w:szCs w:val="20"/>
        </w:rPr>
        <w:t xml:space="preserve">may be shifted </w:t>
      </w:r>
      <w:r w:rsidRPr="00177558">
        <w:rPr>
          <w:rFonts w:cstheme="minorHAnsi"/>
          <w:color w:val="000000" w:themeColor="text1"/>
          <w:szCs w:val="20"/>
        </w:rPr>
        <w:t xml:space="preserve">towards </w:t>
      </w:r>
      <w:r w:rsidR="00FF67F8" w:rsidRPr="00177558">
        <w:rPr>
          <w:rFonts w:cstheme="minorHAnsi"/>
          <w:color w:val="000000" w:themeColor="text1"/>
          <w:szCs w:val="20"/>
        </w:rPr>
        <w:t xml:space="preserve">cancer </w:t>
      </w:r>
      <w:r w:rsidRPr="00177558">
        <w:rPr>
          <w:rFonts w:cstheme="minorHAnsi"/>
          <w:color w:val="000000" w:themeColor="text1"/>
          <w:szCs w:val="20"/>
        </w:rPr>
        <w:t xml:space="preserve">progression </w:t>
      </w:r>
      <w:r w:rsidR="00A86610" w:rsidRPr="00177558">
        <w:rPr>
          <w:rFonts w:cstheme="minorHAnsi"/>
          <w:color w:val="000000" w:themeColor="text1"/>
          <w:szCs w:val="20"/>
        </w:rPr>
        <w:t>by several</w:t>
      </w:r>
      <w:r w:rsidR="00106995" w:rsidRPr="00177558">
        <w:rPr>
          <w:rFonts w:cstheme="minorHAnsi"/>
          <w:color w:val="000000" w:themeColor="text1"/>
          <w:szCs w:val="20"/>
        </w:rPr>
        <w:t xml:space="preserve"> perioperative</w:t>
      </w:r>
      <w:r w:rsidR="00A86610" w:rsidRPr="00177558">
        <w:rPr>
          <w:rFonts w:cstheme="minorHAnsi"/>
          <w:color w:val="000000" w:themeColor="text1"/>
          <w:szCs w:val="20"/>
        </w:rPr>
        <w:t xml:space="preserve"> factors</w:t>
      </w:r>
      <w:r w:rsidRPr="00177558">
        <w:rPr>
          <w:rFonts w:cstheme="minorHAnsi"/>
          <w:color w:val="000000" w:themeColor="text1"/>
          <w:szCs w:val="20"/>
        </w:rPr>
        <w:t xml:space="preserve">. </w:t>
      </w:r>
      <w:r w:rsidR="000F1C66" w:rsidRPr="00177558">
        <w:rPr>
          <w:rFonts w:cstheme="minorHAnsi"/>
          <w:color w:val="000000" w:themeColor="text1"/>
          <w:szCs w:val="20"/>
        </w:rPr>
        <w:t>Firstly, surgery may promote the release of cancer cells into blood circulation</w:t>
      </w:r>
      <w:r w:rsidR="00E47A0A" w:rsidRPr="00177558">
        <w:rPr>
          <w:rFonts w:cstheme="minorHAnsi"/>
          <w:color w:val="000000" w:themeColor="text1"/>
          <w:szCs w:val="20"/>
        </w:rPr>
        <w:t>.</w:t>
      </w:r>
      <w:r w:rsidR="001B5F80" w:rsidRPr="00177558">
        <w:rPr>
          <w:rFonts w:cstheme="minorHAnsi"/>
          <w:color w:val="000000" w:themeColor="text1"/>
          <w:szCs w:val="20"/>
        </w:rPr>
        <w:fldChar w:fldCharType="begin">
          <w:fldData xml:space="preserve">PEVuZE5vdGU+PENpdGU+PEF1dGhvcj5HZTwvQXV0aG9yPjxZZWFyPjIwMDY8L1llYXI+PFJlY051
bT4yMTA8L1JlY051bT48RGlzcGxheVRleHQ+PHN0eWxlIGZhY2U9InN1cGVyc2NyaXB0Ij44LDk8
L3N0eWxlPjwvRGlzcGxheVRleHQ+PHJlY29yZD48cmVjLW51bWJlcj4yMTA8L3JlYy1udW1iZXI+
PGZvcmVpZ24ta2V5cz48a2V5IGFwcD0iRU4iIGRiLWlkPSIycnZmMDB0ZGxwMnpkcWVkOXBkeGZy
NTZwdHBycHcyenphdHIiIHRpbWVzdGFtcD0iMTU5NzI5MzU4OSI+MjEwPC9rZXk+PC9mb3JlaWdu
LWtleXM+PHJlZi10eXBlIG5hbWU9IkpvdXJuYWwgQXJ0aWNsZSI+MTc8L3JlZi10eXBlPjxjb250
cmlidXRvcnM+PGF1dGhvcnM+PGF1dGhvcj5HZSwgTS4gSi48L2F1dGhvcj48YXV0aG9yPlNoaSwg
RC48L2F1dGhvcj48YXV0aG9yPld1LCBRLiBDLjwvYXV0aG9yPjxhdXRob3I+V2FuZywgTS48L2F1
dGhvcj48YXV0aG9yPkxpLCBMLiBCLjwvYXV0aG9yPjwvYXV0aG9ycz48L2NvbnRyaWJ1dG9ycz48
YXV0aC1hZGRyZXNzPkRlcGFydG1lbnQgb2YgVGhvcmFjaWMgU3VyZ2VyeSwgVGhlIEZpcnN0IEFm
ZmlsaWF0ZWQgSG9zcGl0YWwsIENob25ncWluZyBVbml2ZXJzaXR5IG9mIE1lZGljYWwgU2NpZW5j
ZXMsIDQwMDAxNiwgQ2hvbmdxaW5nLCBQZW9wbGUmYXBvcztzIFJlcHVibGljIG9mIENoaW5hLiBt
aW5namlhbl9nZUBob3RtYWlsLmNvbTwvYXV0aC1hZGRyZXNzPjx0aXRsZXM+PHRpdGxlPk9ic2Vy
dmF0aW9uIG9mIGNpcmN1bGF0aW5nIHR1bW91ciBjZWxscyBpbiBwYXRpZW50cyB3aXRoIG5vbi1z
bWFsbCBjZWxsIGx1bmcgY2FuY2VyIGJ5IHJlYWwtdGltZSBmbHVvcmVzY2VudCBxdWFudGl0YXRp
dmUgcmV2ZXJzZSB0cmFuc2NyaXB0YXNlLXBvbHltZXJhc2UgY2hhaW4gcmVhY3Rpb24gaW4gcGVy
b3BlcmF0aXZlIHBlcmlvZDwvdGl0bGU+PHNlY29uZGFyeS10aXRsZT5KIENhbmNlciBSZXMgQ2xp
biBPbmNvbDwvc2Vjb25kYXJ5LXRpdGxlPjwvdGl0bGVzPjxwZXJpb2RpY2FsPjxmdWxsLXRpdGxl
PkogQ2FuY2VyIFJlcyBDbGluIE9uY29sPC9mdWxsLXRpdGxlPjwvcGVyaW9kaWNhbD48cGFnZXM+
MjQ4LTU2PC9wYWdlcz48dm9sdW1lPjEzMjwvdm9sdW1lPjxudW1iZXI+NDwvbnVtYmVyPjxlZGl0
aW9uPjIwMDUvMTIvMDI8L2VkaXRpb24+PGtleXdvcmRzPjxrZXl3b3JkPkFnZWQ8L2tleXdvcmQ+
PGtleXdvcmQ+Q2FyY2lub2VtYnJ5b25pYyBBbnRpZ2VuL2Jsb29kL2dlbmV0aWNzPC9rZXl3b3Jk
PjxrZXl3b3JkPkNhcmNpbm9tYSwgTm9uLVNtYWxsLUNlbGwgTHVuZy8qcGF0aG9sb2d5LypzdXJn
ZXJ5PC9rZXl3b3JkPjxrZXl3b3JkPkZlbWFsZTwva2V5d29yZD48a2V5d29yZD5IdW1hbnM8L2tl
eXdvcmQ+PGtleXdvcmQ+SW50cmFvcGVyYXRpdmUgUGVyaW9kPC9rZXl3b3JkPjxrZXl3b3JkPktl
cmF0aW4tMTkvYmxvb2QvZ2VuZXRpY3M8L2tleXdvcmQ+PGtleXdvcmQ+TGlnYXRpb248L2tleXdv
cmQ+PGtleXdvcmQ+THVuZyBOZW9wbGFzbXMvKnBhdGhvbG9neS8qc3VyZ2VyeTwva2V5d29yZD48
a2V5d29yZD5MeW1waGF0aWMgTWV0YXN0YXNpcy9kaWFnbm9zaXM8L2tleXdvcmQ+PGtleXdvcmQ+
TWFsZTwva2V5d29yZD48a2V5d29yZD5NaWRkbGUgQWdlZDwva2V5d29yZD48a2V5d29yZD4qTmVv
cGxhc3RpYyBDZWxscywgQ2lyY3VsYXRpbmc8L2tleXdvcmQ+PGtleXdvcmQ+UG9zdG9wZXJhdGl2
ZSBQZXJpb2Q8L2tleXdvcmQ+PGtleXdvcmQ+UHVsbW9uYXJ5IFZlaW5zL3BhdGhvbG9neTwva2V5
d29yZD48a2V5d29yZD5STkEsIE1lc3Nlbmdlci9ibG9vZDwva2V5d29yZD48a2V5d29yZD5SZXZl
cnNlIFRyYW5zY3JpcHRhc2UgUG9seW1lcmFzZSBDaGFpbiBSZWFjdGlvbi8qbWV0aG9kczwva2V5
d29yZD48L2tleXdvcmRzPjxkYXRlcz48eWVhcj4yMDA2PC95ZWFyPjxwdWItZGF0ZXM+PGRhdGU+
QXByPC9kYXRlPjwvcHViLWRhdGVzPjwvZGF0ZXM+PGlzYm4+MDE3MS01MjE2IChQcmludCkmI3hE
OzAxNzEtNTIxNjwvaXNibj48YWNjZXNzaW9uLW51bT4xNjMyMDA3MzwvYWNjZXNzaW9uLW51bT48
dXJscz48L3VybHM+PGVsZWN0cm9uaWMtcmVzb3VyY2UtbnVtPjEwLjEwMDcvczAwNDMyLTAwNS0w
MDU5LTM8L2VsZWN0cm9uaWMtcmVzb3VyY2UtbnVtPjxyZW1vdGUtZGF0YWJhc2UtcHJvdmlkZXI+
TkxNPC9yZW1vdGUtZGF0YWJhc2UtcHJvdmlkZXI+PGxhbmd1YWdlPmVuZzwvbGFuZ3VhZ2U+PC9y
ZWNvcmQ+PC9DaXRlPjxDaXRlPjxBdXRob3I+WWFtYWd1Y2hpPC9BdXRob3I+PFllYXI+MjAwMDwv
WWVhcj48UmVjTnVtPjE0NjwvUmVjTnVtPjxyZWNvcmQ+PHJlYy1udW1iZXI+MTQ2PC9yZWMtbnVt
YmVyPjxmb3JlaWduLWtleXM+PGtleSBhcHA9IkVOIiBkYi1pZD0iMnJ2ZjAwdGRscDJ6ZHFlZDlw
ZHhmcjU2cHRwcnB3Mnp6YXRyIiB0aW1lc3RhbXA9IjE1ODgwNzQyNjAiPjE0Njwva2V5PjwvZm9y
ZWlnbi1rZXlzPjxyZWYtdHlwZSBuYW1lPSJKb3VybmFsIEFydGljbGUiPjE3PC9yZWYtdHlwZT48
Y29udHJpYnV0b3JzPjxhdXRob3JzPjxhdXRob3I+WWFtYWd1Y2hpLCBLLjwvYXV0aG9yPjxhdXRo
b3I+VGFrYWdpLCBZLjwvYXV0aG9yPjxhdXRob3I+QW9raSwgUy48L2F1dGhvcj48YXV0aG9yPkZ1
dGFtdXJhLCBNLjwvYXV0aG9yPjxhdXRob3I+U2FqaSwgUy48L2F1dGhvcj48L2F1dGhvcnM+PC9j
b250cmlidXRvcnM+PGF1dGgtYWRkcmVzcz5TZWNvbmQgRGVwYXJ0bWVudCBvZiBTdXJnZXJ5LCBH
aWZ1IFVuaXZlcnNpdHkgU2Nob29sIG9mIE1lZGljaW5lLCBHaWZ1LCBKYXBhbi4geWthenV5YUBw
b3BsYXIub2NuLm5lLmpwPC9hdXRoLWFkZHJlc3M+PHRpdGxlcz48dGl0bGU+U2lnbmlmaWNhbnQg
ZGV0ZWN0aW9uIG9mIGNpcmN1bGF0aW5nIGNhbmNlciBjZWxscyBpbiB0aGUgYmxvb2QgYnkgcmV2
ZXJzZSB0cmFuc2NyaXB0YXNlLXBvbHltZXJhc2UgY2hhaW4gcmVhY3Rpb24gZHVyaW5nIGNvbG9y
ZWN0YWwgY2FuY2VyIHJlc2VjdGlvbjwvdGl0bGU+PHNlY29uZGFyeS10aXRsZT5Bbm4gU3VyZzwv
c2Vjb25kYXJ5LXRpdGxlPjwvdGl0bGVzPjxwZXJpb2RpY2FsPjxmdWxsLXRpdGxlPkFubiBTdXJn
PC9mdWxsLXRpdGxlPjxhYmJyLTE+QW5uYWxzIG9mIHN1cmdlcnk8L2FiYnItMT48L3BlcmlvZGlj
YWw+PHBhZ2VzPjU4LTY1PC9wYWdlcz48dm9sdW1lPjIzMjwvdm9sdW1lPjxudW1iZXI+MTwvbnVt
YmVyPjxlZGl0aW9uPjIwMDAvMDYvMjI8L2VkaXRpb24+PGtleXdvcmRzPjxrZXl3b3JkPkFkdWx0
PC9rZXl3b3JkPjxrZXl3b3JkPkFnZWQ8L2tleXdvcmQ+PGtleXdvcmQ+QWdlZCwgODAgYW5kIG92
ZXI8L2tleXdvcmQ+PGtleXdvcmQ+QmlvbWFya2VycywgVHVtb3I8L2tleXdvcmQ+PGtleXdvcmQ+
Q2FyY2lub2VtYnJ5b25pYyBBbnRpZ2VuPC9rZXl3b3JkPjxrZXl3b3JkPkNvbG9yZWN0YWwgTmVv
cGxhc21zL21vcnRhbGl0eS8qcGF0aG9sb2d5LypzdXJnZXJ5PC9rZXl3b3JkPjxrZXl3b3JkPkZl
bWFsZTwva2V5d29yZD48a2V5d29yZD5IdW1hbnM8L2tleXdvcmQ+PGtleXdvcmQ+SW50ZXJtZWRp
YXRlIEZpbGFtZW50IFByb3RlaW5zPC9rZXl3b3JkPjxrZXl3b3JkPktlcmF0aW4tMjA8L2tleXdv
cmQ+PGtleXdvcmQ+TWFsZTwva2V5d29yZD48a2V5d29yZD5NaWRkbGUgQWdlZDwva2V5d29yZD48
a2V5d29yZD4qTmVvcGxhc3RpYyBDZWxscywgQ2lyY3VsYXRpbmc8L2tleXdvcmQ+PGtleXdvcmQ+
UHJvc3BlY3RpdmUgU3R1ZGllczwva2V5d29yZD48a2V5d29yZD4qUmV2ZXJzZSBUcmFuc2NyaXB0
YXNlIFBvbHltZXJhc2UgQ2hhaW4gUmVhY3Rpb248L2tleXdvcmQ+PGtleXdvcmQ+UmlzayBGYWN0
b3JzPC9rZXl3b3JkPjxrZXl3b3JkPlN1cnZpdmFsIEFuYWx5c2lzPC9rZXl3b3JkPjwva2V5d29y
ZHM+PGRhdGVzPjx5ZWFyPjIwMDA8L3llYXI+PHB1Yi1kYXRlcz48ZGF0ZT5KdWw8L2RhdGU+PC9w
dWItZGF0ZXM+PC9kYXRlcz48aXNibj4wMDAzLTQ5MzIgKFByaW50KSYjeEQ7MDAwMy00OTMyPC9p
c2JuPjxhY2Nlc3Npb24tbnVtPjEwODYyMTk2PC9hY2Nlc3Npb24tbnVtPjx1cmxzPjwvdXJscz48
Y3VzdG9tMj5QTUMxNDIxMTA4PC9jdXN0b20yPjxlbGVjdHJvbmljLXJlc291cmNlLW51bT4xMC4x
MDk3LzAwMDAwNjU4LTIwMDAwNzAwMC0wMDAwOTwvZWxlY3Ryb25pYy1yZXNvdXJjZS1udW0+PHJl
bW90ZS1kYXRhYmFzZS1wcm92aWRlcj5OTE08L3JlbW90ZS1kYXRhYmFzZS1wcm92aWRlcj48bGFu
Z3VhZ2U+ZW5nPC9sYW5ndWFnZT48L3JlY29yZD48L0NpdGU+PC9FbmROb3RlPn==
</w:fldData>
        </w:fldChar>
      </w:r>
      <w:r w:rsidR="0087670A" w:rsidRPr="00177558">
        <w:rPr>
          <w:rFonts w:cstheme="minorHAnsi"/>
          <w:color w:val="000000" w:themeColor="text1"/>
          <w:szCs w:val="20"/>
        </w:rPr>
        <w:instrText xml:space="preserve"> ADDIN EN.CITE </w:instrText>
      </w:r>
      <w:r w:rsidR="0087670A" w:rsidRPr="00177558">
        <w:rPr>
          <w:rFonts w:cstheme="minorHAnsi"/>
          <w:color w:val="000000" w:themeColor="text1"/>
          <w:szCs w:val="20"/>
        </w:rPr>
        <w:fldChar w:fldCharType="begin">
          <w:fldData xml:space="preserve">PEVuZE5vdGU+PENpdGU+PEF1dGhvcj5HZTwvQXV0aG9yPjxZZWFyPjIwMDY8L1llYXI+PFJlY051
bT4yMTA8L1JlY051bT48RGlzcGxheVRleHQ+PHN0eWxlIGZhY2U9InN1cGVyc2NyaXB0Ij44LDk8
L3N0eWxlPjwvRGlzcGxheVRleHQ+PHJlY29yZD48cmVjLW51bWJlcj4yMTA8L3JlYy1udW1iZXI+
PGZvcmVpZ24ta2V5cz48a2V5IGFwcD0iRU4iIGRiLWlkPSIycnZmMDB0ZGxwMnpkcWVkOXBkeGZy
NTZwdHBycHcyenphdHIiIHRpbWVzdGFtcD0iMTU5NzI5MzU4OSI+MjEwPC9rZXk+PC9mb3JlaWdu
LWtleXM+PHJlZi10eXBlIG5hbWU9IkpvdXJuYWwgQXJ0aWNsZSI+MTc8L3JlZi10eXBlPjxjb250
cmlidXRvcnM+PGF1dGhvcnM+PGF1dGhvcj5HZSwgTS4gSi48L2F1dGhvcj48YXV0aG9yPlNoaSwg
RC48L2F1dGhvcj48YXV0aG9yPld1LCBRLiBDLjwvYXV0aG9yPjxhdXRob3I+V2FuZywgTS48L2F1
dGhvcj48YXV0aG9yPkxpLCBMLiBCLjwvYXV0aG9yPjwvYXV0aG9ycz48L2NvbnRyaWJ1dG9ycz48
YXV0aC1hZGRyZXNzPkRlcGFydG1lbnQgb2YgVGhvcmFjaWMgU3VyZ2VyeSwgVGhlIEZpcnN0IEFm
ZmlsaWF0ZWQgSG9zcGl0YWwsIENob25ncWluZyBVbml2ZXJzaXR5IG9mIE1lZGljYWwgU2NpZW5j
ZXMsIDQwMDAxNiwgQ2hvbmdxaW5nLCBQZW9wbGUmYXBvcztzIFJlcHVibGljIG9mIENoaW5hLiBt
aW5namlhbl9nZUBob3RtYWlsLmNvbTwvYXV0aC1hZGRyZXNzPjx0aXRsZXM+PHRpdGxlPk9ic2Vy
dmF0aW9uIG9mIGNpcmN1bGF0aW5nIHR1bW91ciBjZWxscyBpbiBwYXRpZW50cyB3aXRoIG5vbi1z
bWFsbCBjZWxsIGx1bmcgY2FuY2VyIGJ5IHJlYWwtdGltZSBmbHVvcmVzY2VudCBxdWFudGl0YXRp
dmUgcmV2ZXJzZSB0cmFuc2NyaXB0YXNlLXBvbHltZXJhc2UgY2hhaW4gcmVhY3Rpb24gaW4gcGVy
b3BlcmF0aXZlIHBlcmlvZDwvdGl0bGU+PHNlY29uZGFyeS10aXRsZT5KIENhbmNlciBSZXMgQ2xp
biBPbmNvbDwvc2Vjb25kYXJ5LXRpdGxlPjwvdGl0bGVzPjxwZXJpb2RpY2FsPjxmdWxsLXRpdGxl
PkogQ2FuY2VyIFJlcyBDbGluIE9uY29sPC9mdWxsLXRpdGxlPjwvcGVyaW9kaWNhbD48cGFnZXM+
MjQ4LTU2PC9wYWdlcz48dm9sdW1lPjEzMjwvdm9sdW1lPjxudW1iZXI+NDwvbnVtYmVyPjxlZGl0
aW9uPjIwMDUvMTIvMDI8L2VkaXRpb24+PGtleXdvcmRzPjxrZXl3b3JkPkFnZWQ8L2tleXdvcmQ+
PGtleXdvcmQ+Q2FyY2lub2VtYnJ5b25pYyBBbnRpZ2VuL2Jsb29kL2dlbmV0aWNzPC9rZXl3b3Jk
PjxrZXl3b3JkPkNhcmNpbm9tYSwgTm9uLVNtYWxsLUNlbGwgTHVuZy8qcGF0aG9sb2d5LypzdXJn
ZXJ5PC9rZXl3b3JkPjxrZXl3b3JkPkZlbWFsZTwva2V5d29yZD48a2V5d29yZD5IdW1hbnM8L2tl
eXdvcmQ+PGtleXdvcmQ+SW50cmFvcGVyYXRpdmUgUGVyaW9kPC9rZXl3b3JkPjxrZXl3b3JkPktl
cmF0aW4tMTkvYmxvb2QvZ2VuZXRpY3M8L2tleXdvcmQ+PGtleXdvcmQ+TGlnYXRpb248L2tleXdv
cmQ+PGtleXdvcmQ+THVuZyBOZW9wbGFzbXMvKnBhdGhvbG9neS8qc3VyZ2VyeTwva2V5d29yZD48
a2V5d29yZD5MeW1waGF0aWMgTWV0YXN0YXNpcy9kaWFnbm9zaXM8L2tleXdvcmQ+PGtleXdvcmQ+
TWFsZTwva2V5d29yZD48a2V5d29yZD5NaWRkbGUgQWdlZDwva2V5d29yZD48a2V5d29yZD4qTmVv
cGxhc3RpYyBDZWxscywgQ2lyY3VsYXRpbmc8L2tleXdvcmQ+PGtleXdvcmQ+UG9zdG9wZXJhdGl2
ZSBQZXJpb2Q8L2tleXdvcmQ+PGtleXdvcmQ+UHVsbW9uYXJ5IFZlaW5zL3BhdGhvbG9neTwva2V5
d29yZD48a2V5d29yZD5STkEsIE1lc3Nlbmdlci9ibG9vZDwva2V5d29yZD48a2V5d29yZD5SZXZl
cnNlIFRyYW5zY3JpcHRhc2UgUG9seW1lcmFzZSBDaGFpbiBSZWFjdGlvbi8qbWV0aG9kczwva2V5
d29yZD48L2tleXdvcmRzPjxkYXRlcz48eWVhcj4yMDA2PC95ZWFyPjxwdWItZGF0ZXM+PGRhdGU+
QXByPC9kYXRlPjwvcHViLWRhdGVzPjwvZGF0ZXM+PGlzYm4+MDE3MS01MjE2IChQcmludCkmI3hE
OzAxNzEtNTIxNjwvaXNibj48YWNjZXNzaW9uLW51bT4xNjMyMDA3MzwvYWNjZXNzaW9uLW51bT48
dXJscz48L3VybHM+PGVsZWN0cm9uaWMtcmVzb3VyY2UtbnVtPjEwLjEwMDcvczAwNDMyLTAwNS0w
MDU5LTM8L2VsZWN0cm9uaWMtcmVzb3VyY2UtbnVtPjxyZW1vdGUtZGF0YWJhc2UtcHJvdmlkZXI+
TkxNPC9yZW1vdGUtZGF0YWJhc2UtcHJvdmlkZXI+PGxhbmd1YWdlPmVuZzwvbGFuZ3VhZ2U+PC9y
ZWNvcmQ+PC9DaXRlPjxDaXRlPjxBdXRob3I+WWFtYWd1Y2hpPC9BdXRob3I+PFllYXI+MjAwMDwv
WWVhcj48UmVjTnVtPjE0NjwvUmVjTnVtPjxyZWNvcmQ+PHJlYy1udW1iZXI+MTQ2PC9yZWMtbnVt
YmVyPjxmb3JlaWduLWtleXM+PGtleSBhcHA9IkVOIiBkYi1pZD0iMnJ2ZjAwdGRscDJ6ZHFlZDlw
ZHhmcjU2cHRwcnB3Mnp6YXRyIiB0aW1lc3RhbXA9IjE1ODgwNzQyNjAiPjE0Njwva2V5PjwvZm9y
ZWlnbi1rZXlzPjxyZWYtdHlwZSBuYW1lPSJKb3VybmFsIEFydGljbGUiPjE3PC9yZWYtdHlwZT48
Y29udHJpYnV0b3JzPjxhdXRob3JzPjxhdXRob3I+WWFtYWd1Y2hpLCBLLjwvYXV0aG9yPjxhdXRo
b3I+VGFrYWdpLCBZLjwvYXV0aG9yPjxhdXRob3I+QW9raSwgUy48L2F1dGhvcj48YXV0aG9yPkZ1
dGFtdXJhLCBNLjwvYXV0aG9yPjxhdXRob3I+U2FqaSwgUy48L2F1dGhvcj48L2F1dGhvcnM+PC9j
b250cmlidXRvcnM+PGF1dGgtYWRkcmVzcz5TZWNvbmQgRGVwYXJ0bWVudCBvZiBTdXJnZXJ5LCBH
aWZ1IFVuaXZlcnNpdHkgU2Nob29sIG9mIE1lZGljaW5lLCBHaWZ1LCBKYXBhbi4geWthenV5YUBw
b3BsYXIub2NuLm5lLmpwPC9hdXRoLWFkZHJlc3M+PHRpdGxlcz48dGl0bGU+U2lnbmlmaWNhbnQg
ZGV0ZWN0aW9uIG9mIGNpcmN1bGF0aW5nIGNhbmNlciBjZWxscyBpbiB0aGUgYmxvb2QgYnkgcmV2
ZXJzZSB0cmFuc2NyaXB0YXNlLXBvbHltZXJhc2UgY2hhaW4gcmVhY3Rpb24gZHVyaW5nIGNvbG9y
ZWN0YWwgY2FuY2VyIHJlc2VjdGlvbjwvdGl0bGU+PHNlY29uZGFyeS10aXRsZT5Bbm4gU3VyZzwv
c2Vjb25kYXJ5LXRpdGxlPjwvdGl0bGVzPjxwZXJpb2RpY2FsPjxmdWxsLXRpdGxlPkFubiBTdXJn
PC9mdWxsLXRpdGxlPjxhYmJyLTE+QW5uYWxzIG9mIHN1cmdlcnk8L2FiYnItMT48L3BlcmlvZGlj
YWw+PHBhZ2VzPjU4LTY1PC9wYWdlcz48dm9sdW1lPjIzMjwvdm9sdW1lPjxudW1iZXI+MTwvbnVt
YmVyPjxlZGl0aW9uPjIwMDAvMDYvMjI8L2VkaXRpb24+PGtleXdvcmRzPjxrZXl3b3JkPkFkdWx0
PC9rZXl3b3JkPjxrZXl3b3JkPkFnZWQ8L2tleXdvcmQ+PGtleXdvcmQ+QWdlZCwgODAgYW5kIG92
ZXI8L2tleXdvcmQ+PGtleXdvcmQ+QmlvbWFya2VycywgVHVtb3I8L2tleXdvcmQ+PGtleXdvcmQ+
Q2FyY2lub2VtYnJ5b25pYyBBbnRpZ2VuPC9rZXl3b3JkPjxrZXl3b3JkPkNvbG9yZWN0YWwgTmVv
cGxhc21zL21vcnRhbGl0eS8qcGF0aG9sb2d5LypzdXJnZXJ5PC9rZXl3b3JkPjxrZXl3b3JkPkZl
bWFsZTwva2V5d29yZD48a2V5d29yZD5IdW1hbnM8L2tleXdvcmQ+PGtleXdvcmQ+SW50ZXJtZWRp
YXRlIEZpbGFtZW50IFByb3RlaW5zPC9rZXl3b3JkPjxrZXl3b3JkPktlcmF0aW4tMjA8L2tleXdv
cmQ+PGtleXdvcmQ+TWFsZTwva2V5d29yZD48a2V5d29yZD5NaWRkbGUgQWdlZDwva2V5d29yZD48
a2V5d29yZD4qTmVvcGxhc3RpYyBDZWxscywgQ2lyY3VsYXRpbmc8L2tleXdvcmQ+PGtleXdvcmQ+
UHJvc3BlY3RpdmUgU3R1ZGllczwva2V5d29yZD48a2V5d29yZD4qUmV2ZXJzZSBUcmFuc2NyaXB0
YXNlIFBvbHltZXJhc2UgQ2hhaW4gUmVhY3Rpb248L2tleXdvcmQ+PGtleXdvcmQ+UmlzayBGYWN0
b3JzPC9rZXl3b3JkPjxrZXl3b3JkPlN1cnZpdmFsIEFuYWx5c2lzPC9rZXl3b3JkPjwva2V5d29y
ZHM+PGRhdGVzPjx5ZWFyPjIwMDA8L3llYXI+PHB1Yi1kYXRlcz48ZGF0ZT5KdWw8L2RhdGU+PC9w
dWItZGF0ZXM+PC9kYXRlcz48aXNibj4wMDAzLTQ5MzIgKFByaW50KSYjeEQ7MDAwMy00OTMyPC9p
c2JuPjxhY2Nlc3Npb24tbnVtPjEwODYyMTk2PC9hY2Nlc3Npb24tbnVtPjx1cmxzPjwvdXJscz48
Y3VzdG9tMj5QTUMxNDIxMTA4PC9jdXN0b20yPjxlbGVjdHJvbmljLXJlc291cmNlLW51bT4xMC4x
MDk3LzAwMDAwNjU4LTIwMDAwNzAwMC0wMDAwOTwvZWxlY3Ryb25pYy1yZXNvdXJjZS1udW0+PHJl
bW90ZS1kYXRhYmFzZS1wcm92aWRlcj5OTE08L3JlbW90ZS1kYXRhYmFzZS1wcm92aWRlcj48bGFu
Z3VhZ2U+ZW5nPC9sYW5ndWFnZT48L3JlY29yZD48L0NpdGU+PC9FbmROb3RlPn==
</w:fldData>
        </w:fldChar>
      </w:r>
      <w:r w:rsidR="0087670A" w:rsidRPr="00177558">
        <w:rPr>
          <w:rFonts w:cstheme="minorHAnsi"/>
          <w:color w:val="000000" w:themeColor="text1"/>
          <w:szCs w:val="20"/>
        </w:rPr>
        <w:instrText xml:space="preserve"> ADDIN EN.CITE.DATA </w:instrText>
      </w:r>
      <w:r w:rsidR="0087670A" w:rsidRPr="00177558">
        <w:rPr>
          <w:rFonts w:cstheme="minorHAnsi"/>
          <w:color w:val="000000" w:themeColor="text1"/>
          <w:szCs w:val="20"/>
        </w:rPr>
      </w:r>
      <w:r w:rsidR="0087670A" w:rsidRPr="00177558">
        <w:rPr>
          <w:rFonts w:cstheme="minorHAnsi"/>
          <w:color w:val="000000" w:themeColor="text1"/>
          <w:szCs w:val="20"/>
        </w:rPr>
        <w:fldChar w:fldCharType="end"/>
      </w:r>
      <w:r w:rsidR="001B5F80" w:rsidRPr="00177558">
        <w:rPr>
          <w:rFonts w:cstheme="minorHAnsi"/>
          <w:color w:val="000000" w:themeColor="text1"/>
          <w:szCs w:val="20"/>
        </w:rPr>
      </w:r>
      <w:r w:rsidR="001B5F80" w:rsidRPr="00177558">
        <w:rPr>
          <w:rFonts w:cstheme="minorHAnsi"/>
          <w:color w:val="000000" w:themeColor="text1"/>
          <w:szCs w:val="20"/>
        </w:rPr>
        <w:fldChar w:fldCharType="separate"/>
      </w:r>
      <w:hyperlink w:anchor="_ENREF_6_8" w:tooltip="Ge, 2006 #210" w:history="1">
        <w:r w:rsidR="0087670A" w:rsidRPr="00177558">
          <w:rPr>
            <w:rFonts w:cstheme="minorHAnsi"/>
            <w:color w:val="000000" w:themeColor="text1"/>
            <w:szCs w:val="20"/>
            <w:vertAlign w:val="superscript"/>
          </w:rPr>
          <w:t>8</w:t>
        </w:r>
      </w:hyperlink>
      <w:r w:rsidR="0087670A" w:rsidRPr="00177558">
        <w:rPr>
          <w:rFonts w:cstheme="minorHAnsi"/>
          <w:color w:val="000000" w:themeColor="text1"/>
          <w:szCs w:val="20"/>
          <w:vertAlign w:val="superscript"/>
        </w:rPr>
        <w:t>,</w:t>
      </w:r>
      <w:hyperlink w:anchor="_ENREF_6_9" w:tooltip="Yamaguchi, 2000 #146" w:history="1">
        <w:r w:rsidR="0087670A" w:rsidRPr="00177558">
          <w:rPr>
            <w:rFonts w:cstheme="minorHAnsi"/>
            <w:color w:val="000000" w:themeColor="text1"/>
            <w:szCs w:val="20"/>
            <w:vertAlign w:val="superscript"/>
          </w:rPr>
          <w:t>9</w:t>
        </w:r>
      </w:hyperlink>
      <w:r w:rsidR="001B5F80" w:rsidRPr="00177558">
        <w:rPr>
          <w:rFonts w:cstheme="minorHAnsi"/>
          <w:color w:val="000000" w:themeColor="text1"/>
          <w:szCs w:val="20"/>
        </w:rPr>
        <w:fldChar w:fldCharType="end"/>
      </w:r>
      <w:r w:rsidR="00E47A0A" w:rsidRPr="00177558">
        <w:rPr>
          <w:rFonts w:cstheme="minorHAnsi"/>
          <w:color w:val="000000" w:themeColor="text1"/>
          <w:szCs w:val="20"/>
        </w:rPr>
        <w:t xml:space="preserve"> </w:t>
      </w:r>
      <w:r w:rsidR="00791454" w:rsidRPr="00177558">
        <w:rPr>
          <w:rFonts w:cstheme="minorHAnsi"/>
          <w:color w:val="000000" w:themeColor="text1"/>
          <w:szCs w:val="20"/>
        </w:rPr>
        <w:t>Second</w:t>
      </w:r>
      <w:r w:rsidR="00A86610" w:rsidRPr="00177558">
        <w:rPr>
          <w:rFonts w:cstheme="minorHAnsi"/>
          <w:color w:val="000000" w:themeColor="text1"/>
          <w:szCs w:val="20"/>
        </w:rPr>
        <w:t>ly</w:t>
      </w:r>
      <w:r w:rsidRPr="00177558">
        <w:rPr>
          <w:rFonts w:cstheme="minorHAnsi"/>
          <w:color w:val="000000" w:themeColor="text1"/>
          <w:szCs w:val="20"/>
        </w:rPr>
        <w:t xml:space="preserve">, </w:t>
      </w:r>
      <w:r w:rsidR="00A86610" w:rsidRPr="00177558">
        <w:rPr>
          <w:rFonts w:cstheme="minorHAnsi"/>
          <w:color w:val="000000" w:themeColor="text1"/>
          <w:szCs w:val="20"/>
        </w:rPr>
        <w:t>cancer</w:t>
      </w:r>
      <w:r w:rsidR="00106995" w:rsidRPr="00177558">
        <w:rPr>
          <w:rFonts w:cstheme="minorHAnsi"/>
          <w:color w:val="000000" w:themeColor="text1"/>
          <w:szCs w:val="20"/>
        </w:rPr>
        <w:t xml:space="preserve"> resection </w:t>
      </w:r>
      <w:r w:rsidRPr="00177558">
        <w:rPr>
          <w:rFonts w:cstheme="minorHAnsi"/>
          <w:color w:val="000000" w:themeColor="text1"/>
          <w:szCs w:val="20"/>
        </w:rPr>
        <w:t xml:space="preserve">may </w:t>
      </w:r>
      <w:r w:rsidR="00791454" w:rsidRPr="00177558">
        <w:rPr>
          <w:rFonts w:cstheme="minorHAnsi"/>
          <w:color w:val="000000" w:themeColor="text1"/>
          <w:szCs w:val="20"/>
        </w:rPr>
        <w:t>reduce</w:t>
      </w:r>
      <w:r w:rsidRPr="00177558">
        <w:rPr>
          <w:rFonts w:cstheme="minorHAnsi"/>
          <w:color w:val="000000" w:themeColor="text1"/>
          <w:szCs w:val="20"/>
        </w:rPr>
        <w:t xml:space="preserve"> </w:t>
      </w:r>
      <w:r w:rsidR="00253822" w:rsidRPr="00177558">
        <w:rPr>
          <w:rFonts w:cstheme="minorHAnsi"/>
          <w:color w:val="000000" w:themeColor="text1"/>
          <w:szCs w:val="20"/>
        </w:rPr>
        <w:t>anti-</w:t>
      </w:r>
      <w:r w:rsidRPr="00177558">
        <w:rPr>
          <w:rFonts w:cstheme="minorHAnsi"/>
          <w:color w:val="000000" w:themeColor="text1"/>
          <w:szCs w:val="20"/>
        </w:rPr>
        <w:t>angiogen</w:t>
      </w:r>
      <w:r w:rsidR="00253822" w:rsidRPr="00177558">
        <w:rPr>
          <w:rFonts w:cstheme="minorHAnsi"/>
          <w:color w:val="000000" w:themeColor="text1"/>
          <w:szCs w:val="20"/>
        </w:rPr>
        <w:t>ic factors</w:t>
      </w:r>
      <w:r w:rsidRPr="00177558">
        <w:rPr>
          <w:rFonts w:cstheme="minorHAnsi"/>
          <w:color w:val="000000" w:themeColor="text1"/>
          <w:szCs w:val="20"/>
        </w:rPr>
        <w:t xml:space="preserve"> produced by </w:t>
      </w:r>
      <w:r w:rsidR="00A86610" w:rsidRPr="00177558">
        <w:rPr>
          <w:rFonts w:cstheme="minorHAnsi"/>
          <w:color w:val="000000" w:themeColor="text1"/>
          <w:szCs w:val="20"/>
        </w:rPr>
        <w:t xml:space="preserve">the </w:t>
      </w:r>
      <w:r w:rsidRPr="00177558">
        <w:rPr>
          <w:rFonts w:cstheme="minorHAnsi"/>
          <w:color w:val="000000" w:themeColor="text1"/>
          <w:szCs w:val="20"/>
        </w:rPr>
        <w:t xml:space="preserve">primary </w:t>
      </w:r>
      <w:r w:rsidR="00A86610" w:rsidRPr="00177558">
        <w:rPr>
          <w:rFonts w:cstheme="minorHAnsi"/>
          <w:color w:val="000000" w:themeColor="text1"/>
          <w:szCs w:val="20"/>
        </w:rPr>
        <w:t>cancer</w:t>
      </w:r>
      <w:hyperlink w:anchor="_ENREF_6_10" w:tooltip="Holmgren, 1995 #211" w:history="1">
        <w:r w:rsidR="0087670A" w:rsidRPr="00177558">
          <w:rPr>
            <w:rFonts w:cstheme="minorHAnsi"/>
            <w:color w:val="000000" w:themeColor="text1"/>
            <w:szCs w:val="20"/>
          </w:rPr>
          <w:fldChar w:fldCharType="begin">
            <w:fldData xml:space="preserve">PEVuZE5vdGU+PENpdGU+PEF1dGhvcj5Ib2xtZ3JlbjwvQXV0aG9yPjxZZWFyPjE5OTU8L1llYXI+
PFJlY051bT4yMTE8L1JlY051bT48RGlzcGxheVRleHQ+PHN0eWxlIGZhY2U9InN1cGVyc2NyaXB0
Ij4xMDwvc3R5bGU+PC9EaXNwbGF5VGV4dD48cmVjb3JkPjxyZWMtbnVtYmVyPjIxMTwvcmVjLW51
bWJlcj48Zm9yZWlnbi1rZXlzPjxrZXkgYXBwPSJFTiIgZGItaWQ9IjJydmYwMHRkbHAyemRxZWQ5
cGR4ZnI1NnB0cHJwdzJ6emF0ciIgdGltZXN0YW1wPSIxNTk3MjkzNjAxIj4yMTE8L2tleT48L2Zv
cmVpZ24ta2V5cz48cmVmLXR5cGUgbmFtZT0iSm91cm5hbCBBcnRpY2xlIj4xNzwvcmVmLXR5cGU+
PGNvbnRyaWJ1dG9ycz48YXV0aG9ycz48YXV0aG9yPkhvbG1ncmVuLCBMLjwvYXV0aG9yPjxhdXRo
b3I+TyZhcG9zO1JlaWxseSwgTS4gUy48L2F1dGhvcj48YXV0aG9yPkZvbGttYW4sIEouPC9hdXRo
b3I+PC9hdXRob3JzPjwvY29udHJpYnV0b3JzPjxhdXRoLWFkZHJlc3M+RGVwYXJ0bWVudCBvZiBT
dXJnZXJ5LCBDaGlsZHJlbiZhcG9zO3MgSG9zcGl0YWwsIEJvc3RvbiwgTWFzc2FjaHVzZXR0cywg
VVNBLjwvYXV0aC1hZGRyZXNzPjx0aXRsZXM+PHRpdGxlPkRvcm1hbmN5IG9mIG1pY3JvbWV0YXN0
YXNlczogYmFsYW5jZWQgcHJvbGlmZXJhdGlvbiBhbmQgYXBvcHRvc2lzIGluIHRoZSBwcmVzZW5j
ZSBvZiBhbmdpb2dlbmVzaXMgc3VwcHJlc3Npb248L3RpdGxlPjxzZWNvbmRhcnktdGl0bGU+TmF0
IE1lZDwvc2Vjb25kYXJ5LXRpdGxlPjwvdGl0bGVzPjxwZXJpb2RpY2FsPjxmdWxsLXRpdGxlPk5h
dCBNZWQ8L2Z1bGwtdGl0bGU+PC9wZXJpb2RpY2FsPjxwYWdlcz4xNDktNTM8L3BhZ2VzPjx2b2x1
bWU+MTwvdm9sdW1lPjxudW1iZXI+MjwvbnVtYmVyPjxlZGl0aW9uPjE5OTUvMDIvMDE8L2VkaXRp
b24+PGtleXdvcmRzPjxrZXl3b3JkPkFuaW1hbHM8L2tleXdvcmQ+PGtleXdvcmQ+QW50aWJpb3Rp
Y3MsIEFudGluZW9wbGFzdGljL3BoYXJtYWNvbG9neS90aGVyYXBldXRpYyB1c2U8L2tleXdvcmQ+
PGtleXdvcmQ+KkFwb3B0b3Npczwva2V5d29yZD48a2V5d29yZD5DYXJjaW5vbWEsIExld2lzIEx1
bmcvZHJ1ZyB0aGVyYXB5L3BhdGhvbG9neS9zZWNvbmRhcnkvc3VyZ2VyeTwva2V5d29yZD48a2V5
d29yZD5DZWxsIERpdmlzaW9uL2RydWcgZWZmZWN0czwva2V5d29yZD48a2V5d29yZD5DeWNsb2hl
eGFuZXM8L2tleXdvcmQ+PGtleXdvcmQ+Rmlicm9zYXJjb21hL2RydWcgdGhlcmFweS9wYXRob2xv
Z3kvc2Vjb25kYXJ5L3N1cmdlcnk8L2tleXdvcmQ+PGtleXdvcmQ+THVuZy9wYXRob2xvZ3k8L2tl
eXdvcmQ+PGtleXdvcmQ+THVuZyBOZW9wbGFzbXMvYmxvb2Qgc3VwcGx5L2RydWcgdGhlcmFweS8q
cGF0aG9sb2d5LypzZWNvbmRhcnk8L2tleXdvcmQ+PGtleXdvcmQ+TWFsZTwva2V5d29yZD48a2V5
d29yZD5NaWNlPC9rZXl3b3JkPjxrZXl3b3JkPk1pY2UsIEluYnJlZCBDNTdCTDwva2V5d29yZD48
a2V5d29yZD5OZW9wbGFzbSBNZXRhc3Rhc2lzLypwYXRob2xvZ3k8L2tleXdvcmQ+PGtleXdvcmQ+
TmVvdmFzY3VsYXJpemF0aW9uLCBQYXRob2xvZ2ljLypwaHlzaW9wYXRob2xvZ3k8L2tleXdvcmQ+
PGtleXdvcmQ+Ty0oQ2hsb3JvYWNldHlsY2FyYmFtb3lsKWZ1bWFnaWxsb2w8L2tleXdvcmQ+PGtl
eXdvcmQ+T3JnYW4gU2l6ZTwva2V5d29yZD48a2V5d29yZD5Qcm9saWZlcmF0aW5nIENlbGwgTnVj
bGVhciBBbnRpZ2VuL2FuYWx5c2lzPC9rZXl3b3JkPjxrZXl3b3JkPlMgUGhhc2U8L2tleXdvcmQ+
PGtleXdvcmQ+U2VzcXVpdGVycGVuZXMvcGhhcm1hY29sb2d5L3RoZXJhcGV1dGljIHVzZTwva2V5
d29yZD48a2V5d29yZD5UdW1vciBDZWxscywgQ3VsdHVyZWQ8L2tleXdvcmQ+PC9rZXl3b3Jkcz48
ZGF0ZXM+PHllYXI+MTk5NTwveWVhcj48cHViLWRhdGVzPjxkYXRlPkZlYjwvZGF0ZT48L3B1Yi1k
YXRlcz48L2RhdGVzPjxpc2JuPjEwNzgtODk1NiAoUHJpbnQpJiN4RDsxMDc4LTg5NTY8L2lzYm4+
PGFjY2Vzc2lvbi1udW0+NzU4NTAxMjwvYWNjZXNzaW9uLW51bT48dXJscz48L3VybHM+PGVsZWN0
cm9uaWMtcmVzb3VyY2UtbnVtPjEwLjEwMzgvbm0wMjk1LTE0OTwvZWxlY3Ryb25pYy1yZXNvdXJj
ZS1udW0+PHJlbW90ZS1kYXRhYmFzZS1wcm92aWRlcj5OTE08L3JlbW90ZS1kYXRhYmFzZS1wcm92
aWRlcj48bGFuZ3VhZ2U+ZW5nPC9sYW5ndWFnZT48L3JlY29yZD48L0NpdGU+PC9FbmROb3RlPgB=
</w:fldData>
          </w:fldChar>
        </w:r>
        <w:r w:rsidR="0087670A" w:rsidRPr="00177558">
          <w:rPr>
            <w:rFonts w:cstheme="minorHAnsi"/>
            <w:color w:val="000000" w:themeColor="text1"/>
            <w:szCs w:val="20"/>
          </w:rPr>
          <w:instrText xml:space="preserve"> ADDIN EN.CITE </w:instrText>
        </w:r>
        <w:r w:rsidR="0087670A" w:rsidRPr="00177558">
          <w:rPr>
            <w:rFonts w:cstheme="minorHAnsi"/>
            <w:color w:val="000000" w:themeColor="text1"/>
            <w:szCs w:val="20"/>
          </w:rPr>
          <w:fldChar w:fldCharType="begin">
            <w:fldData xml:space="preserve">PEVuZE5vdGU+PENpdGU+PEF1dGhvcj5Ib2xtZ3JlbjwvQXV0aG9yPjxZZWFyPjE5OTU8L1llYXI+
PFJlY051bT4yMTE8L1JlY051bT48RGlzcGxheVRleHQ+PHN0eWxlIGZhY2U9InN1cGVyc2NyaXB0
Ij4xMDwvc3R5bGU+PC9EaXNwbGF5VGV4dD48cmVjb3JkPjxyZWMtbnVtYmVyPjIxMTwvcmVjLW51
bWJlcj48Zm9yZWlnbi1rZXlzPjxrZXkgYXBwPSJFTiIgZGItaWQ9IjJydmYwMHRkbHAyemRxZWQ5
cGR4ZnI1NnB0cHJwdzJ6emF0ciIgdGltZXN0YW1wPSIxNTk3MjkzNjAxIj4yMTE8L2tleT48L2Zv
cmVpZ24ta2V5cz48cmVmLXR5cGUgbmFtZT0iSm91cm5hbCBBcnRpY2xlIj4xNzwvcmVmLXR5cGU+
PGNvbnRyaWJ1dG9ycz48YXV0aG9ycz48YXV0aG9yPkhvbG1ncmVuLCBMLjwvYXV0aG9yPjxhdXRo
b3I+TyZhcG9zO1JlaWxseSwgTS4gUy48L2F1dGhvcj48YXV0aG9yPkZvbGttYW4sIEouPC9hdXRo
b3I+PC9hdXRob3JzPjwvY29udHJpYnV0b3JzPjxhdXRoLWFkZHJlc3M+RGVwYXJ0bWVudCBvZiBT
dXJnZXJ5LCBDaGlsZHJlbiZhcG9zO3MgSG9zcGl0YWwsIEJvc3RvbiwgTWFzc2FjaHVzZXR0cywg
VVNBLjwvYXV0aC1hZGRyZXNzPjx0aXRsZXM+PHRpdGxlPkRvcm1hbmN5IG9mIG1pY3JvbWV0YXN0
YXNlczogYmFsYW5jZWQgcHJvbGlmZXJhdGlvbiBhbmQgYXBvcHRvc2lzIGluIHRoZSBwcmVzZW5j
ZSBvZiBhbmdpb2dlbmVzaXMgc3VwcHJlc3Npb248L3RpdGxlPjxzZWNvbmRhcnktdGl0bGU+TmF0
IE1lZDwvc2Vjb25kYXJ5LXRpdGxlPjwvdGl0bGVzPjxwZXJpb2RpY2FsPjxmdWxsLXRpdGxlPk5h
dCBNZWQ8L2Z1bGwtdGl0bGU+PC9wZXJpb2RpY2FsPjxwYWdlcz4xNDktNTM8L3BhZ2VzPjx2b2x1
bWU+MTwvdm9sdW1lPjxudW1iZXI+MjwvbnVtYmVyPjxlZGl0aW9uPjE5OTUvMDIvMDE8L2VkaXRp
b24+PGtleXdvcmRzPjxrZXl3b3JkPkFuaW1hbHM8L2tleXdvcmQ+PGtleXdvcmQ+QW50aWJpb3Rp
Y3MsIEFudGluZW9wbGFzdGljL3BoYXJtYWNvbG9neS90aGVyYXBldXRpYyB1c2U8L2tleXdvcmQ+
PGtleXdvcmQ+KkFwb3B0b3Npczwva2V5d29yZD48a2V5d29yZD5DYXJjaW5vbWEsIExld2lzIEx1
bmcvZHJ1ZyB0aGVyYXB5L3BhdGhvbG9neS9zZWNvbmRhcnkvc3VyZ2VyeTwva2V5d29yZD48a2V5
d29yZD5DZWxsIERpdmlzaW9uL2RydWcgZWZmZWN0czwva2V5d29yZD48a2V5d29yZD5DeWNsb2hl
eGFuZXM8L2tleXdvcmQ+PGtleXdvcmQ+Rmlicm9zYXJjb21hL2RydWcgdGhlcmFweS9wYXRob2xv
Z3kvc2Vjb25kYXJ5L3N1cmdlcnk8L2tleXdvcmQ+PGtleXdvcmQ+THVuZy9wYXRob2xvZ3k8L2tl
eXdvcmQ+PGtleXdvcmQ+THVuZyBOZW9wbGFzbXMvYmxvb2Qgc3VwcGx5L2RydWcgdGhlcmFweS8q
cGF0aG9sb2d5LypzZWNvbmRhcnk8L2tleXdvcmQ+PGtleXdvcmQ+TWFsZTwva2V5d29yZD48a2V5
d29yZD5NaWNlPC9rZXl3b3JkPjxrZXl3b3JkPk1pY2UsIEluYnJlZCBDNTdCTDwva2V5d29yZD48
a2V5d29yZD5OZW9wbGFzbSBNZXRhc3Rhc2lzLypwYXRob2xvZ3k8L2tleXdvcmQ+PGtleXdvcmQ+
TmVvdmFzY3VsYXJpemF0aW9uLCBQYXRob2xvZ2ljLypwaHlzaW9wYXRob2xvZ3k8L2tleXdvcmQ+
PGtleXdvcmQ+Ty0oQ2hsb3JvYWNldHlsY2FyYmFtb3lsKWZ1bWFnaWxsb2w8L2tleXdvcmQ+PGtl
eXdvcmQ+T3JnYW4gU2l6ZTwva2V5d29yZD48a2V5d29yZD5Qcm9saWZlcmF0aW5nIENlbGwgTnVj
bGVhciBBbnRpZ2VuL2FuYWx5c2lzPC9rZXl3b3JkPjxrZXl3b3JkPlMgUGhhc2U8L2tleXdvcmQ+
PGtleXdvcmQ+U2VzcXVpdGVycGVuZXMvcGhhcm1hY29sb2d5L3RoZXJhcGV1dGljIHVzZTwva2V5
d29yZD48a2V5d29yZD5UdW1vciBDZWxscywgQ3VsdHVyZWQ8L2tleXdvcmQ+PC9rZXl3b3Jkcz48
ZGF0ZXM+PHllYXI+MTk5NTwveWVhcj48cHViLWRhdGVzPjxkYXRlPkZlYjwvZGF0ZT48L3B1Yi1k
YXRlcz48L2RhdGVzPjxpc2JuPjEwNzgtODk1NiAoUHJpbnQpJiN4RDsxMDc4LTg5NTY8L2lzYm4+
PGFjY2Vzc2lvbi1udW0+NzU4NTAxMjwvYWNjZXNzaW9uLW51bT48dXJscz48L3VybHM+PGVsZWN0
cm9uaWMtcmVzb3VyY2UtbnVtPjEwLjEwMzgvbm0wMjk1LTE0OTwvZWxlY3Ryb25pYy1yZXNvdXJj
ZS1udW0+PHJlbW90ZS1kYXRhYmFzZS1wcm92aWRlcj5OTE08L3JlbW90ZS1kYXRhYmFzZS1wcm92
aWRlcj48bGFuZ3VhZ2U+ZW5nPC9sYW5ndWFnZT48L3JlY29yZD48L0NpdGU+PC9FbmROb3RlPgB=
</w:fldData>
          </w:fldChar>
        </w:r>
        <w:r w:rsidR="0087670A" w:rsidRPr="00177558">
          <w:rPr>
            <w:rFonts w:cstheme="minorHAnsi"/>
            <w:color w:val="000000" w:themeColor="text1"/>
            <w:szCs w:val="20"/>
          </w:rPr>
          <w:instrText xml:space="preserve"> ADDIN EN.CITE.DATA </w:instrText>
        </w:r>
        <w:r w:rsidR="0087670A" w:rsidRPr="00177558">
          <w:rPr>
            <w:rFonts w:cstheme="minorHAnsi"/>
            <w:color w:val="000000" w:themeColor="text1"/>
            <w:szCs w:val="20"/>
          </w:rPr>
        </w:r>
        <w:r w:rsidR="0087670A" w:rsidRPr="00177558">
          <w:rPr>
            <w:rFonts w:cstheme="minorHAnsi"/>
            <w:color w:val="000000" w:themeColor="text1"/>
            <w:szCs w:val="20"/>
          </w:rPr>
          <w:fldChar w:fldCharType="end"/>
        </w:r>
        <w:r w:rsidR="0087670A" w:rsidRPr="00177558">
          <w:rPr>
            <w:rFonts w:cstheme="minorHAnsi"/>
            <w:color w:val="000000" w:themeColor="text1"/>
            <w:szCs w:val="20"/>
          </w:rPr>
        </w:r>
        <w:r w:rsidR="0087670A" w:rsidRPr="00177558">
          <w:rPr>
            <w:rFonts w:cstheme="minorHAnsi"/>
            <w:color w:val="000000" w:themeColor="text1"/>
            <w:szCs w:val="20"/>
          </w:rPr>
          <w:fldChar w:fldCharType="separate"/>
        </w:r>
        <w:r w:rsidR="0087670A" w:rsidRPr="00177558">
          <w:rPr>
            <w:rFonts w:cstheme="minorHAnsi"/>
            <w:color w:val="000000" w:themeColor="text1"/>
            <w:szCs w:val="20"/>
            <w:vertAlign w:val="superscript"/>
          </w:rPr>
          <w:t>10</w:t>
        </w:r>
        <w:r w:rsidR="0087670A" w:rsidRPr="00177558">
          <w:rPr>
            <w:rFonts w:cstheme="minorHAnsi"/>
            <w:color w:val="000000" w:themeColor="text1"/>
            <w:szCs w:val="20"/>
          </w:rPr>
          <w:fldChar w:fldCharType="end"/>
        </w:r>
      </w:hyperlink>
      <w:r w:rsidR="00C23818" w:rsidRPr="00177558">
        <w:rPr>
          <w:rFonts w:cstheme="minorHAnsi"/>
          <w:color w:val="000000" w:themeColor="text1"/>
          <w:szCs w:val="20"/>
        </w:rPr>
        <w:t xml:space="preserve"> </w:t>
      </w:r>
      <w:r w:rsidR="0002593F" w:rsidRPr="00177558">
        <w:rPr>
          <w:rFonts w:cstheme="minorHAnsi"/>
          <w:color w:val="000000" w:themeColor="text1"/>
          <w:szCs w:val="20"/>
        </w:rPr>
        <w:t>b</w:t>
      </w:r>
      <w:r w:rsidR="00253822" w:rsidRPr="00177558">
        <w:rPr>
          <w:rFonts w:cstheme="minorHAnsi"/>
          <w:color w:val="000000" w:themeColor="text1"/>
          <w:szCs w:val="20"/>
        </w:rPr>
        <w:t>ut increase pro-angiogenic factors;</w:t>
      </w:r>
      <w:hyperlink w:anchor="_ENREF_6_11" w:tooltip="Hofer, 1999 #10" w:history="1">
        <w:r w:rsidR="0087670A" w:rsidRPr="00177558">
          <w:rPr>
            <w:rFonts w:cstheme="minorHAnsi"/>
            <w:color w:val="000000" w:themeColor="text1"/>
            <w:szCs w:val="20"/>
          </w:rPr>
          <w:fldChar w:fldCharType="begin">
            <w:fldData xml:space="preserve">PEVuZE5vdGU+PENpdGU+PEF1dGhvcj5Ib2ZlcjwvQXV0aG9yPjxZZWFyPjE5OTk8L1llYXI+PFJl
Y051bT4xMDwvUmVjTnVtPjxEaXNwbGF5VGV4dD48c3R5bGUgZmFjZT0ic3VwZXJzY3JpcHQiPjEx
PC9zdHlsZT48L0Rpc3BsYXlUZXh0PjxyZWNvcmQ+PHJlYy1udW1iZXI+MTA8L3JlYy1udW1iZXI+
PGZvcmVpZ24ta2V5cz48a2V5IGFwcD0iRU4iIGRiLWlkPSJmc2EyOWZ3YWM1MjJycmV4MmVtNWR4
cjh0MGZkenR0YWV4eHYiPjEwPC9rZXk+PC9mb3JlaWduLWtleXM+PHJlZi10eXBlIG5hbWU9Ikpv
dXJuYWwgQXJ0aWNsZSI+MTc8L3JlZi10eXBlPjxjb250cmlidXRvcnM+PGF1dGhvcnM+PGF1dGhv
cj5Ib2ZlciwgUy4gTy48L2F1dGhvcj48YXV0aG9yPk1vbGVtYSwgRy48L2F1dGhvcj48YXV0aG9y
Pkhlcm1lbnMsIFIuIEEuPC9hdXRob3I+PGF1dGhvcj5XYW5lYm8sIEguIEouPC9hdXRob3I+PGF1
dGhvcj5SZWljaG5lciwgSi4gUy48L2F1dGhvcj48YXV0aG9yPkhvZWtzdHJhLCBILiBKLjwvYXV0
aG9yPjwvYXV0aG9ycz48L2NvbnRyaWJ1dG9ycz48YXV0aC1hZGRyZXNzPlNlY3Rpb24gb2YgVHVt
b3VyIEltbXVub2xvZ3ksIFVuaXZlcnNpdHkgSG9zcGl0YWwgR3JvbmluZ2VuLCBHcm9uaW5nZW4s
IFRoZSBOZXRoZXJsYW5kcy48L2F1dGgtYWRkcmVzcz48dGl0bGVzPjx0aXRsZT5UaGUgZWZmZWN0
IG9mIHN1cmdpY2FsIHdvdW5kaW5nIG9uIHR1bW91ciBkZXZlbG9wbWVudDwvdGl0bGU+PHNlY29u
ZGFyeS10aXRsZT5FdXIgSiBTdXJnIE9uY29sPC9zZWNvbmRhcnktdGl0bGU+PGFsdC10aXRsZT5F
dXJvcGVhbiBqb3VybmFsIG9mIHN1cmdpY2FsIG9uY29sb2d5IDogdGhlIGpvdXJuYWwgb2YgdGhl
IEV1cm9wZWFuIFNvY2lldHkgb2YgU3VyZ2ljYWwgT25jb2xvZ3kgYW5kIHRoZSBCcml0aXNoIEFz
c29jaWF0aW9uIG9mIFN1cmdpY2FsIE9uY29sb2d5PC9hbHQtdGl0bGU+PC90aXRsZXM+PHBlcmlv
ZGljYWw+PGZ1bGwtdGl0bGU+RXVyb3BlYW4gSm91cm5hbCBvZiBTdXJnaWNhbCBPbmNvbG9neTwv
ZnVsbC10aXRsZT48YWJici0xPkV1ci4gSi4gU3VyZy4gT25jb2wuPC9hYmJyLTE+PGFiYnItMj5F
dXIgSiBTdXJnIE9uY29sPC9hYmJyLTI+PC9wZXJpb2RpY2FsPjxwYWdlcz4yMzEtNDM8L3BhZ2Vz
Pjx2b2x1bWU+MjU8L3ZvbHVtZT48bnVtYmVyPjM8L251bWJlcj48ZWRpdGlvbj4xOTk5LzA1LzI1
PC9lZGl0aW9uPjxrZXl3b3Jkcz48a2V5d29yZD5BbmltYWxzPC9rZXl3b3JkPjxrZXl3b3JkPkFu
b3hpYS9tZXRhYm9saXNtPC9rZXl3b3JkPjxrZXl3b3JkPkNlbGwgRGl2aXNpb248L2tleXdvcmQ+
PGtleXdvcmQ+R3Jvd3RoIFN1YnN0YW5jZXMvKm1ldGFib2xpc208L2tleXdvcmQ+PGtleXdvcmQ+
SHVtYW5zPC9rZXl3b3JkPjxrZXl3b3JkPkluZmxhbW1hdGlvbjwva2V5d29yZD48a2V5d29yZD5O
ZW9wbGFzbSBNZXRhc3Rhc2lzPC9rZXl3b3JkPjxrZXl3b3JkPk5lb3BsYXNtcy9ibG9vZCBzdXBw
bHkvbWV0YWJvbGlzbS9wYXRob2xvZ3kvcGh5c2lvcGF0aG9sb2d5LypzdXJnZXJ5PC9rZXl3b3Jk
PjxrZXl3b3JkPk5lb3BsYXNtcywgRXhwZXJpbWVudGFsL3N1cmdlcnk8L2tleXdvcmQ+PGtleXdv
cmQ+TmVvdmFzY3VsYXJpemF0aW9uLCBQYXRob2xvZ2ljPC9rZXl3b3JkPjxrZXl3b3JkPipXb3Vu
ZCBIZWFsaW5nPC9rZXl3b3JkPjwva2V5d29yZHM+PGRhdGVzPjx5ZWFyPjE5OTk8L3llYXI+PHB1
Yi1kYXRlcz48ZGF0ZT5KdW48L2RhdGU+PC9wdWItZGF0ZXM+PC9kYXRlcz48aXNibj4wNzQ4LTc5
ODMgKFByaW50KSYjeEQ7MDc0OC03OTgzPC9pc2JuPjxhY2Nlc3Npb24tbnVtPjEwMzM2ODAwPC9h
Y2Nlc3Npb24tbnVtPjx1cmxzPjxyZWxhdGVkLXVybHM+PHVybD5odHRwOi8vd3d3LmVqc28uY29t
L2FydGljbGUvUzA3NDgtNzk4Myg5OCk5MDYzNC01L2Fic3RyYWN0PC91cmw+PC9yZWxhdGVkLXVy
bHM+PC91cmxzPjxlbGVjdHJvbmljLXJlc291cmNlLW51bT4xMC4xMDUzL2Vqc28uMTk5OC4wNjM0
PC9lbGVjdHJvbmljLXJlc291cmNlLW51bT48cmVtb3RlLWRhdGFiYXNlLXByb3ZpZGVyPk5sbTwv
cmVtb3RlLWRhdGFiYXNlLXByb3ZpZGVyPjxsYW5ndWFnZT5lbmc8L2xhbmd1YWdlPjwvcmVjb3Jk
PjwvQ2l0ZT48L0VuZE5vdGU+AG==
</w:fldData>
          </w:fldChar>
        </w:r>
        <w:r w:rsidR="0087670A" w:rsidRPr="00177558">
          <w:rPr>
            <w:rFonts w:cstheme="minorHAnsi"/>
            <w:color w:val="000000" w:themeColor="text1"/>
            <w:szCs w:val="20"/>
          </w:rPr>
          <w:instrText xml:space="preserve"> ADDIN EN.CITE </w:instrText>
        </w:r>
        <w:r w:rsidR="0087670A" w:rsidRPr="00177558">
          <w:rPr>
            <w:rFonts w:cstheme="minorHAnsi"/>
            <w:color w:val="000000" w:themeColor="text1"/>
            <w:szCs w:val="20"/>
          </w:rPr>
          <w:fldChar w:fldCharType="begin">
            <w:fldData xml:space="preserve">PEVuZE5vdGU+PENpdGU+PEF1dGhvcj5Ib2ZlcjwvQXV0aG9yPjxZZWFyPjE5OTk8L1llYXI+PFJl
Y051bT4xMDwvUmVjTnVtPjxEaXNwbGF5VGV4dD48c3R5bGUgZmFjZT0ic3VwZXJzY3JpcHQiPjEx
PC9zdHlsZT48L0Rpc3BsYXlUZXh0PjxyZWNvcmQ+PHJlYy1udW1iZXI+MTA8L3JlYy1udW1iZXI+
PGZvcmVpZ24ta2V5cz48a2V5IGFwcD0iRU4iIGRiLWlkPSJmc2EyOWZ3YWM1MjJycmV4MmVtNWR4
cjh0MGZkenR0YWV4eHYiPjEwPC9rZXk+PC9mb3JlaWduLWtleXM+PHJlZi10eXBlIG5hbWU9Ikpv
dXJuYWwgQXJ0aWNsZSI+MTc8L3JlZi10eXBlPjxjb250cmlidXRvcnM+PGF1dGhvcnM+PGF1dGhv
cj5Ib2ZlciwgUy4gTy48L2F1dGhvcj48YXV0aG9yPk1vbGVtYSwgRy48L2F1dGhvcj48YXV0aG9y
Pkhlcm1lbnMsIFIuIEEuPC9hdXRob3I+PGF1dGhvcj5XYW5lYm8sIEguIEouPC9hdXRob3I+PGF1
dGhvcj5SZWljaG5lciwgSi4gUy48L2F1dGhvcj48YXV0aG9yPkhvZWtzdHJhLCBILiBKLjwvYXV0
aG9yPjwvYXV0aG9ycz48L2NvbnRyaWJ1dG9ycz48YXV0aC1hZGRyZXNzPlNlY3Rpb24gb2YgVHVt
b3VyIEltbXVub2xvZ3ksIFVuaXZlcnNpdHkgSG9zcGl0YWwgR3JvbmluZ2VuLCBHcm9uaW5nZW4s
IFRoZSBOZXRoZXJsYW5kcy48L2F1dGgtYWRkcmVzcz48dGl0bGVzPjx0aXRsZT5UaGUgZWZmZWN0
IG9mIHN1cmdpY2FsIHdvdW5kaW5nIG9uIHR1bW91ciBkZXZlbG9wbWVudDwvdGl0bGU+PHNlY29u
ZGFyeS10aXRsZT5FdXIgSiBTdXJnIE9uY29sPC9zZWNvbmRhcnktdGl0bGU+PGFsdC10aXRsZT5F
dXJvcGVhbiBqb3VybmFsIG9mIHN1cmdpY2FsIG9uY29sb2d5IDogdGhlIGpvdXJuYWwgb2YgdGhl
IEV1cm9wZWFuIFNvY2lldHkgb2YgU3VyZ2ljYWwgT25jb2xvZ3kgYW5kIHRoZSBCcml0aXNoIEFz
c29jaWF0aW9uIG9mIFN1cmdpY2FsIE9uY29sb2d5PC9hbHQtdGl0bGU+PC90aXRsZXM+PHBlcmlv
ZGljYWw+PGZ1bGwtdGl0bGU+RXVyb3BlYW4gSm91cm5hbCBvZiBTdXJnaWNhbCBPbmNvbG9neTwv
ZnVsbC10aXRsZT48YWJici0xPkV1ci4gSi4gU3VyZy4gT25jb2wuPC9hYmJyLTE+PGFiYnItMj5F
dXIgSiBTdXJnIE9uY29sPC9hYmJyLTI+PC9wZXJpb2RpY2FsPjxwYWdlcz4yMzEtNDM8L3BhZ2Vz
Pjx2b2x1bWU+MjU8L3ZvbHVtZT48bnVtYmVyPjM8L251bWJlcj48ZWRpdGlvbj4xOTk5LzA1LzI1
PC9lZGl0aW9uPjxrZXl3b3Jkcz48a2V5d29yZD5BbmltYWxzPC9rZXl3b3JkPjxrZXl3b3JkPkFu
b3hpYS9tZXRhYm9saXNtPC9rZXl3b3JkPjxrZXl3b3JkPkNlbGwgRGl2aXNpb248L2tleXdvcmQ+
PGtleXdvcmQ+R3Jvd3RoIFN1YnN0YW5jZXMvKm1ldGFib2xpc208L2tleXdvcmQ+PGtleXdvcmQ+
SHVtYW5zPC9rZXl3b3JkPjxrZXl3b3JkPkluZmxhbW1hdGlvbjwva2V5d29yZD48a2V5d29yZD5O
ZW9wbGFzbSBNZXRhc3Rhc2lzPC9rZXl3b3JkPjxrZXl3b3JkPk5lb3BsYXNtcy9ibG9vZCBzdXBw
bHkvbWV0YWJvbGlzbS9wYXRob2xvZ3kvcGh5c2lvcGF0aG9sb2d5LypzdXJnZXJ5PC9rZXl3b3Jk
PjxrZXl3b3JkPk5lb3BsYXNtcywgRXhwZXJpbWVudGFsL3N1cmdlcnk8L2tleXdvcmQ+PGtleXdv
cmQ+TmVvdmFzY3VsYXJpemF0aW9uLCBQYXRob2xvZ2ljPC9rZXl3b3JkPjxrZXl3b3JkPipXb3Vu
ZCBIZWFsaW5nPC9rZXl3b3JkPjwva2V5d29yZHM+PGRhdGVzPjx5ZWFyPjE5OTk8L3llYXI+PHB1
Yi1kYXRlcz48ZGF0ZT5KdW48L2RhdGU+PC9wdWItZGF0ZXM+PC9kYXRlcz48aXNibj4wNzQ4LTc5
ODMgKFByaW50KSYjeEQ7MDc0OC03OTgzPC9pc2JuPjxhY2Nlc3Npb24tbnVtPjEwMzM2ODAwPC9h
Y2Nlc3Npb24tbnVtPjx1cmxzPjxyZWxhdGVkLXVybHM+PHVybD5odHRwOi8vd3d3LmVqc28uY29t
L2FydGljbGUvUzA3NDgtNzk4Myg5OCk5MDYzNC01L2Fic3RyYWN0PC91cmw+PC9yZWxhdGVkLXVy
bHM+PC91cmxzPjxlbGVjdHJvbmljLXJlc291cmNlLW51bT4xMC4xMDUzL2Vqc28uMTk5OC4wNjM0
PC9lbGVjdHJvbmljLXJlc291cmNlLW51bT48cmVtb3RlLWRhdGFiYXNlLXByb3ZpZGVyPk5sbTwv
cmVtb3RlLWRhdGFiYXNlLXByb3ZpZGVyPjxsYW5ndWFnZT5lbmc8L2xhbmd1YWdlPjwvcmVjb3Jk
PjwvQ2l0ZT48L0VuZE5vdGU+AG==
</w:fldData>
          </w:fldChar>
        </w:r>
        <w:r w:rsidR="0087670A" w:rsidRPr="00177558">
          <w:rPr>
            <w:rFonts w:cstheme="minorHAnsi"/>
            <w:color w:val="000000" w:themeColor="text1"/>
            <w:szCs w:val="20"/>
          </w:rPr>
          <w:instrText xml:space="preserve"> ADDIN EN.CITE.DATA </w:instrText>
        </w:r>
        <w:r w:rsidR="0087670A" w:rsidRPr="00177558">
          <w:rPr>
            <w:rFonts w:cstheme="minorHAnsi"/>
            <w:color w:val="000000" w:themeColor="text1"/>
            <w:szCs w:val="20"/>
          </w:rPr>
        </w:r>
        <w:r w:rsidR="0087670A" w:rsidRPr="00177558">
          <w:rPr>
            <w:rFonts w:cstheme="minorHAnsi"/>
            <w:color w:val="000000" w:themeColor="text1"/>
            <w:szCs w:val="20"/>
          </w:rPr>
          <w:fldChar w:fldCharType="end"/>
        </w:r>
        <w:r w:rsidR="0087670A" w:rsidRPr="00177558">
          <w:rPr>
            <w:rFonts w:cstheme="minorHAnsi"/>
            <w:color w:val="000000" w:themeColor="text1"/>
            <w:szCs w:val="20"/>
          </w:rPr>
        </w:r>
        <w:r w:rsidR="0087670A" w:rsidRPr="00177558">
          <w:rPr>
            <w:rFonts w:cstheme="minorHAnsi"/>
            <w:color w:val="000000" w:themeColor="text1"/>
            <w:szCs w:val="20"/>
          </w:rPr>
          <w:fldChar w:fldCharType="separate"/>
        </w:r>
        <w:r w:rsidR="0087670A" w:rsidRPr="00177558">
          <w:rPr>
            <w:rFonts w:cstheme="minorHAnsi"/>
            <w:color w:val="000000" w:themeColor="text1"/>
            <w:szCs w:val="20"/>
            <w:vertAlign w:val="superscript"/>
          </w:rPr>
          <w:t>11</w:t>
        </w:r>
        <w:r w:rsidR="0087670A" w:rsidRPr="00177558">
          <w:rPr>
            <w:rFonts w:cstheme="minorHAnsi"/>
            <w:color w:val="000000" w:themeColor="text1"/>
            <w:szCs w:val="20"/>
          </w:rPr>
          <w:fldChar w:fldCharType="end"/>
        </w:r>
      </w:hyperlink>
      <w:r w:rsidRPr="00177558">
        <w:rPr>
          <w:rFonts w:cstheme="minorHAnsi"/>
          <w:color w:val="000000" w:themeColor="text1"/>
          <w:szCs w:val="20"/>
        </w:rPr>
        <w:t xml:space="preserve"> </w:t>
      </w:r>
      <w:r w:rsidR="00253822" w:rsidRPr="00177558">
        <w:rPr>
          <w:rFonts w:cstheme="minorHAnsi"/>
          <w:color w:val="000000" w:themeColor="text1"/>
          <w:szCs w:val="20"/>
        </w:rPr>
        <w:t xml:space="preserve">these </w:t>
      </w:r>
      <w:r w:rsidRPr="00177558">
        <w:rPr>
          <w:rFonts w:cstheme="minorHAnsi"/>
          <w:color w:val="000000" w:themeColor="text1"/>
          <w:szCs w:val="20"/>
        </w:rPr>
        <w:t xml:space="preserve">may promote </w:t>
      </w:r>
      <w:r w:rsidR="000F1C66" w:rsidRPr="00177558">
        <w:rPr>
          <w:rFonts w:cstheme="minorHAnsi"/>
          <w:color w:val="000000" w:themeColor="text1"/>
          <w:szCs w:val="20"/>
        </w:rPr>
        <w:t>cancer</w:t>
      </w:r>
      <w:r w:rsidRPr="00177558">
        <w:rPr>
          <w:rFonts w:cstheme="minorHAnsi"/>
          <w:color w:val="000000" w:themeColor="text1"/>
          <w:szCs w:val="20"/>
        </w:rPr>
        <w:t xml:space="preserve"> </w:t>
      </w:r>
      <w:r w:rsidR="00253822" w:rsidRPr="00177558">
        <w:rPr>
          <w:rFonts w:cstheme="minorHAnsi"/>
          <w:color w:val="000000" w:themeColor="text1"/>
          <w:szCs w:val="20"/>
        </w:rPr>
        <w:t xml:space="preserve">growth </w:t>
      </w:r>
      <w:r w:rsidRPr="00177558">
        <w:rPr>
          <w:rFonts w:cstheme="minorHAnsi"/>
          <w:color w:val="000000" w:themeColor="text1"/>
          <w:szCs w:val="20"/>
        </w:rPr>
        <w:t>both locally and at distant sites. Third</w:t>
      </w:r>
      <w:r w:rsidR="00253822" w:rsidRPr="00177558">
        <w:rPr>
          <w:rFonts w:cstheme="minorHAnsi"/>
          <w:color w:val="000000" w:themeColor="text1"/>
          <w:szCs w:val="20"/>
        </w:rPr>
        <w:t>ly</w:t>
      </w:r>
      <w:r w:rsidRPr="00177558">
        <w:rPr>
          <w:rFonts w:cstheme="minorHAnsi"/>
          <w:color w:val="000000" w:themeColor="text1"/>
          <w:szCs w:val="20"/>
        </w:rPr>
        <w:t xml:space="preserve">, surgery-related stress response may inhibit cell-mediated immunity and promote cancer growth. Several studies demonstrated that perioperative stress may inhibit innate immunity, especially natural killer (NK) cells, which are known to play a major role in elimination of circulating </w:t>
      </w:r>
      <w:r w:rsidR="00253822" w:rsidRPr="00177558">
        <w:rPr>
          <w:rFonts w:cstheme="minorHAnsi"/>
          <w:color w:val="000000" w:themeColor="text1"/>
          <w:szCs w:val="20"/>
        </w:rPr>
        <w:t>cancer</w:t>
      </w:r>
      <w:r w:rsidRPr="00177558">
        <w:rPr>
          <w:rFonts w:cstheme="minorHAnsi"/>
          <w:color w:val="000000" w:themeColor="text1"/>
          <w:szCs w:val="20"/>
        </w:rPr>
        <w:t xml:space="preserve"> cells</w:t>
      </w:r>
      <w:r w:rsidR="00F46F35" w:rsidRPr="00177558">
        <w:rPr>
          <w:rFonts w:cstheme="minorHAnsi"/>
          <w:color w:val="000000" w:themeColor="text1"/>
          <w:szCs w:val="20"/>
        </w:rPr>
        <w:t>.</w:t>
      </w:r>
      <w:hyperlink w:anchor="_ENREF_6_12" w:tooltip="Lennard, 1985 #39" w:history="1">
        <w:r w:rsidR="0087670A" w:rsidRPr="00177558">
          <w:rPr>
            <w:rFonts w:cstheme="minorHAnsi"/>
            <w:color w:val="000000" w:themeColor="text1"/>
            <w:szCs w:val="20"/>
          </w:rPr>
          <w:fldChar w:fldCharType="begin"/>
        </w:r>
        <w:r w:rsidR="0087670A" w:rsidRPr="00177558">
          <w:rPr>
            <w:rFonts w:cstheme="minorHAnsi"/>
            <w:color w:val="000000" w:themeColor="text1"/>
            <w:szCs w:val="20"/>
          </w:rPr>
          <w:instrText xml:space="preserve"> ADDIN EN.CITE &lt;EndNote&gt;&lt;Cite&gt;&lt;Author&gt;Lennard&lt;/Author&gt;&lt;Year&gt;1985&lt;/Year&gt;&lt;RecNum&gt;39&lt;/RecNum&gt;&lt;DisplayText&gt;&lt;style face="superscript"&gt;12&lt;/style&gt;&lt;/DisplayText&gt;&lt;record&gt;&lt;rec-number&gt;39&lt;/rec-number&gt;&lt;foreign-keys&gt;&lt;key app="EN" db-id="fsa29fwac522rrex2em5dxr8t0fdzttaexxv"&gt;39&lt;/key&gt;&lt;key app="ENWeb" db-id=""&gt;0&lt;/key&gt;&lt;/foreign-keys&gt;&lt;ref-type name="Journal Article"&gt;17&lt;/ref-type&gt;&lt;contributors&gt;&lt;authors&gt;&lt;author&gt;Lennard, T. W.&lt;/author&gt;&lt;author&gt;Shenton, B. K.&lt;/author&gt;&lt;author&gt;Borzotta, A.&lt;/author&gt;&lt;author&gt;Donnelly, P. K.&lt;/author&gt;&lt;author&gt;White, M.&lt;/author&gt;&lt;author&gt;Gerrie, L. M.&lt;/author&gt;&lt;author&gt;Proud, G.&lt;/author&gt;&lt;author&gt;Taylor, R. M.&lt;/author&gt;&lt;/authors&gt;&lt;/contributors&gt;&lt;titles&gt;&lt;title&gt;The influence of surgical operations on components of the human immune system&lt;/title&gt;&lt;secondary-title&gt;Br J Surg&lt;/secondary-title&gt;&lt;alt-title&gt;The British journal of surgery&lt;/alt-title&gt;&lt;/titles&gt;&lt;periodical&gt;&lt;full-title&gt;British Journal of Surgery&lt;/full-title&gt;&lt;abbr-1&gt;Br. J. Surg.&lt;/abbr-1&gt;&lt;abbr-2&gt;Br J Surg&lt;/abbr-2&gt;&lt;/periodical&gt;&lt;pages&gt;771-6&lt;/pages&gt;&lt;volume&gt;72&lt;/volume&gt;&lt;number&gt;10&lt;/number&gt;&lt;edition&gt;1985/10/01&lt;/edition&gt;&lt;keywords&gt;&lt;keyword&gt;Blood Proteins/analysis&lt;/keyword&gt;&lt;keyword&gt;Female&lt;/keyword&gt;&lt;keyword&gt;Humans&lt;/keyword&gt;&lt;keyword&gt;Immune Tolerance&lt;/keyword&gt;&lt;keyword&gt;Lymphocytes/classification/*immunology&lt;/keyword&gt;&lt;keyword&gt;Male&lt;/keyword&gt;&lt;keyword&gt;Middle Aged&lt;/keyword&gt;&lt;keyword&gt;Plasma Volume&lt;/keyword&gt;&lt;keyword&gt;Postoperative Period&lt;/keyword&gt;&lt;keyword&gt;Pregnancy Proteins/analysis&lt;/keyword&gt;&lt;keyword&gt;*Surgical Procedures, Operative&lt;/keyword&gt;&lt;keyword&gt;alpha 1-Antitrypsin&lt;/keyword&gt;&lt;keyword&gt;alpha-Macroglobulins/analysis&lt;/keyword&gt;&lt;/keywords&gt;&lt;dates&gt;&lt;year&gt;1985&lt;/year&gt;&lt;pub-dates&gt;&lt;date&gt;Oct&lt;/date&gt;&lt;/pub-dates&gt;&lt;/dates&gt;&lt;isbn&gt;0007-1323 (Print)&amp;#xD;0007-1323&lt;/isbn&gt;&lt;accession-num&gt;2412626&lt;/accession-num&gt;&lt;urls&gt;&lt;related-urls&gt;&lt;url&gt;http://onlinelibrary.wiley.com/store/10.1002/bjs.1800721002/asset/1800721002_ftp.pdf?v=1&amp;amp;t=ijqtpcjm&amp;amp;s=5a70555b8abba551d2f2b1f9ff454d73b311f52b&lt;/url&gt;&lt;/related-urls&gt;&lt;/urls&gt;&lt;remote-database-provider&gt;Nlm&lt;/remote-database-provider&gt;&lt;language&gt;eng&lt;/language&gt;&lt;/record&gt;&lt;/Cite&gt;&lt;/EndNote&gt;</w:instrText>
        </w:r>
        <w:r w:rsidR="0087670A" w:rsidRPr="00177558">
          <w:rPr>
            <w:rFonts w:cstheme="minorHAnsi"/>
            <w:color w:val="000000" w:themeColor="text1"/>
            <w:szCs w:val="20"/>
          </w:rPr>
          <w:fldChar w:fldCharType="separate"/>
        </w:r>
        <w:r w:rsidR="0087670A" w:rsidRPr="00177558">
          <w:rPr>
            <w:rFonts w:cstheme="minorHAnsi"/>
            <w:color w:val="000000" w:themeColor="text1"/>
            <w:szCs w:val="20"/>
            <w:vertAlign w:val="superscript"/>
          </w:rPr>
          <w:t>12</w:t>
        </w:r>
        <w:r w:rsidR="0087670A" w:rsidRPr="00177558">
          <w:rPr>
            <w:rFonts w:cstheme="minorHAnsi"/>
            <w:color w:val="000000" w:themeColor="text1"/>
            <w:szCs w:val="20"/>
          </w:rPr>
          <w:fldChar w:fldCharType="end"/>
        </w:r>
      </w:hyperlink>
      <w:r w:rsidRPr="00177558">
        <w:rPr>
          <w:rFonts w:cstheme="minorHAnsi"/>
          <w:color w:val="000000" w:themeColor="text1"/>
          <w:szCs w:val="20"/>
          <w:vertAlign w:val="superscript"/>
        </w:rPr>
        <w:t>,</w:t>
      </w:r>
      <w:hyperlink w:anchor="_ENREF_6_13" w:tooltip="Brittenden, 1996 #2752" w:history="1">
        <w:r w:rsidR="0087670A" w:rsidRPr="00177558">
          <w:rPr>
            <w:rFonts w:cstheme="minorHAnsi"/>
            <w:color w:val="000000" w:themeColor="text1"/>
            <w:szCs w:val="20"/>
          </w:rPr>
          <w:fldChar w:fldCharType="begin"/>
        </w:r>
        <w:r w:rsidR="0087670A" w:rsidRPr="00177558">
          <w:rPr>
            <w:rFonts w:cstheme="minorHAnsi"/>
            <w:color w:val="000000" w:themeColor="text1"/>
            <w:szCs w:val="20"/>
          </w:rPr>
          <w:instrText xml:space="preserve"> ADDIN EN.CITE &lt;EndNote&gt;&lt;Cite&gt;&lt;Author&gt;Brittenden&lt;/Author&gt;&lt;Year&gt;1996&lt;/Year&gt;&lt;RecNum&gt;2752&lt;/RecNum&gt;&lt;DisplayText&gt;&lt;style face="superscript"&gt;13&lt;/style&gt;&lt;/DisplayText&gt;&lt;record&gt;&lt;rec-number&gt;2752&lt;/rec-number&gt;&lt;foreign-keys&gt;&lt;key app="EN" db-id="fsa29fwac522rrex2em5dxr8t0fdzttaexxv"&gt;2752&lt;/key&gt;&lt;/foreign-keys&gt;&lt;ref-type name="Journal Article"&gt;17&lt;/ref-type&gt;&lt;contributors&gt;&lt;authors&gt;&lt;author&gt;Brittenden, J.&lt;/author&gt;&lt;author&gt;Heys, S. D.&lt;/author&gt;&lt;author&gt;Ross, J.&lt;/author&gt;&lt;author&gt;Eremin, O.&lt;/author&gt;&lt;/authors&gt;&lt;/contributors&gt;&lt;auth-address&gt;Department of Surgery, University of Aberdeen, Medical School, Foresthill, UK.&lt;/auth-address&gt;&lt;titles&gt;&lt;title&gt;Natural killer cells and cancer&lt;/title&gt;&lt;secondary-title&gt;Cancer&lt;/secondary-title&gt;&lt;alt-title&gt;Cancer&lt;/alt-title&gt;&lt;/titles&gt;&lt;periodical&gt;&lt;full-title&gt;Cancer&lt;/full-title&gt;&lt;abbr-1&gt;Cancer&lt;/abbr-1&gt;&lt;abbr-2&gt;Cancer&lt;/abbr-2&gt;&lt;/periodical&gt;&lt;alt-periodical&gt;&lt;full-title&gt;Cancer&lt;/full-title&gt;&lt;abbr-1&gt;Cancer&lt;/abbr-1&gt;&lt;abbr-2&gt;Cancer&lt;/abbr-2&gt;&lt;/alt-periodical&gt;&lt;pages&gt;1226-43&lt;/pages&gt;&lt;volume&gt;77&lt;/volume&gt;&lt;number&gt;7&lt;/number&gt;&lt;edition&gt;1996/04/01&lt;/edition&gt;&lt;keywords&gt;&lt;keyword&gt;Cytotoxicity, Immunologic&lt;/keyword&gt;&lt;keyword&gt;Humans&lt;/keyword&gt;&lt;keyword&gt;Killer Cells, Natural/cytology/*immunology&lt;/keyword&gt;&lt;keyword&gt;Neoplasms/*immunology/pathology/therapy&lt;/keyword&gt;&lt;/keywords&gt;&lt;dates&gt;&lt;year&gt;1996&lt;/year&gt;&lt;pub-dates&gt;&lt;date&gt;Apr 01&lt;/date&gt;&lt;/pub-dates&gt;&lt;/dates&gt;&lt;isbn&gt;0008-543X (Print)&amp;#xD;0008-543x&lt;/isbn&gt;&lt;accession-num&gt;8608497&lt;/accession-num&gt;&lt;urls&gt;&lt;/urls&gt;&lt;remote-database-provider&gt;Nlm&lt;/remote-database-provider&gt;&lt;language&gt;eng&lt;/language&gt;&lt;/record&gt;&lt;/Cite&gt;&lt;/EndNote&gt;</w:instrText>
        </w:r>
        <w:r w:rsidR="0087670A" w:rsidRPr="00177558">
          <w:rPr>
            <w:rFonts w:cstheme="minorHAnsi"/>
            <w:color w:val="000000" w:themeColor="text1"/>
            <w:szCs w:val="20"/>
          </w:rPr>
          <w:fldChar w:fldCharType="separate"/>
        </w:r>
        <w:r w:rsidR="0087670A" w:rsidRPr="00177558">
          <w:rPr>
            <w:rFonts w:cstheme="minorHAnsi"/>
            <w:color w:val="000000" w:themeColor="text1"/>
            <w:szCs w:val="20"/>
            <w:vertAlign w:val="superscript"/>
          </w:rPr>
          <w:t>13</w:t>
        </w:r>
        <w:r w:rsidR="0087670A" w:rsidRPr="00177558">
          <w:rPr>
            <w:rFonts w:cstheme="minorHAnsi"/>
            <w:color w:val="000000" w:themeColor="text1"/>
            <w:szCs w:val="20"/>
          </w:rPr>
          <w:fldChar w:fldCharType="end"/>
        </w:r>
      </w:hyperlink>
    </w:p>
    <w:p w14:paraId="1FE19244" w14:textId="64BA7AF3" w:rsidR="00FB7BB6" w:rsidRPr="00177558" w:rsidRDefault="00FB7BB6" w:rsidP="00751CC2">
      <w:pPr>
        <w:snapToGrid w:val="0"/>
        <w:spacing w:beforeLines="50" w:before="156" w:afterLines="50" w:after="156"/>
        <w:ind w:firstLineChars="100" w:firstLine="200"/>
        <w:rPr>
          <w:rFonts w:cstheme="minorHAnsi"/>
          <w:color w:val="000000" w:themeColor="text1"/>
          <w:szCs w:val="20"/>
        </w:rPr>
      </w:pPr>
      <w:r w:rsidRPr="00177558">
        <w:rPr>
          <w:rFonts w:cstheme="minorHAnsi"/>
          <w:color w:val="000000" w:themeColor="text1"/>
          <w:szCs w:val="20"/>
        </w:rPr>
        <w:t xml:space="preserve">It is increasingly recognized that </w:t>
      </w:r>
      <w:r w:rsidR="00F128D2" w:rsidRPr="00177558">
        <w:rPr>
          <w:rFonts w:cstheme="minorHAnsi"/>
          <w:color w:val="000000" w:themeColor="text1"/>
          <w:szCs w:val="20"/>
        </w:rPr>
        <w:t>anest</w:t>
      </w:r>
      <w:r w:rsidRPr="00177558">
        <w:rPr>
          <w:rFonts w:cstheme="minorHAnsi"/>
          <w:color w:val="000000" w:themeColor="text1"/>
          <w:szCs w:val="20"/>
        </w:rPr>
        <w:t xml:space="preserve">hetic </w:t>
      </w:r>
      <w:r w:rsidR="006E43D9" w:rsidRPr="00177558">
        <w:rPr>
          <w:rFonts w:cstheme="minorHAnsi"/>
          <w:color w:val="000000" w:themeColor="text1"/>
          <w:szCs w:val="20"/>
        </w:rPr>
        <w:t>management</w:t>
      </w:r>
      <w:r w:rsidRPr="00177558">
        <w:rPr>
          <w:rFonts w:cstheme="minorHAnsi"/>
          <w:color w:val="000000" w:themeColor="text1"/>
          <w:szCs w:val="20"/>
        </w:rPr>
        <w:t xml:space="preserve"> </w:t>
      </w:r>
      <w:r w:rsidR="006E43D9" w:rsidRPr="00177558">
        <w:rPr>
          <w:rFonts w:cstheme="minorHAnsi"/>
          <w:color w:val="000000" w:themeColor="text1"/>
          <w:szCs w:val="20"/>
        </w:rPr>
        <w:t>may</w:t>
      </w:r>
      <w:r w:rsidRPr="00177558">
        <w:rPr>
          <w:rFonts w:cstheme="minorHAnsi"/>
          <w:color w:val="000000" w:themeColor="text1"/>
          <w:szCs w:val="20"/>
        </w:rPr>
        <w:t xml:space="preserve"> affect long-term outcome after cancer surgery.</w:t>
      </w:r>
      <w:r w:rsidRPr="00177558">
        <w:rPr>
          <w:rFonts w:cstheme="minorHAnsi"/>
          <w:color w:val="000000" w:themeColor="text1"/>
          <w:szCs w:val="20"/>
        </w:rPr>
        <w:fldChar w:fldCharType="begin">
          <w:fldData xml:space="preserve">PEVuZE5vdGU+PENpdGU+PEF1dGhvcj5TZXNzbGVyPC9BdXRob3I+PFllYXI+MjAwOTwvWWVhcj48
UmVjTnVtPjI3MzA8L1JlY051bT48RGlzcGxheVRleHQ+PHN0eWxlIGZhY2U9InN1cGVyc2NyaXB0
Ij4xNCwxNTwvc3R5bGU+PC9EaXNwbGF5VGV4dD48cmVjb3JkPjxyZWMtbnVtYmVyPjI3MzA8L3Jl
Yy1udW1iZXI+PGZvcmVpZ24ta2V5cz48a2V5IGFwcD0iRU4iIGRiLWlkPSJmc2EyOWZ3YWM1MjJy
cmV4MmVtNWR4cjh0MGZkenR0YWV4eHYiPjI3MzA8L2tleT48L2ZvcmVpZ24ta2V5cz48cmVmLXR5
cGUgbmFtZT0iSm91cm5hbCBBcnRpY2xlIj4xNzwvcmVmLXR5cGU+PGNvbnRyaWJ1dG9ycz48YXV0
aG9ycz48YXV0aG9yPlNlc3NsZXIsIEQuIEkuPC9hdXRob3I+PC9hdXRob3JzPjwvY29udHJpYnV0
b3JzPjx0aXRsZXM+PHRpdGxlPkxvbmctdGVybSBjb25zZXF1ZW5jZXMgb2YgYW5lc3RoZXRpYyBt
YW5hZ2VtZW50PC90aXRsZT48c2Vjb25kYXJ5LXRpdGxlPkFuZXN0aGVzaW9sb2d5PC9zZWNvbmRh
cnktdGl0bGU+PGFsdC10aXRsZT5BbmVzdGhlc2lvbG9neTwvYWx0LXRpdGxlPjwvdGl0bGVzPjxw
ZXJpb2RpY2FsPjxmdWxsLXRpdGxlPkFuZXN0aGVzaW9sb2d5PC9mdWxsLXRpdGxlPjxhYmJyLTE+
QW5lc3RoZXNpb2xvZ3k8L2FiYnItMT48YWJici0yPkFuZXN0aGVzaW9sb2d5PC9hYmJyLTI+PC9w
ZXJpb2RpY2FsPjxhbHQtcGVyaW9kaWNhbD48ZnVsbC10aXRsZT5BbmVzdGhlc2lvbG9neTwvZnVs
bC10aXRsZT48YWJici0xPkFuZXN0aGVzaW9sb2d5PC9hYmJyLTE+PGFiYnItMj5BbmVzdGhlc2lv
bG9neTwvYWJici0yPjwvYWx0LXBlcmlvZGljYWw+PHBhZ2VzPjEtNDwvcGFnZXM+PHZvbHVtZT4x
MTE8L3ZvbHVtZT48bnVtYmVyPjE8L251bWJlcj48ZWRpdGlvbj4yMDA5LzA2LzExPC9lZGl0aW9u
PjxrZXl3b3Jkcz48a2V5d29yZD5BbmVzdGhlc2lhL2FkdmVyc2UgZWZmZWN0cy8qbWV0aG9kcy9t
b3J0YWxpdHk8L2tleXdvcmQ+PGtleXdvcmQ+KkFuZXN0aGV0aWNzL2FkbWluaXN0cmF0aW9uICZh
bXA7IGRvc2FnZS9hZHZlcnNlIGVmZmVjdHM8L2tleXdvcmQ+PGtleXdvcmQ+SHVtYW5zPC9rZXl3
b3JkPjxrZXl3b3JkPlRpbWU8L2tleXdvcmQ+PGtleXdvcmQ+VHJlYXRtZW50IE91dGNvbWU8L2tl
eXdvcmQ+PC9rZXl3b3Jkcz48ZGF0ZXM+PHllYXI+MjAwOTwveWVhcj48cHViLWRhdGVzPjxkYXRl
Pkp1bDwvZGF0ZT48L3B1Yi1kYXRlcz48L2RhdGVzPjxpc2JuPjAwMDMtMzAyMjwvaXNibj48YWNj
ZXNzaW9uLW51bT4xOTUxMjg4NDwvYWNjZXNzaW9uLW51bT48dXJscz48L3VybHM+PGVsZWN0cm9u
aWMtcmVzb3VyY2UtbnVtPjEwLjEwOTcvQUxOLjBiMDEzZTMxODFhOTEzZTE8L2VsZWN0cm9uaWMt
cmVzb3VyY2UtbnVtPjxyZW1vdGUtZGF0YWJhc2UtcHJvdmlkZXI+TmxtPC9yZW1vdGUtZGF0YWJh
c2UtcHJvdmlkZXI+PGxhbmd1YWdlPmVuZzwvbGFuZ3VhZ2U+PC9yZWNvcmQ+PC9DaXRlPjxDaXRl
PjxBdXRob3I+R290dHNjaGFsazwvQXV0aG9yPjxZZWFyPjIwMTA8L1llYXI+PFJlY051bT4xODwv
UmVjTnVtPjxyZWNvcmQ+PHJlYy1udW1iZXI+MTg8L3JlYy1udW1iZXI+PGZvcmVpZ24ta2V5cz48
a2V5IGFwcD0iRU4iIGRiLWlkPSJmc2EyOWZ3YWM1MjJycmV4MmVtNWR4cjh0MGZkenR0YWV4eHYi
PjE4PC9rZXk+PC9mb3JlaWduLWtleXM+PHJlZi10eXBlIG5hbWU9IkpvdXJuYWwgQXJ0aWNsZSI+
MTc8L3JlZi10eXBlPjxjb250cmlidXRvcnM+PGF1dGhvcnM+PGF1dGhvcj5Hb3R0c2NoYWxrLCBB
LjwvYXV0aG9yPjxhdXRob3I+U2hhcm1hLCBTLjwvYXV0aG9yPjxhdXRob3I+Rm9yZCwgSi48L2F1
dGhvcj48YXV0aG9yPkR1cmlldXgsIE0uIEUuPC9hdXRob3I+PGF1dGhvcj5UaW91cmlyaW5lLCBN
LjwvYXV0aG9yPjwvYXV0aG9ycz48L2NvbnRyaWJ1dG9ycz48YXV0aC1hZGRyZXNzPkRlcGFydG1l
bnQgb2YgQW5lc3RoZXNpb2xvZ3ksIFVuaXZlcnNpdHkgb2YgVmlyZ2luaWEsIENoYXJsb3R0ZXN2
aWxsZSwgVkEsIFVTQS48L2F1dGgtYWRkcmVzcz48dGl0bGVzPjx0aXRsZT5SZXZpZXcgYXJ0aWNs
ZTogdGhlIHJvbGUgb2YgdGhlIHBlcmlvcGVyYXRpdmUgcGVyaW9kIGluIHJlY3VycmVuY2UgYWZ0
ZXIgY2FuY2VyIHN1cmdlcnk8L3RpdGxlPjxzZWNvbmRhcnktdGl0bGU+QW5lc3RoIEFuYWxnPC9z
ZWNvbmRhcnktdGl0bGU+PGFsdC10aXRsZT5BbmVzdGhlc2lhIGFuZCBhbmFsZ2VzaWE8L2FsdC10
aXRsZT48L3RpdGxlcz48cGVyaW9kaWNhbD48ZnVsbC10aXRsZT5BbmVzdGhlc2lhIGFuZCBBbmFs
Z2VzaWE8L2Z1bGwtdGl0bGU+PGFiYnItMT5BbmVzdGguIEFuYWxnLjwvYWJici0xPjxhYmJyLTI+
QW5lc3RoIEFuYWxnPC9hYmJyLTI+PGFiYnItMz5BbmVzdGhlc2lhICZhbXA7IEFuYWxnZXNpYTwv
YWJici0zPjwvcGVyaW9kaWNhbD48YWx0LXBlcmlvZGljYWw+PGZ1bGwtdGl0bGU+QW5lc3RoZXNp
YSBhbmQgQW5hbGdlc2lhPC9mdWxsLXRpdGxlPjxhYmJyLTE+QW5lc3RoLiBBbmFsZy48L2FiYnIt
MT48YWJici0yPkFuZXN0aCBBbmFsZzwvYWJici0yPjxhYmJyLTM+QW5lc3RoZXNpYSAmYW1wOyBB
bmFsZ2VzaWE8L2FiYnItMz48L2FsdC1wZXJpb2RpY2FsPjxwYWdlcz4xNjM2LTQzPC9wYWdlcz48
dm9sdW1lPjExMDwvdm9sdW1lPjxudW1iZXI+NjwvbnVtYmVyPjxlZGl0aW9uPjIwMTAvMDUvMDQ8
L2VkaXRpb24+PGtleXdvcmRzPjxrZXl3b3JkPkFkcmVuZXJnaWMgYWxwaGEtQWdvbmlzdHMvYWR2
ZXJzZSBlZmZlY3RzL3RoZXJhcGV1dGljIHVzZTwva2V5d29yZD48a2V5d29yZD5BZHJlbmVyZ2lj
IGJldGEtQW50YWdvbmlzdHMvYWR2ZXJzZSBlZmZlY3RzL3RoZXJhcGV1dGljIHVzZTwva2V5d29y
ZD48a2V5d29yZD5BbmFsZ2VzaWNzLCBPcGlvaWQvYWR2ZXJzZSBlZmZlY3RzL3RoZXJhcGV1dGlj
IHVzZTwva2V5d29yZD48a2V5d29yZD5BbmVtaWEvY29tcGxpY2F0aW9ucy9ldGlvbG9neTwva2V5
d29yZD48a2V5d29yZD4qQW5lc3RoZXNpYTwva2V5d29yZD48a2V5d29yZD5BbmVzdGhlc2lhLCBD
b25kdWN0aW9uPC9rZXl3b3JkPjxrZXl3b3JkPkFuZXN0aGV0aWNzL2FkdmVyc2UgZWZmZWN0cy90
aGVyYXBldXRpYyB1c2U8L2tleXdvcmQ+PGtleXdvcmQ+QW5lc3RoZXRpY3MsIEluaGFsYXRpb24v
YWR2ZXJzZSBlZmZlY3RzL3RoZXJhcGV1dGljIHVzZTwva2V5d29yZD48a2V5d29yZD5CbG9vZCBU
cmFuc2Z1c2lvbjwva2V5d29yZD48a2V5d29yZD5DeWNsb294eWdlbmFzZSBJbmhpYml0b3JzL2Fk
dmVyc2UgZWZmZWN0cy90aGVyYXBldXRpYyB1c2U8L2tleXdvcmQ+PGtleXdvcmQ+SHVtYW5zPC9r
ZXl3b3JkPjxrZXl3b3JkPkh5ZHJveHltZXRoeWxnbHV0YXJ5bC1Db0EgUmVkdWN0YXNlIEluaGli
aXRvcnMvYWR2ZXJzZSBlZmZlY3RzL3RoZXJhcGV1dGljIHVzZTwva2V5d29yZD48a2V5d29yZD5I
eXBvdGhlcm1pYSwgSW5kdWNlZDwva2V5d29yZD48a2V5d29yZD5OZW9wbGFzbSBNZXRhc3Rhc2lz
L3ByZXZlbnRpb24gJmFtcDsgY29udHJvbDwva2V5d29yZD48a2V5d29yZD5OZW9wbGFzbSBSZWN1
cnJlbmNlLCBMb2NhbC8qZXBpZGVtaW9sb2d5PC9rZXl3b3JkPjxrZXl3b3JkPk5lb3BsYXNtcy8q
ZXBpZGVtaW9sb2d5L2ltbXVub2xvZ3kvKnN1cmdlcnk8L2tleXdvcmQ+PGtleXdvcmQ+KlBlcmlv
cGVyYXRpdmUgQ2FyZTwva2V5d29yZD48a2V5d29yZD5TdHJlc3MsIFBoeXNpb2xvZ2ljYWw8L2tl
eXdvcmQ+PC9rZXl3b3Jkcz48ZGF0ZXM+PHllYXI+MjAxMDwveWVhcj48cHViLWRhdGVzPjxkYXRl
Pkp1biAxPC9kYXRlPjwvcHViLWRhdGVzPjwvZGF0ZXM+PGlzYm4+MDAwMy0yOTk5PC9pc2JuPjxh
Y2Nlc3Npb24tbnVtPjIwNDM1OTQ0PC9hY2Nlc3Npb24tbnVtPjx1cmxzPjwvdXJscz48ZWxlY3Ry
b25pYy1yZXNvdXJjZS1udW0+MTAuMTIxMy9BTkUuMGIwMTNlMzE4MWRlMGFiNjwvZWxlY3Ryb25p
Yy1yZXNvdXJjZS1udW0+PHJlbW90ZS1kYXRhYmFzZS1wcm92aWRlcj5ObG08L3JlbW90ZS1kYXRh
YmFzZS1wcm92aWRlcj48bGFuZ3VhZ2U+ZW5nPC9sYW5ndWFnZT48L3JlY29yZD48L0NpdGU+PC9F
bmROb3RlPn==
</w:fldData>
        </w:fldChar>
      </w:r>
      <w:r w:rsidR="0087670A" w:rsidRPr="00177558">
        <w:rPr>
          <w:rFonts w:cstheme="minorHAnsi"/>
          <w:color w:val="000000" w:themeColor="text1"/>
          <w:szCs w:val="20"/>
        </w:rPr>
        <w:instrText xml:space="preserve"> ADDIN EN.CITE </w:instrText>
      </w:r>
      <w:r w:rsidR="0087670A" w:rsidRPr="00177558">
        <w:rPr>
          <w:rFonts w:cstheme="minorHAnsi"/>
          <w:color w:val="000000" w:themeColor="text1"/>
          <w:szCs w:val="20"/>
        </w:rPr>
        <w:fldChar w:fldCharType="begin">
          <w:fldData xml:space="preserve">PEVuZE5vdGU+PENpdGU+PEF1dGhvcj5TZXNzbGVyPC9BdXRob3I+PFllYXI+MjAwOTwvWWVhcj48
UmVjTnVtPjI3MzA8L1JlY051bT48RGlzcGxheVRleHQ+PHN0eWxlIGZhY2U9InN1cGVyc2NyaXB0
Ij4xNCwxNTwvc3R5bGU+PC9EaXNwbGF5VGV4dD48cmVjb3JkPjxyZWMtbnVtYmVyPjI3MzA8L3Jl
Yy1udW1iZXI+PGZvcmVpZ24ta2V5cz48a2V5IGFwcD0iRU4iIGRiLWlkPSJmc2EyOWZ3YWM1MjJy
cmV4MmVtNWR4cjh0MGZkenR0YWV4eHYiPjI3MzA8L2tleT48L2ZvcmVpZ24ta2V5cz48cmVmLXR5
cGUgbmFtZT0iSm91cm5hbCBBcnRpY2xlIj4xNzwvcmVmLXR5cGU+PGNvbnRyaWJ1dG9ycz48YXV0
aG9ycz48YXV0aG9yPlNlc3NsZXIsIEQuIEkuPC9hdXRob3I+PC9hdXRob3JzPjwvY29udHJpYnV0
b3JzPjx0aXRsZXM+PHRpdGxlPkxvbmctdGVybSBjb25zZXF1ZW5jZXMgb2YgYW5lc3RoZXRpYyBt
YW5hZ2VtZW50PC90aXRsZT48c2Vjb25kYXJ5LXRpdGxlPkFuZXN0aGVzaW9sb2d5PC9zZWNvbmRh
cnktdGl0bGU+PGFsdC10aXRsZT5BbmVzdGhlc2lvbG9neTwvYWx0LXRpdGxlPjwvdGl0bGVzPjxw
ZXJpb2RpY2FsPjxmdWxsLXRpdGxlPkFuZXN0aGVzaW9sb2d5PC9mdWxsLXRpdGxlPjxhYmJyLTE+
QW5lc3RoZXNpb2xvZ3k8L2FiYnItMT48YWJici0yPkFuZXN0aGVzaW9sb2d5PC9hYmJyLTI+PC9w
ZXJpb2RpY2FsPjxhbHQtcGVyaW9kaWNhbD48ZnVsbC10aXRsZT5BbmVzdGhlc2lvbG9neTwvZnVs
bC10aXRsZT48YWJici0xPkFuZXN0aGVzaW9sb2d5PC9hYmJyLTE+PGFiYnItMj5BbmVzdGhlc2lv
bG9neTwvYWJici0yPjwvYWx0LXBlcmlvZGljYWw+PHBhZ2VzPjEtNDwvcGFnZXM+PHZvbHVtZT4x
MTE8L3ZvbHVtZT48bnVtYmVyPjE8L251bWJlcj48ZWRpdGlvbj4yMDA5LzA2LzExPC9lZGl0aW9u
PjxrZXl3b3Jkcz48a2V5d29yZD5BbmVzdGhlc2lhL2FkdmVyc2UgZWZmZWN0cy8qbWV0aG9kcy9t
b3J0YWxpdHk8L2tleXdvcmQ+PGtleXdvcmQ+KkFuZXN0aGV0aWNzL2FkbWluaXN0cmF0aW9uICZh
bXA7IGRvc2FnZS9hZHZlcnNlIGVmZmVjdHM8L2tleXdvcmQ+PGtleXdvcmQ+SHVtYW5zPC9rZXl3
b3JkPjxrZXl3b3JkPlRpbWU8L2tleXdvcmQ+PGtleXdvcmQ+VHJlYXRtZW50IE91dGNvbWU8L2tl
eXdvcmQ+PC9rZXl3b3Jkcz48ZGF0ZXM+PHllYXI+MjAwOTwveWVhcj48cHViLWRhdGVzPjxkYXRl
Pkp1bDwvZGF0ZT48L3B1Yi1kYXRlcz48L2RhdGVzPjxpc2JuPjAwMDMtMzAyMjwvaXNibj48YWNj
ZXNzaW9uLW51bT4xOTUxMjg4NDwvYWNjZXNzaW9uLW51bT48dXJscz48L3VybHM+PGVsZWN0cm9u
aWMtcmVzb3VyY2UtbnVtPjEwLjEwOTcvQUxOLjBiMDEzZTMxODFhOTEzZTE8L2VsZWN0cm9uaWMt
cmVzb3VyY2UtbnVtPjxyZW1vdGUtZGF0YWJhc2UtcHJvdmlkZXI+TmxtPC9yZW1vdGUtZGF0YWJh
c2UtcHJvdmlkZXI+PGxhbmd1YWdlPmVuZzwvbGFuZ3VhZ2U+PC9yZWNvcmQ+PC9DaXRlPjxDaXRl
PjxBdXRob3I+R290dHNjaGFsazwvQXV0aG9yPjxZZWFyPjIwMTA8L1llYXI+PFJlY051bT4xODwv
UmVjTnVtPjxyZWNvcmQ+PHJlYy1udW1iZXI+MTg8L3JlYy1udW1iZXI+PGZvcmVpZ24ta2V5cz48
a2V5IGFwcD0iRU4iIGRiLWlkPSJmc2EyOWZ3YWM1MjJycmV4MmVtNWR4cjh0MGZkenR0YWV4eHYi
PjE4PC9rZXk+PC9mb3JlaWduLWtleXM+PHJlZi10eXBlIG5hbWU9IkpvdXJuYWwgQXJ0aWNsZSI+
MTc8L3JlZi10eXBlPjxjb250cmlidXRvcnM+PGF1dGhvcnM+PGF1dGhvcj5Hb3R0c2NoYWxrLCBB
LjwvYXV0aG9yPjxhdXRob3I+U2hhcm1hLCBTLjwvYXV0aG9yPjxhdXRob3I+Rm9yZCwgSi48L2F1
dGhvcj48YXV0aG9yPkR1cmlldXgsIE0uIEUuPC9hdXRob3I+PGF1dGhvcj5UaW91cmlyaW5lLCBN
LjwvYXV0aG9yPjwvYXV0aG9ycz48L2NvbnRyaWJ1dG9ycz48YXV0aC1hZGRyZXNzPkRlcGFydG1l
bnQgb2YgQW5lc3RoZXNpb2xvZ3ksIFVuaXZlcnNpdHkgb2YgVmlyZ2luaWEsIENoYXJsb3R0ZXN2
aWxsZSwgVkEsIFVTQS48L2F1dGgtYWRkcmVzcz48dGl0bGVzPjx0aXRsZT5SZXZpZXcgYXJ0aWNs
ZTogdGhlIHJvbGUgb2YgdGhlIHBlcmlvcGVyYXRpdmUgcGVyaW9kIGluIHJlY3VycmVuY2UgYWZ0
ZXIgY2FuY2VyIHN1cmdlcnk8L3RpdGxlPjxzZWNvbmRhcnktdGl0bGU+QW5lc3RoIEFuYWxnPC9z
ZWNvbmRhcnktdGl0bGU+PGFsdC10aXRsZT5BbmVzdGhlc2lhIGFuZCBhbmFsZ2VzaWE8L2FsdC10
aXRsZT48L3RpdGxlcz48cGVyaW9kaWNhbD48ZnVsbC10aXRsZT5BbmVzdGhlc2lhIGFuZCBBbmFs
Z2VzaWE8L2Z1bGwtdGl0bGU+PGFiYnItMT5BbmVzdGguIEFuYWxnLjwvYWJici0xPjxhYmJyLTI+
QW5lc3RoIEFuYWxnPC9hYmJyLTI+PGFiYnItMz5BbmVzdGhlc2lhICZhbXA7IEFuYWxnZXNpYTwv
YWJici0zPjwvcGVyaW9kaWNhbD48YWx0LXBlcmlvZGljYWw+PGZ1bGwtdGl0bGU+QW5lc3RoZXNp
YSBhbmQgQW5hbGdlc2lhPC9mdWxsLXRpdGxlPjxhYmJyLTE+QW5lc3RoLiBBbmFsZy48L2FiYnIt
MT48YWJici0yPkFuZXN0aCBBbmFsZzwvYWJici0yPjxhYmJyLTM+QW5lc3RoZXNpYSAmYW1wOyBB
bmFsZ2VzaWE8L2FiYnItMz48L2FsdC1wZXJpb2RpY2FsPjxwYWdlcz4xNjM2LTQzPC9wYWdlcz48
dm9sdW1lPjExMDwvdm9sdW1lPjxudW1iZXI+NjwvbnVtYmVyPjxlZGl0aW9uPjIwMTAvMDUvMDQ8
L2VkaXRpb24+PGtleXdvcmRzPjxrZXl3b3JkPkFkcmVuZXJnaWMgYWxwaGEtQWdvbmlzdHMvYWR2
ZXJzZSBlZmZlY3RzL3RoZXJhcGV1dGljIHVzZTwva2V5d29yZD48a2V5d29yZD5BZHJlbmVyZ2lj
IGJldGEtQW50YWdvbmlzdHMvYWR2ZXJzZSBlZmZlY3RzL3RoZXJhcGV1dGljIHVzZTwva2V5d29y
ZD48a2V5d29yZD5BbmFsZ2VzaWNzLCBPcGlvaWQvYWR2ZXJzZSBlZmZlY3RzL3RoZXJhcGV1dGlj
IHVzZTwva2V5d29yZD48a2V5d29yZD5BbmVtaWEvY29tcGxpY2F0aW9ucy9ldGlvbG9neTwva2V5
d29yZD48a2V5d29yZD4qQW5lc3RoZXNpYTwva2V5d29yZD48a2V5d29yZD5BbmVzdGhlc2lhLCBD
b25kdWN0aW9uPC9rZXl3b3JkPjxrZXl3b3JkPkFuZXN0aGV0aWNzL2FkdmVyc2UgZWZmZWN0cy90
aGVyYXBldXRpYyB1c2U8L2tleXdvcmQ+PGtleXdvcmQ+QW5lc3RoZXRpY3MsIEluaGFsYXRpb24v
YWR2ZXJzZSBlZmZlY3RzL3RoZXJhcGV1dGljIHVzZTwva2V5d29yZD48a2V5d29yZD5CbG9vZCBU
cmFuc2Z1c2lvbjwva2V5d29yZD48a2V5d29yZD5DeWNsb294eWdlbmFzZSBJbmhpYml0b3JzL2Fk
dmVyc2UgZWZmZWN0cy90aGVyYXBldXRpYyB1c2U8L2tleXdvcmQ+PGtleXdvcmQ+SHVtYW5zPC9r
ZXl3b3JkPjxrZXl3b3JkPkh5ZHJveHltZXRoeWxnbHV0YXJ5bC1Db0EgUmVkdWN0YXNlIEluaGli
aXRvcnMvYWR2ZXJzZSBlZmZlY3RzL3RoZXJhcGV1dGljIHVzZTwva2V5d29yZD48a2V5d29yZD5I
eXBvdGhlcm1pYSwgSW5kdWNlZDwva2V5d29yZD48a2V5d29yZD5OZW9wbGFzbSBNZXRhc3Rhc2lz
L3ByZXZlbnRpb24gJmFtcDsgY29udHJvbDwva2V5d29yZD48a2V5d29yZD5OZW9wbGFzbSBSZWN1
cnJlbmNlLCBMb2NhbC8qZXBpZGVtaW9sb2d5PC9rZXl3b3JkPjxrZXl3b3JkPk5lb3BsYXNtcy8q
ZXBpZGVtaW9sb2d5L2ltbXVub2xvZ3kvKnN1cmdlcnk8L2tleXdvcmQ+PGtleXdvcmQ+KlBlcmlv
cGVyYXRpdmUgQ2FyZTwva2V5d29yZD48a2V5d29yZD5TdHJlc3MsIFBoeXNpb2xvZ2ljYWw8L2tl
eXdvcmQ+PC9rZXl3b3Jkcz48ZGF0ZXM+PHllYXI+MjAxMDwveWVhcj48cHViLWRhdGVzPjxkYXRl
Pkp1biAxPC9kYXRlPjwvcHViLWRhdGVzPjwvZGF0ZXM+PGlzYm4+MDAwMy0yOTk5PC9pc2JuPjxh
Y2Nlc3Npb24tbnVtPjIwNDM1OTQ0PC9hY2Nlc3Npb24tbnVtPjx1cmxzPjwvdXJscz48ZWxlY3Ry
b25pYy1yZXNvdXJjZS1udW0+MTAuMTIxMy9BTkUuMGIwMTNlMzE4MWRlMGFiNjwvZWxlY3Ryb25p
Yy1yZXNvdXJjZS1udW0+PHJlbW90ZS1kYXRhYmFzZS1wcm92aWRlcj5ObG08L3JlbW90ZS1kYXRh
YmFzZS1wcm92aWRlcj48bGFuZ3VhZ2U+ZW5nPC9sYW5ndWFnZT48L3JlY29yZD48L0NpdGU+PC9F
bmROb3RlPn==
</w:fldData>
        </w:fldChar>
      </w:r>
      <w:r w:rsidR="0087670A" w:rsidRPr="00177558">
        <w:rPr>
          <w:rFonts w:cstheme="minorHAnsi"/>
          <w:color w:val="000000" w:themeColor="text1"/>
          <w:szCs w:val="20"/>
        </w:rPr>
        <w:instrText xml:space="preserve"> ADDIN EN.CITE.DATA </w:instrText>
      </w:r>
      <w:r w:rsidR="0087670A" w:rsidRPr="00177558">
        <w:rPr>
          <w:rFonts w:cstheme="minorHAnsi"/>
          <w:color w:val="000000" w:themeColor="text1"/>
          <w:szCs w:val="20"/>
        </w:rPr>
      </w:r>
      <w:r w:rsidR="0087670A" w:rsidRPr="00177558">
        <w:rPr>
          <w:rFonts w:cstheme="minorHAnsi"/>
          <w:color w:val="000000" w:themeColor="text1"/>
          <w:szCs w:val="20"/>
        </w:rPr>
        <w:fldChar w:fldCharType="end"/>
      </w:r>
      <w:r w:rsidRPr="00177558">
        <w:rPr>
          <w:rFonts w:cstheme="minorHAnsi"/>
          <w:color w:val="000000" w:themeColor="text1"/>
          <w:szCs w:val="20"/>
        </w:rPr>
      </w:r>
      <w:r w:rsidRPr="00177558">
        <w:rPr>
          <w:rFonts w:cstheme="minorHAnsi"/>
          <w:color w:val="000000" w:themeColor="text1"/>
          <w:szCs w:val="20"/>
        </w:rPr>
        <w:fldChar w:fldCharType="separate"/>
      </w:r>
      <w:hyperlink w:anchor="_ENREF_6_14" w:tooltip="Sessler, 2009 #2730" w:history="1">
        <w:r w:rsidR="0087670A" w:rsidRPr="00177558">
          <w:rPr>
            <w:rFonts w:cstheme="minorHAnsi"/>
            <w:color w:val="000000" w:themeColor="text1"/>
            <w:szCs w:val="20"/>
            <w:vertAlign w:val="superscript"/>
          </w:rPr>
          <w:t>14</w:t>
        </w:r>
      </w:hyperlink>
      <w:r w:rsidR="0087670A" w:rsidRPr="00177558">
        <w:rPr>
          <w:rFonts w:cstheme="minorHAnsi"/>
          <w:color w:val="000000" w:themeColor="text1"/>
          <w:szCs w:val="20"/>
          <w:vertAlign w:val="superscript"/>
        </w:rPr>
        <w:t>,</w:t>
      </w:r>
      <w:hyperlink w:anchor="_ENREF_6_15" w:tooltip="Gottschalk, 2010 #18" w:history="1">
        <w:r w:rsidR="0087670A" w:rsidRPr="00177558">
          <w:rPr>
            <w:rFonts w:cstheme="minorHAnsi"/>
            <w:color w:val="000000" w:themeColor="text1"/>
            <w:szCs w:val="20"/>
            <w:vertAlign w:val="superscript"/>
          </w:rPr>
          <w:t>15</w:t>
        </w:r>
      </w:hyperlink>
      <w:r w:rsidRPr="00177558">
        <w:rPr>
          <w:rFonts w:cstheme="minorHAnsi"/>
          <w:color w:val="000000" w:themeColor="text1"/>
          <w:szCs w:val="20"/>
        </w:rPr>
        <w:fldChar w:fldCharType="end"/>
      </w:r>
      <w:r w:rsidRPr="00177558">
        <w:rPr>
          <w:rFonts w:cstheme="minorHAnsi"/>
          <w:color w:val="000000" w:themeColor="text1"/>
          <w:szCs w:val="20"/>
        </w:rPr>
        <w:t xml:space="preserve"> </w:t>
      </w:r>
      <w:r w:rsidR="00367F82" w:rsidRPr="00177558">
        <w:rPr>
          <w:color w:val="000000" w:themeColor="text1"/>
          <w:szCs w:val="20"/>
        </w:rPr>
        <w:t xml:space="preserve">For example, </w:t>
      </w:r>
      <w:r w:rsidR="00574254" w:rsidRPr="00177558">
        <w:rPr>
          <w:color w:val="000000" w:themeColor="text1"/>
          <w:szCs w:val="20"/>
        </w:rPr>
        <w:t xml:space="preserve">experimental studies showed that </w:t>
      </w:r>
      <w:r w:rsidR="00367F82" w:rsidRPr="00177558">
        <w:rPr>
          <w:color w:val="000000" w:themeColor="text1"/>
          <w:szCs w:val="20"/>
        </w:rPr>
        <w:t xml:space="preserve">inhalational </w:t>
      </w:r>
      <w:r w:rsidR="00F128D2" w:rsidRPr="00177558">
        <w:rPr>
          <w:color w:val="000000" w:themeColor="text1"/>
          <w:szCs w:val="20"/>
        </w:rPr>
        <w:t>anest</w:t>
      </w:r>
      <w:r w:rsidR="00367F82" w:rsidRPr="00177558">
        <w:rPr>
          <w:color w:val="000000" w:themeColor="text1"/>
          <w:szCs w:val="20"/>
        </w:rPr>
        <w:t xml:space="preserve">hetics inhibit the toxicity of interferon-enhanced NK cells and </w:t>
      </w:r>
      <w:r w:rsidR="00F65F87" w:rsidRPr="00177558">
        <w:rPr>
          <w:color w:val="000000" w:themeColor="text1"/>
          <w:szCs w:val="20"/>
        </w:rPr>
        <w:t xml:space="preserve">the </w:t>
      </w:r>
      <w:r w:rsidR="00367F82" w:rsidRPr="00177558">
        <w:rPr>
          <w:color w:val="000000" w:themeColor="text1"/>
          <w:szCs w:val="20"/>
        </w:rPr>
        <w:t>cytokine release from NK cells and NK cell-related cells;</w:t>
      </w:r>
      <w:r w:rsidR="0002593F" w:rsidRPr="00177558">
        <w:rPr>
          <w:color w:val="000000" w:themeColor="text1"/>
          <w:szCs w:val="20"/>
        </w:rPr>
        <w:fldChar w:fldCharType="begin">
          <w:fldData xml:space="preserve">PEVuZE5vdGU+PENpdGU+PEF1dGhvcj5NaXRzdWhhdGE8L0F1dGhvcj48WWVhcj4xOTk1PC9ZZWFy
PjxSZWNOdW0+MjEyPC9SZWNOdW0+PERpc3BsYXlUZXh0PjxzdHlsZSBmYWNlPSJzdXBlcnNjcmlw
dCI+MTYsMTc8L3N0eWxlPjwvRGlzcGxheVRleHQ+PHJlY29yZD48cmVjLW51bWJlcj4yMTI8L3Jl
Yy1udW1iZXI+PGZvcmVpZ24ta2V5cz48a2V5IGFwcD0iRU4iIGRiLWlkPSIycnZmMDB0ZGxwMnpk
cWVkOXBkeGZyNTZwdHBycHcyenphdHIiIHRpbWVzdGFtcD0iMTU5NzI5MzgzMiI+MjEyPC9rZXk+
PC9mb3JlaWduLWtleXM+PHJlZi10eXBlIG5hbWU9IkpvdXJuYWwgQXJ0aWNsZSI+MTc8L3JlZi10
eXBlPjxjb250cmlidXRvcnM+PGF1dGhvcnM+PGF1dGhvcj5NaXRzdWhhdGEsIEguPC9hdXRob3I+
PGF1dGhvcj5TaGltaXp1LCBSLjwvYXV0aG9yPjxhdXRob3I+WW9rb3lhbWEsIE0uIE0uPC9hdXRo
b3I+PC9hdXRob3JzPjwvY29udHJpYnV0b3JzPjxhdXRoLWFkZHJlc3M+RGVwYXJ0bWVudCBvZiBB
bmVzdGhlc2lvbG9neSwgSmljaGkgTWVkaWNhbCBTY2hvb2wsIFRvY2hpZ2kta2VuLCBKYXBhbi48
L2F1dGgtYWRkcmVzcz48dGl0bGVzPjx0aXRsZT5TdXBwcmVzc2l2ZSBlZmZlY3RzIG9mIHZvbGF0
aWxlIGFuZXN0aGV0aWNzIG9uIGN5dG9raW5lIHJlbGVhc2UgaW4gaHVtYW4gcGVyaXBoZXJhbCBi
bG9vZCBtb25vbnVjbGVhciBjZWxsczwvdGl0bGU+PHNlY29uZGFyeS10aXRsZT5JbnQgSiBJbW11
bm9waGFybWFjb2w8L3NlY29uZGFyeS10aXRsZT48L3RpdGxlcz48cGVyaW9kaWNhbD48ZnVsbC10
aXRsZT5JbnQgSiBJbW11bm9waGFybWFjb2w8L2Z1bGwtdGl0bGU+PC9wZXJpb2RpY2FsPjxwYWdl
cz41MjktMzQ8L3BhZ2VzPjx2b2x1bWU+MTc8L3ZvbHVtZT48bnVtYmVyPjY8L251bWJlcj48ZWRp
dGlvbj4xOTk1LzA2LzAxPC9lZGl0aW9uPjxrZXl3b3Jkcz48a2V5d29yZD5BbmVzdGhldGljcywg
SW5oYWxhdGlvbi8qcGhhcm1hY29sb2d5PC9rZXl3b3JkPjxrZXl3b3JkPkN5dG9raW5lcy8qZHJ1
ZyBlZmZlY3RzLyptZXRhYm9saXNtPC9rZXl3b3JkPjxrZXl3b3JkPkVuZmx1cmFuZS9waGFybWFj
b2xvZ3k8L2tleXdvcmQ+PGtleXdvcmQ+RXRoZXJzL3BoYXJtYWNvbG9neTwva2V5d29yZD48a2V5
d29yZD5IdW1hbnM8L2tleXdvcmQ+PGtleXdvcmQ+SW1tdW5vc3VwcHJlc3NpdmUgQWdlbnRzLypw
aGFybWFjb2xvZ3k8L2tleXdvcmQ+PGtleXdvcmQ+SXNvZmx1cmFuZS9waGFybWFjb2xvZ3k8L2tl
eXdvcmQ+PGtleXdvcmQ+TGV1a2VtaWEsIEVyeXRocm9ibGFzdGljLCBBY3V0ZTwva2V5d29yZD48
a2V5d29yZD5MZXVrb2N5dGVzLCBNb25vbnVjbGVhci8qZHJ1ZyBlZmZlY3RzPC9rZXl3b3JkPjxr
ZXl3b3JkPipNZXRoeWwgRXRoZXJzPC9rZXl3b3JkPjxrZXl3b3JkPlJhbmRvbSBBbGxvY2F0aW9u
PC9rZXl3b3JkPjxrZXl3b3JkPlNldm9mbHVyYW5lPC9rZXl3b3JkPjxrZXl3b3JkPlR1bW9yIENl
bGxzLCBDdWx0dXJlZDwva2V5d29yZD48L2tleXdvcmRzPjxkYXRlcz48eWVhcj4xOTk1PC95ZWFy
PjxwdWItZGF0ZXM+PGRhdGU+SnVuPC9kYXRlPjwvcHViLWRhdGVzPjwvZGF0ZXM+PGlzYm4+MDE5
Mi0wNTYxIChQcmludCkmI3hEOzAxOTItMDU2MTwvaXNibj48YWNjZXNzaW9uLW51bT43NDk5MDMx
PC9hY2Nlc3Npb24tbnVtPjx1cmxzPjwvdXJscz48ZWxlY3Ryb25pYy1yZXNvdXJjZS1udW0+MTAu
MTAxNi8wMTkyLTA1NjEoOTUpMDAwMjYteDwvZWxlY3Ryb25pYy1yZXNvdXJjZS1udW0+PHJlbW90
ZS1kYXRhYmFzZS1wcm92aWRlcj5OTE08L3JlbW90ZS1kYXRhYmFzZS1wcm92aWRlcj48bGFuZ3Vh
Z2U+ZW5nPC9sYW5ndWFnZT48L3JlY29yZD48L0NpdGU+PENpdGU+PEF1dGhvcj5NYXJrb3ZpYzwv
QXV0aG9yPjxZZWFyPjE5OTM8L1llYXI+PFJlY051bT4yMTM8L1JlY051bT48cmVjb3JkPjxyZWMt
bnVtYmVyPjIxMzwvcmVjLW51bWJlcj48Zm9yZWlnbi1rZXlzPjxrZXkgYXBwPSJFTiIgZGItaWQ9
IjJydmYwMHRkbHAyemRxZWQ5cGR4ZnI1NnB0cHJwdzJ6emF0ciIgdGltZXN0YW1wPSIxNTk3Mjk0
MDI3Ij4yMTM8L2tleT48L2ZvcmVpZ24ta2V5cz48cmVmLXR5cGUgbmFtZT0iSm91cm5hbCBBcnRp
Y2xlIj4xNzwvcmVmLXR5cGU+PGNvbnRyaWJ1dG9ycz48YXV0aG9ycz48YXV0aG9yPk1hcmtvdmlj
LCBTLiBOLjwvYXV0aG9yPjxhdXRob3I+S25pZ2h0LCBQLiBSLjwvYXV0aG9yPjxhdXRob3I+TXVy
YXNrbywgRC4gTS48L2F1dGhvcj48L2F1dGhvcnM+PC9jb250cmlidXRvcnM+PGF1dGgtYWRkcmVz
cz5EZXBhcnRtZW50IG9mIE1pY3JvYmlvbG9neSBhbmQgSW1tdW5vbG9neSwgTWVkaWNhbCBDb2xs
ZWdlIG9mIFBlbm5zeWx2YW5pYSwgUGhpbGFkZWxwaGlhLjwvYXV0aC1hZGRyZXNzPjx0aXRsZXM+
PHRpdGxlPkluaGliaXRpb24gb2YgaW50ZXJmZXJvbiBzdGltdWxhdGlvbiBvZiBuYXR1cmFsIGtp
bGxlciBjZWxsIGFjdGl2aXR5IGluIG1pY2UgYW5lc3RoZXRpemVkIHdpdGggaGFsb3RoYW5lIG9y
IGlzb2ZsdXJhbmU8L3RpdGxlPjxzZWNvbmRhcnktdGl0bGU+QW5lc3RoZXNpb2xvZ3k8L3NlY29u
ZGFyeS10aXRsZT48L3RpdGxlcz48cGVyaW9kaWNhbD48ZnVsbC10aXRsZT5BbmVzdGhlc2lvbG9n
eTwvZnVsbC10aXRsZT48YWJici0xPkFuZXN0aGVzaW9sb2d5PC9hYmJyLTE+PC9wZXJpb2RpY2Fs
PjxwYWdlcz43MDAtNjwvcGFnZXM+PHZvbHVtZT43ODwvdm9sdW1lPjxudW1iZXI+NDwvbnVtYmVy
PjxlZGl0aW9uPjE5OTMvMDQvMDE8L2VkaXRpb24+PGtleXdvcmRzPjxrZXl3b3JkPipBbmVzdGhl
c2lhPC9rZXl3b3JkPjxrZXl3b3JkPkFuaW1hbHM8L2tleXdvcmQ+PGtleXdvcmQ+Q3l0b3RveGlj
aXR5LCBJbW11bm9sb2dpYzwva2V5d29yZD48a2V5d29yZD5EcnVnIEludGVyYWN0aW9uczwva2V5
d29yZD48a2V5d29yZD5IYWxvdGhhbmUvKnBoYXJtYWNvbG9neTwva2V5d29yZD48a2V5d29yZD5J
bnRlcmZlcm9uLWFscGhhLyphbnRhZ29uaXN0cyAmYW1wOyBpbmhpYml0b3JzPC9rZXl3b3JkPjxr
ZXl3b3JkPkludGVyZmVyb24tYmV0YS8qYW50YWdvbmlzdHMgJmFtcDsgaW5oaWJpdG9yczwva2V5
d29yZD48a2V5d29yZD5Jc29mbHVyYW5lLypwaGFybWFjb2xvZ3k8L2tleXdvcmQ+PGtleXdvcmQ+
S2lsbGVyIENlbGxzLCBOYXR1cmFsLypkcnVnIGVmZmVjdHMvaW1tdW5vbG9neTwva2V5d29yZD48
a2V5d29yZD5MZXVrb2N5dGVzLCBNb25vbnVjbGVhci9kcnVnIGVmZmVjdHM8L2tleXdvcmQ+PGtl
eXdvcmQ+TWFsZTwva2V5d29yZD48a2V5d29yZD5NaWNlPC9rZXl3b3JkPjxrZXl3b3JkPk1pY2Us
IEluYnJlZCBCQUxCIEM8L2tleXdvcmQ+PGtleXdvcmQ+TWljZSwgSW5icmVkIEM1N0JMPC9rZXl3
b3JkPjxrZXl3b3JkPk1vZGVscywgQmlvbG9naWNhbDwva2V5d29yZD48a2V5d29yZD5TcGxlZW4v
Y3l0b2xvZ3kvZHJ1ZyBlZmZlY3RzPC9rZXl3b3JkPjxrZXl3b3JkPlN0aW11bGF0aW9uLCBDaGVt
aWNhbDwva2V5d29yZD48L2tleXdvcmRzPjxkYXRlcz48eWVhcj4xOTkzPC95ZWFyPjxwdWItZGF0
ZXM+PGRhdGU+QXByPC9kYXRlPjwvcHViLWRhdGVzPjwvZGF0ZXM+PGlzYm4+MDAwMy0zMDIyIChQ
cmludCkmI3hEOzAwMDMtMzAyMjwvaXNibj48YWNjZXNzaW9uLW51bT44NDY2MDcwPC9hY2Nlc3Np
b24tbnVtPjx1cmxzPjwvdXJscz48ZWxlY3Ryb25pYy1yZXNvdXJjZS1udW0+MTAuMTA5Ny8wMDAw
MDU0Mi0xOTkzMDQwMDAtMDAwMTM8L2VsZWN0cm9uaWMtcmVzb3VyY2UtbnVtPjxyZW1vdGUtZGF0
YWJhc2UtcHJvdmlkZXI+TkxNPC9yZW1vdGUtZGF0YWJhc2UtcHJvdmlkZXI+PGxhbmd1YWdlPmVu
ZzwvbGFuZ3VhZ2U+PC9yZWNvcmQ+PC9DaXRlPjwvRW5kTm90ZT4A
</w:fldData>
        </w:fldChar>
      </w:r>
      <w:r w:rsidR="0087670A" w:rsidRPr="00177558">
        <w:rPr>
          <w:color w:val="000000" w:themeColor="text1"/>
          <w:szCs w:val="20"/>
        </w:rPr>
        <w:instrText xml:space="preserve"> ADDIN EN.CITE </w:instrText>
      </w:r>
      <w:r w:rsidR="0087670A" w:rsidRPr="00177558">
        <w:rPr>
          <w:color w:val="000000" w:themeColor="text1"/>
          <w:szCs w:val="20"/>
        </w:rPr>
        <w:fldChar w:fldCharType="begin">
          <w:fldData xml:space="preserve">PEVuZE5vdGU+PENpdGU+PEF1dGhvcj5NaXRzdWhhdGE8L0F1dGhvcj48WWVhcj4xOTk1PC9ZZWFy
PjxSZWNOdW0+MjEyPC9SZWNOdW0+PERpc3BsYXlUZXh0PjxzdHlsZSBmYWNlPSJzdXBlcnNjcmlw
dCI+MTYsMTc8L3N0eWxlPjwvRGlzcGxheVRleHQ+PHJlY29yZD48cmVjLW51bWJlcj4yMTI8L3Jl
Yy1udW1iZXI+PGZvcmVpZ24ta2V5cz48a2V5IGFwcD0iRU4iIGRiLWlkPSIycnZmMDB0ZGxwMnpk
cWVkOXBkeGZyNTZwdHBycHcyenphdHIiIHRpbWVzdGFtcD0iMTU5NzI5MzgzMiI+MjEyPC9rZXk+
PC9mb3JlaWduLWtleXM+PHJlZi10eXBlIG5hbWU9IkpvdXJuYWwgQXJ0aWNsZSI+MTc8L3JlZi10
eXBlPjxjb250cmlidXRvcnM+PGF1dGhvcnM+PGF1dGhvcj5NaXRzdWhhdGEsIEguPC9hdXRob3I+
PGF1dGhvcj5TaGltaXp1LCBSLjwvYXV0aG9yPjxhdXRob3I+WW9rb3lhbWEsIE0uIE0uPC9hdXRo
b3I+PC9hdXRob3JzPjwvY29udHJpYnV0b3JzPjxhdXRoLWFkZHJlc3M+RGVwYXJ0bWVudCBvZiBB
bmVzdGhlc2lvbG9neSwgSmljaGkgTWVkaWNhbCBTY2hvb2wsIFRvY2hpZ2kta2VuLCBKYXBhbi48
L2F1dGgtYWRkcmVzcz48dGl0bGVzPjx0aXRsZT5TdXBwcmVzc2l2ZSBlZmZlY3RzIG9mIHZvbGF0
aWxlIGFuZXN0aGV0aWNzIG9uIGN5dG9raW5lIHJlbGVhc2UgaW4gaHVtYW4gcGVyaXBoZXJhbCBi
bG9vZCBtb25vbnVjbGVhciBjZWxsczwvdGl0bGU+PHNlY29uZGFyeS10aXRsZT5JbnQgSiBJbW11
bm9waGFybWFjb2w8L3NlY29uZGFyeS10aXRsZT48L3RpdGxlcz48cGVyaW9kaWNhbD48ZnVsbC10
aXRsZT5JbnQgSiBJbW11bm9waGFybWFjb2w8L2Z1bGwtdGl0bGU+PC9wZXJpb2RpY2FsPjxwYWdl
cz41MjktMzQ8L3BhZ2VzPjx2b2x1bWU+MTc8L3ZvbHVtZT48bnVtYmVyPjY8L251bWJlcj48ZWRp
dGlvbj4xOTk1LzA2LzAxPC9lZGl0aW9uPjxrZXl3b3Jkcz48a2V5d29yZD5BbmVzdGhldGljcywg
SW5oYWxhdGlvbi8qcGhhcm1hY29sb2d5PC9rZXl3b3JkPjxrZXl3b3JkPkN5dG9raW5lcy8qZHJ1
ZyBlZmZlY3RzLyptZXRhYm9saXNtPC9rZXl3b3JkPjxrZXl3b3JkPkVuZmx1cmFuZS9waGFybWFj
b2xvZ3k8L2tleXdvcmQ+PGtleXdvcmQ+RXRoZXJzL3BoYXJtYWNvbG9neTwva2V5d29yZD48a2V5
d29yZD5IdW1hbnM8L2tleXdvcmQ+PGtleXdvcmQ+SW1tdW5vc3VwcHJlc3NpdmUgQWdlbnRzLypw
aGFybWFjb2xvZ3k8L2tleXdvcmQ+PGtleXdvcmQ+SXNvZmx1cmFuZS9waGFybWFjb2xvZ3k8L2tl
eXdvcmQ+PGtleXdvcmQ+TGV1a2VtaWEsIEVyeXRocm9ibGFzdGljLCBBY3V0ZTwva2V5d29yZD48
a2V5d29yZD5MZXVrb2N5dGVzLCBNb25vbnVjbGVhci8qZHJ1ZyBlZmZlY3RzPC9rZXl3b3JkPjxr
ZXl3b3JkPipNZXRoeWwgRXRoZXJzPC9rZXl3b3JkPjxrZXl3b3JkPlJhbmRvbSBBbGxvY2F0aW9u
PC9rZXl3b3JkPjxrZXl3b3JkPlNldm9mbHVyYW5lPC9rZXl3b3JkPjxrZXl3b3JkPlR1bW9yIENl
bGxzLCBDdWx0dXJlZDwva2V5d29yZD48L2tleXdvcmRzPjxkYXRlcz48eWVhcj4xOTk1PC95ZWFy
PjxwdWItZGF0ZXM+PGRhdGU+SnVuPC9kYXRlPjwvcHViLWRhdGVzPjwvZGF0ZXM+PGlzYm4+MDE5
Mi0wNTYxIChQcmludCkmI3hEOzAxOTItMDU2MTwvaXNibj48YWNjZXNzaW9uLW51bT43NDk5MDMx
PC9hY2Nlc3Npb24tbnVtPjx1cmxzPjwvdXJscz48ZWxlY3Ryb25pYy1yZXNvdXJjZS1udW0+MTAu
MTAxNi8wMTkyLTA1NjEoOTUpMDAwMjYteDwvZWxlY3Ryb25pYy1yZXNvdXJjZS1udW0+PHJlbW90
ZS1kYXRhYmFzZS1wcm92aWRlcj5OTE08L3JlbW90ZS1kYXRhYmFzZS1wcm92aWRlcj48bGFuZ3Vh
Z2U+ZW5nPC9sYW5ndWFnZT48L3JlY29yZD48L0NpdGU+PENpdGU+PEF1dGhvcj5NYXJrb3ZpYzwv
QXV0aG9yPjxZZWFyPjE5OTM8L1llYXI+PFJlY051bT4yMTM8L1JlY051bT48cmVjb3JkPjxyZWMt
bnVtYmVyPjIxMzwvcmVjLW51bWJlcj48Zm9yZWlnbi1rZXlzPjxrZXkgYXBwPSJFTiIgZGItaWQ9
IjJydmYwMHRkbHAyemRxZWQ5cGR4ZnI1NnB0cHJwdzJ6emF0ciIgdGltZXN0YW1wPSIxNTk3Mjk0
MDI3Ij4yMTM8L2tleT48L2ZvcmVpZ24ta2V5cz48cmVmLXR5cGUgbmFtZT0iSm91cm5hbCBBcnRp
Y2xlIj4xNzwvcmVmLXR5cGU+PGNvbnRyaWJ1dG9ycz48YXV0aG9ycz48YXV0aG9yPk1hcmtvdmlj
LCBTLiBOLjwvYXV0aG9yPjxhdXRob3I+S25pZ2h0LCBQLiBSLjwvYXV0aG9yPjxhdXRob3I+TXVy
YXNrbywgRC4gTS48L2F1dGhvcj48L2F1dGhvcnM+PC9jb250cmlidXRvcnM+PGF1dGgtYWRkcmVz
cz5EZXBhcnRtZW50IG9mIE1pY3JvYmlvbG9neSBhbmQgSW1tdW5vbG9neSwgTWVkaWNhbCBDb2xs
ZWdlIG9mIFBlbm5zeWx2YW5pYSwgUGhpbGFkZWxwaGlhLjwvYXV0aC1hZGRyZXNzPjx0aXRsZXM+
PHRpdGxlPkluaGliaXRpb24gb2YgaW50ZXJmZXJvbiBzdGltdWxhdGlvbiBvZiBuYXR1cmFsIGtp
bGxlciBjZWxsIGFjdGl2aXR5IGluIG1pY2UgYW5lc3RoZXRpemVkIHdpdGggaGFsb3RoYW5lIG9y
IGlzb2ZsdXJhbmU8L3RpdGxlPjxzZWNvbmRhcnktdGl0bGU+QW5lc3RoZXNpb2xvZ3k8L3NlY29u
ZGFyeS10aXRsZT48L3RpdGxlcz48cGVyaW9kaWNhbD48ZnVsbC10aXRsZT5BbmVzdGhlc2lvbG9n
eTwvZnVsbC10aXRsZT48YWJici0xPkFuZXN0aGVzaW9sb2d5PC9hYmJyLTE+PC9wZXJpb2RpY2Fs
PjxwYWdlcz43MDAtNjwvcGFnZXM+PHZvbHVtZT43ODwvdm9sdW1lPjxudW1iZXI+NDwvbnVtYmVy
PjxlZGl0aW9uPjE5OTMvMDQvMDE8L2VkaXRpb24+PGtleXdvcmRzPjxrZXl3b3JkPipBbmVzdGhl
c2lhPC9rZXl3b3JkPjxrZXl3b3JkPkFuaW1hbHM8L2tleXdvcmQ+PGtleXdvcmQ+Q3l0b3RveGlj
aXR5LCBJbW11bm9sb2dpYzwva2V5d29yZD48a2V5d29yZD5EcnVnIEludGVyYWN0aW9uczwva2V5
d29yZD48a2V5d29yZD5IYWxvdGhhbmUvKnBoYXJtYWNvbG9neTwva2V5d29yZD48a2V5d29yZD5J
bnRlcmZlcm9uLWFscGhhLyphbnRhZ29uaXN0cyAmYW1wOyBpbmhpYml0b3JzPC9rZXl3b3JkPjxr
ZXl3b3JkPkludGVyZmVyb24tYmV0YS8qYW50YWdvbmlzdHMgJmFtcDsgaW5oaWJpdG9yczwva2V5
d29yZD48a2V5d29yZD5Jc29mbHVyYW5lLypwaGFybWFjb2xvZ3k8L2tleXdvcmQ+PGtleXdvcmQ+
S2lsbGVyIENlbGxzLCBOYXR1cmFsLypkcnVnIGVmZmVjdHMvaW1tdW5vbG9neTwva2V5d29yZD48
a2V5d29yZD5MZXVrb2N5dGVzLCBNb25vbnVjbGVhci9kcnVnIGVmZmVjdHM8L2tleXdvcmQ+PGtl
eXdvcmQ+TWFsZTwva2V5d29yZD48a2V5d29yZD5NaWNlPC9rZXl3b3JkPjxrZXl3b3JkPk1pY2Us
IEluYnJlZCBCQUxCIEM8L2tleXdvcmQ+PGtleXdvcmQ+TWljZSwgSW5icmVkIEM1N0JMPC9rZXl3
b3JkPjxrZXl3b3JkPk1vZGVscywgQmlvbG9naWNhbDwva2V5d29yZD48a2V5d29yZD5TcGxlZW4v
Y3l0b2xvZ3kvZHJ1ZyBlZmZlY3RzPC9rZXl3b3JkPjxrZXl3b3JkPlN0aW11bGF0aW9uLCBDaGVt
aWNhbDwva2V5d29yZD48L2tleXdvcmRzPjxkYXRlcz48eWVhcj4xOTkzPC95ZWFyPjxwdWItZGF0
ZXM+PGRhdGU+QXByPC9kYXRlPjwvcHViLWRhdGVzPjwvZGF0ZXM+PGlzYm4+MDAwMy0zMDIyIChQ
cmludCkmI3hEOzAwMDMtMzAyMjwvaXNibj48YWNjZXNzaW9uLW51bT44NDY2MDcwPC9hY2Nlc3Np
b24tbnVtPjx1cmxzPjwvdXJscz48ZWxlY3Ryb25pYy1yZXNvdXJjZS1udW0+MTAuMTA5Ny8wMDAw
MDU0Mi0xOTkzMDQwMDAtMDAwMTM8L2VsZWN0cm9uaWMtcmVzb3VyY2UtbnVtPjxyZW1vdGUtZGF0
YWJhc2UtcHJvdmlkZXI+TkxNPC9yZW1vdGUtZGF0YWJhc2UtcHJvdmlkZXI+PGxhbmd1YWdlPmVu
ZzwvbGFuZ3VhZ2U+PC9yZWNvcmQ+PC9DaXRlPjwvRW5kTm90ZT4A
</w:fldData>
        </w:fldChar>
      </w:r>
      <w:r w:rsidR="0087670A" w:rsidRPr="00177558">
        <w:rPr>
          <w:color w:val="000000" w:themeColor="text1"/>
          <w:szCs w:val="20"/>
        </w:rPr>
        <w:instrText xml:space="preserve"> ADDIN EN.CITE.DATA </w:instrText>
      </w:r>
      <w:r w:rsidR="0087670A" w:rsidRPr="00177558">
        <w:rPr>
          <w:color w:val="000000" w:themeColor="text1"/>
          <w:szCs w:val="20"/>
        </w:rPr>
      </w:r>
      <w:r w:rsidR="0087670A" w:rsidRPr="00177558">
        <w:rPr>
          <w:color w:val="000000" w:themeColor="text1"/>
          <w:szCs w:val="20"/>
        </w:rPr>
        <w:fldChar w:fldCharType="end"/>
      </w:r>
      <w:r w:rsidR="0002593F" w:rsidRPr="00177558">
        <w:rPr>
          <w:color w:val="000000" w:themeColor="text1"/>
          <w:szCs w:val="20"/>
        </w:rPr>
      </w:r>
      <w:r w:rsidR="0002593F" w:rsidRPr="00177558">
        <w:rPr>
          <w:color w:val="000000" w:themeColor="text1"/>
          <w:szCs w:val="20"/>
        </w:rPr>
        <w:fldChar w:fldCharType="separate"/>
      </w:r>
      <w:hyperlink w:anchor="_ENREF_6_16" w:tooltip="Mitsuhata, 1995 #212" w:history="1">
        <w:r w:rsidR="0087670A" w:rsidRPr="00177558">
          <w:rPr>
            <w:color w:val="000000" w:themeColor="text1"/>
            <w:szCs w:val="20"/>
            <w:vertAlign w:val="superscript"/>
          </w:rPr>
          <w:t>16</w:t>
        </w:r>
      </w:hyperlink>
      <w:r w:rsidR="0087670A" w:rsidRPr="00177558">
        <w:rPr>
          <w:color w:val="000000" w:themeColor="text1"/>
          <w:szCs w:val="20"/>
          <w:vertAlign w:val="superscript"/>
        </w:rPr>
        <w:t>,</w:t>
      </w:r>
      <w:hyperlink w:anchor="_ENREF_6_17" w:tooltip="Markovic, 1993 #213" w:history="1">
        <w:r w:rsidR="0087670A" w:rsidRPr="00177558">
          <w:rPr>
            <w:color w:val="000000" w:themeColor="text1"/>
            <w:szCs w:val="20"/>
            <w:vertAlign w:val="superscript"/>
          </w:rPr>
          <w:t>17</w:t>
        </w:r>
      </w:hyperlink>
      <w:r w:rsidR="0002593F" w:rsidRPr="00177558">
        <w:rPr>
          <w:color w:val="000000" w:themeColor="text1"/>
          <w:szCs w:val="20"/>
        </w:rPr>
        <w:fldChar w:fldCharType="end"/>
      </w:r>
      <w:r w:rsidR="00367F82" w:rsidRPr="00177558">
        <w:rPr>
          <w:color w:val="000000" w:themeColor="text1"/>
          <w:szCs w:val="20"/>
        </w:rPr>
        <w:t xml:space="preserve"> the</w:t>
      </w:r>
      <w:r w:rsidR="00F65F87" w:rsidRPr="00177558">
        <w:rPr>
          <w:color w:val="000000" w:themeColor="text1"/>
          <w:szCs w:val="20"/>
        </w:rPr>
        <w:t xml:space="preserve">y </w:t>
      </w:r>
      <w:r w:rsidR="00367F82" w:rsidRPr="00177558">
        <w:rPr>
          <w:color w:val="000000" w:themeColor="text1"/>
          <w:szCs w:val="20"/>
        </w:rPr>
        <w:t xml:space="preserve">can upregulate the expression of </w:t>
      </w:r>
      <w:r w:rsidR="00F65F87" w:rsidRPr="00177558">
        <w:rPr>
          <w:color w:val="000000" w:themeColor="text1"/>
          <w:szCs w:val="20"/>
        </w:rPr>
        <w:t>hypoxia inducible factors</w:t>
      </w:r>
      <w:r w:rsidR="00DC59E6" w:rsidRPr="00177558">
        <w:rPr>
          <w:color w:val="000000" w:themeColor="text1"/>
          <w:szCs w:val="20"/>
        </w:rPr>
        <w:t xml:space="preserve"> (HIFs)</w:t>
      </w:r>
      <w:r w:rsidR="00367F82" w:rsidRPr="00177558">
        <w:rPr>
          <w:color w:val="000000" w:themeColor="text1"/>
          <w:szCs w:val="20"/>
        </w:rPr>
        <w:t>,</w:t>
      </w:r>
      <w:hyperlink w:anchor="_ENREF_6_18" w:tooltip="Ma, 2009 #214" w:history="1">
        <w:r w:rsidR="0087670A" w:rsidRPr="00177558">
          <w:rPr>
            <w:color w:val="000000" w:themeColor="text1"/>
            <w:szCs w:val="20"/>
          </w:rPr>
          <w:fldChar w:fldCharType="begin">
            <w:fldData xml:space="preserve">PEVuZE5vdGU+PENpdGU+PEF1dGhvcj5NYTwvQXV0aG9yPjxZZWFyPjIwMDk8L1llYXI+PFJlY051
bT4yMTQ8L1JlY051bT48RGlzcGxheVRleHQ+PHN0eWxlIGZhY2U9InN1cGVyc2NyaXB0Ij4xOC0y
NTwvc3R5bGU+PC9EaXNwbGF5VGV4dD48cmVjb3JkPjxyZWMtbnVtYmVyPjIxNDwvcmVjLW51bWJl
cj48Zm9yZWlnbi1rZXlzPjxrZXkgYXBwPSJFTiIgZGItaWQ9IjJydmYwMHRkbHAyemRxZWQ5cGR4
ZnI1NnB0cHJwdzJ6emF0ciIgdGltZXN0YW1wPSIxNTk3Mjk0MTY2Ij4yMTQ8L2tleT48L2ZvcmVp
Z24ta2V5cz48cmVmLXR5cGUgbmFtZT0iSm91cm5hbCBBcnRpY2xlIj4xNzwvcmVmLXR5cGU+PGNv
bnRyaWJ1dG9ycz48YXV0aG9ycz48YXV0aG9yPk1hLCBELjwvYXV0aG9yPjxhdXRob3I+TGltLCBU
LjwvYXV0aG9yPjxhdXRob3I+WHUsIEouPC9hdXRob3I+PGF1dGhvcj5UYW5nLCBILjwvYXV0aG9y
PjxhdXRob3I+V2FuLCBZLjwvYXV0aG9yPjxhdXRob3I+WmhhbywgSC48L2F1dGhvcj48YXV0aG9y
Pkhvc3NhaW4sIE0uPC9hdXRob3I+PGF1dGhvcj5NYXh3ZWxsLCBQLiBILjwvYXV0aG9yPjxhdXRo
b3I+TWF6ZSwgTS48L2F1dGhvcj48L2F1dGhvcnM+PC9jb250cmlidXRvcnM+PGF1dGgtYWRkcmVz
cz5EZXBhcnRtZW50IG9mIEFuYWVzdGhldGljcywgUGFpbiBNZWRpY2luZSBhbmQgSW50ZW5zaXZl
IENhcmUsIEZhY3VsdHkgb2YgTWVkaWNpbmUsIEltcGVyaWFsIENvbGxlZ2UgTG9uZG9uLCBDaGVs
c2VhICZhbXA7IFdlc3RtaW5zdGVyIENhbXB1cywgMzY5IEZ1bGhhbSBSb2FkLCBMb25kb24gU1cx
MCA5TkgsIFVuaXRlZCBLaW5nZG9tLiBkLm1hQGltcGVyaWFsLmFjLnVrPC9hdXRoLWFkZHJlc3M+
PHRpdGxlcz48dGl0bGU+WGVub24gcHJlY29uZGl0aW9uaW5nIHByb3RlY3RzIGFnYWluc3QgcmVu
YWwgaXNjaGVtaWMtcmVwZXJmdXNpb24gaW5qdXJ5IHZpYSBISUYtMWFscGhhIGFjdGl2YXRpb248
L3RpdGxlPjxzZWNvbmRhcnktdGl0bGU+SiBBbSBTb2MgTmVwaHJvbDwvc2Vjb25kYXJ5LXRpdGxl
PjwvdGl0bGVzPjxwZXJpb2RpY2FsPjxmdWxsLXRpdGxlPkogQW0gU29jIE5lcGhyb2w8L2Z1bGwt
dGl0bGU+PC9wZXJpb2RpY2FsPjxwYWdlcz43MTMtMjA8L3BhZ2VzPjx2b2x1bWU+MjA8L3ZvbHVt
ZT48bnVtYmVyPjQ8L251bWJlcj48ZWRpdGlvbj4yMDA5LzAxLzE2PC9lZGl0aW9uPjxrZXl3b3Jk
cz48a2V5d29yZD5BbmVzdGhldGljcy9hZG1pbmlzdHJhdGlvbiAmYW1wOyBkb3NhZ2U8L2tleXdv
cmQ+PGtleXdvcmQ+QW5pbWFsczwva2V5d29yZD48a2V5d29yZD5CYXNpYyBIZWxpeC1Mb29wLUhl
bGl4IFRyYW5zY3JpcHRpb24gRmFjdG9ycy9kcnVnIGVmZmVjdHMvKmdlbmV0aWNzLypwaHlzaW9s
b2d5PC9rZXl3b3JkPjxrZXl3b3JkPkNhcnJpZXIgUHJvdGVpbnMvZ2VuZXRpY3M8L2tleXdvcmQ+
PGtleXdvcmQ+Q2VsbHMsIEN1bHR1cmVkPC9rZXl3b3JkPjxrZXl3b3JkPkVyeXRocm9wb2lldGlu
L2dlbmV0aWNzPC9rZXl3b3JkPjxrZXl3b3JkPkdlbmUgRXhwcmVzc2lvbiBSZWd1bGF0aW9uL2Ry
dWcgZWZmZWN0czwva2V5d29yZD48a2V5d29yZD5IdW1hbnM8L2tleXdvcmQ+PGtleXdvcmQ+SXNj
aGVtaWMgUHJlY29uZGl0aW9uaW5nLyptZXRob2RzPC9rZXl3b3JkPjxrZXl3b3JkPktpZG5leS9k
cnVnIGVmZmVjdHMvKnBoeXNpb2xvZ3kvcGh5c2lvcGF0aG9sb2d5PC9rZXl3b3JkPjxrZXl3b3Jk
Pk1pY2U8L2tleXdvcmQ+PGtleXdvcmQ+TWljZSwgSW5icmVkIEM1N0JMPC9rZXl3b3JkPjxrZXl3
b3JkPlBob3NwaG90cmFuc2ZlcmFzZXMgKEFsY29ob2wgR3JvdXAgQWNjZXB0b3IpL2dlbmV0aWNz
PC9rZXl3b3JkPjxrZXl3b3JkPlByb3RlaW4gQmlvc3ludGhlc2lzL2RydWcgZWZmZWN0czwva2V5
d29yZD48a2V5d29yZD5Qcm90ZWluIFN1YnVuaXRzL21ldGFib2xpc208L2tleXdvcmQ+PGtleXdv
cmQ+Uk5BLCBNZXNzZW5nZXIvZ2VuZXRpY3M8L2tleXdvcmQ+PGtleXdvcmQ+UmVwZXJmdXNpb24g
SW5qdXJ5L3BoeXNpb3BhdGhvbG9neS8qcHJldmVudGlvbiAmYW1wOyBjb250cm9sPC9rZXl3b3Jk
PjxrZXl3b3JkPlRPUiBTZXJpbmUtVGhyZW9uaW5lIEtpbmFzZXM8L2tleXdvcmQ+PGtleXdvcmQ+
VHJhbnNjcmlwdGlvbiwgR2VuZXRpYzwva2V5d29yZD48a2V5d29yZD5VYmlxdWl0aW4vbWV0YWJv
bGlzbTwva2V5d29yZD48a2V5d29yZD5WYXNjdWxhciBFbmRvdGhlbGlhbCBHcm93dGggRmFjdG9y
IEEvZ2VuZXRpY3M8L2tleXdvcmQ+PGtleXdvcmQ+WGVub24vYWRtaW5pc3RyYXRpb24gJmFtcDsg
ZG9zYWdlLyp0aGVyYXBldXRpYyB1c2U8L2tleXdvcmQ+PC9rZXl3b3Jkcz48ZGF0ZXM+PHllYXI+
MjAwOTwveWVhcj48cHViLWRhdGVzPjxkYXRlPkFwcjwvZGF0ZT48L3B1Yi1kYXRlcz48L2RhdGVz
Pjxpc2JuPjEwNDYtNjY3MyAoUHJpbnQpJiN4RDsxMDQ2LTY2NzM8L2lzYm4+PGFjY2Vzc2lvbi1u
dW0+MTkxNDQ3NTg8L2FjY2Vzc2lvbi1udW0+PHVybHM+PC91cmxzPjxjdXN0b20yPlBNQzI2NjM4
MjQ8L2N1c3RvbTI+PGVsZWN0cm9uaWMtcmVzb3VyY2UtbnVtPjEwLjE2ODEvYXNuLjIwMDgwNzA3
MTI8L2VsZWN0cm9uaWMtcmVzb3VyY2UtbnVtPjxyZW1vdGUtZGF0YWJhc2UtcHJvdmlkZXI+TkxN
PC9yZW1vdGUtZGF0YWJhc2UtcHJvdmlkZXI+PGxhbmd1YWdlPmVuZzwvbGFuZ3VhZ2U+PC9yZWNv
cmQ+PC9DaXRlPjxDaXRlPjxBdXRob3I+RGUgSGVydDwvQXV0aG9yPjxZZWFyPjIwMDU8L1llYXI+
PFJlY051bT4yMjg8L1JlY051bT48cmVjb3JkPjxyZWMtbnVtYmVyPjIyODwvcmVjLW51bWJlcj48
Zm9yZWlnbi1rZXlzPjxrZXkgYXBwPSJFTiIgZGItaWQ9IjJydmYwMHRkbHAyemRxZWQ5cGR4ZnI1
NnB0cHJwdzJ6emF0ciIgdGltZXN0YW1wPSIxNTk3MzAwNDAxIj4yMjg8L2tleT48L2ZvcmVpZ24t
a2V5cz48cmVmLXR5cGUgbmFtZT0iSm91cm5hbCBBcnRpY2xlIj4xNzwvcmVmLXR5cGU+PGNvbnRy
aWJ1dG9ycz48YXV0aG9ycz48YXV0aG9yPkRlIEhlcnQsIFMuIEcuPC9hdXRob3I+PGF1dGhvcj5U
dXJhbmksIEYuPC9hdXRob3I+PGF1dGhvcj5NYXRodXIsIFMuPC9hdXRob3I+PGF1dGhvcj5TdG93
ZSwgRC4gRi48L2F1dGhvcj48L2F1dGhvcnM+PC9jb250cmlidXRvcnM+PGF1dGgtYWRkcmVzcz5E
ZXBhcnRtZW50IG9mIEFuZXN0aGVzaW9sb2d5LCBVbml2ZXJzaXR5IEhvc3BpdGFsIEFudHdlcnAs
IFdpbHJpamtzdHJhYXQgMTAsIEItMjY1MCBFZGVnZW0sIEJlbGdpdW0uIHN0ZWZhbi5kZWhlcnRA
dWEuYWMuYmU8L2F1dGgtYWRkcmVzcz48dGl0bGVzPjx0aXRsZT5DYXJkaW9wcm90ZWN0aW9uIHdp
dGggdm9sYXRpbGUgYW5lc3RoZXRpY3M6IG1lY2hhbmlzbXMgYW5kIGNsaW5pY2FsIGltcGxpY2F0
aW9uczwvdGl0bGU+PHNlY29uZGFyeS10aXRsZT5BbmVzdGggQW5hbGc8L3NlY29uZGFyeS10aXRs
ZT48L3RpdGxlcz48cGVyaW9kaWNhbD48ZnVsbC10aXRsZT5BbmVzdGggQW5hbGc8L2Z1bGwtdGl0
bGU+PGFiYnItMT5BbmVzdGhlc2lhIGFuZCBhbmFsZ2VzaWE8L2FiYnItMT48L3BlcmlvZGljYWw+
PHBhZ2VzPjE1ODQtOTM8L3BhZ2VzPjx2b2x1bWU+MTAwPC92b2x1bWU+PG51bWJlcj42PC9udW1i
ZXI+PGVkaXRpb24+MjAwNS8wNS8yODwvZWRpdGlvbj48a2V5d29yZHM+PGtleXdvcmQ+QW5lc3Ro
ZXRpY3MsIEluaGFsYXRpb24vKnRoZXJhcGV1dGljIHVzZTwva2V5d29yZD48a2V5d29yZD5DbGlu
aWNhbCBUcmlhbHMgYXMgVG9waWM8L2tleXdvcmQ+PGtleXdvcmQ+SGVhcnQgRGlzZWFzZXMvKnBy
ZXZlbnRpb24gJmFtcDsgY29udHJvbDwva2V5d29yZD48a2V5d29yZD5IdW1hbnM8L2tleXdvcmQ+
PGtleXdvcmQ+KklzY2hlbWljIFByZWNvbmRpdGlvbmluZywgTXlvY2FyZGlhbDwva2V5d29yZD48
a2V5d29yZD5NeW9jYXJkaWFsIFJlcGVyZnVzaW9uIEluanVyeS9wcmV2ZW50aW9uICZhbXA7IGNv
bnRyb2w8L2tleXdvcmQ+PGtleXdvcmQ+UG9zdG9wZXJhdGl2ZSBDb21wbGljYXRpb25zL3ByZXZl
bnRpb24gJmFtcDsgY29udHJvbDwva2V5d29yZD48L2tleXdvcmRzPjxkYXRlcz48eWVhcj4yMDA1
PC95ZWFyPjxwdWItZGF0ZXM+PGRhdGU+SnVuPC9kYXRlPjwvcHViLWRhdGVzPjwvZGF0ZXM+PGlz
Ym4+MDAwMy0yOTk5IChQcmludCkmI3hEOzAwMDMtMjk5OTwvaXNibj48YWNjZXNzaW9uLW51bT4x
NTkyMDE3ODwvYWNjZXNzaW9uLW51bT48dXJscz48L3VybHM+PGVsZWN0cm9uaWMtcmVzb3VyY2Ut
bnVtPjEwLjEyMTMvMDEuQW5lLjAwMDAxNTM0ODMuNjExNzAuMGM8L2VsZWN0cm9uaWMtcmVzb3Vy
Y2UtbnVtPjxyZW1vdGUtZGF0YWJhc2UtcHJvdmlkZXI+TkxNPC9yZW1vdGUtZGF0YWJhc2UtcHJv
dmlkZXI+PGxhbmd1YWdlPmVuZzwvbGFuZ3VhZ2U+PC9yZWNvcmQ+PC9DaXRlPjxDaXRlPjxBdXRo
b3I+QmVjay1TY2hpbW1lcjwvQXV0aG9yPjxZZWFyPjIwMDg8L1llYXI+PFJlY051bT4yMTY8L1Jl
Y051bT48cmVjb3JkPjxyZWMtbnVtYmVyPjIxNjwvcmVjLW51bWJlcj48Zm9yZWlnbi1rZXlzPjxr
ZXkgYXBwPSJFTiIgZGItaWQ9IjJydmYwMHRkbHAyemRxZWQ5cGR4ZnI1NnB0cHJwdzJ6emF0ciIg
dGltZXN0YW1wPSIxNTk3Mjk0NTc2Ij4yMTY8L2tleT48L2ZvcmVpZ24ta2V5cz48cmVmLXR5cGUg
bmFtZT0iSm91cm5hbCBBcnRpY2xlIj4xNzwvcmVmLXR5cGU+PGNvbnRyaWJ1dG9ycz48YXV0aG9y
cz48YXV0aG9yPkJlY2stU2NoaW1tZXIsIEIuPC9hdXRob3I+PGF1dGhvcj5CcmVpdGVuc3RlaW4s
IFMuPC9hdXRob3I+PGF1dGhvcj5VcmVjaCwgUy48L2F1dGhvcj48YXV0aG9yPkRlIENvbm5vLCBF
LjwvYXV0aG9yPjxhdXRob3I+V2l0dGxpbmdlciwgTS48L2F1dGhvcj48YXV0aG9yPlB1aGFuLCBN
LjwvYXV0aG9yPjxhdXRob3I+Sm9jaHVtLCBXLjwvYXV0aG9yPjxhdXRob3I+U3BhaG4sIEQuIFIu
PC9hdXRob3I+PGF1dGhvcj5HcmFmLCBSLjwvYXV0aG9yPjxhdXRob3I+Q2xhdmllbiwgUC4gQS48
L2F1dGhvcj48L2F1dGhvcnM+PC9jb250cmlidXRvcnM+PGF1dGgtYWRkcmVzcz5Td2lzcyBIUEIg
KEhlcGF0by1QYW5jcmVhdGljby1CaWxpYXJ5KSBDZW50ZXIsIFVuaXZlcnNpdHkgb2YgWnVyaWNo
LCBadXJpY2gsIFN3aXR6ZXJsYW5kLjwvYXV0aC1hZGRyZXNzPjx0aXRsZXM+PHRpdGxlPkEgcmFu
ZG9taXplZCBjb250cm9sbGVkIHRyaWFsIG9uIHBoYXJtYWNvbG9naWNhbCBwcmVjb25kaXRpb25p
bmcgaW4gbGl2ZXIgc3VyZ2VyeSB1c2luZyBhIHZvbGF0aWxlIGFuZXN0aGV0aWM8L3RpdGxlPjxz
ZWNvbmRhcnktdGl0bGU+QW5uIFN1cmc8L3NlY29uZGFyeS10aXRsZT48L3RpdGxlcz48cGVyaW9k
aWNhbD48ZnVsbC10aXRsZT5Bbm4gU3VyZzwvZnVsbC10aXRsZT48YWJici0xPkFubmFscyBvZiBz
dXJnZXJ5PC9hYmJyLTE+PC9wZXJpb2RpY2FsPjxwYWdlcz45MDktMTg8L3BhZ2VzPjx2b2x1bWU+
MjQ4PC92b2x1bWU+PG51bWJlcj42PC9udW1iZXI+PGVkaXRpb24+MjAwOC8xMi8xOTwvZWRpdGlv
bj48a2V5d29yZHM+PGtleXdvcmQ+QWR1bHQ8L2tleXdvcmQ+PGtleXdvcmQ+QWdlZDwva2V5d29y
ZD48a2V5d29yZD5BbGFuaW5lIFRyYW5zYW1pbmFzZS9ibG9vZDwva2V5d29yZD48a2V5d29yZD5B
bmVzdGhldGljcywgSW5oYWxhdGlvbi8qcGhhcm1hY29sb2d5PC9rZXl3b3JkPjxrZXl3b3JkPkFz
cGFydGF0ZSBBbWlub3RyYW5zZmVyYXNlcy9ibG9vZDwva2V5d29yZD48a2V5d29yZD5Db2xvcmVj
dGFsIE5lb3BsYXNtcy9wYXRob2xvZ3k8L2tleXdvcmQ+PGtleXdvcmQ+Q29tb3JiaWRpdHk8L2tl
eXdvcmQ+PGtleXdvcmQ+RWNoaW5vY29jY29zaXMsIEhlcGF0aWMvZXBpZGVtaW9sb2d5L3N1cmdl
cnk8L2tleXdvcmQ+PGtleXdvcmQ+RmF0dHkgTGl2ZXIvZXBpZGVtaW9sb2d5PC9rZXl3b3JkPjxr
ZXl3b3JkPkZlbWFsZTwva2V5d29yZD48a2V5d29yZD5IZXBhdGVjdG9teS9tZXRob2RzPC9rZXl3
b3JkPjxrZXl3b3JkPkh1bWFuczwva2V5d29yZD48a2V5d29yZD5Jc2NoZW1pYyBQcmVjb25kaXRp
b25pbmcvKm1ldGhvZHM8L2tleXdvcmQ+PGtleXdvcmQ+TGVuZ3RoIG9mIFN0YXk8L2tleXdvcmQ+
PGtleXdvcmQ+TGl2ZXIvbWV0YWJvbGlzbTwva2V5d29yZD48a2V5d29yZD5MaXZlciBOZW9wbGFz
bXMvZXBpZGVtaW9sb2d5L3NlY29uZGFyeS9zdXJnZXJ5PC9rZXl3b3JkPjxrZXl3b3JkPk1hbGU8
L2tleXdvcmQ+PGtleXdvcmQ+TWV0aHlsIEV0aGVycy8qcGhhcm1hY29sb2d5PC9rZXl3b3JkPjxr
ZXl3b3JkPk1pZGRsZSBBZ2VkPC9rZXl3b3JkPjxrZXl3b3JkPk5pdHJpYyBPeGlkZSBTeW50aGFz
ZSBUeXBlIElJL21ldGFib2xpc208L2tleXdvcmQ+PGtleXdvcmQ+UmVwZXJmdXNpb24gSW5qdXJ5
L3ByZXZlbnRpb24gJmFtcDsgY29udHJvbDwva2V5d29yZD48a2V5d29yZD5TZXZvZmx1cmFuZTwv
a2V5d29yZD48L2tleXdvcmRzPjxkYXRlcz48eWVhcj4yMDA4PC95ZWFyPjxwdWItZGF0ZXM+PGRh
dGU+RGVjPC9kYXRlPjwvcHViLWRhdGVzPjwvZGF0ZXM+PGlzYm4+MDAwMy00OTMyPC9pc2JuPjxh
Y2Nlc3Npb24tbnVtPjE5MDkyMzM1PC9hY2Nlc3Npb24tbnVtPjx1cmxzPjwvdXJscz48ZWxlY3Ry
b25pYy1yZXNvdXJjZS1udW0+MTAuMTA5Ny9TTEEuMGIwMTNlMzE4MThmM2RkYTwvZWxlY3Ryb25p
Yy1yZXNvdXJjZS1udW0+PHJlbW90ZS1kYXRhYmFzZS1wcm92aWRlcj5OTE08L3JlbW90ZS1kYXRh
YmFzZS1wcm92aWRlcj48bGFuZ3VhZ2U+ZW5nPC9sYW5ndWFnZT48L3JlY29yZD48L0NpdGU+PENp
dGU+PEF1dGhvcj5LYXdhZ3VjaGk8L0F1dGhvcj48WWVhcj4yMDA1PC9ZZWFyPjxSZWNOdW0+MjE3
PC9SZWNOdW0+PHJlY29yZD48cmVjLW51bWJlcj4yMTc8L3JlYy1udW1iZXI+PGZvcmVpZ24ta2V5
cz48a2V5IGFwcD0iRU4iIGRiLWlkPSIycnZmMDB0ZGxwMnpkcWVkOXBkeGZyNTZwdHBycHcyenph
dHIiIHRpbWVzdGFtcD0iMTU5NzI5NDk4MiI+MjE3PC9rZXk+PC9mb3JlaWduLWtleXM+PHJlZi10
eXBlIG5hbWU9IkpvdXJuYWwgQXJ0aWNsZSI+MTc8L3JlZi10eXBlPjxjb250cmlidXRvcnM+PGF1
dGhvcnM+PGF1dGhvcj5LYXdhZ3VjaGksIE0uPC9hdXRob3I+PGF1dGhvcj5GdXJ1eWEsIEguPC9h
dXRob3I+PGF1dGhvcj5QYXRlbCwgUC4gTS48L2F1dGhvcj48L2F1dGhvcnM+PC9jb250cmlidXRv
cnM+PGF1dGgtYWRkcmVzcz5EZXBhcnRtZW50IG9mIEFuZXN0aGVzaW9sb2d5LCBOYXJhIE1lZGlj
YWwgVW5pdmVyc2l0eSwgODQwIFNoaWpvLWNobywgS2FzaGloYXJhIDYzNC04NTIyLCBKYXBhbi48
L2F1dGgtYWRkcmVzcz48dGl0bGVzPjx0aXRsZT5OZXVyb3Byb3RlY3RpdmUgZWZmZWN0cyBvZiBh
bmVzdGhldGljIGFnZW50czwvdGl0bGU+PHNlY29uZGFyeS10aXRsZT5KIEFuZXN0aDwvc2Vjb25k
YXJ5LXRpdGxlPjwvdGl0bGVzPjxwZXJpb2RpY2FsPjxmdWxsLXRpdGxlPkogQW5lc3RoPC9mdWxs
LXRpdGxlPjwvcGVyaW9kaWNhbD48cGFnZXM+MTUwLTY8L3BhZ2VzPjx2b2x1bWU+MTk8L3ZvbHVt
ZT48bnVtYmVyPjI8L251bWJlcj48ZWRpdGlvbj4yMDA1LzA1LzA2PC9lZGl0aW9uPjxrZXl3b3Jk
cz48a2V5d29yZD5BbmVzdGhldGljcy8qcGhhcm1hY29sb2d5PC9rZXl3b3JkPjxrZXl3b3JkPkFu
aW1hbHM8L2tleXdvcmQ+PGtleXdvcmQ+QXBvcHRvc2lzL2RydWcgZWZmZWN0czwva2V5d29yZD48
a2V5d29yZD5CYXJiaXR1cmF0ZXMvcGhhcm1hY29sb2d5PC9rZXl3b3JkPjxrZXl3b3JkPkJyYWlu
IElzY2hlbWlhL2RydWcgdGhlcmFweS9waHlzaW9wYXRob2xvZ3k8L2tleXdvcmQ+PGtleXdvcmQ+
SHVtYW5zPC9rZXl3b3JkPjxrZXl3b3JkPklzb2ZsdXJhbmUvcGhhcm1hY29sb2d5PC9rZXl3b3Jk
PjxrZXl3b3JkPk5ldXJvcHJvdGVjdGl2ZSBBZ2VudHMvKnBoYXJtYWNvbG9neTwva2V5d29yZD48
a2V5d29yZD5Qcm9wb2ZvbC9waGFybWFjb2xvZ3k8L2tleXdvcmQ+PC9rZXl3b3Jkcz48ZGF0ZXM+
PHllYXI+MjAwNTwveWVhcj48L2RhdGVzPjxpc2JuPjA5MTMtODY2OCAoUHJpbnQpJiN4RDswOTEz
LTg2Njg8L2lzYm4+PGFjY2Vzc2lvbi1udW0+MTU4NzUxMzM8L2FjY2Vzc2lvbi1udW0+PHVybHM+
PC91cmxzPjxlbGVjdHJvbmljLXJlc291cmNlLW51bT4xMC4xMDA3L3MwMDU0MC0wMDUtMDMwNS01
PC9lbGVjdHJvbmljLXJlc291cmNlLW51bT48cmVtb3RlLWRhdGFiYXNlLXByb3ZpZGVyPk5MTTwv
cmVtb3RlLWRhdGFiYXNlLXByb3ZpZGVyPjxsYW5ndWFnZT5lbmc8L2xhbmd1YWdlPjwvcmVjb3Jk
PjwvQ2l0ZT48Q2l0ZT48QXV0aG9yPldhbmc8L0F1dGhvcj48WWVhcj4yMDA2PC9ZZWFyPjxSZWNO
dW0+MjI5PC9SZWNOdW0+PHJlY29yZD48cmVjLW51bWJlcj4yMjk8L3JlYy1udW1iZXI+PGZvcmVp
Z24ta2V5cz48a2V5IGFwcD0iRU4iIGRiLWlkPSIycnZmMDB0ZGxwMnpkcWVkOXBkeGZyNTZwdHBy
cHcyenphdHIiIHRpbWVzdGFtcD0iMTU5NzMwMTE4MCI+MjI5PC9rZXk+PC9mb3JlaWduLWtleXM+
PHJlZi10eXBlIG5hbWU9IkpvdXJuYWwgQXJ0aWNsZSI+MTc8L3JlZi10eXBlPjxjb250cmlidXRv
cnM+PGF1dGhvcnM+PGF1dGhvcj5XYW5nLCBDLjwvYXV0aG9yPjxhdXRob3I+V2VpaHJhdWNoLCBE
LjwvYXV0aG9yPjxhdXRob3I+U2Nod2FiZSwgRC4gQS48L2F1dGhvcj48YXV0aG9yPkJpZW5lbmdy
YWViZXIsIE0uPC9hdXRob3I+PGF1dGhvcj5XYXJsdGllciwgRC4gQy48L2F1dGhvcj48YXV0aG9y
PktlcnN0ZW4sIEouIFIuPC9hdXRob3I+PGF1dGhvcj5QcmF0dCwgUC4gRi4sIEpyLjwvYXV0aG9y
PjxhdXRob3I+UGFnZWwsIFAuIFMuPC9hdXRob3I+PC9hdXRob3JzPjwvY29udHJpYnV0b3JzPjxh
dXRoLWFkZHJlc3M+RGVwYXJ0bWVudCBvZiBBbmVzdGhlc2lvbG9neSwgTWVkaWNhbCBDb2xsZWdl
IG9mIFdpc2NvbnNpbiBhbmQgQ2xlbWVudCBKLiBaYWJsb2NraSBWZXRlcmFucyBBZmZhaXJzIE1l
ZGljYWwgQ2VudGVyLCBNRUItTTQyODAsIDg3MDEgV2F0ZXJ0b3duIFBsYW5rIFJvYWQsIE1pbHdh
dWtlZSwgV2lzY29uc2luIDUzMjI2LCBVU0EuPC9hdXRoLWFkZHJlc3M+PHRpdGxlcz48dGl0bGU+
RXh0cmFjZWxsdWxhciBzaWduYWwtcmVndWxhdGVkIGtpbmFzZXMgdHJpZ2dlciBpc29mbHVyYW5l
IHByZWNvbmRpdGlvbmluZyBjb25jb21pdGFudCB3aXRoIHVwcmVndWxhdGlvbiBvZiBoeXBveGlh
LWluZHVjaWJsZSBmYWN0b3ItMWFscGhhIGFuZCB2YXNjdWxhciBlbmRvdGhlbGlhbCBncm93dGgg
ZmFjdG9yIGV4cHJlc3Npb24gaW4gcmF0czwvdGl0bGU+PHNlY29uZGFyeS10aXRsZT5BbmVzdGgg
QW5hbGc8L3NlY29uZGFyeS10aXRsZT48L3RpdGxlcz48cGVyaW9kaWNhbD48ZnVsbC10aXRsZT5B
bmVzdGggQW5hbGc8L2Z1bGwtdGl0bGU+PGFiYnItMT5BbmVzdGhlc2lhIGFuZCBhbmFsZ2VzaWE8
L2FiYnItMT48L3BlcmlvZGljYWw+PHBhZ2VzPjI4MS04LCB0YWJsZSBvZiBjb250ZW50czwvcGFn
ZXM+PHZvbHVtZT4xMDM8L3ZvbHVtZT48bnVtYmVyPjI8L251bWJlcj48ZWRpdGlvbj4yMDA2LzA3
LzI1PC9lZGl0aW9uPjxrZXl3b3Jkcz48a2V5d29yZD5BbmVzdGhldGljcywgSW5oYWxhdGlvbi8q
cGhhcm1hY29sb2d5PC9rZXl3b3JkPjxrZXl3b3JkPkFuaW1hbHM8L2tleXdvcmQ+PGtleXdvcmQ+
RXh0cmFjZWxsdWxhciBTaWduYWwtUmVndWxhdGVkIE1BUCBLaW5hc2VzLypwaHlzaW9sb2d5PC9r
ZXl3b3JkPjxrZXl3b3JkPipHZW5lIEV4cHJlc3Npb24gUmVndWxhdGlvbjwva2V5d29yZD48a2V5
d29yZD5IeXBveGlhLUluZHVjaWJsZSBGYWN0b3IgMSwgYWxwaGEgU3VidW5pdC8qZ2VuZXRpY3Mv
cGh5c2lvbG9neTwva2V5d29yZD48a2V5d29yZD4qSXNjaGVtaWMgUHJlY29uZGl0aW9uaW5nLCBN
eW9jYXJkaWFsPC9rZXl3b3JkPjxrZXl3b3JkPklzb2ZsdXJhbmUvKnBoYXJtYWNvbG9neTwva2V5
d29yZD48a2V5d29yZD5NYWxlPC9rZXl3b3JkPjxrZXl3b3JkPlBob3NwaG9yeWxhdGlvbjwva2V5
d29yZD48a2V5d29yZD5SYXRzPC9rZXl3b3JkPjxrZXl3b3JkPlJhdHMsIFdpc3Rhcjwva2V5d29y
ZD48a2V5d29yZD5VcC1SZWd1bGF0aW9uPC9rZXl3b3JkPjxrZXl3b3JkPlZhc2N1bGFyIEVuZG90
aGVsaWFsIEdyb3d0aCBGYWN0b3IgQS8qZ2VuZXRpY3MvcGh5c2lvbG9neTwva2V5d29yZD48L2tl
eXdvcmRzPjxkYXRlcz48eWVhcj4yMDA2PC95ZWFyPjxwdWItZGF0ZXM+PGRhdGU+QXVnPC9kYXRl
PjwvcHViLWRhdGVzPjwvZGF0ZXM+PGlzYm4+MDAwMy0yOTk5PC9pc2JuPjxhY2Nlc3Npb24tbnVt
PjE2ODYxNDAzPC9hY2Nlc3Npb24tbnVtPjx1cmxzPjwvdXJscz48ZWxlY3Ryb25pYy1yZXNvdXJj
ZS1udW0+MTAuMTIxMy8wMS5hbmUuMDAwMDIyNjA5NC45NDg3Ny45ODwvZWxlY3Ryb25pYy1yZXNv
dXJjZS1udW0+PHJlbW90ZS1kYXRhYmFzZS1wcm92aWRlcj5OTE08L3JlbW90ZS1kYXRhYmFzZS1w
cm92aWRlcj48bGFuZ3VhZ2U+ZW5nPC9sYW5ndWFnZT48L3JlY29yZD48L0NpdGU+PENpdGU+PEF1
dGhvcj5Cb25lbGxvPC9BdXRob3I+PFllYXI+MjAwNzwvWWVhcj48UmVjTnVtPjIxODwvUmVjTnVt
PjxyZWNvcmQ+PHJlYy1udW1iZXI+MjE4PC9yZWMtbnVtYmVyPjxmb3JlaWduLWtleXM+PGtleSBh
cHA9IkVOIiBkYi1pZD0iMnJ2ZjAwdGRscDJ6ZHFlZDlwZHhmcjU2cHRwcnB3Mnp6YXRyIiB0aW1l
c3RhbXA9IjE1OTcyOTUyNTciPjIxODwva2V5PjwvZm9yZWlnbi1rZXlzPjxyZWYtdHlwZSBuYW1l
PSJKb3VybmFsIEFydGljbGUiPjE3PC9yZWYtdHlwZT48Y29udHJpYnV0b3JzPjxhdXRob3JzPjxh
dXRob3I+Qm9uZWxsbywgUy48L2F1dGhvcj48YXV0aG9yPlrDpGhyaW5nZXIsIEMuPC9hdXRob3I+
PGF1dGhvcj5CZWxBaWJhLCBSLiBTLjwvYXV0aG9yPjxhdXRob3I+RGpvcmRqZXZpYywgVC48L2F1
dGhvcj48YXV0aG9yPkhlc3MsIEouPC9hdXRob3I+PGF1dGhvcj5NaWNoaWVscywgQy48L2F1dGhv
cj48YXV0aG9yPktpZXR6bWFubiwgVC48L2F1dGhvcj48YXV0aG9yPkfDtnJsYWNoLCBBLjwvYXV0
aG9yPjwvYXV0aG9ycz48L2NvbnRyaWJ1dG9ycz48YXV0aC1hZGRyZXNzPkV4cGVyaW1lbnRhbCBQ
ZWRpYXRyaWMgQ2FyZGlvbG9neSwgRGVwYXJ0bWVudCBvZiBQZWRpYXRyaWMgQ2FyZGlvbG9neSBh
bmQgQ29uZ2VuaXRhbCBIZWFydCBEaXNlYXNlLCBHZXJtYW4gSGVhcnQgQ2VudGVyIE11bmljaCBh
dCB0aGUgVFUgTXVuaWNoLCBMYXphcmV0dHN0ci4gMzYsIEQtODA2MzYgTXVuaWNoLCBHZXJtYW55
LjwvYXV0aC1hZGRyZXNzPjx0aXRsZXM+PHRpdGxlPlJlYWN0aXZlIG94eWdlbiBzcGVjaWVzIGFj
dGl2YXRlIHRoZSBISUYtMWFscGhhIHByb21vdGVyIHZpYSBhIGZ1bmN0aW9uYWwgTkZrYXBwYUIg
c2l0ZTwvdGl0bGU+PHNlY29uZGFyeS10aXRsZT5BcnRlcmlvc2NsZXIgVGhyb21iIFZhc2MgQmlv
bDwvc2Vjb25kYXJ5LXRpdGxlPjwvdGl0bGVzPjxwZXJpb2RpY2FsPjxmdWxsLXRpdGxlPkFydGVy
aW9zY2xlciBUaHJvbWIgVmFzYyBCaW9sPC9mdWxsLXRpdGxlPjwvcGVyaW9kaWNhbD48cGFnZXM+
NzU1LTYxPC9wYWdlcz48dm9sdW1lPjI3PC92b2x1bWU+PG51bWJlcj40PC9udW1iZXI+PGVkaXRp
b24+MjAwNy8wMi8wMzwvZWRpdGlvbj48a2V5d29yZHM+PGtleXdvcmQ+QmluZGluZyBTaXRlczwv
a2V5d29yZD48a2V5d29yZD5DZWxscywgQ3VsdHVyZWQ8L2tleXdvcmQ+PGtleXdvcmQ+R2VuZSBF
eHByZXNzaW9uIFJlZ3VsYXRpb248L2tleXdvcmQ+PGtleXdvcmQ+SHVtYW5zPC9rZXl3b3JkPjxr
ZXl3b3JkPkh5ZHJvZ2VuIFBlcm94aWRlL3BoYXJtYWNvbG9neTwva2V5d29yZD48a2V5d29yZD5I
eXBveGlhLUluZHVjaWJsZSBGYWN0b3IgMSwgYWxwaGEgU3VidW5pdC8qZ2VuZXRpY3MvbWV0YWJv
bGlzbTwva2V5d29yZD48a2V5d29yZD5NeW9jeXRlcywgU21vb3RoIE11c2NsZS9tZXRhYm9saXNt
PC9rZXl3b3JkPjxrZXl3b3JkPk5GLWthcHBhIEIvKm1ldGFib2xpc20vcGh5c2lvbG9neTwva2V5
d29yZD48a2V5d29yZD5QbGFzbWlub2dlbiBBY3RpdmF0b3IgSW5oaWJpdG9yIDEvZ2VuZXRpY3M8
L2tleXdvcmQ+PGtleXdvcmQ+UHJvbW90ZXIgUmVnaW9ucywgR2VuZXRpYy8qcGh5c2lvbG9neTwv
a2V5d29yZD48a2V5d29yZD5QdWxtb25hcnkgQXJ0ZXJ5L2N5dG9sb2d5PC9rZXl3b3JkPjxrZXl3
b3JkPlJOQSwgTWVzc2VuZ2VyL21ldGFib2xpc208L2tleXdvcmQ+PGtleXdvcmQ+UmVhY3RpdmUg
T3h5Z2VuIFNwZWNpZXMvKm1ldGFib2xpc208L2tleXdvcmQ+PGtleXdvcmQ+VGhyb21iaW4vcGhh
cm1hY29sb2d5PC9rZXl3b3JkPjxrZXl3b3JkPlRyYW5zY3JpcHRpb24sIEdlbmV0aWMvcGh5c2lv
bG9neTwva2V5d29yZD48L2tleXdvcmRzPjxkYXRlcz48eWVhcj4yMDA3PC95ZWFyPjxwdWItZGF0
ZXM+PGRhdGU+QXByPC9kYXRlPjwvcHViLWRhdGVzPjwvZGF0ZXM+PGlzYm4+MTA3OS01NjQyPC9p
c2JuPjxhY2Nlc3Npb24tbnVtPjE3MjcyNzQ0PC9hY2Nlc3Npb24tbnVtPjx1cmxzPjwvdXJscz48
ZWxlY3Ryb25pYy1yZXNvdXJjZS1udW0+MTAuMTE2MS8wMS5BVFYuMDAwMDI1ODk3OS45MjgyOC5i
YzwvZWxlY3Ryb25pYy1yZXNvdXJjZS1udW0+PHJlbW90ZS1kYXRhYmFzZS1wcm92aWRlcj5OTE08
L3JlbW90ZS1kYXRhYmFzZS1wcm92aWRlcj48bGFuZ3VhZ2U+ZW5nPC9sYW5ndWFnZT48L3JlY29y
ZD48L0NpdGU+PENpdGU+PEF1dGhvcj5Nw7xsbGVuaGVpbTwvQXV0aG9yPjxZZWFyPjIwMDI8L1ll
YXI+PFJlY051bT4yMTk8L1JlY051bT48cmVjb3JkPjxyZWMtbnVtYmVyPjIxOTwvcmVjLW51bWJl
cj48Zm9yZWlnbi1rZXlzPjxrZXkgYXBwPSJFTiIgZGItaWQ9IjJydmYwMHRkbHAyemRxZWQ5cGR4
ZnI1NnB0cHJwdzJ6emF0ciIgdGltZXN0YW1wPSIxNTk3Mjk1NDE1Ij4yMTk8L2tleT48L2ZvcmVp
Z24ta2V5cz48cmVmLXR5cGUgbmFtZT0iSm91cm5hbCBBcnRpY2xlIj4xNzwvcmVmLXR5cGU+PGNv
bnRyaWJ1dG9ycz48YXV0aG9ycz48YXV0aG9yPk3DvGxsZW5oZWltLCBKLjwvYXV0aG9yPjxhdXRo
b3I+RWJlbCwgRC48L2F1dGhvcj48YXV0aG9yPkZyw6Rzc2RvcmYsIEouPC9hdXRob3I+PGF1dGhv
cj5QcmVja2VsLCBCLjwvYXV0aG9yPjxhdXRob3I+VGjDpG1lciwgVi48L2F1dGhvcj48YXV0aG9y
PlNjaGxhY2ssIFcuPC9hdXRob3I+PC9hdXRob3JzPjwvY29udHJpYnV0b3JzPjxhdXRoLWFkZHJl
c3M+S2xpbmlrIGbDvHIgQW5hZXN0aGVzaW9sb2dpZSBhbmQgSW5zdGl0dXQgZsO8ciBIZXJ6LSB1
bmQgS3JlaXNsYXVmcGh5c2lvbG9naWUsIEhlaW5yaWNoIEhlaW5lIFVuaXZlcnNpdMOkdCBEw7xz
c2VsZG9yZiwgRMO8c3NlbGRvcmYsIEdlcm1hbnkuPC9hdXRoLWFkZHJlc3M+PHRpdGxlcz48dGl0
bGU+SXNvZmx1cmFuZSBwcmVjb25kaXRpb25zIG15b2NhcmRpdW0gYWdhaW5zdCBpbmZhcmN0aW9u
IHZpYSByZWxlYXNlIG9mIGZyZWUgcmFkaWNhbHM8L3RpdGxlPjxzZWNvbmRhcnktdGl0bGU+QW5l
c3RoZXNpb2xvZ3k8L3NlY29uZGFyeS10aXRsZT48L3RpdGxlcz48cGVyaW9kaWNhbD48ZnVsbC10
aXRsZT5BbmVzdGhlc2lvbG9neTwvZnVsbC10aXRsZT48YWJici0xPkFuZXN0aGVzaW9sb2d5PC9h
YmJyLTE+PC9wZXJpb2RpY2FsPjxwYWdlcz45MzQtNDA8L3BhZ2VzPjx2b2x1bWU+OTY8L3ZvbHVt
ZT48bnVtYmVyPjQ8L251bWJlcj48ZWRpdGlvbj4yMDAyLzA0LzIwPC9lZGl0aW9uPjxrZXl3b3Jk
cz48a2V5d29yZD5BbmVzdGhldGljcywgSW5oYWxhdGlvbi8qcGhhcm1hY29sb2d5PC9rZXl3b3Jk
PjxrZXl3b3JkPkFuaW1hbHM8L2tleXdvcmQ+PGtleXdvcmQ+RnJlZSBSYWRpY2Fsczwva2V5d29y
ZD48a2V5d29yZD5HbHljaW5lLyphbmFsb2dzICZhbXA7IGRlcml2YXRpdmVzL3BoYXJtYWNvbG9n
eTwva2V5d29yZD48a2V5d29yZD5IZW1vZHluYW1pY3MvZHJ1ZyBlZmZlY3RzPC9rZXl3b3JkPjxr
ZXl3b3JkPipJc2NoZW1pYyBQcmVjb25kaXRpb25pbmcsIE15b2NhcmRpYWw8L2tleXdvcmQ+PGtl
eXdvcmQ+SXNvZmx1cmFuZS8qcGhhcm1hY29sb2d5PC9rZXl3b3JkPjxrZXl3b3JkPk1ldGFsbG9w
b3JwaHlyaW5zL3BoYXJtYWNvbG9neTwva2V5d29yZD48a2V5d29yZD5NeW9jYXJkaWFsIEluZmFy
Y3Rpb24vKnByZXZlbnRpb24gJmFtcDsgY29udHJvbDwva2V5d29yZD48a2V5d29yZD5SYWJiaXRz
PC9rZXl3b3JkPjxrZXl3b3JkPlN1bGZoeWRyeWwgQ29tcG91bmRzL3BoYXJtYWNvbG9neTwva2V5
d29yZD48L2tleXdvcmRzPjxkYXRlcz48eWVhcj4yMDAyPC95ZWFyPjxwdWItZGF0ZXM+PGRhdGU+
QXByPC9kYXRlPjwvcHViLWRhdGVzPjwvZGF0ZXM+PGlzYm4+MDAwMy0zMDIyIChQcmludCkmI3hE
OzAwMDMtMzAyMjwvaXNibj48YWNjZXNzaW9uLW51bT4xMTk2NDYwMjwvYWNjZXNzaW9uLW51bT48
dXJscz48L3VybHM+PGVsZWN0cm9uaWMtcmVzb3VyY2UtbnVtPjEwLjEwOTcvMDAwMDA1NDItMjAw
MjA0MDAwLTAwMDIyPC9lbGVjdHJvbmljLXJlc291cmNlLW51bT48cmVtb3RlLWRhdGFiYXNlLXBy
b3ZpZGVyPk5MTTwvcmVtb3RlLWRhdGFiYXNlLXByb3ZpZGVyPjxsYW5ndWFnZT5lbmc8L2xhbmd1
YWdlPjwvcmVjb3JkPjwvQ2l0ZT48Q2l0ZT48QXV0aG9yPkhhbm91ejwvQXV0aG9yPjxZZWFyPjIw
MDc8L1llYXI+PFJlY051bT4yMjA8L1JlY051bT48cmVjb3JkPjxyZWMtbnVtYmVyPjIyMDwvcmVj
LW51bWJlcj48Zm9yZWlnbi1rZXlzPjxrZXkgYXBwPSJFTiIgZGItaWQ9IjJydmYwMHRkbHAyemRx
ZWQ5cGR4ZnI1NnB0cHJwdzJ6emF0ciIgdGltZXN0YW1wPSIxNTk3Mjk1Njk4Ij4yMjA8L2tleT48
L2ZvcmVpZ24ta2V5cz48cmVmLXR5cGUgbmFtZT0iSm91cm5hbCBBcnRpY2xlIj4xNzwvcmVmLXR5
cGU+PGNvbnRyaWJ1dG9ycz48YXV0aG9ycz48YXV0aG9yPkhhbm91eiwgSi4gTC48L2F1dGhvcj48
YXV0aG9yPlpodSwgTC48L2F1dGhvcj48YXV0aG9yPkxlbW9pbmUsIFMuPC9hdXRob3I+PGF1dGhv
cj5EdXJhbmQsIEMuPC9hdXRob3I+PGF1dGhvcj5MZXBhZ2UsIE8uPC9hdXRob3I+PGF1dGhvcj5N
YXNzZXR0aSwgTS48L2F1dGhvcj48YXV0aG9yPktoYXlhdCwgQS48L2F1dGhvcj48YXV0aG9yPlBs
YXVkLCBCLjwvYXV0aG9yPjxhdXRob3I+R8OpcmFyZCwgSi4gTC48L2F1dGhvcj48L2F1dGhvcnM+
PC9jb250cmlidXRvcnM+PGF1dGgtYWRkcmVzcz5EZXBhcnRtZW50IG9mIEFuZXN0aGVzaW9sb2d5
LCBDSFUgQ2FlbiwgRnJhbmNlLiBoYW5vdXotamxAY2h1LWNhZW4uZnI8L2F1dGgtYWRkcmVzcz48
dGl0bGVzPjx0aXRsZT5SZWFjdGl2ZSBveHlnZW4gc3BlY2llcyBtZWRpYXRlIHNldm9mbHVyYW5l
LSBhbmQgZGVzZmx1cmFuZS1pbmR1Y2VkIHByZWNvbmRpdGlvbmluZyBpbiBpc29sYXRlZCBodW1h
biByaWdodCBhdHJpYSBpbiB2aXRybzwvdGl0bGU+PHNlY29uZGFyeS10aXRsZT5BbmVzdGggQW5h
bGc8L3NlY29uZGFyeS10aXRsZT48L3RpdGxlcz48cGVyaW9kaWNhbD48ZnVsbC10aXRsZT5BbmVz
dGggQW5hbGc8L2Z1bGwtdGl0bGU+PGFiYnItMT5BbmVzdGhlc2lhIGFuZCBhbmFsZ2VzaWE8L2Fi
YnItMT48L3BlcmlvZGljYWw+PHBhZ2VzPjE1MzQtOSwgdGFibGUgb2YgY29udGVudHM8L3BhZ2Vz
Pjx2b2x1bWU+MTA1PC92b2x1bWU+PG51bWJlcj42PC9udW1iZXI+PGVkaXRpb24+MjAwNy8xMS8y
OTwvZWRpdGlvbj48a2V5d29yZHM+PGtleXdvcmQ+QWR1bHQ8L2tleXdvcmQ+PGtleXdvcmQ+QWdl
ZDwva2V5d29yZD48a2V5d29yZD5BdHJpYWwgQXBwZW5kYWdlL2RydWcgZWZmZWN0cy9waHlzaW9s
b2d5PC9rZXl3b3JkPjxrZXl3b3JkPkF0cmlhbCBGdW5jdGlvbiwgUmlnaHQvZHJ1ZyBlZmZlY3Rz
LypwaHlzaW9sb2d5PC9rZXl3b3JkPjxrZXl3b3JkPkRlc2ZsdXJhbmU8L2tleXdvcmQ+PGtleXdv
cmQ+SHVtYW5zPC9rZXl3b3JkPjxrZXl3b3JkPkluIFZpdHJvIFRlY2huaXF1ZXM8L2tleXdvcmQ+
PGtleXdvcmQ+SXNjaGVtaWMgUHJlY29uZGl0aW9uaW5nLCBNeW9jYXJkaWFsLyptZXRob2RzPC9r
ZXl3b3JkPjxrZXl3b3JkPklzb2ZsdXJhbmUvKmFuYWxvZ3MgJmFtcDsgZGVyaXZhdGl2ZXMvcGhh
cm1hY29sb2d5PC9rZXl3b3JkPjxrZXl3b3JkPk1ldGh5bCBFdGhlcnMvKnBoYXJtYWNvbG9neTwv
a2V5d29yZD48a2V5d29yZD5NaWRkbGUgQWdlZDwva2V5d29yZD48a2V5d29yZD5SZWFjdGl2ZSBP
eHlnZW4gU3BlY2llcy8qbWV0YWJvbGlzbTwva2V5d29yZD48a2V5d29yZD5TZXZvZmx1cmFuZTwv
a2V5d29yZD48L2tleXdvcmRzPjxkYXRlcz48eWVhcj4yMDA3PC95ZWFyPjxwdWItZGF0ZXM+PGRh
dGU+RGVjPC9kYXRlPjwvcHViLWRhdGVzPjwvZGF0ZXM+PGlzYm4+MDAwMy0yOTk5PC9pc2JuPjxh
Y2Nlc3Npb24tbnVtPjE4MDQyODQ0PC9hY2Nlc3Npb24tbnVtPjx1cmxzPjwvdXJscz48ZWxlY3Ry
b25pYy1yZXNvdXJjZS1udW0+MTAuMTIxMy8wMS5hbmUuMDAwMDI4NjE3MC4yMjMwNy4xYTwvZWxl
Y3Ryb25pYy1yZXNvdXJjZS1udW0+PHJlbW90ZS1kYXRhYmFzZS1wcm92aWRlcj5OTE08L3JlbW90
ZS1kYXRhYmFzZS1wcm92aWRlcj48bGFuZ3VhZ2U+ZW5nPC9sYW5ndWFnZT48L3JlY29yZD48L0Np
dGU+PC9FbmROb3RlPn==
</w:fldData>
          </w:fldChar>
        </w:r>
        <w:r w:rsidR="0087670A" w:rsidRPr="00177558">
          <w:rPr>
            <w:color w:val="000000" w:themeColor="text1"/>
            <w:szCs w:val="20"/>
          </w:rPr>
          <w:instrText xml:space="preserve"> ADDIN EN.CITE </w:instrText>
        </w:r>
        <w:r w:rsidR="0087670A" w:rsidRPr="00177558">
          <w:rPr>
            <w:color w:val="000000" w:themeColor="text1"/>
            <w:szCs w:val="20"/>
          </w:rPr>
          <w:fldChar w:fldCharType="begin">
            <w:fldData xml:space="preserve">PEVuZE5vdGU+PENpdGU+PEF1dGhvcj5NYTwvQXV0aG9yPjxZZWFyPjIwMDk8L1llYXI+PFJlY051
bT4yMTQ8L1JlY051bT48RGlzcGxheVRleHQ+PHN0eWxlIGZhY2U9InN1cGVyc2NyaXB0Ij4xOC0y
NTwvc3R5bGU+PC9EaXNwbGF5VGV4dD48cmVjb3JkPjxyZWMtbnVtYmVyPjIxNDwvcmVjLW51bWJl
cj48Zm9yZWlnbi1rZXlzPjxrZXkgYXBwPSJFTiIgZGItaWQ9IjJydmYwMHRkbHAyemRxZWQ5cGR4
ZnI1NnB0cHJwdzJ6emF0ciIgdGltZXN0YW1wPSIxNTk3Mjk0MTY2Ij4yMTQ8L2tleT48L2ZvcmVp
Z24ta2V5cz48cmVmLXR5cGUgbmFtZT0iSm91cm5hbCBBcnRpY2xlIj4xNzwvcmVmLXR5cGU+PGNv
bnRyaWJ1dG9ycz48YXV0aG9ycz48YXV0aG9yPk1hLCBELjwvYXV0aG9yPjxhdXRob3I+TGltLCBU
LjwvYXV0aG9yPjxhdXRob3I+WHUsIEouPC9hdXRob3I+PGF1dGhvcj5UYW5nLCBILjwvYXV0aG9y
PjxhdXRob3I+V2FuLCBZLjwvYXV0aG9yPjxhdXRob3I+WmhhbywgSC48L2F1dGhvcj48YXV0aG9y
Pkhvc3NhaW4sIE0uPC9hdXRob3I+PGF1dGhvcj5NYXh3ZWxsLCBQLiBILjwvYXV0aG9yPjxhdXRo
b3I+TWF6ZSwgTS48L2F1dGhvcj48L2F1dGhvcnM+PC9jb250cmlidXRvcnM+PGF1dGgtYWRkcmVz
cz5EZXBhcnRtZW50IG9mIEFuYWVzdGhldGljcywgUGFpbiBNZWRpY2luZSBhbmQgSW50ZW5zaXZl
IENhcmUsIEZhY3VsdHkgb2YgTWVkaWNpbmUsIEltcGVyaWFsIENvbGxlZ2UgTG9uZG9uLCBDaGVs
c2VhICZhbXA7IFdlc3RtaW5zdGVyIENhbXB1cywgMzY5IEZ1bGhhbSBSb2FkLCBMb25kb24gU1cx
MCA5TkgsIFVuaXRlZCBLaW5nZG9tLiBkLm1hQGltcGVyaWFsLmFjLnVrPC9hdXRoLWFkZHJlc3M+
PHRpdGxlcz48dGl0bGU+WGVub24gcHJlY29uZGl0aW9uaW5nIHByb3RlY3RzIGFnYWluc3QgcmVu
YWwgaXNjaGVtaWMtcmVwZXJmdXNpb24gaW5qdXJ5IHZpYSBISUYtMWFscGhhIGFjdGl2YXRpb248
L3RpdGxlPjxzZWNvbmRhcnktdGl0bGU+SiBBbSBTb2MgTmVwaHJvbDwvc2Vjb25kYXJ5LXRpdGxl
PjwvdGl0bGVzPjxwZXJpb2RpY2FsPjxmdWxsLXRpdGxlPkogQW0gU29jIE5lcGhyb2w8L2Z1bGwt
dGl0bGU+PC9wZXJpb2RpY2FsPjxwYWdlcz43MTMtMjA8L3BhZ2VzPjx2b2x1bWU+MjA8L3ZvbHVt
ZT48bnVtYmVyPjQ8L251bWJlcj48ZWRpdGlvbj4yMDA5LzAxLzE2PC9lZGl0aW9uPjxrZXl3b3Jk
cz48a2V5d29yZD5BbmVzdGhldGljcy9hZG1pbmlzdHJhdGlvbiAmYW1wOyBkb3NhZ2U8L2tleXdv
cmQ+PGtleXdvcmQ+QW5pbWFsczwva2V5d29yZD48a2V5d29yZD5CYXNpYyBIZWxpeC1Mb29wLUhl
bGl4IFRyYW5zY3JpcHRpb24gRmFjdG9ycy9kcnVnIGVmZmVjdHMvKmdlbmV0aWNzLypwaHlzaW9s
b2d5PC9rZXl3b3JkPjxrZXl3b3JkPkNhcnJpZXIgUHJvdGVpbnMvZ2VuZXRpY3M8L2tleXdvcmQ+
PGtleXdvcmQ+Q2VsbHMsIEN1bHR1cmVkPC9rZXl3b3JkPjxrZXl3b3JkPkVyeXRocm9wb2lldGlu
L2dlbmV0aWNzPC9rZXl3b3JkPjxrZXl3b3JkPkdlbmUgRXhwcmVzc2lvbiBSZWd1bGF0aW9uL2Ry
dWcgZWZmZWN0czwva2V5d29yZD48a2V5d29yZD5IdW1hbnM8L2tleXdvcmQ+PGtleXdvcmQ+SXNj
aGVtaWMgUHJlY29uZGl0aW9uaW5nLyptZXRob2RzPC9rZXl3b3JkPjxrZXl3b3JkPktpZG5leS9k
cnVnIGVmZmVjdHMvKnBoeXNpb2xvZ3kvcGh5c2lvcGF0aG9sb2d5PC9rZXl3b3JkPjxrZXl3b3Jk
Pk1pY2U8L2tleXdvcmQ+PGtleXdvcmQ+TWljZSwgSW5icmVkIEM1N0JMPC9rZXl3b3JkPjxrZXl3
b3JkPlBob3NwaG90cmFuc2ZlcmFzZXMgKEFsY29ob2wgR3JvdXAgQWNjZXB0b3IpL2dlbmV0aWNz
PC9rZXl3b3JkPjxrZXl3b3JkPlByb3RlaW4gQmlvc3ludGhlc2lzL2RydWcgZWZmZWN0czwva2V5
d29yZD48a2V5d29yZD5Qcm90ZWluIFN1YnVuaXRzL21ldGFib2xpc208L2tleXdvcmQ+PGtleXdv
cmQ+Uk5BLCBNZXNzZW5nZXIvZ2VuZXRpY3M8L2tleXdvcmQ+PGtleXdvcmQ+UmVwZXJmdXNpb24g
SW5qdXJ5L3BoeXNpb3BhdGhvbG9neS8qcHJldmVudGlvbiAmYW1wOyBjb250cm9sPC9rZXl3b3Jk
PjxrZXl3b3JkPlRPUiBTZXJpbmUtVGhyZW9uaW5lIEtpbmFzZXM8L2tleXdvcmQ+PGtleXdvcmQ+
VHJhbnNjcmlwdGlvbiwgR2VuZXRpYzwva2V5d29yZD48a2V5d29yZD5VYmlxdWl0aW4vbWV0YWJv
bGlzbTwva2V5d29yZD48a2V5d29yZD5WYXNjdWxhciBFbmRvdGhlbGlhbCBHcm93dGggRmFjdG9y
IEEvZ2VuZXRpY3M8L2tleXdvcmQ+PGtleXdvcmQ+WGVub24vYWRtaW5pc3RyYXRpb24gJmFtcDsg
ZG9zYWdlLyp0aGVyYXBldXRpYyB1c2U8L2tleXdvcmQ+PC9rZXl3b3Jkcz48ZGF0ZXM+PHllYXI+
MjAwOTwveWVhcj48cHViLWRhdGVzPjxkYXRlPkFwcjwvZGF0ZT48L3B1Yi1kYXRlcz48L2RhdGVz
Pjxpc2JuPjEwNDYtNjY3MyAoUHJpbnQpJiN4RDsxMDQ2LTY2NzM8L2lzYm4+PGFjY2Vzc2lvbi1u
dW0+MTkxNDQ3NTg8L2FjY2Vzc2lvbi1udW0+PHVybHM+PC91cmxzPjxjdXN0b20yPlBNQzI2NjM4
MjQ8L2N1c3RvbTI+PGVsZWN0cm9uaWMtcmVzb3VyY2UtbnVtPjEwLjE2ODEvYXNuLjIwMDgwNzA3
MTI8L2VsZWN0cm9uaWMtcmVzb3VyY2UtbnVtPjxyZW1vdGUtZGF0YWJhc2UtcHJvdmlkZXI+TkxN
PC9yZW1vdGUtZGF0YWJhc2UtcHJvdmlkZXI+PGxhbmd1YWdlPmVuZzwvbGFuZ3VhZ2U+PC9yZWNv
cmQ+PC9DaXRlPjxDaXRlPjxBdXRob3I+RGUgSGVydDwvQXV0aG9yPjxZZWFyPjIwMDU8L1llYXI+
PFJlY051bT4yMjg8L1JlY051bT48cmVjb3JkPjxyZWMtbnVtYmVyPjIyODwvcmVjLW51bWJlcj48
Zm9yZWlnbi1rZXlzPjxrZXkgYXBwPSJFTiIgZGItaWQ9IjJydmYwMHRkbHAyemRxZWQ5cGR4ZnI1
NnB0cHJwdzJ6emF0ciIgdGltZXN0YW1wPSIxNTk3MzAwNDAxIj4yMjg8L2tleT48L2ZvcmVpZ24t
a2V5cz48cmVmLXR5cGUgbmFtZT0iSm91cm5hbCBBcnRpY2xlIj4xNzwvcmVmLXR5cGU+PGNvbnRy
aWJ1dG9ycz48YXV0aG9ycz48YXV0aG9yPkRlIEhlcnQsIFMuIEcuPC9hdXRob3I+PGF1dGhvcj5U
dXJhbmksIEYuPC9hdXRob3I+PGF1dGhvcj5NYXRodXIsIFMuPC9hdXRob3I+PGF1dGhvcj5TdG93
ZSwgRC4gRi48L2F1dGhvcj48L2F1dGhvcnM+PC9jb250cmlidXRvcnM+PGF1dGgtYWRkcmVzcz5E
ZXBhcnRtZW50IG9mIEFuZXN0aGVzaW9sb2d5LCBVbml2ZXJzaXR5IEhvc3BpdGFsIEFudHdlcnAs
IFdpbHJpamtzdHJhYXQgMTAsIEItMjY1MCBFZGVnZW0sIEJlbGdpdW0uIHN0ZWZhbi5kZWhlcnRA
dWEuYWMuYmU8L2F1dGgtYWRkcmVzcz48dGl0bGVzPjx0aXRsZT5DYXJkaW9wcm90ZWN0aW9uIHdp
dGggdm9sYXRpbGUgYW5lc3RoZXRpY3M6IG1lY2hhbmlzbXMgYW5kIGNsaW5pY2FsIGltcGxpY2F0
aW9uczwvdGl0bGU+PHNlY29uZGFyeS10aXRsZT5BbmVzdGggQW5hbGc8L3NlY29uZGFyeS10aXRs
ZT48L3RpdGxlcz48cGVyaW9kaWNhbD48ZnVsbC10aXRsZT5BbmVzdGggQW5hbGc8L2Z1bGwtdGl0
bGU+PGFiYnItMT5BbmVzdGhlc2lhIGFuZCBhbmFsZ2VzaWE8L2FiYnItMT48L3BlcmlvZGljYWw+
PHBhZ2VzPjE1ODQtOTM8L3BhZ2VzPjx2b2x1bWU+MTAwPC92b2x1bWU+PG51bWJlcj42PC9udW1i
ZXI+PGVkaXRpb24+MjAwNS8wNS8yODwvZWRpdGlvbj48a2V5d29yZHM+PGtleXdvcmQ+QW5lc3Ro
ZXRpY3MsIEluaGFsYXRpb24vKnRoZXJhcGV1dGljIHVzZTwva2V5d29yZD48a2V5d29yZD5DbGlu
aWNhbCBUcmlhbHMgYXMgVG9waWM8L2tleXdvcmQ+PGtleXdvcmQ+SGVhcnQgRGlzZWFzZXMvKnBy
ZXZlbnRpb24gJmFtcDsgY29udHJvbDwva2V5d29yZD48a2V5d29yZD5IdW1hbnM8L2tleXdvcmQ+
PGtleXdvcmQ+KklzY2hlbWljIFByZWNvbmRpdGlvbmluZywgTXlvY2FyZGlhbDwva2V5d29yZD48
a2V5d29yZD5NeW9jYXJkaWFsIFJlcGVyZnVzaW9uIEluanVyeS9wcmV2ZW50aW9uICZhbXA7IGNv
bnRyb2w8L2tleXdvcmQ+PGtleXdvcmQ+UG9zdG9wZXJhdGl2ZSBDb21wbGljYXRpb25zL3ByZXZl
bnRpb24gJmFtcDsgY29udHJvbDwva2V5d29yZD48L2tleXdvcmRzPjxkYXRlcz48eWVhcj4yMDA1
PC95ZWFyPjxwdWItZGF0ZXM+PGRhdGU+SnVuPC9kYXRlPjwvcHViLWRhdGVzPjwvZGF0ZXM+PGlz
Ym4+MDAwMy0yOTk5IChQcmludCkmI3hEOzAwMDMtMjk5OTwvaXNibj48YWNjZXNzaW9uLW51bT4x
NTkyMDE3ODwvYWNjZXNzaW9uLW51bT48dXJscz48L3VybHM+PGVsZWN0cm9uaWMtcmVzb3VyY2Ut
bnVtPjEwLjEyMTMvMDEuQW5lLjAwMDAxNTM0ODMuNjExNzAuMGM8L2VsZWN0cm9uaWMtcmVzb3Vy
Y2UtbnVtPjxyZW1vdGUtZGF0YWJhc2UtcHJvdmlkZXI+TkxNPC9yZW1vdGUtZGF0YWJhc2UtcHJv
dmlkZXI+PGxhbmd1YWdlPmVuZzwvbGFuZ3VhZ2U+PC9yZWNvcmQ+PC9DaXRlPjxDaXRlPjxBdXRo
b3I+QmVjay1TY2hpbW1lcjwvQXV0aG9yPjxZZWFyPjIwMDg8L1llYXI+PFJlY051bT4yMTY8L1Jl
Y051bT48cmVjb3JkPjxyZWMtbnVtYmVyPjIxNjwvcmVjLW51bWJlcj48Zm9yZWlnbi1rZXlzPjxr
ZXkgYXBwPSJFTiIgZGItaWQ9IjJydmYwMHRkbHAyemRxZWQ5cGR4ZnI1NnB0cHJwdzJ6emF0ciIg
dGltZXN0YW1wPSIxNTk3Mjk0NTc2Ij4yMTY8L2tleT48L2ZvcmVpZ24ta2V5cz48cmVmLXR5cGUg
bmFtZT0iSm91cm5hbCBBcnRpY2xlIj4xNzwvcmVmLXR5cGU+PGNvbnRyaWJ1dG9ycz48YXV0aG9y
cz48YXV0aG9yPkJlY2stU2NoaW1tZXIsIEIuPC9hdXRob3I+PGF1dGhvcj5CcmVpdGVuc3RlaW4s
IFMuPC9hdXRob3I+PGF1dGhvcj5VcmVjaCwgUy48L2F1dGhvcj48YXV0aG9yPkRlIENvbm5vLCBF
LjwvYXV0aG9yPjxhdXRob3I+V2l0dGxpbmdlciwgTS48L2F1dGhvcj48YXV0aG9yPlB1aGFuLCBN
LjwvYXV0aG9yPjxhdXRob3I+Sm9jaHVtLCBXLjwvYXV0aG9yPjxhdXRob3I+U3BhaG4sIEQuIFIu
PC9hdXRob3I+PGF1dGhvcj5HcmFmLCBSLjwvYXV0aG9yPjxhdXRob3I+Q2xhdmllbiwgUC4gQS48
L2F1dGhvcj48L2F1dGhvcnM+PC9jb250cmlidXRvcnM+PGF1dGgtYWRkcmVzcz5Td2lzcyBIUEIg
KEhlcGF0by1QYW5jcmVhdGljby1CaWxpYXJ5KSBDZW50ZXIsIFVuaXZlcnNpdHkgb2YgWnVyaWNo
LCBadXJpY2gsIFN3aXR6ZXJsYW5kLjwvYXV0aC1hZGRyZXNzPjx0aXRsZXM+PHRpdGxlPkEgcmFu
ZG9taXplZCBjb250cm9sbGVkIHRyaWFsIG9uIHBoYXJtYWNvbG9naWNhbCBwcmVjb25kaXRpb25p
bmcgaW4gbGl2ZXIgc3VyZ2VyeSB1c2luZyBhIHZvbGF0aWxlIGFuZXN0aGV0aWM8L3RpdGxlPjxz
ZWNvbmRhcnktdGl0bGU+QW5uIFN1cmc8L3NlY29uZGFyeS10aXRsZT48L3RpdGxlcz48cGVyaW9k
aWNhbD48ZnVsbC10aXRsZT5Bbm4gU3VyZzwvZnVsbC10aXRsZT48YWJici0xPkFubmFscyBvZiBz
dXJnZXJ5PC9hYmJyLTE+PC9wZXJpb2RpY2FsPjxwYWdlcz45MDktMTg8L3BhZ2VzPjx2b2x1bWU+
MjQ4PC92b2x1bWU+PG51bWJlcj42PC9udW1iZXI+PGVkaXRpb24+MjAwOC8xMi8xOTwvZWRpdGlv
bj48a2V5d29yZHM+PGtleXdvcmQ+QWR1bHQ8L2tleXdvcmQ+PGtleXdvcmQ+QWdlZDwva2V5d29y
ZD48a2V5d29yZD5BbGFuaW5lIFRyYW5zYW1pbmFzZS9ibG9vZDwva2V5d29yZD48a2V5d29yZD5B
bmVzdGhldGljcywgSW5oYWxhdGlvbi8qcGhhcm1hY29sb2d5PC9rZXl3b3JkPjxrZXl3b3JkPkFz
cGFydGF0ZSBBbWlub3RyYW5zZmVyYXNlcy9ibG9vZDwva2V5d29yZD48a2V5d29yZD5Db2xvcmVj
dGFsIE5lb3BsYXNtcy9wYXRob2xvZ3k8L2tleXdvcmQ+PGtleXdvcmQ+Q29tb3JiaWRpdHk8L2tl
eXdvcmQ+PGtleXdvcmQ+RWNoaW5vY29jY29zaXMsIEhlcGF0aWMvZXBpZGVtaW9sb2d5L3N1cmdl
cnk8L2tleXdvcmQ+PGtleXdvcmQ+RmF0dHkgTGl2ZXIvZXBpZGVtaW9sb2d5PC9rZXl3b3JkPjxr
ZXl3b3JkPkZlbWFsZTwva2V5d29yZD48a2V5d29yZD5IZXBhdGVjdG9teS9tZXRob2RzPC9rZXl3
b3JkPjxrZXl3b3JkPkh1bWFuczwva2V5d29yZD48a2V5d29yZD5Jc2NoZW1pYyBQcmVjb25kaXRp
b25pbmcvKm1ldGhvZHM8L2tleXdvcmQ+PGtleXdvcmQ+TGVuZ3RoIG9mIFN0YXk8L2tleXdvcmQ+
PGtleXdvcmQ+TGl2ZXIvbWV0YWJvbGlzbTwva2V5d29yZD48a2V5d29yZD5MaXZlciBOZW9wbGFz
bXMvZXBpZGVtaW9sb2d5L3NlY29uZGFyeS9zdXJnZXJ5PC9rZXl3b3JkPjxrZXl3b3JkPk1hbGU8
L2tleXdvcmQ+PGtleXdvcmQ+TWV0aHlsIEV0aGVycy8qcGhhcm1hY29sb2d5PC9rZXl3b3JkPjxr
ZXl3b3JkPk1pZGRsZSBBZ2VkPC9rZXl3b3JkPjxrZXl3b3JkPk5pdHJpYyBPeGlkZSBTeW50aGFz
ZSBUeXBlIElJL21ldGFib2xpc208L2tleXdvcmQ+PGtleXdvcmQ+UmVwZXJmdXNpb24gSW5qdXJ5
L3ByZXZlbnRpb24gJmFtcDsgY29udHJvbDwva2V5d29yZD48a2V5d29yZD5TZXZvZmx1cmFuZTwv
a2V5d29yZD48L2tleXdvcmRzPjxkYXRlcz48eWVhcj4yMDA4PC95ZWFyPjxwdWItZGF0ZXM+PGRh
dGU+RGVjPC9kYXRlPjwvcHViLWRhdGVzPjwvZGF0ZXM+PGlzYm4+MDAwMy00OTMyPC9pc2JuPjxh
Y2Nlc3Npb24tbnVtPjE5MDkyMzM1PC9hY2Nlc3Npb24tbnVtPjx1cmxzPjwvdXJscz48ZWxlY3Ry
b25pYy1yZXNvdXJjZS1udW0+MTAuMTA5Ny9TTEEuMGIwMTNlMzE4MThmM2RkYTwvZWxlY3Ryb25p
Yy1yZXNvdXJjZS1udW0+PHJlbW90ZS1kYXRhYmFzZS1wcm92aWRlcj5OTE08L3JlbW90ZS1kYXRh
YmFzZS1wcm92aWRlcj48bGFuZ3VhZ2U+ZW5nPC9sYW5ndWFnZT48L3JlY29yZD48L0NpdGU+PENp
dGU+PEF1dGhvcj5LYXdhZ3VjaGk8L0F1dGhvcj48WWVhcj4yMDA1PC9ZZWFyPjxSZWNOdW0+MjE3
PC9SZWNOdW0+PHJlY29yZD48cmVjLW51bWJlcj4yMTc8L3JlYy1udW1iZXI+PGZvcmVpZ24ta2V5
cz48a2V5IGFwcD0iRU4iIGRiLWlkPSIycnZmMDB0ZGxwMnpkcWVkOXBkeGZyNTZwdHBycHcyenph
dHIiIHRpbWVzdGFtcD0iMTU5NzI5NDk4MiI+MjE3PC9rZXk+PC9mb3JlaWduLWtleXM+PHJlZi10
eXBlIG5hbWU9IkpvdXJuYWwgQXJ0aWNsZSI+MTc8L3JlZi10eXBlPjxjb250cmlidXRvcnM+PGF1
dGhvcnM+PGF1dGhvcj5LYXdhZ3VjaGksIE0uPC9hdXRob3I+PGF1dGhvcj5GdXJ1eWEsIEguPC9h
dXRob3I+PGF1dGhvcj5QYXRlbCwgUC4gTS48L2F1dGhvcj48L2F1dGhvcnM+PC9jb250cmlidXRv
cnM+PGF1dGgtYWRkcmVzcz5EZXBhcnRtZW50IG9mIEFuZXN0aGVzaW9sb2d5LCBOYXJhIE1lZGlj
YWwgVW5pdmVyc2l0eSwgODQwIFNoaWpvLWNobywgS2FzaGloYXJhIDYzNC04NTIyLCBKYXBhbi48
L2F1dGgtYWRkcmVzcz48dGl0bGVzPjx0aXRsZT5OZXVyb3Byb3RlY3RpdmUgZWZmZWN0cyBvZiBh
bmVzdGhldGljIGFnZW50czwvdGl0bGU+PHNlY29uZGFyeS10aXRsZT5KIEFuZXN0aDwvc2Vjb25k
YXJ5LXRpdGxlPjwvdGl0bGVzPjxwZXJpb2RpY2FsPjxmdWxsLXRpdGxlPkogQW5lc3RoPC9mdWxs
LXRpdGxlPjwvcGVyaW9kaWNhbD48cGFnZXM+MTUwLTY8L3BhZ2VzPjx2b2x1bWU+MTk8L3ZvbHVt
ZT48bnVtYmVyPjI8L251bWJlcj48ZWRpdGlvbj4yMDA1LzA1LzA2PC9lZGl0aW9uPjxrZXl3b3Jk
cz48a2V5d29yZD5BbmVzdGhldGljcy8qcGhhcm1hY29sb2d5PC9rZXl3b3JkPjxrZXl3b3JkPkFu
aW1hbHM8L2tleXdvcmQ+PGtleXdvcmQ+QXBvcHRvc2lzL2RydWcgZWZmZWN0czwva2V5d29yZD48
a2V5d29yZD5CYXJiaXR1cmF0ZXMvcGhhcm1hY29sb2d5PC9rZXl3b3JkPjxrZXl3b3JkPkJyYWlu
IElzY2hlbWlhL2RydWcgdGhlcmFweS9waHlzaW9wYXRob2xvZ3k8L2tleXdvcmQ+PGtleXdvcmQ+
SHVtYW5zPC9rZXl3b3JkPjxrZXl3b3JkPklzb2ZsdXJhbmUvcGhhcm1hY29sb2d5PC9rZXl3b3Jk
PjxrZXl3b3JkPk5ldXJvcHJvdGVjdGl2ZSBBZ2VudHMvKnBoYXJtYWNvbG9neTwva2V5d29yZD48
a2V5d29yZD5Qcm9wb2ZvbC9waGFybWFjb2xvZ3k8L2tleXdvcmQ+PC9rZXl3b3Jkcz48ZGF0ZXM+
PHllYXI+MjAwNTwveWVhcj48L2RhdGVzPjxpc2JuPjA5MTMtODY2OCAoUHJpbnQpJiN4RDswOTEz
LTg2Njg8L2lzYm4+PGFjY2Vzc2lvbi1udW0+MTU4NzUxMzM8L2FjY2Vzc2lvbi1udW0+PHVybHM+
PC91cmxzPjxlbGVjdHJvbmljLXJlc291cmNlLW51bT4xMC4xMDA3L3MwMDU0MC0wMDUtMDMwNS01
PC9lbGVjdHJvbmljLXJlc291cmNlLW51bT48cmVtb3RlLWRhdGFiYXNlLXByb3ZpZGVyPk5MTTwv
cmVtb3RlLWRhdGFiYXNlLXByb3ZpZGVyPjxsYW5ndWFnZT5lbmc8L2xhbmd1YWdlPjwvcmVjb3Jk
PjwvQ2l0ZT48Q2l0ZT48QXV0aG9yPldhbmc8L0F1dGhvcj48WWVhcj4yMDA2PC9ZZWFyPjxSZWNO
dW0+MjI5PC9SZWNOdW0+PHJlY29yZD48cmVjLW51bWJlcj4yMjk8L3JlYy1udW1iZXI+PGZvcmVp
Z24ta2V5cz48a2V5IGFwcD0iRU4iIGRiLWlkPSIycnZmMDB0ZGxwMnpkcWVkOXBkeGZyNTZwdHBy
cHcyenphdHIiIHRpbWVzdGFtcD0iMTU5NzMwMTE4MCI+MjI5PC9rZXk+PC9mb3JlaWduLWtleXM+
PHJlZi10eXBlIG5hbWU9IkpvdXJuYWwgQXJ0aWNsZSI+MTc8L3JlZi10eXBlPjxjb250cmlidXRv
cnM+PGF1dGhvcnM+PGF1dGhvcj5XYW5nLCBDLjwvYXV0aG9yPjxhdXRob3I+V2VpaHJhdWNoLCBE
LjwvYXV0aG9yPjxhdXRob3I+U2Nod2FiZSwgRC4gQS48L2F1dGhvcj48YXV0aG9yPkJpZW5lbmdy
YWViZXIsIE0uPC9hdXRob3I+PGF1dGhvcj5XYXJsdGllciwgRC4gQy48L2F1dGhvcj48YXV0aG9y
PktlcnN0ZW4sIEouIFIuPC9hdXRob3I+PGF1dGhvcj5QcmF0dCwgUC4gRi4sIEpyLjwvYXV0aG9y
PjxhdXRob3I+UGFnZWwsIFAuIFMuPC9hdXRob3I+PC9hdXRob3JzPjwvY29udHJpYnV0b3JzPjxh
dXRoLWFkZHJlc3M+RGVwYXJ0bWVudCBvZiBBbmVzdGhlc2lvbG9neSwgTWVkaWNhbCBDb2xsZWdl
IG9mIFdpc2NvbnNpbiBhbmQgQ2xlbWVudCBKLiBaYWJsb2NraSBWZXRlcmFucyBBZmZhaXJzIE1l
ZGljYWwgQ2VudGVyLCBNRUItTTQyODAsIDg3MDEgV2F0ZXJ0b3duIFBsYW5rIFJvYWQsIE1pbHdh
dWtlZSwgV2lzY29uc2luIDUzMjI2LCBVU0EuPC9hdXRoLWFkZHJlc3M+PHRpdGxlcz48dGl0bGU+
RXh0cmFjZWxsdWxhciBzaWduYWwtcmVndWxhdGVkIGtpbmFzZXMgdHJpZ2dlciBpc29mbHVyYW5l
IHByZWNvbmRpdGlvbmluZyBjb25jb21pdGFudCB3aXRoIHVwcmVndWxhdGlvbiBvZiBoeXBveGlh
LWluZHVjaWJsZSBmYWN0b3ItMWFscGhhIGFuZCB2YXNjdWxhciBlbmRvdGhlbGlhbCBncm93dGgg
ZmFjdG9yIGV4cHJlc3Npb24gaW4gcmF0czwvdGl0bGU+PHNlY29uZGFyeS10aXRsZT5BbmVzdGgg
QW5hbGc8L3NlY29uZGFyeS10aXRsZT48L3RpdGxlcz48cGVyaW9kaWNhbD48ZnVsbC10aXRsZT5B
bmVzdGggQW5hbGc8L2Z1bGwtdGl0bGU+PGFiYnItMT5BbmVzdGhlc2lhIGFuZCBhbmFsZ2VzaWE8
L2FiYnItMT48L3BlcmlvZGljYWw+PHBhZ2VzPjI4MS04LCB0YWJsZSBvZiBjb250ZW50czwvcGFn
ZXM+PHZvbHVtZT4xMDM8L3ZvbHVtZT48bnVtYmVyPjI8L251bWJlcj48ZWRpdGlvbj4yMDA2LzA3
LzI1PC9lZGl0aW9uPjxrZXl3b3Jkcz48a2V5d29yZD5BbmVzdGhldGljcywgSW5oYWxhdGlvbi8q
cGhhcm1hY29sb2d5PC9rZXl3b3JkPjxrZXl3b3JkPkFuaW1hbHM8L2tleXdvcmQ+PGtleXdvcmQ+
RXh0cmFjZWxsdWxhciBTaWduYWwtUmVndWxhdGVkIE1BUCBLaW5hc2VzLypwaHlzaW9sb2d5PC9r
ZXl3b3JkPjxrZXl3b3JkPipHZW5lIEV4cHJlc3Npb24gUmVndWxhdGlvbjwva2V5d29yZD48a2V5
d29yZD5IeXBveGlhLUluZHVjaWJsZSBGYWN0b3IgMSwgYWxwaGEgU3VidW5pdC8qZ2VuZXRpY3Mv
cGh5c2lvbG9neTwva2V5d29yZD48a2V5d29yZD4qSXNjaGVtaWMgUHJlY29uZGl0aW9uaW5nLCBN
eW9jYXJkaWFsPC9rZXl3b3JkPjxrZXl3b3JkPklzb2ZsdXJhbmUvKnBoYXJtYWNvbG9neTwva2V5
d29yZD48a2V5d29yZD5NYWxlPC9rZXl3b3JkPjxrZXl3b3JkPlBob3NwaG9yeWxhdGlvbjwva2V5
d29yZD48a2V5d29yZD5SYXRzPC9rZXl3b3JkPjxrZXl3b3JkPlJhdHMsIFdpc3Rhcjwva2V5d29y
ZD48a2V5d29yZD5VcC1SZWd1bGF0aW9uPC9rZXl3b3JkPjxrZXl3b3JkPlZhc2N1bGFyIEVuZG90
aGVsaWFsIEdyb3d0aCBGYWN0b3IgQS8qZ2VuZXRpY3MvcGh5c2lvbG9neTwva2V5d29yZD48L2tl
eXdvcmRzPjxkYXRlcz48eWVhcj4yMDA2PC95ZWFyPjxwdWItZGF0ZXM+PGRhdGU+QXVnPC9kYXRl
PjwvcHViLWRhdGVzPjwvZGF0ZXM+PGlzYm4+MDAwMy0yOTk5PC9pc2JuPjxhY2Nlc3Npb24tbnVt
PjE2ODYxNDAzPC9hY2Nlc3Npb24tbnVtPjx1cmxzPjwvdXJscz48ZWxlY3Ryb25pYy1yZXNvdXJj
ZS1udW0+MTAuMTIxMy8wMS5hbmUuMDAwMDIyNjA5NC45NDg3Ny45ODwvZWxlY3Ryb25pYy1yZXNv
dXJjZS1udW0+PHJlbW90ZS1kYXRhYmFzZS1wcm92aWRlcj5OTE08L3JlbW90ZS1kYXRhYmFzZS1w
cm92aWRlcj48bGFuZ3VhZ2U+ZW5nPC9sYW5ndWFnZT48L3JlY29yZD48L0NpdGU+PENpdGU+PEF1
dGhvcj5Cb25lbGxvPC9BdXRob3I+PFllYXI+MjAwNzwvWWVhcj48UmVjTnVtPjIxODwvUmVjTnVt
PjxyZWNvcmQ+PHJlYy1udW1iZXI+MjE4PC9yZWMtbnVtYmVyPjxmb3JlaWduLWtleXM+PGtleSBh
cHA9IkVOIiBkYi1pZD0iMnJ2ZjAwdGRscDJ6ZHFlZDlwZHhmcjU2cHRwcnB3Mnp6YXRyIiB0aW1l
c3RhbXA9IjE1OTcyOTUyNTciPjIxODwva2V5PjwvZm9yZWlnbi1rZXlzPjxyZWYtdHlwZSBuYW1l
PSJKb3VybmFsIEFydGljbGUiPjE3PC9yZWYtdHlwZT48Y29udHJpYnV0b3JzPjxhdXRob3JzPjxh
dXRob3I+Qm9uZWxsbywgUy48L2F1dGhvcj48YXV0aG9yPlrDpGhyaW5nZXIsIEMuPC9hdXRob3I+
PGF1dGhvcj5CZWxBaWJhLCBSLiBTLjwvYXV0aG9yPjxhdXRob3I+RGpvcmRqZXZpYywgVC48L2F1
dGhvcj48YXV0aG9yPkhlc3MsIEouPC9hdXRob3I+PGF1dGhvcj5NaWNoaWVscywgQy48L2F1dGhv
cj48YXV0aG9yPktpZXR6bWFubiwgVC48L2F1dGhvcj48YXV0aG9yPkfDtnJsYWNoLCBBLjwvYXV0
aG9yPjwvYXV0aG9ycz48L2NvbnRyaWJ1dG9ycz48YXV0aC1hZGRyZXNzPkV4cGVyaW1lbnRhbCBQ
ZWRpYXRyaWMgQ2FyZGlvbG9neSwgRGVwYXJ0bWVudCBvZiBQZWRpYXRyaWMgQ2FyZGlvbG9neSBh
bmQgQ29uZ2VuaXRhbCBIZWFydCBEaXNlYXNlLCBHZXJtYW4gSGVhcnQgQ2VudGVyIE11bmljaCBh
dCB0aGUgVFUgTXVuaWNoLCBMYXphcmV0dHN0ci4gMzYsIEQtODA2MzYgTXVuaWNoLCBHZXJtYW55
LjwvYXV0aC1hZGRyZXNzPjx0aXRsZXM+PHRpdGxlPlJlYWN0aXZlIG94eWdlbiBzcGVjaWVzIGFj
dGl2YXRlIHRoZSBISUYtMWFscGhhIHByb21vdGVyIHZpYSBhIGZ1bmN0aW9uYWwgTkZrYXBwYUIg
c2l0ZTwvdGl0bGU+PHNlY29uZGFyeS10aXRsZT5BcnRlcmlvc2NsZXIgVGhyb21iIFZhc2MgQmlv
bDwvc2Vjb25kYXJ5LXRpdGxlPjwvdGl0bGVzPjxwZXJpb2RpY2FsPjxmdWxsLXRpdGxlPkFydGVy
aW9zY2xlciBUaHJvbWIgVmFzYyBCaW9sPC9mdWxsLXRpdGxlPjwvcGVyaW9kaWNhbD48cGFnZXM+
NzU1LTYxPC9wYWdlcz48dm9sdW1lPjI3PC92b2x1bWU+PG51bWJlcj40PC9udW1iZXI+PGVkaXRp
b24+MjAwNy8wMi8wMzwvZWRpdGlvbj48a2V5d29yZHM+PGtleXdvcmQ+QmluZGluZyBTaXRlczwv
a2V5d29yZD48a2V5d29yZD5DZWxscywgQ3VsdHVyZWQ8L2tleXdvcmQ+PGtleXdvcmQ+R2VuZSBF
eHByZXNzaW9uIFJlZ3VsYXRpb248L2tleXdvcmQ+PGtleXdvcmQ+SHVtYW5zPC9rZXl3b3JkPjxr
ZXl3b3JkPkh5ZHJvZ2VuIFBlcm94aWRlL3BoYXJtYWNvbG9neTwva2V5d29yZD48a2V5d29yZD5I
eXBveGlhLUluZHVjaWJsZSBGYWN0b3IgMSwgYWxwaGEgU3VidW5pdC8qZ2VuZXRpY3MvbWV0YWJv
bGlzbTwva2V5d29yZD48a2V5d29yZD5NeW9jeXRlcywgU21vb3RoIE11c2NsZS9tZXRhYm9saXNt
PC9rZXl3b3JkPjxrZXl3b3JkPk5GLWthcHBhIEIvKm1ldGFib2xpc20vcGh5c2lvbG9neTwva2V5
d29yZD48a2V5d29yZD5QbGFzbWlub2dlbiBBY3RpdmF0b3IgSW5oaWJpdG9yIDEvZ2VuZXRpY3M8
L2tleXdvcmQ+PGtleXdvcmQ+UHJvbW90ZXIgUmVnaW9ucywgR2VuZXRpYy8qcGh5c2lvbG9neTwv
a2V5d29yZD48a2V5d29yZD5QdWxtb25hcnkgQXJ0ZXJ5L2N5dG9sb2d5PC9rZXl3b3JkPjxrZXl3
b3JkPlJOQSwgTWVzc2VuZ2VyL21ldGFib2xpc208L2tleXdvcmQ+PGtleXdvcmQ+UmVhY3RpdmUg
T3h5Z2VuIFNwZWNpZXMvKm1ldGFib2xpc208L2tleXdvcmQ+PGtleXdvcmQ+VGhyb21iaW4vcGhh
cm1hY29sb2d5PC9rZXl3b3JkPjxrZXl3b3JkPlRyYW5zY3JpcHRpb24sIEdlbmV0aWMvcGh5c2lv
bG9neTwva2V5d29yZD48L2tleXdvcmRzPjxkYXRlcz48eWVhcj4yMDA3PC95ZWFyPjxwdWItZGF0
ZXM+PGRhdGU+QXByPC9kYXRlPjwvcHViLWRhdGVzPjwvZGF0ZXM+PGlzYm4+MTA3OS01NjQyPC9p
c2JuPjxhY2Nlc3Npb24tbnVtPjE3MjcyNzQ0PC9hY2Nlc3Npb24tbnVtPjx1cmxzPjwvdXJscz48
ZWxlY3Ryb25pYy1yZXNvdXJjZS1udW0+MTAuMTE2MS8wMS5BVFYuMDAwMDI1ODk3OS45MjgyOC5i
YzwvZWxlY3Ryb25pYy1yZXNvdXJjZS1udW0+PHJlbW90ZS1kYXRhYmFzZS1wcm92aWRlcj5OTE08
L3JlbW90ZS1kYXRhYmFzZS1wcm92aWRlcj48bGFuZ3VhZ2U+ZW5nPC9sYW5ndWFnZT48L3JlY29y
ZD48L0NpdGU+PENpdGU+PEF1dGhvcj5Nw7xsbGVuaGVpbTwvQXV0aG9yPjxZZWFyPjIwMDI8L1ll
YXI+PFJlY051bT4yMTk8L1JlY051bT48cmVjb3JkPjxyZWMtbnVtYmVyPjIxOTwvcmVjLW51bWJl
cj48Zm9yZWlnbi1rZXlzPjxrZXkgYXBwPSJFTiIgZGItaWQ9IjJydmYwMHRkbHAyemRxZWQ5cGR4
ZnI1NnB0cHJwdzJ6emF0ciIgdGltZXN0YW1wPSIxNTk3Mjk1NDE1Ij4yMTk8L2tleT48L2ZvcmVp
Z24ta2V5cz48cmVmLXR5cGUgbmFtZT0iSm91cm5hbCBBcnRpY2xlIj4xNzwvcmVmLXR5cGU+PGNv
bnRyaWJ1dG9ycz48YXV0aG9ycz48YXV0aG9yPk3DvGxsZW5oZWltLCBKLjwvYXV0aG9yPjxhdXRo
b3I+RWJlbCwgRC48L2F1dGhvcj48YXV0aG9yPkZyw6Rzc2RvcmYsIEouPC9hdXRob3I+PGF1dGhv
cj5QcmVja2VsLCBCLjwvYXV0aG9yPjxhdXRob3I+VGjDpG1lciwgVi48L2F1dGhvcj48YXV0aG9y
PlNjaGxhY2ssIFcuPC9hdXRob3I+PC9hdXRob3JzPjwvY29udHJpYnV0b3JzPjxhdXRoLWFkZHJl
c3M+S2xpbmlrIGbDvHIgQW5hZXN0aGVzaW9sb2dpZSBhbmQgSW5zdGl0dXQgZsO8ciBIZXJ6LSB1
bmQgS3JlaXNsYXVmcGh5c2lvbG9naWUsIEhlaW5yaWNoIEhlaW5lIFVuaXZlcnNpdMOkdCBEw7xz
c2VsZG9yZiwgRMO8c3NlbGRvcmYsIEdlcm1hbnkuPC9hdXRoLWFkZHJlc3M+PHRpdGxlcz48dGl0
bGU+SXNvZmx1cmFuZSBwcmVjb25kaXRpb25zIG15b2NhcmRpdW0gYWdhaW5zdCBpbmZhcmN0aW9u
IHZpYSByZWxlYXNlIG9mIGZyZWUgcmFkaWNhbHM8L3RpdGxlPjxzZWNvbmRhcnktdGl0bGU+QW5l
c3RoZXNpb2xvZ3k8L3NlY29uZGFyeS10aXRsZT48L3RpdGxlcz48cGVyaW9kaWNhbD48ZnVsbC10
aXRsZT5BbmVzdGhlc2lvbG9neTwvZnVsbC10aXRsZT48YWJici0xPkFuZXN0aGVzaW9sb2d5PC9h
YmJyLTE+PC9wZXJpb2RpY2FsPjxwYWdlcz45MzQtNDA8L3BhZ2VzPjx2b2x1bWU+OTY8L3ZvbHVt
ZT48bnVtYmVyPjQ8L251bWJlcj48ZWRpdGlvbj4yMDAyLzA0LzIwPC9lZGl0aW9uPjxrZXl3b3Jk
cz48a2V5d29yZD5BbmVzdGhldGljcywgSW5oYWxhdGlvbi8qcGhhcm1hY29sb2d5PC9rZXl3b3Jk
PjxrZXl3b3JkPkFuaW1hbHM8L2tleXdvcmQ+PGtleXdvcmQ+RnJlZSBSYWRpY2Fsczwva2V5d29y
ZD48a2V5d29yZD5HbHljaW5lLyphbmFsb2dzICZhbXA7IGRlcml2YXRpdmVzL3BoYXJtYWNvbG9n
eTwva2V5d29yZD48a2V5d29yZD5IZW1vZHluYW1pY3MvZHJ1ZyBlZmZlY3RzPC9rZXl3b3JkPjxr
ZXl3b3JkPipJc2NoZW1pYyBQcmVjb25kaXRpb25pbmcsIE15b2NhcmRpYWw8L2tleXdvcmQ+PGtl
eXdvcmQ+SXNvZmx1cmFuZS8qcGhhcm1hY29sb2d5PC9rZXl3b3JkPjxrZXl3b3JkPk1ldGFsbG9w
b3JwaHlyaW5zL3BoYXJtYWNvbG9neTwva2V5d29yZD48a2V5d29yZD5NeW9jYXJkaWFsIEluZmFy
Y3Rpb24vKnByZXZlbnRpb24gJmFtcDsgY29udHJvbDwva2V5d29yZD48a2V5d29yZD5SYWJiaXRz
PC9rZXl3b3JkPjxrZXl3b3JkPlN1bGZoeWRyeWwgQ29tcG91bmRzL3BoYXJtYWNvbG9neTwva2V5
d29yZD48L2tleXdvcmRzPjxkYXRlcz48eWVhcj4yMDAyPC95ZWFyPjxwdWItZGF0ZXM+PGRhdGU+
QXByPC9kYXRlPjwvcHViLWRhdGVzPjwvZGF0ZXM+PGlzYm4+MDAwMy0zMDIyIChQcmludCkmI3hE
OzAwMDMtMzAyMjwvaXNibj48YWNjZXNzaW9uLW51bT4xMTk2NDYwMjwvYWNjZXNzaW9uLW51bT48
dXJscz48L3VybHM+PGVsZWN0cm9uaWMtcmVzb3VyY2UtbnVtPjEwLjEwOTcvMDAwMDA1NDItMjAw
MjA0MDAwLTAwMDIyPC9lbGVjdHJvbmljLXJlc291cmNlLW51bT48cmVtb3RlLWRhdGFiYXNlLXBy
b3ZpZGVyPk5MTTwvcmVtb3RlLWRhdGFiYXNlLXByb3ZpZGVyPjxsYW5ndWFnZT5lbmc8L2xhbmd1
YWdlPjwvcmVjb3JkPjwvQ2l0ZT48Q2l0ZT48QXV0aG9yPkhhbm91ejwvQXV0aG9yPjxZZWFyPjIw
MDc8L1llYXI+PFJlY051bT4yMjA8L1JlY051bT48cmVjb3JkPjxyZWMtbnVtYmVyPjIyMDwvcmVj
LW51bWJlcj48Zm9yZWlnbi1rZXlzPjxrZXkgYXBwPSJFTiIgZGItaWQ9IjJydmYwMHRkbHAyemRx
ZWQ5cGR4ZnI1NnB0cHJwdzJ6emF0ciIgdGltZXN0YW1wPSIxNTk3Mjk1Njk4Ij4yMjA8L2tleT48
L2ZvcmVpZ24ta2V5cz48cmVmLXR5cGUgbmFtZT0iSm91cm5hbCBBcnRpY2xlIj4xNzwvcmVmLXR5
cGU+PGNvbnRyaWJ1dG9ycz48YXV0aG9ycz48YXV0aG9yPkhhbm91eiwgSi4gTC48L2F1dGhvcj48
YXV0aG9yPlpodSwgTC48L2F1dGhvcj48YXV0aG9yPkxlbW9pbmUsIFMuPC9hdXRob3I+PGF1dGhv
cj5EdXJhbmQsIEMuPC9hdXRob3I+PGF1dGhvcj5MZXBhZ2UsIE8uPC9hdXRob3I+PGF1dGhvcj5N
YXNzZXR0aSwgTS48L2F1dGhvcj48YXV0aG9yPktoYXlhdCwgQS48L2F1dGhvcj48YXV0aG9yPlBs
YXVkLCBCLjwvYXV0aG9yPjxhdXRob3I+R8OpcmFyZCwgSi4gTC48L2F1dGhvcj48L2F1dGhvcnM+
PC9jb250cmlidXRvcnM+PGF1dGgtYWRkcmVzcz5EZXBhcnRtZW50IG9mIEFuZXN0aGVzaW9sb2d5
LCBDSFUgQ2FlbiwgRnJhbmNlLiBoYW5vdXotamxAY2h1LWNhZW4uZnI8L2F1dGgtYWRkcmVzcz48
dGl0bGVzPjx0aXRsZT5SZWFjdGl2ZSBveHlnZW4gc3BlY2llcyBtZWRpYXRlIHNldm9mbHVyYW5l
LSBhbmQgZGVzZmx1cmFuZS1pbmR1Y2VkIHByZWNvbmRpdGlvbmluZyBpbiBpc29sYXRlZCBodW1h
biByaWdodCBhdHJpYSBpbiB2aXRybzwvdGl0bGU+PHNlY29uZGFyeS10aXRsZT5BbmVzdGggQW5h
bGc8L3NlY29uZGFyeS10aXRsZT48L3RpdGxlcz48cGVyaW9kaWNhbD48ZnVsbC10aXRsZT5BbmVz
dGggQW5hbGc8L2Z1bGwtdGl0bGU+PGFiYnItMT5BbmVzdGhlc2lhIGFuZCBhbmFsZ2VzaWE8L2Fi
YnItMT48L3BlcmlvZGljYWw+PHBhZ2VzPjE1MzQtOSwgdGFibGUgb2YgY29udGVudHM8L3BhZ2Vz
Pjx2b2x1bWU+MTA1PC92b2x1bWU+PG51bWJlcj42PC9udW1iZXI+PGVkaXRpb24+MjAwNy8xMS8y
OTwvZWRpdGlvbj48a2V5d29yZHM+PGtleXdvcmQ+QWR1bHQ8L2tleXdvcmQ+PGtleXdvcmQ+QWdl
ZDwva2V5d29yZD48a2V5d29yZD5BdHJpYWwgQXBwZW5kYWdlL2RydWcgZWZmZWN0cy9waHlzaW9s
b2d5PC9rZXl3b3JkPjxrZXl3b3JkPkF0cmlhbCBGdW5jdGlvbiwgUmlnaHQvZHJ1ZyBlZmZlY3Rz
LypwaHlzaW9sb2d5PC9rZXl3b3JkPjxrZXl3b3JkPkRlc2ZsdXJhbmU8L2tleXdvcmQ+PGtleXdv
cmQ+SHVtYW5zPC9rZXl3b3JkPjxrZXl3b3JkPkluIFZpdHJvIFRlY2huaXF1ZXM8L2tleXdvcmQ+
PGtleXdvcmQ+SXNjaGVtaWMgUHJlY29uZGl0aW9uaW5nLCBNeW9jYXJkaWFsLyptZXRob2RzPC9r
ZXl3b3JkPjxrZXl3b3JkPklzb2ZsdXJhbmUvKmFuYWxvZ3MgJmFtcDsgZGVyaXZhdGl2ZXMvcGhh
cm1hY29sb2d5PC9rZXl3b3JkPjxrZXl3b3JkPk1ldGh5bCBFdGhlcnMvKnBoYXJtYWNvbG9neTwv
a2V5d29yZD48a2V5d29yZD5NaWRkbGUgQWdlZDwva2V5d29yZD48a2V5d29yZD5SZWFjdGl2ZSBP
eHlnZW4gU3BlY2llcy8qbWV0YWJvbGlzbTwva2V5d29yZD48a2V5d29yZD5TZXZvZmx1cmFuZTwv
a2V5d29yZD48L2tleXdvcmRzPjxkYXRlcz48eWVhcj4yMDA3PC95ZWFyPjxwdWItZGF0ZXM+PGRh
dGU+RGVjPC9kYXRlPjwvcHViLWRhdGVzPjwvZGF0ZXM+PGlzYm4+MDAwMy0yOTk5PC9pc2JuPjxh
Y2Nlc3Npb24tbnVtPjE4MDQyODQ0PC9hY2Nlc3Npb24tbnVtPjx1cmxzPjwvdXJscz48ZWxlY3Ry
b25pYy1yZXNvdXJjZS1udW0+MTAuMTIxMy8wMS5hbmUuMDAwMDI4NjE3MC4yMjMwNy4xYTwvZWxl
Y3Ryb25pYy1yZXNvdXJjZS1udW0+PHJlbW90ZS1kYXRhYmFzZS1wcm92aWRlcj5OTE08L3JlbW90
ZS1kYXRhYmFzZS1wcm92aWRlcj48bGFuZ3VhZ2U+ZW5nPC9sYW5ndWFnZT48L3JlY29yZD48L0Np
dGU+PC9FbmROb3RlPn==
</w:fldData>
          </w:fldChar>
        </w:r>
        <w:r w:rsidR="0087670A" w:rsidRPr="00177558">
          <w:rPr>
            <w:color w:val="000000" w:themeColor="text1"/>
            <w:szCs w:val="20"/>
          </w:rPr>
          <w:instrText xml:space="preserve"> ADDIN EN.CITE.DATA </w:instrText>
        </w:r>
        <w:r w:rsidR="0087670A" w:rsidRPr="00177558">
          <w:rPr>
            <w:color w:val="000000" w:themeColor="text1"/>
            <w:szCs w:val="20"/>
          </w:rPr>
        </w:r>
        <w:r w:rsidR="0087670A" w:rsidRPr="00177558">
          <w:rPr>
            <w:color w:val="000000" w:themeColor="text1"/>
            <w:szCs w:val="20"/>
          </w:rPr>
          <w:fldChar w:fldCharType="end"/>
        </w:r>
        <w:r w:rsidR="0087670A" w:rsidRPr="00177558">
          <w:rPr>
            <w:color w:val="000000" w:themeColor="text1"/>
            <w:szCs w:val="20"/>
          </w:rPr>
        </w:r>
        <w:r w:rsidR="0087670A" w:rsidRPr="00177558">
          <w:rPr>
            <w:color w:val="000000" w:themeColor="text1"/>
            <w:szCs w:val="20"/>
          </w:rPr>
          <w:fldChar w:fldCharType="separate"/>
        </w:r>
        <w:r w:rsidR="0087670A" w:rsidRPr="00177558">
          <w:rPr>
            <w:color w:val="000000" w:themeColor="text1"/>
            <w:szCs w:val="20"/>
            <w:vertAlign w:val="superscript"/>
          </w:rPr>
          <w:t>18-25</w:t>
        </w:r>
        <w:r w:rsidR="0087670A" w:rsidRPr="00177558">
          <w:rPr>
            <w:color w:val="000000" w:themeColor="text1"/>
            <w:szCs w:val="20"/>
          </w:rPr>
          <w:fldChar w:fldCharType="end"/>
        </w:r>
      </w:hyperlink>
      <w:r w:rsidR="00AF1683" w:rsidRPr="00177558">
        <w:rPr>
          <w:color w:val="000000" w:themeColor="text1"/>
          <w:szCs w:val="20"/>
        </w:rPr>
        <w:t xml:space="preserve"> </w:t>
      </w:r>
      <w:r w:rsidR="00367F82" w:rsidRPr="00177558">
        <w:rPr>
          <w:color w:val="000000" w:themeColor="text1"/>
          <w:szCs w:val="20"/>
        </w:rPr>
        <w:t xml:space="preserve">and high level HIFs are associated with poor </w:t>
      </w:r>
      <w:r w:rsidR="00DC59E6" w:rsidRPr="00177558">
        <w:rPr>
          <w:color w:val="000000" w:themeColor="text1"/>
          <w:szCs w:val="20"/>
        </w:rPr>
        <w:t>cancer outcomes</w:t>
      </w:r>
      <w:r w:rsidR="00367F82" w:rsidRPr="00177558">
        <w:rPr>
          <w:color w:val="000000" w:themeColor="text1"/>
          <w:szCs w:val="20"/>
        </w:rPr>
        <w:t>.</w:t>
      </w:r>
      <w:hyperlink w:anchor="_ENREF_6_26" w:tooltip="Ren, 2013 #221" w:history="1">
        <w:r w:rsidR="0087670A" w:rsidRPr="00177558">
          <w:rPr>
            <w:color w:val="000000" w:themeColor="text1"/>
            <w:szCs w:val="20"/>
          </w:rPr>
          <w:fldChar w:fldCharType="begin"/>
        </w:r>
        <w:r w:rsidR="0087670A" w:rsidRPr="00177558">
          <w:rPr>
            <w:color w:val="000000" w:themeColor="text1"/>
            <w:szCs w:val="20"/>
          </w:rPr>
          <w:instrText xml:space="preserve"> ADDIN EN.CITE &lt;EndNote&gt;&lt;Cite&gt;&lt;Author&gt;Ren&lt;/Author&gt;&lt;Year&gt;2013&lt;/Year&gt;&lt;RecNum&gt;221&lt;/RecNum&gt;&lt;DisplayText&gt;&lt;style face="superscript"&gt;26&lt;/style&gt;&lt;/DisplayText&gt;&lt;record&gt;&lt;rec-number&gt;221&lt;/rec-number&gt;&lt;foreign-keys&gt;&lt;key app="EN" db-id="2rvf00tdlp2zdqed9pdxfr56ptprpw2zzatr" timestamp="1597295920"&gt;221&lt;/key&gt;&lt;/foreign-keys&gt;&lt;ref-type name="Journal Article"&gt;17&lt;/ref-type&gt;&lt;contributors&gt;&lt;authors&gt;&lt;author&gt;Ren, W.&lt;/author&gt;&lt;author&gt;Mi, D.&lt;/author&gt;&lt;author&gt;Yang, K.&lt;/author&gt;&lt;author&gt;Cao, N.&lt;/author&gt;&lt;author&gt;Tian, J.&lt;/author&gt;&lt;author&gt;Li, Z.&lt;/author&gt;&lt;author&gt;Ma, B.&lt;/author&gt;&lt;/authors&gt;&lt;/contributors&gt;&lt;auth-address&gt;Evidence-Based Medicine Center of Lanzhou University, Gansu, CHINA; renweiwei312@163.com.&lt;/auth-address&gt;&lt;titles&gt;&lt;title&gt;The expression of hypoxia-inducible factor-1α and its clinical significance in lung cancer: a systematic review and meta-analysis&lt;/title&gt;&lt;secondary-title&gt;Swiss Med Wkly&lt;/secondary-title&gt;&lt;/titles&gt;&lt;periodical&gt;&lt;full-title&gt;Swiss Med Wkly&lt;/full-title&gt;&lt;/periodical&gt;&lt;pages&gt;w13855&lt;/pages&gt;&lt;volume&gt;143&lt;/volume&gt;&lt;edition&gt;2013/09/11&lt;/edition&gt;&lt;keywords&gt;&lt;keyword&gt;Adenocarcinoma/*metabolism/mortality/pathology&lt;/keyword&gt;&lt;keyword&gt;Carcinoma, Non-Small-Cell Lung/metabolism/mortality/pathology&lt;/keyword&gt;&lt;keyword&gt;Carcinoma, Squamous Cell/*metabolism/mortality/pathology&lt;/keyword&gt;&lt;keyword&gt;Humans&lt;/keyword&gt;&lt;keyword&gt;Hypoxia-Inducible Factor 1, alpha Subunit/*metabolism&lt;/keyword&gt;&lt;keyword&gt;Lung Neoplasms/*metabolism/mortality/pathology&lt;/keyword&gt;&lt;keyword&gt;Lymphatic Metastasis&lt;/keyword&gt;&lt;keyword&gt;Odds Ratio&lt;/keyword&gt;&lt;keyword&gt;Prognosis&lt;/keyword&gt;&lt;keyword&gt;Small Cell Lung Carcinoma/*metabolism/mortality/pathology&lt;/keyword&gt;&lt;keyword&gt;Survival Rate&lt;/keyword&gt;&lt;keyword&gt;Vascular Endothelial Growth Factor A/metabolism&lt;/keyword&gt;&lt;/keywords&gt;&lt;dates&gt;&lt;year&gt;2013&lt;/year&gt;&lt;/dates&gt;&lt;isbn&gt;0036-7672&lt;/isbn&gt;&lt;accession-num&gt;24018850&lt;/accession-num&gt;&lt;urls&gt;&lt;/urls&gt;&lt;electronic-resource-num&gt;10.4414/smw.2013.13855&lt;/electronic-resource-num&gt;&lt;remote-database-provider&gt;NLM&lt;/remote-database-provider&gt;&lt;language&gt;eng&lt;/language&gt;&lt;/record&gt;&lt;/Cite&gt;&lt;/EndNote&gt;</w:instrText>
        </w:r>
        <w:r w:rsidR="0087670A" w:rsidRPr="00177558">
          <w:rPr>
            <w:color w:val="000000" w:themeColor="text1"/>
            <w:szCs w:val="20"/>
          </w:rPr>
          <w:fldChar w:fldCharType="separate"/>
        </w:r>
        <w:r w:rsidR="0087670A" w:rsidRPr="00177558">
          <w:rPr>
            <w:color w:val="000000" w:themeColor="text1"/>
            <w:szCs w:val="20"/>
            <w:vertAlign w:val="superscript"/>
          </w:rPr>
          <w:t>26</w:t>
        </w:r>
        <w:r w:rsidR="0087670A" w:rsidRPr="00177558">
          <w:rPr>
            <w:color w:val="000000" w:themeColor="text1"/>
            <w:szCs w:val="20"/>
          </w:rPr>
          <w:fldChar w:fldCharType="end"/>
        </w:r>
      </w:hyperlink>
      <w:r w:rsidR="00367F82" w:rsidRPr="00177558">
        <w:rPr>
          <w:color w:val="000000" w:themeColor="text1"/>
          <w:szCs w:val="20"/>
        </w:rPr>
        <w:t xml:space="preserve"> Opioids are also found to inhibit cellular and humoral immune function. In animal studies, clinically relevant dose opioids can inhibit NK cell activity, and promote tumor growth and angiogenesis;</w:t>
      </w:r>
      <w:r w:rsidR="005774DE" w:rsidRPr="00177558">
        <w:rPr>
          <w:color w:val="000000" w:themeColor="text1"/>
          <w:szCs w:val="20"/>
        </w:rPr>
        <w:fldChar w:fldCharType="begin">
          <w:fldData xml:space="preserve">PEVuZE5vdGU+PENpdGU+PEF1dGhvcj5HdXB0YTwvQXV0aG9yPjxZZWFyPjIwMDI8L1llYXI+PFJl
Y051bT4yMjI8L1JlY051bT48RGlzcGxheVRleHQ+PHN0eWxlIGZhY2U9InN1cGVyc2NyaXB0Ij4y
NywyODwvc3R5bGU+PC9EaXNwbGF5VGV4dD48cmVjb3JkPjxyZWMtbnVtYmVyPjIyMjwvcmVjLW51
bWJlcj48Zm9yZWlnbi1rZXlzPjxrZXkgYXBwPSJFTiIgZGItaWQ9IjJydmYwMHRkbHAyemRxZWQ5
cGR4ZnI1NnB0cHJwdzJ6emF0ciIgdGltZXN0YW1wPSIxNTk3Mjk2MDE2Ij4yMjI8L2tleT48L2Zv
cmVpZ24ta2V5cz48cmVmLXR5cGUgbmFtZT0iSm91cm5hbCBBcnRpY2xlIj4xNzwvcmVmLXR5cGU+
PGNvbnRyaWJ1dG9ycz48YXV0aG9ycz48YXV0aG9yPkd1cHRhLCBLLjwvYXV0aG9yPjxhdXRob3I+
S3NoaXJzYWdhciwgUy48L2F1dGhvcj48YXV0aG9yPkNoYW5nLCBMLjwvYXV0aG9yPjxhdXRob3I+
U2Nod2FydHosIFIuPC9hdXRob3I+PGF1dGhvcj5MYXcsIFAuIFkuPC9hdXRob3I+PGF1dGhvcj5Z
ZWUsIEQuPC9hdXRob3I+PGF1dGhvcj5IZWJiZWwsIFIuIFAuPC9hdXRob3I+PC9hdXRob3JzPjwv
Y29udHJpYnV0b3JzPjxhdXRoLWFkZHJlc3M+RGVwYXJ0bWVudCBvZiBNZWRpY2luZSwgVW5pdmVy
c2l0eSBvZiBNaW5uZXNvdGEgTWVkaWNhbCBTY2hvb2wsIE1pbm5lYXBvbGlzLCBNaW5uZXNvdGEg
NTU0NTUsIFVTQS4gZ3VwdGEwMTRAdW1uLmVkdTwvYXV0aC1hZGRyZXNzPjx0aXRsZXM+PHRpdGxl
Pk1vcnBoaW5lIHN0aW11bGF0ZXMgYW5naW9nZW5lc2lzIGJ5IGFjdGl2YXRpbmcgcHJvYW5naW9n
ZW5pYyBhbmQgc3Vydml2YWwtcHJvbW90aW5nIHNpZ25hbGluZyBhbmQgcHJvbW90ZXMgYnJlYXN0
IHR1bW9yIGdyb3d0aDwvdGl0bGU+PHNlY29uZGFyeS10aXRsZT5DYW5jZXIgUmVzPC9zZWNvbmRh
cnktdGl0bGU+PC90aXRsZXM+PHBlcmlvZGljYWw+PGZ1bGwtdGl0bGU+Q2FuY2VyIFJlczwvZnVs
bC10aXRsZT48YWJici0xPkNhbmNlciByZXNlYXJjaDwvYWJici0xPjwvcGVyaW9kaWNhbD48cGFn
ZXM+NDQ5MS04PC9wYWdlcz48dm9sdW1lPjYyPC92b2x1bWU+PG51bWJlcj4xNTwvbnVtYmVyPjxl
ZGl0aW9uPjIwMDIvMDgvMDM8L2VkaXRpb24+PGtleXdvcmRzPjxrZXl3b3JkPkFuYWxnZXNpY3Ms
IE9waW9pZC8qYWR2ZXJzZSBlZmZlY3RzPC9rZXl3b3JkPjxrZXl3b3JkPkFuaW1hbHM8L2tleXdv
cmQ+PGtleXdvcmQ+QXBvcHRvc2lzL2RydWcgZWZmZWN0czwva2V5d29yZD48a2V5d29yZD5CcmVh
c3QgTmVvcGxhc21zL2Jsb29kIHN1cHBseS8qcGF0aG9sb2d5PC9rZXl3b3JkPjxrZXl3b3JkPkNl
bGwgQ3ljbGUvZHJ1ZyBlZmZlY3RzPC9rZXl3b3JkPjxrZXl3b3JkPkN5Y2xpbiBEMS9tZXRhYm9s
aXNtPC9rZXl3b3JkPjxrZXl3b3JkPkVuZG90aGVsaXVtLCBWYXNjdWxhci9kcnVnIGVmZmVjdHMv
Z3Jvd3RoICZhbXA7IGRldmVsb3BtZW50PC9rZXl3b3JkPjxrZXl3b3JkPkZlbWFsZTwva2V5d29y
ZD48a2V5d29yZD5IdW1hbnM8L2tleXdvcmQ+PGtleXdvcmQ+TUFQIEtpbmFzZSBTaWduYWxpbmcg
U3lzdGVtLypkcnVnIGVmZmVjdHMvcGh5c2lvbG9neTwva2V5d29yZD48a2V5d29yZD5NYWxlPC9r
ZXl3b3JkPjxrZXl3b3JkPk1pY2U8L2tleXdvcmQ+PGtleXdvcmQ+TWljZSwgSW5icmVkIEJBTEIg
Qzwva2V5d29yZD48a2V5d29yZD5NaWNlLCBOdWRlPC9rZXl3b3JkPjxrZXl3b3JkPk1pdG9nZW4t
QWN0aXZhdGVkIFByb3RlaW4gS2luYXNlIEtpbmFzZXMvbWV0YWJvbGlzbTwva2V5d29yZD48a2V5
d29yZD5Nb3JwaGluZS8qYWR2ZXJzZSBlZmZlY3RzPC9rZXl3b3JkPjxrZXl3b3JkPk5lb3Zhc2N1
bGFyaXphdGlvbiwgUGF0aG9sb2dpYy9wYXRob2xvZ3k8L2tleXdvcmQ+PGtleXdvcmQ+TmVvdmFz
Y3VsYXJpemF0aW9uLCBQaHlzaW9sb2dpYy8qZHJ1ZyBlZmZlY3RzL3BoeXNpb2xvZ3k8L2tleXdv
cmQ+PGtleXdvcmQ+UGhvc3Bob3J5bGF0aW9uL2RydWcgZWZmZWN0czwva2V5d29yZD48a2V5d29y
ZD4qUHJvdGVpbi1TZXJpbmUtVGhyZW9uaW5lIEtpbmFzZXM8L2tleXdvcmQ+PGtleXdvcmQ+UHJv
dG8tT25jb2dlbmUgUHJvdGVpbnMvbWV0YWJvbGlzbTwva2V5d29yZD48a2V5d29yZD5Qcm90by1P
bmNvZ2VuZSBQcm90ZWlucyBjLWFrdDwva2V5d29yZD48a2V5d29yZD5TdGltdWxhdGlvbiwgQ2hl
bWljYWw8L2tleXdvcmQ+PC9rZXl3b3Jkcz48ZGF0ZXM+PHllYXI+MjAwMjwveWVhcj48cHViLWRh
dGVzPjxkYXRlPkF1ZyAxPC9kYXRlPjwvcHViLWRhdGVzPjwvZGF0ZXM+PGlzYm4+MDAwOC01NDcy
IChQcmludCkmI3hEOzAwMDgtNTQ3MjwvaXNibj48YWNjZXNzaW9uLW51bT4xMjE1NDA2MDwvYWNj
ZXNzaW9uLW51bT48dXJscz48L3VybHM+PHJlbW90ZS1kYXRhYmFzZS1wcm92aWRlcj5OTE08L3Jl
bW90ZS1kYXRhYmFzZS1wcm92aWRlcj48bGFuZ3VhZ2U+ZW5nPC9sYW5ndWFnZT48L3JlY29yZD48
L0NpdGU+PENpdGU+PEF1dGhvcj5CZWlsaW48L0F1dGhvcj48WWVhcj4xOTg5PC9ZZWFyPjxSZWNO
dW0+MjIzPC9SZWNOdW0+PHJlY29yZD48cmVjLW51bWJlcj4yMjM8L3JlYy1udW1iZXI+PGZvcmVp
Z24ta2V5cz48a2V5IGFwcD0iRU4iIGRiLWlkPSIycnZmMDB0ZGxwMnpkcWVkOXBkeGZyNTZwdHBy
cHcyenphdHIiIHRpbWVzdGFtcD0iMTU5NzI5NjA4NyI+MjIzPC9rZXk+PC9mb3JlaWduLWtleXM+
PHJlZi10eXBlIG5hbWU9IkpvdXJuYWwgQXJ0aWNsZSI+MTc8L3JlZi10eXBlPjxjb250cmlidXRv
cnM+PGF1dGhvcnM+PGF1dGhvcj5CZWlsaW4sIEIuPC9hdXRob3I+PGF1dGhvcj5NYXJ0aW4sIEYu
IEMuPC9hdXRob3I+PGF1dGhvcj5TaGF2aXQsIFkuPC9hdXRob3I+PGF1dGhvcj5HYWxlLCBSLiBQ
LjwvYXV0aG9yPjxhdXRob3I+TGllYmVza2luZCwgSi4gQy48L2F1dGhvcj48L2F1dGhvcnM+PC9j
b250cmlidXRvcnM+PGF1dGgtYWRkcmVzcz5EZXBhcnRtZW50IG9mIEFuZXN0aGVzaW9sb2d5LCBV
bml2ZXJzaXR5IG9mIENhbGlmb3JuaWEsIExvcyBBbmdlbGVzIDkwMDI0LjwvYXV0aC1hZGRyZXNz
Pjx0aXRsZXM+PHRpdGxlPlN1cHByZXNzaW9uIG9mIG5hdHVyYWwga2lsbGVyIGNlbGwgYWN0aXZp
dHkgYnkgaGlnaC1kb3NlIG5hcmNvdGljIGFuZXN0aGVzaWEgaW4gcmF0czwvdGl0bGU+PHNlY29u
ZGFyeS10aXRsZT5CcmFpbiBCZWhhdiBJbW11bjwvc2Vjb25kYXJ5LXRpdGxlPjwvdGl0bGVzPjxw
ZXJpb2RpY2FsPjxmdWxsLXRpdGxlPkJyYWluIEJlaGF2IEltbXVuPC9mdWxsLXRpdGxlPjwvcGVy
aW9kaWNhbD48cGFnZXM+MTI5LTM3PC9wYWdlcz48dm9sdW1lPjM8L3ZvbHVtZT48bnVtYmVyPjI8
L251bWJlcj48ZWRpdGlvbj4xOTg5LzA2LzAxPC9lZGl0aW9uPjxrZXl3b3Jkcz48a2V5d29yZD4q
QW5lc3RoZXNpYTwva2V5d29yZD48a2V5d29yZD5DeXRvdG94aWNpdHkgVGVzdHMsIEltbXVub2xv
Z2ljPC9rZXl3b3JkPjxrZXl3b3JkPkRvc2UtUmVzcG9uc2UgUmVsYXRpb25zaGlwLCBEcnVnPC9r
ZXl3b3JkPjxrZXl3b3JkPkZlbnRhbnlsLyphbmFsb2dzICZhbXA7IGRlcml2YXRpdmVzLypwaGFy
bWFjb2xvZ3k8L2tleXdvcmQ+PGtleXdvcmQ+SW50ZXJmZXJvbnMvKnBoYXJtYWNvbG9neTwva2V5
d29yZD48a2V5d29yZD5LaWxsZXIgQ2VsbHMsIE5hdHVyYWwvKmRydWcgZWZmZWN0cy9pbW11bm9s
b2d5PC9rZXl3b3JkPjxrZXl3b3JkPk1vcnBoaW5lLypwaGFybWFjb2xvZ3k8L2tleXdvcmQ+PGtl
eXdvcmQ+TmFsdHJleG9uZS9waGFybWFjb2xvZ3k8L2tleXdvcmQ+PGtleXdvcmQ+U3VmZW50YW5p
bDwva2V5d29yZD48a2V5d29yZD5UaW1lIEZhY3RvcnM8L2tleXdvcmQ+PC9rZXl3b3Jkcz48ZGF0
ZXM+PHllYXI+MTk4OTwveWVhcj48cHViLWRhdGVzPjxkYXRlPkp1bjwvZGF0ZT48L3B1Yi1kYXRl
cz48L2RhdGVzPjxpc2JuPjA4ODktMTU5MSAoUHJpbnQpJiN4RDswODg5LTE1OTE8L2lzYm4+PGFj
Y2Vzc2lvbi1udW0+MjQ3NzA5MDwvYWNjZXNzaW9uLW51bT48dXJscz48L3VybHM+PGVsZWN0cm9u
aWMtcmVzb3VyY2UtbnVtPjEwLjEwMTYvMDg4OS0xNTkxKDg5KTkwMDEzLTU8L2VsZWN0cm9uaWMt
cmVzb3VyY2UtbnVtPjxyZW1vdGUtZGF0YWJhc2UtcHJvdmlkZXI+TkxNPC9yZW1vdGUtZGF0YWJh
c2UtcHJvdmlkZXI+PGxhbmd1YWdlPmVuZzwvbGFuZ3VhZ2U+PC9yZWNvcmQ+PC9DaXRlPjwvRW5k
Tm90ZT5=
</w:fldData>
        </w:fldChar>
      </w:r>
      <w:r w:rsidR="0087670A" w:rsidRPr="00177558">
        <w:rPr>
          <w:color w:val="000000" w:themeColor="text1"/>
          <w:szCs w:val="20"/>
        </w:rPr>
        <w:instrText xml:space="preserve"> ADDIN EN.CITE </w:instrText>
      </w:r>
      <w:r w:rsidR="0087670A" w:rsidRPr="00177558">
        <w:rPr>
          <w:color w:val="000000" w:themeColor="text1"/>
          <w:szCs w:val="20"/>
        </w:rPr>
        <w:fldChar w:fldCharType="begin">
          <w:fldData xml:space="preserve">PEVuZE5vdGU+PENpdGU+PEF1dGhvcj5HdXB0YTwvQXV0aG9yPjxZZWFyPjIwMDI8L1llYXI+PFJl
Y051bT4yMjI8L1JlY051bT48RGlzcGxheVRleHQ+PHN0eWxlIGZhY2U9InN1cGVyc2NyaXB0Ij4y
NywyODwvc3R5bGU+PC9EaXNwbGF5VGV4dD48cmVjb3JkPjxyZWMtbnVtYmVyPjIyMjwvcmVjLW51
bWJlcj48Zm9yZWlnbi1rZXlzPjxrZXkgYXBwPSJFTiIgZGItaWQ9IjJydmYwMHRkbHAyemRxZWQ5
cGR4ZnI1NnB0cHJwdzJ6emF0ciIgdGltZXN0YW1wPSIxNTk3Mjk2MDE2Ij4yMjI8L2tleT48L2Zv
cmVpZ24ta2V5cz48cmVmLXR5cGUgbmFtZT0iSm91cm5hbCBBcnRpY2xlIj4xNzwvcmVmLXR5cGU+
PGNvbnRyaWJ1dG9ycz48YXV0aG9ycz48YXV0aG9yPkd1cHRhLCBLLjwvYXV0aG9yPjxhdXRob3I+
S3NoaXJzYWdhciwgUy48L2F1dGhvcj48YXV0aG9yPkNoYW5nLCBMLjwvYXV0aG9yPjxhdXRob3I+
U2Nod2FydHosIFIuPC9hdXRob3I+PGF1dGhvcj5MYXcsIFAuIFkuPC9hdXRob3I+PGF1dGhvcj5Z
ZWUsIEQuPC9hdXRob3I+PGF1dGhvcj5IZWJiZWwsIFIuIFAuPC9hdXRob3I+PC9hdXRob3JzPjwv
Y29udHJpYnV0b3JzPjxhdXRoLWFkZHJlc3M+RGVwYXJ0bWVudCBvZiBNZWRpY2luZSwgVW5pdmVy
c2l0eSBvZiBNaW5uZXNvdGEgTWVkaWNhbCBTY2hvb2wsIE1pbm5lYXBvbGlzLCBNaW5uZXNvdGEg
NTU0NTUsIFVTQS4gZ3VwdGEwMTRAdW1uLmVkdTwvYXV0aC1hZGRyZXNzPjx0aXRsZXM+PHRpdGxl
Pk1vcnBoaW5lIHN0aW11bGF0ZXMgYW5naW9nZW5lc2lzIGJ5IGFjdGl2YXRpbmcgcHJvYW5naW9n
ZW5pYyBhbmQgc3Vydml2YWwtcHJvbW90aW5nIHNpZ25hbGluZyBhbmQgcHJvbW90ZXMgYnJlYXN0
IHR1bW9yIGdyb3d0aDwvdGl0bGU+PHNlY29uZGFyeS10aXRsZT5DYW5jZXIgUmVzPC9zZWNvbmRh
cnktdGl0bGU+PC90aXRsZXM+PHBlcmlvZGljYWw+PGZ1bGwtdGl0bGU+Q2FuY2VyIFJlczwvZnVs
bC10aXRsZT48YWJici0xPkNhbmNlciByZXNlYXJjaDwvYWJici0xPjwvcGVyaW9kaWNhbD48cGFn
ZXM+NDQ5MS04PC9wYWdlcz48dm9sdW1lPjYyPC92b2x1bWU+PG51bWJlcj4xNTwvbnVtYmVyPjxl
ZGl0aW9uPjIwMDIvMDgvMDM8L2VkaXRpb24+PGtleXdvcmRzPjxrZXl3b3JkPkFuYWxnZXNpY3Ms
IE9waW9pZC8qYWR2ZXJzZSBlZmZlY3RzPC9rZXl3b3JkPjxrZXl3b3JkPkFuaW1hbHM8L2tleXdv
cmQ+PGtleXdvcmQ+QXBvcHRvc2lzL2RydWcgZWZmZWN0czwva2V5d29yZD48a2V5d29yZD5CcmVh
c3QgTmVvcGxhc21zL2Jsb29kIHN1cHBseS8qcGF0aG9sb2d5PC9rZXl3b3JkPjxrZXl3b3JkPkNl
bGwgQ3ljbGUvZHJ1ZyBlZmZlY3RzPC9rZXl3b3JkPjxrZXl3b3JkPkN5Y2xpbiBEMS9tZXRhYm9s
aXNtPC9rZXl3b3JkPjxrZXl3b3JkPkVuZG90aGVsaXVtLCBWYXNjdWxhci9kcnVnIGVmZmVjdHMv
Z3Jvd3RoICZhbXA7IGRldmVsb3BtZW50PC9rZXl3b3JkPjxrZXl3b3JkPkZlbWFsZTwva2V5d29y
ZD48a2V5d29yZD5IdW1hbnM8L2tleXdvcmQ+PGtleXdvcmQ+TUFQIEtpbmFzZSBTaWduYWxpbmcg
U3lzdGVtLypkcnVnIGVmZmVjdHMvcGh5c2lvbG9neTwva2V5d29yZD48a2V5d29yZD5NYWxlPC9r
ZXl3b3JkPjxrZXl3b3JkPk1pY2U8L2tleXdvcmQ+PGtleXdvcmQ+TWljZSwgSW5icmVkIEJBTEIg
Qzwva2V5d29yZD48a2V5d29yZD5NaWNlLCBOdWRlPC9rZXl3b3JkPjxrZXl3b3JkPk1pdG9nZW4t
QWN0aXZhdGVkIFByb3RlaW4gS2luYXNlIEtpbmFzZXMvbWV0YWJvbGlzbTwva2V5d29yZD48a2V5
d29yZD5Nb3JwaGluZS8qYWR2ZXJzZSBlZmZlY3RzPC9rZXl3b3JkPjxrZXl3b3JkPk5lb3Zhc2N1
bGFyaXphdGlvbiwgUGF0aG9sb2dpYy9wYXRob2xvZ3k8L2tleXdvcmQ+PGtleXdvcmQ+TmVvdmFz
Y3VsYXJpemF0aW9uLCBQaHlzaW9sb2dpYy8qZHJ1ZyBlZmZlY3RzL3BoeXNpb2xvZ3k8L2tleXdv
cmQ+PGtleXdvcmQ+UGhvc3Bob3J5bGF0aW9uL2RydWcgZWZmZWN0czwva2V5d29yZD48a2V5d29y
ZD4qUHJvdGVpbi1TZXJpbmUtVGhyZW9uaW5lIEtpbmFzZXM8L2tleXdvcmQ+PGtleXdvcmQ+UHJv
dG8tT25jb2dlbmUgUHJvdGVpbnMvbWV0YWJvbGlzbTwva2V5d29yZD48a2V5d29yZD5Qcm90by1P
bmNvZ2VuZSBQcm90ZWlucyBjLWFrdDwva2V5d29yZD48a2V5d29yZD5TdGltdWxhdGlvbiwgQ2hl
bWljYWw8L2tleXdvcmQ+PC9rZXl3b3Jkcz48ZGF0ZXM+PHllYXI+MjAwMjwveWVhcj48cHViLWRh
dGVzPjxkYXRlPkF1ZyAxPC9kYXRlPjwvcHViLWRhdGVzPjwvZGF0ZXM+PGlzYm4+MDAwOC01NDcy
IChQcmludCkmI3hEOzAwMDgtNTQ3MjwvaXNibj48YWNjZXNzaW9uLW51bT4xMjE1NDA2MDwvYWNj
ZXNzaW9uLW51bT48dXJscz48L3VybHM+PHJlbW90ZS1kYXRhYmFzZS1wcm92aWRlcj5OTE08L3Jl
bW90ZS1kYXRhYmFzZS1wcm92aWRlcj48bGFuZ3VhZ2U+ZW5nPC9sYW5ndWFnZT48L3JlY29yZD48
L0NpdGU+PENpdGU+PEF1dGhvcj5CZWlsaW48L0F1dGhvcj48WWVhcj4xOTg5PC9ZZWFyPjxSZWNO
dW0+MjIzPC9SZWNOdW0+PHJlY29yZD48cmVjLW51bWJlcj4yMjM8L3JlYy1udW1iZXI+PGZvcmVp
Z24ta2V5cz48a2V5IGFwcD0iRU4iIGRiLWlkPSIycnZmMDB0ZGxwMnpkcWVkOXBkeGZyNTZwdHBy
cHcyenphdHIiIHRpbWVzdGFtcD0iMTU5NzI5NjA4NyI+MjIzPC9rZXk+PC9mb3JlaWduLWtleXM+
PHJlZi10eXBlIG5hbWU9IkpvdXJuYWwgQXJ0aWNsZSI+MTc8L3JlZi10eXBlPjxjb250cmlidXRv
cnM+PGF1dGhvcnM+PGF1dGhvcj5CZWlsaW4sIEIuPC9hdXRob3I+PGF1dGhvcj5NYXJ0aW4sIEYu
IEMuPC9hdXRob3I+PGF1dGhvcj5TaGF2aXQsIFkuPC9hdXRob3I+PGF1dGhvcj5HYWxlLCBSLiBQ
LjwvYXV0aG9yPjxhdXRob3I+TGllYmVza2luZCwgSi4gQy48L2F1dGhvcj48L2F1dGhvcnM+PC9j
b250cmlidXRvcnM+PGF1dGgtYWRkcmVzcz5EZXBhcnRtZW50IG9mIEFuZXN0aGVzaW9sb2d5LCBV
bml2ZXJzaXR5IG9mIENhbGlmb3JuaWEsIExvcyBBbmdlbGVzIDkwMDI0LjwvYXV0aC1hZGRyZXNz
Pjx0aXRsZXM+PHRpdGxlPlN1cHByZXNzaW9uIG9mIG5hdHVyYWwga2lsbGVyIGNlbGwgYWN0aXZp
dHkgYnkgaGlnaC1kb3NlIG5hcmNvdGljIGFuZXN0aGVzaWEgaW4gcmF0czwvdGl0bGU+PHNlY29u
ZGFyeS10aXRsZT5CcmFpbiBCZWhhdiBJbW11bjwvc2Vjb25kYXJ5LXRpdGxlPjwvdGl0bGVzPjxw
ZXJpb2RpY2FsPjxmdWxsLXRpdGxlPkJyYWluIEJlaGF2IEltbXVuPC9mdWxsLXRpdGxlPjwvcGVy
aW9kaWNhbD48cGFnZXM+MTI5LTM3PC9wYWdlcz48dm9sdW1lPjM8L3ZvbHVtZT48bnVtYmVyPjI8
L251bWJlcj48ZWRpdGlvbj4xOTg5LzA2LzAxPC9lZGl0aW9uPjxrZXl3b3Jkcz48a2V5d29yZD4q
QW5lc3RoZXNpYTwva2V5d29yZD48a2V5d29yZD5DeXRvdG94aWNpdHkgVGVzdHMsIEltbXVub2xv
Z2ljPC9rZXl3b3JkPjxrZXl3b3JkPkRvc2UtUmVzcG9uc2UgUmVsYXRpb25zaGlwLCBEcnVnPC9r
ZXl3b3JkPjxrZXl3b3JkPkZlbnRhbnlsLyphbmFsb2dzICZhbXA7IGRlcml2YXRpdmVzLypwaGFy
bWFjb2xvZ3k8L2tleXdvcmQ+PGtleXdvcmQ+SW50ZXJmZXJvbnMvKnBoYXJtYWNvbG9neTwva2V5
d29yZD48a2V5d29yZD5LaWxsZXIgQ2VsbHMsIE5hdHVyYWwvKmRydWcgZWZmZWN0cy9pbW11bm9s
b2d5PC9rZXl3b3JkPjxrZXl3b3JkPk1vcnBoaW5lLypwaGFybWFjb2xvZ3k8L2tleXdvcmQ+PGtl
eXdvcmQ+TmFsdHJleG9uZS9waGFybWFjb2xvZ3k8L2tleXdvcmQ+PGtleXdvcmQ+U3VmZW50YW5p
bDwva2V5d29yZD48a2V5d29yZD5UaW1lIEZhY3RvcnM8L2tleXdvcmQ+PC9rZXl3b3Jkcz48ZGF0
ZXM+PHllYXI+MTk4OTwveWVhcj48cHViLWRhdGVzPjxkYXRlPkp1bjwvZGF0ZT48L3B1Yi1kYXRl
cz48L2RhdGVzPjxpc2JuPjA4ODktMTU5MSAoUHJpbnQpJiN4RDswODg5LTE1OTE8L2lzYm4+PGFj
Y2Vzc2lvbi1udW0+MjQ3NzA5MDwvYWNjZXNzaW9uLW51bT48dXJscz48L3VybHM+PGVsZWN0cm9u
aWMtcmVzb3VyY2UtbnVtPjEwLjEwMTYvMDg4OS0xNTkxKDg5KTkwMDEzLTU8L2VsZWN0cm9uaWMt
cmVzb3VyY2UtbnVtPjxyZW1vdGUtZGF0YWJhc2UtcHJvdmlkZXI+TkxNPC9yZW1vdGUtZGF0YWJh
c2UtcHJvdmlkZXI+PGxhbmd1YWdlPmVuZzwvbGFuZ3VhZ2U+PC9yZWNvcmQ+PC9DaXRlPjwvRW5k
Tm90ZT5=
</w:fldData>
        </w:fldChar>
      </w:r>
      <w:r w:rsidR="0087670A" w:rsidRPr="00177558">
        <w:rPr>
          <w:color w:val="000000" w:themeColor="text1"/>
          <w:szCs w:val="20"/>
        </w:rPr>
        <w:instrText xml:space="preserve"> ADDIN EN.CITE.DATA </w:instrText>
      </w:r>
      <w:r w:rsidR="0087670A" w:rsidRPr="00177558">
        <w:rPr>
          <w:color w:val="000000" w:themeColor="text1"/>
          <w:szCs w:val="20"/>
        </w:rPr>
      </w:r>
      <w:r w:rsidR="0087670A" w:rsidRPr="00177558">
        <w:rPr>
          <w:color w:val="000000" w:themeColor="text1"/>
          <w:szCs w:val="20"/>
        </w:rPr>
        <w:fldChar w:fldCharType="end"/>
      </w:r>
      <w:r w:rsidR="005774DE" w:rsidRPr="00177558">
        <w:rPr>
          <w:color w:val="000000" w:themeColor="text1"/>
          <w:szCs w:val="20"/>
        </w:rPr>
      </w:r>
      <w:r w:rsidR="005774DE" w:rsidRPr="00177558">
        <w:rPr>
          <w:color w:val="000000" w:themeColor="text1"/>
          <w:szCs w:val="20"/>
        </w:rPr>
        <w:fldChar w:fldCharType="separate"/>
      </w:r>
      <w:hyperlink w:anchor="_ENREF_6_27" w:tooltip="Gupta, 2002 #222" w:history="1">
        <w:r w:rsidR="0087670A" w:rsidRPr="00177558">
          <w:rPr>
            <w:color w:val="000000" w:themeColor="text1"/>
            <w:szCs w:val="20"/>
            <w:vertAlign w:val="superscript"/>
          </w:rPr>
          <w:t>27</w:t>
        </w:r>
      </w:hyperlink>
      <w:r w:rsidR="0087670A" w:rsidRPr="00177558">
        <w:rPr>
          <w:color w:val="000000" w:themeColor="text1"/>
          <w:szCs w:val="20"/>
          <w:vertAlign w:val="superscript"/>
        </w:rPr>
        <w:t>,</w:t>
      </w:r>
      <w:hyperlink w:anchor="_ENREF_6_28" w:tooltip="Beilin, 1989 #223" w:history="1">
        <w:r w:rsidR="0087670A" w:rsidRPr="00177558">
          <w:rPr>
            <w:color w:val="000000" w:themeColor="text1"/>
            <w:szCs w:val="20"/>
            <w:vertAlign w:val="superscript"/>
          </w:rPr>
          <w:t>28</w:t>
        </w:r>
      </w:hyperlink>
      <w:r w:rsidR="005774DE" w:rsidRPr="00177558">
        <w:rPr>
          <w:color w:val="000000" w:themeColor="text1"/>
          <w:szCs w:val="20"/>
        </w:rPr>
        <w:fldChar w:fldCharType="end"/>
      </w:r>
      <w:r w:rsidR="00DC59E6" w:rsidRPr="00177558">
        <w:rPr>
          <w:color w:val="000000" w:themeColor="text1"/>
          <w:szCs w:val="20"/>
        </w:rPr>
        <w:t xml:space="preserve"> although </w:t>
      </w:r>
      <w:r w:rsidR="00367F82" w:rsidRPr="00177558">
        <w:rPr>
          <w:color w:val="000000" w:themeColor="text1"/>
          <w:szCs w:val="20"/>
        </w:rPr>
        <w:t>conflicting evidence also exists</w:t>
      </w:r>
      <w:r w:rsidR="005774DE" w:rsidRPr="00177558">
        <w:rPr>
          <w:color w:val="000000" w:themeColor="text1"/>
          <w:szCs w:val="20"/>
        </w:rPr>
        <w:t>.</w:t>
      </w:r>
      <w:hyperlink w:anchor="_ENREF_6_29" w:tooltip="Sasamura, 2002 #224" w:history="1">
        <w:r w:rsidR="0087670A" w:rsidRPr="00177558">
          <w:rPr>
            <w:color w:val="000000" w:themeColor="text1"/>
            <w:szCs w:val="20"/>
          </w:rPr>
          <w:fldChar w:fldCharType="begin">
            <w:fldData xml:space="preserve">PEVuZE5vdGU+PENpdGU+PEF1dGhvcj5TYXNhbXVyYTwvQXV0aG9yPjxZZWFyPjIwMDI8L1llYXI+
PFJlY051bT4yMjQ8L1JlY051bT48RGlzcGxheVRleHQ+PHN0eWxlIGZhY2U9InN1cGVyc2NyaXB0
Ij4yOTwvc3R5bGU+PC9EaXNwbGF5VGV4dD48cmVjb3JkPjxyZWMtbnVtYmVyPjIyNDwvcmVjLW51
bWJlcj48Zm9yZWlnbi1rZXlzPjxrZXkgYXBwPSJFTiIgZGItaWQ9IjJydmYwMHRkbHAyemRxZWQ5
cGR4ZnI1NnB0cHJwdzJ6emF0ciIgdGltZXN0YW1wPSIxNTk3Mjk2MTY5Ij4yMjQ8L2tleT48L2Zv
cmVpZ24ta2V5cz48cmVmLXR5cGUgbmFtZT0iSm91cm5hbCBBcnRpY2xlIj4xNzwvcmVmLXR5cGU+
PGNvbnRyaWJ1dG9ycz48YXV0aG9ycz48YXV0aG9yPlNhc2FtdXJhLCBULjwvYXV0aG9yPjxhdXRo
b3I+TmFrYW11cmEsIFMuPC9hdXRob3I+PGF1dGhvcj5JaWRhLCBZLjwvYXV0aG9yPjxhdXRob3I+
RnVqaWksIEguPC9hdXRob3I+PGF1dGhvcj5NdXJhdGEsIEouPC9hdXRob3I+PGF1dGhvcj5TYWlr
aSwgSS48L2F1dGhvcj48YXV0aG9yPk5vamltYSwgSC48L2F1dGhvcj48YXV0aG9yPkt1cmFpc2hp
LCBZLjwvYXV0aG9yPjwvYXV0aG9ycz48L2NvbnRyaWJ1dG9ycz48YXV0aC1hZGRyZXNzPkRlcGFy
dG1lbnQgb2YgQXBwbGllZCBQaGFybWFjb2xvZ3ksIEZhY3VsdHkgb2YgUGhhcm1hY2V1dGljYWwg
U2NpZW5jZXMsIFRveWFtYSBNZWRpY2FsIGFuZCBQaGFybWFjZXV0aWNhbCBVbml2ZXJzaXR5LCAy
NjMwIFN1Z2l0YW5pLCBUb3lhbWEgOTMwLTAxOTQsIEphcGFuLjwvYXV0aC1hZGRyZXNzPjx0aXRs
ZXM+PHRpdGxlPk1vcnBoaW5lIGFuYWxnZXNpYSBzdXBwcmVzc2VzIHR1bW9yIGdyb3d0aCBhbmQg
bWV0YXN0YXNpcyBpbiBhIG1vdXNlIG1vZGVsIG9mIGNhbmNlciBwYWluIHByb2R1Y2VkIGJ5IG9y
dGhvdG9waWMgdHVtb3IgaW5vY3VsYXRpb248L3RpdGxlPjxzZWNvbmRhcnktdGl0bGU+RXVyIEog
UGhhcm1hY29sPC9zZWNvbmRhcnktdGl0bGU+PC90aXRsZXM+PHBlcmlvZGljYWw+PGZ1bGwtdGl0
bGU+RXVyIEogUGhhcm1hY29sPC9mdWxsLXRpdGxlPjwvcGVyaW9kaWNhbD48cGFnZXM+MTg1LTkx
PC9wYWdlcz48dm9sdW1lPjQ0MTwvdm9sdW1lPjxudW1iZXI+MzwvbnVtYmVyPjxlZGl0aW9uPjIw
MDIvMDYvMTQ8L2VkaXRpb24+PGtleXdvcmRzPjxrZXl3b3JkPkFuYWxnZXNpY3MsIE9waW9pZC8q
dGhlcmFwZXV0aWMgdXNlPC9rZXl3b3JkPjxrZXl3b3JkPkFuaW1hbHM8L2tleXdvcmQ+PGtleXdv
cmQ+KkRpc2Vhc2UgTW9kZWxzLCBBbmltYWw8L2tleXdvcmQ+PGtleXdvcmQ+RG9zZS1SZXNwb25z
ZSBSZWxhdGlvbnNoaXAsIERydWc8L2tleXdvcmQ+PGtleXdvcmQ+TWFsZTwva2V5d29yZD48a2V5
d29yZD5NZWxhbm9tYSwgRXhwZXJpbWVudGFsL2NvbXBsaWNhdGlvbnMvKmRydWcgdGhlcmFweTwv
a2V5d29yZD48a2V5d29yZD5NaWNlPC9rZXl3b3JkPjxrZXl3b3JkPk1pY2UsIEluYnJlZCBDNTdC
TDwva2V5d29yZD48a2V5d29yZD5Nb3JwaGluZS8qdGhlcmFwZXV0aWMgdXNlPC9rZXl3b3JkPjxr
ZXl3b3JkPk5lb3BsYXNtIE1ldGFzdGFzaXMvKmRydWcgdGhlcmFweTwva2V5d29yZD48a2V5d29y
ZD5OZW9wbGFzbXMvY29tcGxpY2F0aW9ucy9kcnVnIHRoZXJhcHk8L2tleXdvcmQ+PGtleXdvcmQ+
UGFpbi8qZHJ1ZyB0aGVyYXB5L2V0aW9sb2d5PC9rZXl3b3JkPjxrZXl3b3JkPlhlbm9ncmFmdCBN
b2RlbCBBbnRpdHVtb3IgQXNzYXlzL21ldGhvZHM8L2tleXdvcmQ+PC9rZXl3b3Jkcz48ZGF0ZXM+
PHllYXI+MjAwMjwveWVhcj48cHViLWRhdGVzPjxkYXRlPkFwciAyNjwvZGF0ZT48L3B1Yi1kYXRl
cz48L2RhdGVzPjxpc2JuPjAwMTQtMjk5OSAoUHJpbnQpJiN4RDswMDE0LTI5OTk8L2lzYm4+PGFj
Y2Vzc2lvbi1udW0+MTIwNjMwOTE8L2FjY2Vzc2lvbi1udW0+PHVybHM+PC91cmxzPjxlbGVjdHJv
bmljLXJlc291cmNlLW51bT4xMC4xMDE2L3MwMDE0LTI5OTkoMDIpMDE0NTAtNDwvZWxlY3Ryb25p
Yy1yZXNvdXJjZS1udW0+PHJlbW90ZS1kYXRhYmFzZS1wcm92aWRlcj5OTE08L3JlbW90ZS1kYXRh
YmFzZS1wcm92aWRlcj48bGFuZ3VhZ2U+ZW5nPC9sYW5ndWFnZT48L3JlY29yZD48L0NpdGU+PC9F
bmROb3RlPn==
</w:fldData>
          </w:fldChar>
        </w:r>
        <w:r w:rsidR="0087670A" w:rsidRPr="00177558">
          <w:rPr>
            <w:color w:val="000000" w:themeColor="text1"/>
            <w:szCs w:val="20"/>
          </w:rPr>
          <w:instrText xml:space="preserve"> ADDIN EN.CITE </w:instrText>
        </w:r>
        <w:r w:rsidR="0087670A" w:rsidRPr="00177558">
          <w:rPr>
            <w:color w:val="000000" w:themeColor="text1"/>
            <w:szCs w:val="20"/>
          </w:rPr>
          <w:fldChar w:fldCharType="begin">
            <w:fldData xml:space="preserve">PEVuZE5vdGU+PENpdGU+PEF1dGhvcj5TYXNhbXVyYTwvQXV0aG9yPjxZZWFyPjIwMDI8L1llYXI+
PFJlY051bT4yMjQ8L1JlY051bT48RGlzcGxheVRleHQ+PHN0eWxlIGZhY2U9InN1cGVyc2NyaXB0
Ij4yOTwvc3R5bGU+PC9EaXNwbGF5VGV4dD48cmVjb3JkPjxyZWMtbnVtYmVyPjIyNDwvcmVjLW51
bWJlcj48Zm9yZWlnbi1rZXlzPjxrZXkgYXBwPSJFTiIgZGItaWQ9IjJydmYwMHRkbHAyemRxZWQ5
cGR4ZnI1NnB0cHJwdzJ6emF0ciIgdGltZXN0YW1wPSIxNTk3Mjk2MTY5Ij4yMjQ8L2tleT48L2Zv
cmVpZ24ta2V5cz48cmVmLXR5cGUgbmFtZT0iSm91cm5hbCBBcnRpY2xlIj4xNzwvcmVmLXR5cGU+
PGNvbnRyaWJ1dG9ycz48YXV0aG9ycz48YXV0aG9yPlNhc2FtdXJhLCBULjwvYXV0aG9yPjxhdXRo
b3I+TmFrYW11cmEsIFMuPC9hdXRob3I+PGF1dGhvcj5JaWRhLCBZLjwvYXV0aG9yPjxhdXRob3I+
RnVqaWksIEguPC9hdXRob3I+PGF1dGhvcj5NdXJhdGEsIEouPC9hdXRob3I+PGF1dGhvcj5TYWlr
aSwgSS48L2F1dGhvcj48YXV0aG9yPk5vamltYSwgSC48L2F1dGhvcj48YXV0aG9yPkt1cmFpc2hp
LCBZLjwvYXV0aG9yPjwvYXV0aG9ycz48L2NvbnRyaWJ1dG9ycz48YXV0aC1hZGRyZXNzPkRlcGFy
dG1lbnQgb2YgQXBwbGllZCBQaGFybWFjb2xvZ3ksIEZhY3VsdHkgb2YgUGhhcm1hY2V1dGljYWwg
U2NpZW5jZXMsIFRveWFtYSBNZWRpY2FsIGFuZCBQaGFybWFjZXV0aWNhbCBVbml2ZXJzaXR5LCAy
NjMwIFN1Z2l0YW5pLCBUb3lhbWEgOTMwLTAxOTQsIEphcGFuLjwvYXV0aC1hZGRyZXNzPjx0aXRs
ZXM+PHRpdGxlPk1vcnBoaW5lIGFuYWxnZXNpYSBzdXBwcmVzc2VzIHR1bW9yIGdyb3d0aCBhbmQg
bWV0YXN0YXNpcyBpbiBhIG1vdXNlIG1vZGVsIG9mIGNhbmNlciBwYWluIHByb2R1Y2VkIGJ5IG9y
dGhvdG9waWMgdHVtb3IgaW5vY3VsYXRpb248L3RpdGxlPjxzZWNvbmRhcnktdGl0bGU+RXVyIEog
UGhhcm1hY29sPC9zZWNvbmRhcnktdGl0bGU+PC90aXRsZXM+PHBlcmlvZGljYWw+PGZ1bGwtdGl0
bGU+RXVyIEogUGhhcm1hY29sPC9mdWxsLXRpdGxlPjwvcGVyaW9kaWNhbD48cGFnZXM+MTg1LTkx
PC9wYWdlcz48dm9sdW1lPjQ0MTwvdm9sdW1lPjxudW1iZXI+MzwvbnVtYmVyPjxlZGl0aW9uPjIw
MDIvMDYvMTQ8L2VkaXRpb24+PGtleXdvcmRzPjxrZXl3b3JkPkFuYWxnZXNpY3MsIE9waW9pZC8q
dGhlcmFwZXV0aWMgdXNlPC9rZXl3b3JkPjxrZXl3b3JkPkFuaW1hbHM8L2tleXdvcmQ+PGtleXdv
cmQ+KkRpc2Vhc2UgTW9kZWxzLCBBbmltYWw8L2tleXdvcmQ+PGtleXdvcmQ+RG9zZS1SZXNwb25z
ZSBSZWxhdGlvbnNoaXAsIERydWc8L2tleXdvcmQ+PGtleXdvcmQ+TWFsZTwva2V5d29yZD48a2V5
d29yZD5NZWxhbm9tYSwgRXhwZXJpbWVudGFsL2NvbXBsaWNhdGlvbnMvKmRydWcgdGhlcmFweTwv
a2V5d29yZD48a2V5d29yZD5NaWNlPC9rZXl3b3JkPjxrZXl3b3JkPk1pY2UsIEluYnJlZCBDNTdC
TDwva2V5d29yZD48a2V5d29yZD5Nb3JwaGluZS8qdGhlcmFwZXV0aWMgdXNlPC9rZXl3b3JkPjxr
ZXl3b3JkPk5lb3BsYXNtIE1ldGFzdGFzaXMvKmRydWcgdGhlcmFweTwva2V5d29yZD48a2V5d29y
ZD5OZW9wbGFzbXMvY29tcGxpY2F0aW9ucy9kcnVnIHRoZXJhcHk8L2tleXdvcmQ+PGtleXdvcmQ+
UGFpbi8qZHJ1ZyB0aGVyYXB5L2V0aW9sb2d5PC9rZXl3b3JkPjxrZXl3b3JkPlhlbm9ncmFmdCBN
b2RlbCBBbnRpdHVtb3IgQXNzYXlzL21ldGhvZHM8L2tleXdvcmQ+PC9rZXl3b3Jkcz48ZGF0ZXM+
PHllYXI+MjAwMjwveWVhcj48cHViLWRhdGVzPjxkYXRlPkFwciAyNjwvZGF0ZT48L3B1Yi1kYXRl
cz48L2RhdGVzPjxpc2JuPjAwMTQtMjk5OSAoUHJpbnQpJiN4RDswMDE0LTI5OTk8L2lzYm4+PGFj
Y2Vzc2lvbi1udW0+MTIwNjMwOTE8L2FjY2Vzc2lvbi1udW0+PHVybHM+PC91cmxzPjxlbGVjdHJv
bmljLXJlc291cmNlLW51bT4xMC4xMDE2L3MwMDE0LTI5OTkoMDIpMDE0NTAtNDwvZWxlY3Ryb25p
Yy1yZXNvdXJjZS1udW0+PHJlbW90ZS1kYXRhYmFzZS1wcm92aWRlcj5OTE08L3JlbW90ZS1kYXRh
YmFzZS1wcm92aWRlcj48bGFuZ3VhZ2U+ZW5nPC9sYW5ndWFnZT48L3JlY29yZD48L0NpdGU+PC9F
bmROb3RlPn==
</w:fldData>
          </w:fldChar>
        </w:r>
        <w:r w:rsidR="0087670A" w:rsidRPr="00177558">
          <w:rPr>
            <w:color w:val="000000" w:themeColor="text1"/>
            <w:szCs w:val="20"/>
          </w:rPr>
          <w:instrText xml:space="preserve"> ADDIN EN.CITE.DATA </w:instrText>
        </w:r>
        <w:r w:rsidR="0087670A" w:rsidRPr="00177558">
          <w:rPr>
            <w:color w:val="000000" w:themeColor="text1"/>
            <w:szCs w:val="20"/>
          </w:rPr>
        </w:r>
        <w:r w:rsidR="0087670A" w:rsidRPr="00177558">
          <w:rPr>
            <w:color w:val="000000" w:themeColor="text1"/>
            <w:szCs w:val="20"/>
          </w:rPr>
          <w:fldChar w:fldCharType="end"/>
        </w:r>
        <w:r w:rsidR="0087670A" w:rsidRPr="00177558">
          <w:rPr>
            <w:color w:val="000000" w:themeColor="text1"/>
            <w:szCs w:val="20"/>
          </w:rPr>
        </w:r>
        <w:r w:rsidR="0087670A" w:rsidRPr="00177558">
          <w:rPr>
            <w:color w:val="000000" w:themeColor="text1"/>
            <w:szCs w:val="20"/>
          </w:rPr>
          <w:fldChar w:fldCharType="separate"/>
        </w:r>
        <w:r w:rsidR="0087670A" w:rsidRPr="00177558">
          <w:rPr>
            <w:color w:val="000000" w:themeColor="text1"/>
            <w:szCs w:val="20"/>
            <w:vertAlign w:val="superscript"/>
          </w:rPr>
          <w:t>29</w:t>
        </w:r>
        <w:r w:rsidR="0087670A" w:rsidRPr="00177558">
          <w:rPr>
            <w:color w:val="000000" w:themeColor="text1"/>
            <w:szCs w:val="20"/>
          </w:rPr>
          <w:fldChar w:fldCharType="end"/>
        </w:r>
      </w:hyperlink>
      <w:r w:rsidR="00367F82" w:rsidRPr="00177558">
        <w:rPr>
          <w:color w:val="000000" w:themeColor="text1"/>
          <w:szCs w:val="20"/>
        </w:rPr>
        <w:t xml:space="preserve"> On the other hand, local anesthetic drugs have effect of membrane stabilization and can inhibit invasion and proliferation of cancer cells in experimental studies.</w:t>
      </w:r>
      <w:r w:rsidR="005774DE" w:rsidRPr="00177558">
        <w:rPr>
          <w:color w:val="000000" w:themeColor="text1"/>
          <w:szCs w:val="20"/>
        </w:rPr>
        <w:fldChar w:fldCharType="begin">
          <w:fldData xml:space="preserve">PEVuZE5vdGU+PENpdGU+PEF1dGhvcj5NYW1tb3RvPC9BdXRob3I+PFllYXI+MjAwMjwvWWVhcj48
UmVjTnVtPjIyNTwvUmVjTnVtPjxEaXNwbGF5VGV4dD48c3R5bGUgZmFjZT0ic3VwZXJzY3JpcHQi
PjMwLDMxPC9zdHlsZT48L0Rpc3BsYXlUZXh0PjxyZWNvcmQ+PHJlYy1udW1iZXI+MjI1PC9yZWMt
bnVtYmVyPjxmb3JlaWduLWtleXM+PGtleSBhcHA9IkVOIiBkYi1pZD0iMnJ2ZjAwdGRscDJ6ZHFl
ZDlwZHhmcjU2cHRwcnB3Mnp6YXRyIiB0aW1lc3RhbXA9IjE1OTcyOTYyNDgiPjIyNTwva2V5Pjwv
Zm9yZWlnbi1rZXlzPjxyZWYtdHlwZSBuYW1lPSJKb3VybmFsIEFydGljbGUiPjE3PC9yZWYtdHlw
ZT48Y29udHJpYnV0b3JzPjxhdXRob3JzPjxhdXRob3I+TWFtbW90bywgVC48L2F1dGhvcj48YXV0
aG9yPkhpZ2FzaGl5YW1hLCBTLjwvYXV0aG9yPjxhdXRob3I+TXVrYWksIE0uPC9hdXRob3I+PGF1
dGhvcj5NYW1tb3RvLCBBLjwvYXV0aG9yPjxhdXRob3I+QXlha2ksIE0uPC9hdXRob3I+PGF1dGhv
cj5NYXNoaW1vLCBULjwvYXV0aG9yPjxhdXRob3I+SGF5YXNoaSwgWS48L2F1dGhvcj48YXV0aG9y
Pktpc2hpLCBZLjwvYXV0aG9yPjxhdXRob3I+TmFrYW11cmEsIEguPC9hdXRob3I+PGF1dGhvcj5B
a2VkbywgSC48L2F1dGhvcj48L2F1dGhvcnM+PC9jb250cmlidXRvcnM+PGF1dGgtYWRkcmVzcz5E
ZXBhcnRtZW50IG9mIEFuZXN0aGVzaW9sb2d5LCBPc2FrYSBNZWRpY2FsIENlbnRlciBmb3IgQ2Fu
Y2VyIGFuZCBDYXJkaW92YXNjdWxhciBEaXNlYXNlcywgSmFwYW4uIHRhZGFAcWI0LnNvLW5ldC5u
ZS5qcDwvYXV0aC1hZGRyZXNzPjx0aXRsZXM+PHRpdGxlPkluZmlsdHJhdGlvbiBhbmVzdGhldGlj
IGxpZG9jYWluZSBpbmhpYml0cyBjYW5jZXIgY2VsbCBpbnZhc2lvbiBieSBtb2R1bGF0aW5nIGVj
dG9kb21haW4gc2hlZGRpbmcgb2YgaGVwYXJpbi1iaW5kaW5nIGVwaWRlcm1hbCBncm93dGggZmFj
dG9yLWxpa2UgZ3Jvd3RoIGZhY3RvciAoSEItRUdGKTwvdGl0bGU+PHNlY29uZGFyeS10aXRsZT5K
IENlbGwgUGh5c2lvbDwvc2Vjb25kYXJ5LXRpdGxlPjwvdGl0bGVzPjxwZXJpb2RpY2FsPjxmdWxs
LXRpdGxlPkogQ2VsbCBQaHlzaW9sPC9mdWxsLXRpdGxlPjwvcGVyaW9kaWNhbD48cGFnZXM+MzUx
LTg8L3BhZ2VzPjx2b2x1bWU+MTkyPC92b2x1bWU+PG51bWJlcj4zPC9udW1iZXI+PGVkaXRpb24+
MjAwMi8wNy8xOTwvZWRpdGlvbj48a2V5d29yZHM+PGtleXdvcmQ+QW5lc3RoZXRpY3MsIExvY2Fs
LypwaGFybWFjb2xvZ3k8L2tleXdvcmQ+PGtleXdvcmQ+QW5pbWFsczwva2V5d29yZD48a2V5d29y
ZD5DYWxjaXVtL21ldGFib2xpc208L2tleXdvcmQ+PGtleXdvcmQ+Q2VsbCBNZW1icmFuZS9tZXRh
Ym9saXNtPC9rZXl3b3JkPjxrZXl3b3JkPkNlbGwgTW92ZW1lbnQvZHJ1ZyBlZmZlY3RzPC9rZXl3
b3JkPjxrZXl3b3JkPkVwaWRlcm1hbCBHcm93dGggRmFjdG9yLyptZXRhYm9saXNtPC9rZXl3b3Jk
PjxrZXl3b3JkPkVyYkIgUmVjZXB0b3JzL2dlbmV0aWNzPC9rZXl3b3JkPjxrZXl3b3JkPkhlcGFy
aW4vbWV0YWJvbGlzbTwva2V5d29yZD48a2V5d29yZD5IZXBhcmluLWJpbmRpbmcgRUdGLWxpa2Ug
R3Jvd3RoIEZhY3Rvcjwva2V5d29yZD48a2V5d29yZD5IdW1hbnM8L2tleXdvcmQ+PGtleXdvcmQ+
SW50ZXJjZWxsdWxhciBTaWduYWxpbmcgUGVwdGlkZXMgYW5kIFByb3RlaW5zPC9rZXl3b3JkPjxr
ZXl3b3JkPkxpZG9jYWluZS8qcGhhcm1hY29sb2d5PC9rZXl3b3JkPjxrZXl3b3JkPkx1bmcgTmVv
cGxhc21zL3ByZXZlbnRpb24gJmFtcDsgY29udHJvbC9zZWNvbmRhcnk8L2tleXdvcmQ+PGtleXdv
cmQ+TWljZTwva2V5d29yZD48a2V5d29yZD5NaWNlLCBJbmJyZWQgQzNIPC9rZXl3b3JkPjxrZXl3
b3JkPk5lb3BsYXNtIEludmFzaXZlbmVzcy9waHlzaW9wYXRob2xvZ3k8L2tleXdvcmQ+PGtleXdv
cmQ+VHJhbnNjcmlwdGlvbmFsIEFjdGl2YXRpb24vZHJ1ZyBlZmZlY3RzPC9rZXl3b3JkPjxrZXl3
b3JkPlR1bW9yIENlbGxzLCBDdWx0dXJlZDwva2V5d29yZD48L2tleXdvcmRzPjxkYXRlcz48eWVh
cj4yMDAyPC95ZWFyPjxwdWItZGF0ZXM+PGRhdGU+U2VwPC9kYXRlPjwvcHViLWRhdGVzPjwvZGF0
ZXM+PGlzYm4+MDAyMS05NTQxIChQcmludCkmI3hEOzAwMjEtOTU0MTwvaXNibj48YWNjZXNzaW9u
LW51bT4xMjEyNDc4MDwvYWNjZXNzaW9uLW51bT48dXJscz48L3VybHM+PGVsZWN0cm9uaWMtcmVz
b3VyY2UtbnVtPjEwLjEwMDIvamNwLjEwMTQ1PC9lbGVjdHJvbmljLXJlc291cmNlLW51bT48cmVt
b3RlLWRhdGFiYXNlLXByb3ZpZGVyPk5MTTwvcmVtb3RlLWRhdGFiYXNlLXByb3ZpZGVyPjxsYW5n
dWFnZT5lbmc8L2xhbmd1YWdlPjwvcmVjb3JkPjwvQ2l0ZT48Q2l0ZT48QXV0aG9yPk1hcnRpbnNz
b248L0F1dGhvcj48WWVhcj4xOTk5PC9ZZWFyPjxSZWNOdW0+MjI2PC9SZWNOdW0+PHJlY29yZD48
cmVjLW51bWJlcj4yMjY8L3JlYy1udW1iZXI+PGZvcmVpZ24ta2V5cz48a2V5IGFwcD0iRU4iIGRi
LWlkPSIycnZmMDB0ZGxwMnpkcWVkOXBkeGZyNTZwdHBycHcyenphdHIiIHRpbWVzdGFtcD0iMTU5
NzI5NjMwNyI+MjI2PC9rZXk+PC9mb3JlaWduLWtleXM+PHJlZi10eXBlIG5hbWU9IkpvdXJuYWwg
QXJ0aWNsZSI+MTc8L3JlZi10eXBlPjxjb250cmlidXRvcnM+PGF1dGhvcnM+PGF1dGhvcj5NYXJ0
aW5zc29uLCBULjwvYXV0aG9yPjwvYXV0aG9ycz48L2NvbnRyaWJ1dG9ycz48YXV0aC1hZGRyZXNz
PkFzdHJhIFBhaW4gQ29udHJvbCwgRGlzY292ZXJ5IERpdmlzaW9uLCBIdWRkaW5nZSwgU3dlZGVu
LiB0aXR0aS5tYXJ0aW5zc29uQHBhaW4uc2UuYXN0cmEuY29tPC9hdXRoLWFkZHJlc3M+PHRpdGxl
cz48dGl0bGU+Um9waXZhY2FpbmUgaW5oaWJpdHMgc2VydW0taW5kdWNlZCBwcm9saWZlcmF0aW9u
IG9mIGNvbG9uIGFkZW5vY2FyY2lub21hIGNlbGxzIGluIHZpdHJvPC90aXRsZT48c2Vjb25kYXJ5
LXRpdGxlPkogUGhhcm1hY29sIEV4cCBUaGVyPC9zZWNvbmRhcnktdGl0bGU+PC90aXRsZXM+PHBl
cmlvZGljYWw+PGZ1bGwtdGl0bGU+SiBQaGFybWFjb2wgRXhwIFRoZXI8L2Z1bGwtdGl0bGU+PC9w
ZXJpb2RpY2FsPjxwYWdlcz42NjAtNDwvcGFnZXM+PHZvbHVtZT4yODg8L3ZvbHVtZT48bnVtYmVy
PjI8L251bWJlcj48ZWRpdGlvbj4xOTk5LzAxLzI2PC9lZGl0aW9uPjxrZXl3b3Jkcz48a2V5d29y
ZD5BbWlkZXMvKnBoYXJtYWNvbG9neTwva2V5d29yZD48a2V5d29yZD5BbmVzdGhldGljcywgTG9j
YWwvKnBoYXJtYWNvbG9neTwva2V5d29yZD48a2V5d29yZD5BbnRpLUluZmxhbW1hdG9yeSBBZ2Vu
dHMvcGhhcm1hY29sb2d5PC9rZXl3b3JkPjxrZXl3b3JkPkFudGktSW5mbGFtbWF0b3J5IEFnZW50
cywgTm9uLVN0ZXJvaWRhbC9waGFybWFjb2xvZ3k8L2tleXdvcmQ+PGtleXdvcmQ+Q2Fjby0yIENl
bGxzLypkcnVnIGVmZmVjdHMvcGF0aG9sb2d5L3BoeXNpb2xvZ3k8L2tleXdvcmQ+PGtleXdvcmQ+
Q2VsbCBEaXZpc2lvbi9kcnVnIGVmZmVjdHM8L2tleXdvcmQ+PGtleXdvcmQ+RGlub3Byb3N0b25l
L2Jpb3N5bnRoZXNpcy9tZXRhYm9saXNtPC9rZXl3b3JkPjxrZXl3b3JkPkhUMjkgQ2VsbHMvKmRy
dWcgZWZmZWN0cy9wYXRob2xvZ3kvcGh5c2lvbG9neTwva2V5d29yZD48a2V5d29yZD5IdW1hbnM8
L2tleXdvcmQ+PGtleXdvcmQ+SHlkcm9jb3J0aXNvbmUvcGhhcm1hY29sb2d5PC9rZXl3b3JkPjxr
ZXl3b3JkPkluZG9sZXMvcGhhcm1hY29sb2d5PC9rZXl3b3JkPjxrZXl3b3JkPktpbmV0aWNzPC9r
ZXl3b3JkPjxrZXl3b3JkPkxldWtvdHJpZW5lIEI0L3BoYXJtYWNvbG9neTwva2V5d29yZD48a2V5
d29yZD5MaXBveHlnZW5hc2UgSW5oaWJpdG9ycy9waGFybWFjb2xvZ3k8L2tleXdvcmQ+PGtleXdv
cmQ+TWVtYnJhbmUgUG90ZW50aWFscy9kcnVnIGVmZmVjdHM8L2tleXdvcmQ+PGtleXdvcmQ+TWVz
YWxhbWluZS9waGFybWFjb2xvZ3k8L2tleXdvcmQ+PGtleXdvcmQ+Um9waXZhY2FpbmU8L2tleXdv
cmQ+PC9rZXl3b3Jkcz48ZGF0ZXM+PHllYXI+MTk5OTwveWVhcj48cHViLWRhdGVzPjxkYXRlPkZl
YjwvZGF0ZT48L3B1Yi1kYXRlcz48L2RhdGVzPjxpc2JuPjAwMjItMzU2NSAoUHJpbnQpJiN4RDsw
MDIyLTM1NjU8L2lzYm4+PGFjY2Vzc2lvbi1udW0+OTkxODU3MjwvYWNjZXNzaW9uLW51bT48dXJs
cz48L3VybHM+PHJlbW90ZS1kYXRhYmFzZS1wcm92aWRlcj5OTE08L3JlbW90ZS1kYXRhYmFzZS1w
cm92aWRlcj48bGFuZ3VhZ2U+ZW5nPC9sYW5ndWFnZT48L3JlY29yZD48L0NpdGU+PC9FbmROb3Rl
Pn==
</w:fldData>
        </w:fldChar>
      </w:r>
      <w:r w:rsidR="0087670A" w:rsidRPr="00177558">
        <w:rPr>
          <w:color w:val="000000" w:themeColor="text1"/>
          <w:szCs w:val="20"/>
        </w:rPr>
        <w:instrText xml:space="preserve"> ADDIN EN.CITE </w:instrText>
      </w:r>
      <w:r w:rsidR="0087670A" w:rsidRPr="00177558">
        <w:rPr>
          <w:color w:val="000000" w:themeColor="text1"/>
          <w:szCs w:val="20"/>
        </w:rPr>
        <w:fldChar w:fldCharType="begin">
          <w:fldData xml:space="preserve">PEVuZE5vdGU+PENpdGU+PEF1dGhvcj5NYW1tb3RvPC9BdXRob3I+PFllYXI+MjAwMjwvWWVhcj48
UmVjTnVtPjIyNTwvUmVjTnVtPjxEaXNwbGF5VGV4dD48c3R5bGUgZmFjZT0ic3VwZXJzY3JpcHQi
PjMwLDMxPC9zdHlsZT48L0Rpc3BsYXlUZXh0PjxyZWNvcmQ+PHJlYy1udW1iZXI+MjI1PC9yZWMt
bnVtYmVyPjxmb3JlaWduLWtleXM+PGtleSBhcHA9IkVOIiBkYi1pZD0iMnJ2ZjAwdGRscDJ6ZHFl
ZDlwZHhmcjU2cHRwcnB3Mnp6YXRyIiB0aW1lc3RhbXA9IjE1OTcyOTYyNDgiPjIyNTwva2V5Pjwv
Zm9yZWlnbi1rZXlzPjxyZWYtdHlwZSBuYW1lPSJKb3VybmFsIEFydGljbGUiPjE3PC9yZWYtdHlw
ZT48Y29udHJpYnV0b3JzPjxhdXRob3JzPjxhdXRob3I+TWFtbW90bywgVC48L2F1dGhvcj48YXV0
aG9yPkhpZ2FzaGl5YW1hLCBTLjwvYXV0aG9yPjxhdXRob3I+TXVrYWksIE0uPC9hdXRob3I+PGF1
dGhvcj5NYW1tb3RvLCBBLjwvYXV0aG9yPjxhdXRob3I+QXlha2ksIE0uPC9hdXRob3I+PGF1dGhv
cj5NYXNoaW1vLCBULjwvYXV0aG9yPjxhdXRob3I+SGF5YXNoaSwgWS48L2F1dGhvcj48YXV0aG9y
Pktpc2hpLCBZLjwvYXV0aG9yPjxhdXRob3I+TmFrYW11cmEsIEguPC9hdXRob3I+PGF1dGhvcj5B
a2VkbywgSC48L2F1dGhvcj48L2F1dGhvcnM+PC9jb250cmlidXRvcnM+PGF1dGgtYWRkcmVzcz5E
ZXBhcnRtZW50IG9mIEFuZXN0aGVzaW9sb2d5LCBPc2FrYSBNZWRpY2FsIENlbnRlciBmb3IgQ2Fu
Y2VyIGFuZCBDYXJkaW92YXNjdWxhciBEaXNlYXNlcywgSmFwYW4uIHRhZGFAcWI0LnNvLW5ldC5u
ZS5qcDwvYXV0aC1hZGRyZXNzPjx0aXRsZXM+PHRpdGxlPkluZmlsdHJhdGlvbiBhbmVzdGhldGlj
IGxpZG9jYWluZSBpbmhpYml0cyBjYW5jZXIgY2VsbCBpbnZhc2lvbiBieSBtb2R1bGF0aW5nIGVj
dG9kb21haW4gc2hlZGRpbmcgb2YgaGVwYXJpbi1iaW5kaW5nIGVwaWRlcm1hbCBncm93dGggZmFj
dG9yLWxpa2UgZ3Jvd3RoIGZhY3RvciAoSEItRUdGKTwvdGl0bGU+PHNlY29uZGFyeS10aXRsZT5K
IENlbGwgUGh5c2lvbDwvc2Vjb25kYXJ5LXRpdGxlPjwvdGl0bGVzPjxwZXJpb2RpY2FsPjxmdWxs
LXRpdGxlPkogQ2VsbCBQaHlzaW9sPC9mdWxsLXRpdGxlPjwvcGVyaW9kaWNhbD48cGFnZXM+MzUx
LTg8L3BhZ2VzPjx2b2x1bWU+MTkyPC92b2x1bWU+PG51bWJlcj4zPC9udW1iZXI+PGVkaXRpb24+
MjAwMi8wNy8xOTwvZWRpdGlvbj48a2V5d29yZHM+PGtleXdvcmQ+QW5lc3RoZXRpY3MsIExvY2Fs
LypwaGFybWFjb2xvZ3k8L2tleXdvcmQ+PGtleXdvcmQ+QW5pbWFsczwva2V5d29yZD48a2V5d29y
ZD5DYWxjaXVtL21ldGFib2xpc208L2tleXdvcmQ+PGtleXdvcmQ+Q2VsbCBNZW1icmFuZS9tZXRh
Ym9saXNtPC9rZXl3b3JkPjxrZXl3b3JkPkNlbGwgTW92ZW1lbnQvZHJ1ZyBlZmZlY3RzPC9rZXl3
b3JkPjxrZXl3b3JkPkVwaWRlcm1hbCBHcm93dGggRmFjdG9yLyptZXRhYm9saXNtPC9rZXl3b3Jk
PjxrZXl3b3JkPkVyYkIgUmVjZXB0b3JzL2dlbmV0aWNzPC9rZXl3b3JkPjxrZXl3b3JkPkhlcGFy
aW4vbWV0YWJvbGlzbTwva2V5d29yZD48a2V5d29yZD5IZXBhcmluLWJpbmRpbmcgRUdGLWxpa2Ug
R3Jvd3RoIEZhY3Rvcjwva2V5d29yZD48a2V5d29yZD5IdW1hbnM8L2tleXdvcmQ+PGtleXdvcmQ+
SW50ZXJjZWxsdWxhciBTaWduYWxpbmcgUGVwdGlkZXMgYW5kIFByb3RlaW5zPC9rZXl3b3JkPjxr
ZXl3b3JkPkxpZG9jYWluZS8qcGhhcm1hY29sb2d5PC9rZXl3b3JkPjxrZXl3b3JkPkx1bmcgTmVv
cGxhc21zL3ByZXZlbnRpb24gJmFtcDsgY29udHJvbC9zZWNvbmRhcnk8L2tleXdvcmQ+PGtleXdv
cmQ+TWljZTwva2V5d29yZD48a2V5d29yZD5NaWNlLCBJbmJyZWQgQzNIPC9rZXl3b3JkPjxrZXl3
b3JkPk5lb3BsYXNtIEludmFzaXZlbmVzcy9waHlzaW9wYXRob2xvZ3k8L2tleXdvcmQ+PGtleXdv
cmQ+VHJhbnNjcmlwdGlvbmFsIEFjdGl2YXRpb24vZHJ1ZyBlZmZlY3RzPC9rZXl3b3JkPjxrZXl3
b3JkPlR1bW9yIENlbGxzLCBDdWx0dXJlZDwva2V5d29yZD48L2tleXdvcmRzPjxkYXRlcz48eWVh
cj4yMDAyPC95ZWFyPjxwdWItZGF0ZXM+PGRhdGU+U2VwPC9kYXRlPjwvcHViLWRhdGVzPjwvZGF0
ZXM+PGlzYm4+MDAyMS05NTQxIChQcmludCkmI3hEOzAwMjEtOTU0MTwvaXNibj48YWNjZXNzaW9u
LW51bT4xMjEyNDc4MDwvYWNjZXNzaW9uLW51bT48dXJscz48L3VybHM+PGVsZWN0cm9uaWMtcmVz
b3VyY2UtbnVtPjEwLjEwMDIvamNwLjEwMTQ1PC9lbGVjdHJvbmljLXJlc291cmNlLW51bT48cmVt
b3RlLWRhdGFiYXNlLXByb3ZpZGVyPk5MTTwvcmVtb3RlLWRhdGFiYXNlLXByb3ZpZGVyPjxsYW5n
dWFnZT5lbmc8L2xhbmd1YWdlPjwvcmVjb3JkPjwvQ2l0ZT48Q2l0ZT48QXV0aG9yPk1hcnRpbnNz
b248L0F1dGhvcj48WWVhcj4xOTk5PC9ZZWFyPjxSZWNOdW0+MjI2PC9SZWNOdW0+PHJlY29yZD48
cmVjLW51bWJlcj4yMjY8L3JlYy1udW1iZXI+PGZvcmVpZ24ta2V5cz48a2V5IGFwcD0iRU4iIGRi
LWlkPSIycnZmMDB0ZGxwMnpkcWVkOXBkeGZyNTZwdHBycHcyenphdHIiIHRpbWVzdGFtcD0iMTU5
NzI5NjMwNyI+MjI2PC9rZXk+PC9mb3JlaWduLWtleXM+PHJlZi10eXBlIG5hbWU9IkpvdXJuYWwg
QXJ0aWNsZSI+MTc8L3JlZi10eXBlPjxjb250cmlidXRvcnM+PGF1dGhvcnM+PGF1dGhvcj5NYXJ0
aW5zc29uLCBULjwvYXV0aG9yPjwvYXV0aG9ycz48L2NvbnRyaWJ1dG9ycz48YXV0aC1hZGRyZXNz
PkFzdHJhIFBhaW4gQ29udHJvbCwgRGlzY292ZXJ5IERpdmlzaW9uLCBIdWRkaW5nZSwgU3dlZGVu
LiB0aXR0aS5tYXJ0aW5zc29uQHBhaW4uc2UuYXN0cmEuY29tPC9hdXRoLWFkZHJlc3M+PHRpdGxl
cz48dGl0bGU+Um9waXZhY2FpbmUgaW5oaWJpdHMgc2VydW0taW5kdWNlZCBwcm9saWZlcmF0aW9u
IG9mIGNvbG9uIGFkZW5vY2FyY2lub21hIGNlbGxzIGluIHZpdHJvPC90aXRsZT48c2Vjb25kYXJ5
LXRpdGxlPkogUGhhcm1hY29sIEV4cCBUaGVyPC9zZWNvbmRhcnktdGl0bGU+PC90aXRsZXM+PHBl
cmlvZGljYWw+PGZ1bGwtdGl0bGU+SiBQaGFybWFjb2wgRXhwIFRoZXI8L2Z1bGwtdGl0bGU+PC9w
ZXJpb2RpY2FsPjxwYWdlcz42NjAtNDwvcGFnZXM+PHZvbHVtZT4yODg8L3ZvbHVtZT48bnVtYmVy
PjI8L251bWJlcj48ZWRpdGlvbj4xOTk5LzAxLzI2PC9lZGl0aW9uPjxrZXl3b3Jkcz48a2V5d29y
ZD5BbWlkZXMvKnBoYXJtYWNvbG9neTwva2V5d29yZD48a2V5d29yZD5BbmVzdGhldGljcywgTG9j
YWwvKnBoYXJtYWNvbG9neTwva2V5d29yZD48a2V5d29yZD5BbnRpLUluZmxhbW1hdG9yeSBBZ2Vu
dHMvcGhhcm1hY29sb2d5PC9rZXl3b3JkPjxrZXl3b3JkPkFudGktSW5mbGFtbWF0b3J5IEFnZW50
cywgTm9uLVN0ZXJvaWRhbC9waGFybWFjb2xvZ3k8L2tleXdvcmQ+PGtleXdvcmQ+Q2Fjby0yIENl
bGxzLypkcnVnIGVmZmVjdHMvcGF0aG9sb2d5L3BoeXNpb2xvZ3k8L2tleXdvcmQ+PGtleXdvcmQ+
Q2VsbCBEaXZpc2lvbi9kcnVnIGVmZmVjdHM8L2tleXdvcmQ+PGtleXdvcmQ+RGlub3Byb3N0b25l
L2Jpb3N5bnRoZXNpcy9tZXRhYm9saXNtPC9rZXl3b3JkPjxrZXl3b3JkPkhUMjkgQ2VsbHMvKmRy
dWcgZWZmZWN0cy9wYXRob2xvZ3kvcGh5c2lvbG9neTwva2V5d29yZD48a2V5d29yZD5IdW1hbnM8
L2tleXdvcmQ+PGtleXdvcmQ+SHlkcm9jb3J0aXNvbmUvcGhhcm1hY29sb2d5PC9rZXl3b3JkPjxr
ZXl3b3JkPkluZG9sZXMvcGhhcm1hY29sb2d5PC9rZXl3b3JkPjxrZXl3b3JkPktpbmV0aWNzPC9r
ZXl3b3JkPjxrZXl3b3JkPkxldWtvdHJpZW5lIEI0L3BoYXJtYWNvbG9neTwva2V5d29yZD48a2V5
d29yZD5MaXBveHlnZW5hc2UgSW5oaWJpdG9ycy9waGFybWFjb2xvZ3k8L2tleXdvcmQ+PGtleXdv
cmQ+TWVtYnJhbmUgUG90ZW50aWFscy9kcnVnIGVmZmVjdHM8L2tleXdvcmQ+PGtleXdvcmQ+TWVz
YWxhbWluZS9waGFybWFjb2xvZ3k8L2tleXdvcmQ+PGtleXdvcmQ+Um9waXZhY2FpbmU8L2tleXdv
cmQ+PC9rZXl3b3Jkcz48ZGF0ZXM+PHllYXI+MTk5OTwveWVhcj48cHViLWRhdGVzPjxkYXRlPkZl
YjwvZGF0ZT48L3B1Yi1kYXRlcz48L2RhdGVzPjxpc2JuPjAwMjItMzU2NSAoUHJpbnQpJiN4RDsw
MDIyLTM1NjU8L2lzYm4+PGFjY2Vzc2lvbi1udW0+OTkxODU3MjwvYWNjZXNzaW9uLW51bT48dXJs
cz48L3VybHM+PHJlbW90ZS1kYXRhYmFzZS1wcm92aWRlcj5OTE08L3JlbW90ZS1kYXRhYmFzZS1w
cm92aWRlcj48bGFuZ3VhZ2U+ZW5nPC9sYW5ndWFnZT48L3JlY29yZD48L0NpdGU+PC9FbmROb3Rl
Pn==
</w:fldData>
        </w:fldChar>
      </w:r>
      <w:r w:rsidR="0087670A" w:rsidRPr="00177558">
        <w:rPr>
          <w:color w:val="000000" w:themeColor="text1"/>
          <w:szCs w:val="20"/>
        </w:rPr>
        <w:instrText xml:space="preserve"> ADDIN EN.CITE.DATA </w:instrText>
      </w:r>
      <w:r w:rsidR="0087670A" w:rsidRPr="00177558">
        <w:rPr>
          <w:color w:val="000000" w:themeColor="text1"/>
          <w:szCs w:val="20"/>
        </w:rPr>
      </w:r>
      <w:r w:rsidR="0087670A" w:rsidRPr="00177558">
        <w:rPr>
          <w:color w:val="000000" w:themeColor="text1"/>
          <w:szCs w:val="20"/>
        </w:rPr>
        <w:fldChar w:fldCharType="end"/>
      </w:r>
      <w:r w:rsidR="005774DE" w:rsidRPr="00177558">
        <w:rPr>
          <w:color w:val="000000" w:themeColor="text1"/>
          <w:szCs w:val="20"/>
        </w:rPr>
      </w:r>
      <w:r w:rsidR="005774DE" w:rsidRPr="00177558">
        <w:rPr>
          <w:color w:val="000000" w:themeColor="text1"/>
          <w:szCs w:val="20"/>
        </w:rPr>
        <w:fldChar w:fldCharType="separate"/>
      </w:r>
      <w:hyperlink w:anchor="_ENREF_6_30" w:tooltip="Mammoto, 2002 #225" w:history="1">
        <w:r w:rsidR="0087670A" w:rsidRPr="00177558">
          <w:rPr>
            <w:color w:val="000000" w:themeColor="text1"/>
            <w:szCs w:val="20"/>
            <w:vertAlign w:val="superscript"/>
          </w:rPr>
          <w:t>30</w:t>
        </w:r>
      </w:hyperlink>
      <w:r w:rsidR="0087670A" w:rsidRPr="00177558">
        <w:rPr>
          <w:color w:val="000000" w:themeColor="text1"/>
          <w:szCs w:val="20"/>
          <w:vertAlign w:val="superscript"/>
        </w:rPr>
        <w:t>,</w:t>
      </w:r>
      <w:hyperlink w:anchor="_ENREF_6_31" w:tooltip="Martinsson, 1999 #226" w:history="1">
        <w:r w:rsidR="0087670A" w:rsidRPr="00177558">
          <w:rPr>
            <w:color w:val="000000" w:themeColor="text1"/>
            <w:szCs w:val="20"/>
            <w:vertAlign w:val="superscript"/>
          </w:rPr>
          <w:t>31</w:t>
        </w:r>
      </w:hyperlink>
      <w:r w:rsidR="005774DE" w:rsidRPr="00177558">
        <w:rPr>
          <w:color w:val="000000" w:themeColor="text1"/>
          <w:szCs w:val="20"/>
        </w:rPr>
        <w:fldChar w:fldCharType="end"/>
      </w:r>
      <w:r w:rsidR="00367F82" w:rsidRPr="00177558">
        <w:rPr>
          <w:color w:val="000000" w:themeColor="text1"/>
          <w:szCs w:val="20"/>
        </w:rPr>
        <w:t xml:space="preserve"> </w:t>
      </w:r>
      <w:r w:rsidR="00F05F9F" w:rsidRPr="00177558">
        <w:rPr>
          <w:color w:val="000000" w:themeColor="text1"/>
          <w:szCs w:val="20"/>
        </w:rPr>
        <w:t xml:space="preserve">Furthermore, </w:t>
      </w:r>
      <w:r w:rsidRPr="00177558">
        <w:rPr>
          <w:rFonts w:cstheme="minorHAnsi"/>
          <w:color w:val="000000" w:themeColor="text1"/>
          <w:szCs w:val="20"/>
        </w:rPr>
        <w:t xml:space="preserve">neuraxial </w:t>
      </w:r>
      <w:r w:rsidR="00F128D2" w:rsidRPr="00177558">
        <w:rPr>
          <w:rFonts w:cstheme="minorHAnsi"/>
          <w:color w:val="000000" w:themeColor="text1"/>
          <w:szCs w:val="20"/>
        </w:rPr>
        <w:t>anest</w:t>
      </w:r>
      <w:r w:rsidRPr="00177558">
        <w:rPr>
          <w:rFonts w:cstheme="minorHAnsi"/>
          <w:color w:val="000000" w:themeColor="text1"/>
          <w:szCs w:val="20"/>
        </w:rPr>
        <w:t>hesia (</w:t>
      </w:r>
      <w:r w:rsidR="006E43D9" w:rsidRPr="00177558">
        <w:rPr>
          <w:rFonts w:cstheme="minorHAnsi"/>
          <w:color w:val="000000" w:themeColor="text1"/>
          <w:szCs w:val="20"/>
        </w:rPr>
        <w:t xml:space="preserve">such as </w:t>
      </w:r>
      <w:r w:rsidRPr="00177558">
        <w:rPr>
          <w:rFonts w:cstheme="minorHAnsi"/>
          <w:color w:val="000000" w:themeColor="text1"/>
          <w:szCs w:val="20"/>
        </w:rPr>
        <w:t>epidural block) c</w:t>
      </w:r>
      <w:r w:rsidR="006E43D9" w:rsidRPr="00177558">
        <w:rPr>
          <w:rFonts w:cstheme="minorHAnsi"/>
          <w:color w:val="000000" w:themeColor="text1"/>
          <w:szCs w:val="20"/>
        </w:rPr>
        <w:t>an</w:t>
      </w:r>
      <w:r w:rsidRPr="00177558">
        <w:rPr>
          <w:rFonts w:cstheme="minorHAnsi"/>
          <w:color w:val="000000" w:themeColor="text1"/>
          <w:szCs w:val="20"/>
        </w:rPr>
        <w:t xml:space="preserve"> effectively </w:t>
      </w:r>
      <w:r w:rsidR="00F05F9F" w:rsidRPr="00177558">
        <w:rPr>
          <w:rFonts w:cstheme="minorHAnsi"/>
          <w:color w:val="000000" w:themeColor="text1"/>
          <w:szCs w:val="20"/>
        </w:rPr>
        <w:t xml:space="preserve">block </w:t>
      </w:r>
      <w:r w:rsidR="006E43D9" w:rsidRPr="00177558">
        <w:rPr>
          <w:rFonts w:cstheme="minorHAnsi"/>
          <w:color w:val="000000" w:themeColor="text1"/>
          <w:szCs w:val="20"/>
        </w:rPr>
        <w:t>the tran</w:t>
      </w:r>
      <w:r w:rsidR="00F90DDE" w:rsidRPr="00177558">
        <w:rPr>
          <w:rFonts w:cstheme="minorHAnsi"/>
          <w:color w:val="000000" w:themeColor="text1"/>
          <w:szCs w:val="20"/>
        </w:rPr>
        <w:t xml:space="preserve">smission of </w:t>
      </w:r>
      <w:r w:rsidR="00F05F9F" w:rsidRPr="00177558">
        <w:rPr>
          <w:rFonts w:cstheme="minorHAnsi"/>
          <w:color w:val="000000" w:themeColor="text1"/>
          <w:szCs w:val="20"/>
        </w:rPr>
        <w:t>noxious</w:t>
      </w:r>
      <w:r w:rsidRPr="00177558">
        <w:rPr>
          <w:rFonts w:cstheme="minorHAnsi"/>
          <w:color w:val="000000" w:themeColor="text1"/>
          <w:szCs w:val="20"/>
        </w:rPr>
        <w:t xml:space="preserve"> stimul</w:t>
      </w:r>
      <w:r w:rsidR="00F05F9F" w:rsidRPr="00177558">
        <w:rPr>
          <w:rFonts w:cstheme="minorHAnsi"/>
          <w:color w:val="000000" w:themeColor="text1"/>
          <w:szCs w:val="20"/>
        </w:rPr>
        <w:t>i</w:t>
      </w:r>
      <w:r w:rsidRPr="00177558">
        <w:rPr>
          <w:rFonts w:cstheme="minorHAnsi"/>
          <w:color w:val="000000" w:themeColor="text1"/>
          <w:szCs w:val="20"/>
        </w:rPr>
        <w:t xml:space="preserve"> into central neural system</w:t>
      </w:r>
      <w:r w:rsidR="00F05F9F" w:rsidRPr="00177558">
        <w:rPr>
          <w:rFonts w:cstheme="minorHAnsi"/>
          <w:color w:val="000000" w:themeColor="text1"/>
          <w:szCs w:val="20"/>
        </w:rPr>
        <w:t>;</w:t>
      </w:r>
      <w:r w:rsidRPr="00177558">
        <w:rPr>
          <w:rFonts w:cstheme="minorHAnsi"/>
          <w:color w:val="000000" w:themeColor="text1"/>
          <w:szCs w:val="20"/>
        </w:rPr>
        <w:t xml:space="preserve"> </w:t>
      </w:r>
      <w:r w:rsidR="00F05F9F" w:rsidRPr="00177558">
        <w:rPr>
          <w:rFonts w:cstheme="minorHAnsi"/>
          <w:color w:val="000000" w:themeColor="text1"/>
          <w:szCs w:val="20"/>
        </w:rPr>
        <w:t xml:space="preserve">it can, </w:t>
      </w:r>
      <w:r w:rsidRPr="00177558">
        <w:rPr>
          <w:rFonts w:cstheme="minorHAnsi"/>
          <w:color w:val="000000" w:themeColor="text1"/>
          <w:szCs w:val="20"/>
        </w:rPr>
        <w:t>thus</w:t>
      </w:r>
      <w:r w:rsidR="00F05F9F" w:rsidRPr="00177558">
        <w:rPr>
          <w:rFonts w:cstheme="minorHAnsi"/>
          <w:color w:val="000000" w:themeColor="text1"/>
          <w:szCs w:val="20"/>
        </w:rPr>
        <w:t>,</w:t>
      </w:r>
      <w:r w:rsidRPr="00177558">
        <w:rPr>
          <w:rFonts w:cstheme="minorHAnsi"/>
          <w:color w:val="000000" w:themeColor="text1"/>
          <w:szCs w:val="20"/>
        </w:rPr>
        <w:t xml:space="preserve"> decrease </w:t>
      </w:r>
      <w:r w:rsidR="00F05F9F" w:rsidRPr="00177558">
        <w:rPr>
          <w:rFonts w:cstheme="minorHAnsi"/>
          <w:color w:val="000000" w:themeColor="text1"/>
          <w:szCs w:val="20"/>
        </w:rPr>
        <w:t xml:space="preserve">the </w:t>
      </w:r>
      <w:r w:rsidRPr="00177558">
        <w:rPr>
          <w:rFonts w:cstheme="minorHAnsi"/>
          <w:color w:val="000000" w:themeColor="text1"/>
          <w:szCs w:val="20"/>
        </w:rPr>
        <w:t xml:space="preserve">consumption </w:t>
      </w:r>
      <w:r w:rsidR="00F05F9F" w:rsidRPr="00177558">
        <w:rPr>
          <w:rFonts w:cstheme="minorHAnsi"/>
          <w:color w:val="000000" w:themeColor="text1"/>
          <w:szCs w:val="20"/>
        </w:rPr>
        <w:t xml:space="preserve">of general </w:t>
      </w:r>
      <w:r w:rsidR="00F128D2" w:rsidRPr="00177558">
        <w:rPr>
          <w:rFonts w:cstheme="minorHAnsi"/>
          <w:color w:val="000000" w:themeColor="text1"/>
          <w:szCs w:val="20"/>
        </w:rPr>
        <w:t>anest</w:t>
      </w:r>
      <w:r w:rsidR="00F05F9F" w:rsidRPr="00177558">
        <w:rPr>
          <w:rFonts w:cstheme="minorHAnsi"/>
          <w:color w:val="000000" w:themeColor="text1"/>
          <w:szCs w:val="20"/>
        </w:rPr>
        <w:t xml:space="preserve">hetics and opioids, </w:t>
      </w:r>
      <w:r w:rsidRPr="00177558">
        <w:rPr>
          <w:rFonts w:cstheme="minorHAnsi"/>
          <w:color w:val="000000" w:themeColor="text1"/>
          <w:szCs w:val="20"/>
        </w:rPr>
        <w:t>and avoid the over-activation of the sympathetic system and weaken the neural-endocrine stress response.</w:t>
      </w:r>
      <w:r w:rsidR="0034295E" w:rsidRPr="00177558">
        <w:rPr>
          <w:rFonts w:cstheme="minorHAnsi"/>
          <w:color w:val="000000" w:themeColor="text1"/>
          <w:szCs w:val="20"/>
        </w:rPr>
        <w:fldChar w:fldCharType="begin">
          <w:fldData xml:space="preserve">PEVuZE5vdGU+PENpdGU+PEF1dGhvcj5Ib2Rnc29uPC9BdXRob3I+PFllYXI+MjAwMTwvWWVhcj48
UmVjTnVtPjE1OTwvUmVjTnVtPjxEaXNwbGF5VGV4dD48c3R5bGUgZmFjZT0ic3VwZXJzY3JpcHQi
PjMyLDMzPC9zdHlsZT48L0Rpc3BsYXlUZXh0PjxyZWNvcmQ+PHJlYy1udW1iZXI+MTU5PC9yZWMt
bnVtYmVyPjxmb3JlaWduLWtleXM+PGtleSBhcHA9IkVOIiBkYi1pZD0iMnJ2ZjAwdGRscDJ6ZHFl
ZDlwZHhmcjU2cHRwcnB3Mnp6YXRyIiB0aW1lc3RhbXA9IjE1ODgwNzcwNDgiPjE1OTwva2V5Pjwv
Zm9yZWlnbi1rZXlzPjxyZWYtdHlwZSBuYW1lPSJKb3VybmFsIEFydGljbGUiPjE3PC9yZWYtdHlw
ZT48Y29udHJpYnV0b3JzPjxhdXRob3JzPjxhdXRob3I+SG9kZ3NvbiwgUC4gUy48L2F1dGhvcj48
YXV0aG9yPkxpdSwgUy4gUy48L2F1dGhvcj48L2F1dGhvcnM+PC9jb250cmlidXRvcnM+PGF1dGgt
YWRkcmVzcz5EZXBhcnRtZW50IG9mIEFuZXN0aGVzaW9sb2d5LCBWaXJnaW5pYSBNYXNvbiBNZWRp
Y2FsIENlbnRlciwgU2VhdHRsZSwgV2FzaGluZ3RvbiA5ODExMSwgVVNBLjwvYXV0aC1hZGRyZXNz
Pjx0aXRsZXM+PHRpdGxlPkVwaWR1cmFsIGxpZG9jYWluZSBkZWNyZWFzZXMgc2V2b2ZsdXJhbmUg
cmVxdWlyZW1lbnQgZm9yIGFkZXF1YXRlIGRlcHRoIG9mIGFuZXN0aGVzaWEgYXMgbWVhc3VyZWQg
YnkgdGhlIEJpc3BlY3RyYWwgSW5kZXggbW9uaXRvcjwvdGl0bGU+PHNlY29uZGFyeS10aXRsZT5B
bmVzdGhlc2lvbG9neTwvc2Vjb25kYXJ5LXRpdGxlPjwvdGl0bGVzPjxwZXJpb2RpY2FsPjxmdWxs
LXRpdGxlPkFuZXN0aGVzaW9sb2d5PC9mdWxsLXRpdGxlPjxhYmJyLTE+QW5lc3RoZXNpb2xvZ3k8
L2FiYnItMT48L3BlcmlvZGljYWw+PHBhZ2VzPjc5OS04MDM8L3BhZ2VzPjx2b2x1bWU+OTQ8L3Zv
bHVtZT48bnVtYmVyPjU8L251bWJlcj48ZWRpdGlvbj4yMDAxLzA2LzA1PC9lZGl0aW9uPjxrZXl3
b3Jkcz48a2V5d29yZD5BZHVsdDwva2V5d29yZD48a2V5d29yZD5BZ2VkPC9rZXl3b3JkPjxrZXl3
b3JkPipBbmVzdGhlc2lhLCBFcGlkdXJhbDwva2V5d29yZD48a2V5d29yZD5BbmVzdGhlc2lhLCBH
ZW5lcmFsPC9rZXl3b3JkPjxrZXl3b3JkPkFuZXN0aGV0aWNzLCBJbmhhbGF0aW9uLypwaGFybWFj
b2xvZ3k8L2tleXdvcmQ+PGtleXdvcmQ+QW5lc3RoZXRpY3MsIExvY2FsLypwaGFybWFjb2xvZ3k8
L2tleXdvcmQ+PGtleXdvcmQ+RG91YmxlLUJsaW5kIE1ldGhvZDwva2V5d29yZD48a2V5d29yZD4q
RWxlY3Ryb2VuY2VwaGFsb2dyYXBoeTwva2V5d29yZD48a2V5d29yZD5GZW1hbGU8L2tleXdvcmQ+
PGtleXdvcmQ+SHVtYW5zPC9rZXl3b3JkPjxrZXl3b3JkPkxpZG9jYWluZS8qcGhhcm1hY29sb2d5
PC9rZXl3b3JkPjxrZXl3b3JkPk1hbGU8L2tleXdvcmQ+PGtleXdvcmQ+TWV0aHlsIEV0aGVycy8q
cGhhcm1hY29sb2d5PC9rZXl3b3JkPjxrZXl3b3JkPk1pZGRsZSBBZ2VkPC9rZXl3b3JkPjxrZXl3
b3JkPlByb3NwZWN0aXZlIFN0dWRpZXM8L2tleXdvcmQ+PGtleXdvcmQ+U2V2b2ZsdXJhbmU8L2tl
eXdvcmQ+PC9rZXl3b3Jkcz48ZGF0ZXM+PHllYXI+MjAwMTwveWVhcj48cHViLWRhdGVzPjxkYXRl
Pk1heTwvZGF0ZT48L3B1Yi1kYXRlcz48L2RhdGVzPjxpc2JuPjAwMDMtMzAyMiAoUHJpbnQpJiN4
RDswMDAzLTMwMjI8L2lzYm4+PGFjY2Vzc2lvbi1udW0+MTEzODg1MzE8L2FjY2Vzc2lvbi1udW0+
PHVybHM+PC91cmxzPjxlbGVjdHJvbmljLXJlc291cmNlLW51bT4xMC4xMDk3LzAwMDAwNTQyLTIw
MDEwNTAwMC0wMDAxODwvZWxlY3Ryb25pYy1yZXNvdXJjZS1udW0+PHJlbW90ZS1kYXRhYmFzZS1w
cm92aWRlcj5OTE08L3JlbW90ZS1kYXRhYmFzZS1wcm92aWRlcj48bGFuZ3VhZ2U+ZW5nPC9sYW5n
dWFnZT48L3JlY29yZD48L0NpdGU+PENpdGU+PEF1dGhvcj5BaGxlcnM8L0F1dGhvcj48WWVhcj4y
MDA4PC9ZZWFyPjxSZWNOdW0+MTg0PC9SZWNOdW0+PHJlY29yZD48cmVjLW51bWJlcj4xODQ8L3Jl
Yy1udW1iZXI+PGZvcmVpZ24ta2V5cz48a2V5IGFwcD0iRU4iIGRiLWlkPSIycnZmMDB0ZGxwMnpk
cWVkOXBkeGZyNTZwdHBycHcyenphdHIiIHRpbWVzdGFtcD0iMTU5MTE5MTYyMSI+MTg0PC9rZXk+
PC9mb3JlaWduLWtleXM+PHJlZi10eXBlIG5hbWU9IkpvdXJuYWwgQXJ0aWNsZSI+MTc8L3JlZi10
eXBlPjxjb250cmlidXRvcnM+PGF1dGhvcnM+PGF1dGhvcj5BaGxlcnMsIE8uPC9hdXRob3I+PGF1
dGhvcj5OYWNodGlnYWxsLCBJLjwvYXV0aG9yPjxhdXRob3I+TGVuemUsIEouPC9hdXRob3I+PGF1
dGhvcj5Hb2xkbWFubiwgQS48L2F1dGhvcj48YXV0aG9yPlNjaHVsdGUsIEUuPC9hdXRob3I+PGF1
dGhvcj5Iw7ZobmUsIEMuPC9hdXRob3I+PGF1dGhvcj5Gcml0eiwgRy48L2F1dGhvcj48YXV0aG9y
PktlaCwgRC48L2F1dGhvcj48L2F1dGhvcnM+PC9jb250cmlidXRvcnM+PGF1dGgtYWRkcmVzcz5E
ZXBhcnRtZW50IG9mIEFuYWVzdGhlc2lvbG9neSBhbmQgSW50ZW5zaXZlIENhcmUgTWVkaWNpbmUs
IENoYXJpdMOpLVVuaXZlcnNpdGFldHNtZWRpemluIEJlcmxpbiwgQ2FtcHVzIFZpcmNob3ctS2xp
bmlrdW0sIEF1Z3VzdGVuYnVyZ2VyIFBsYXR6IDEsIDEzMzUzIEJlcmxpbiwgR2VybWFueS48L2F1
dGgtYWRkcmVzcz48dGl0bGVzPjx0aXRsZT5JbnRyYW9wZXJhdGl2ZSB0aG9yYWNpYyBlcGlkdXJh
bCBhbmFlc3RoZXNpYSBhdHRlbnVhdGVzIHN0cmVzcy1pbmR1Y2VkIGltbXVub3N1cHByZXNzaW9u
IGluIHBhdGllbnRzIHVuZGVyZ29pbmcgbWFqb3IgYWJkb21pbmFsIHN1cmdlcnk8L3RpdGxlPjxz
ZWNvbmRhcnktdGl0bGU+QnIgSiBBbmFlc3RoPC9zZWNvbmRhcnktdGl0bGU+PC90aXRsZXM+PHBl
cmlvZGljYWw+PGZ1bGwtdGl0bGU+QnIgSiBBbmFlc3RoPC9mdWxsLXRpdGxlPjxhYmJyLTE+QnJp
dGlzaCBqb3VybmFsIG9mIGFuYWVzdGhlc2lhPC9hYmJyLTE+PC9wZXJpb2RpY2FsPjxwYWdlcz43
ODEtNzwvcGFnZXM+PHZvbHVtZT4xMDE8L3ZvbHVtZT48bnVtYmVyPjY8L251bWJlcj48ZWRpdGlv
bj4yMDA4LzEwLzE3PC9lZGl0aW9uPjxrZXl3b3Jkcz48a2V5d29yZD5BYmRvbWVuLypzdXJnZXJ5
PC9rZXl3b3JkPjxrZXl3b3JkPkFkdWx0PC9rZXl3b3JkPjxrZXl3b3JkPkFnZWQ8L2tleXdvcmQ+
PGtleXdvcmQ+QWdlZCwgODAgYW5kIG92ZXI8L2tleXdvcmQ+PGtleXdvcmQ+QW5lc3RoZXNpYSwg
RXBpZHVyYWwvKm1ldGhvZHM8L2tleXdvcmQ+PGtleXdvcmQ+QW5lc3RoZXNpYSwgR2VuZXJhbC9t
ZXRob2RzPC9rZXl3b3JkPjxrZXl3b3JkPkFuZXN0aGV0aWNzLCBDb21iaW5lZC9waGFybWFjb2xv
Z3k8L2tleXdvcmQ+PGtleXdvcmQ+QW5lc3RoZXRpY3MsIExvY2FsL2FkbWluaXN0cmF0aW9uICZh
bXA7IGRvc2FnZS9waGFybWFjb2xvZ3k8L2tleXdvcmQ+PGtleXdvcmQ+Q29uY2FuYXZhbGluIEEv
aW1tdW5vbG9neTwva2V5d29yZD48a2V5d29yZD5FcGluZXBocmluZS9ibG9vZDwva2V5d29yZD48
a2V5d29yZD5GZW1hbGU8L2tleXdvcmQ+PGtleXdvcmQ+SHVtYW5zPC9rZXl3b3JkPjxrZXl3b3Jk
Pkh5ZHJvY29ydGlzb25lL2Jsb29kPC9rZXl3b3JkPjxrZXl3b3JkPkltbXVuZSBUb2xlcmFuY2Uv
KmRydWcgZWZmZWN0czwva2V5d29yZD48a2V5d29yZD5JbnRlcmZlcm9uLWdhbW1hL2Jsb29kPC9r
ZXl3b3JkPjxrZXl3b3JkPkludGVybGV1a2luLTEwL2Jsb29kPC9rZXl3b3JkPjxrZXl3b3JkPklu
dHJhb3BlcmF0aXZlIFBlcmlvZDwva2V5d29yZD48a2V5d29yZD5MeW1waG9jeXRlIFN1YnNldHMv
aW1tdW5vbG9neTwva2V5d29yZD48a2V5d29yZD5NYWxlPC9rZXl3b3JkPjxrZXl3b3JkPk1pZGRs
ZSBBZ2VkPC9rZXl3b3JkPjxrZXl3b3JkPlBpbG90IFByb2plY3RzPC9rZXl3b3JkPjxrZXl3b3Jk
PlN0cmVzcywgUGh5c2lvbG9naWNhbC9kcnVnIGVmZmVjdHMvKmltbXVub2xvZ3k8L2tleXdvcmQ+
PGtleXdvcmQ+VGhvcmFjaWMgVmVydGVicmFlPC9rZXl3b3JkPjwva2V5d29yZHM+PGRhdGVzPjx5
ZWFyPjIwMDg8L3llYXI+PHB1Yi1kYXRlcz48ZGF0ZT5EZWM8L2RhdGU+PC9wdWItZGF0ZXM+PC9k
YXRlcz48aXNibj4wMDA3LTA5MTI8L2lzYm4+PGFjY2Vzc2lvbi1udW0+MTg5MjI4NTE8L2FjY2Vz
c2lvbi1udW0+PHVybHM+PC91cmxzPjxlbGVjdHJvbmljLXJlc291cmNlLW51bT4xMC4xMDkzL2Jq
YS9hZW4yODc8L2VsZWN0cm9uaWMtcmVzb3VyY2UtbnVtPjxyZW1vdGUtZGF0YWJhc2UtcHJvdmlk
ZXI+TkxNPC9yZW1vdGUtZGF0YWJhc2UtcHJvdmlkZXI+PGxhbmd1YWdlPmVuZzwvbGFuZ3VhZ2U+
PC9yZWNvcmQ+PC9DaXRlPjwvRW5kTm90ZT4A
</w:fldData>
        </w:fldChar>
      </w:r>
      <w:r w:rsidR="0087670A" w:rsidRPr="00177558">
        <w:rPr>
          <w:rFonts w:cstheme="minorHAnsi"/>
          <w:color w:val="000000" w:themeColor="text1"/>
          <w:szCs w:val="20"/>
        </w:rPr>
        <w:instrText xml:space="preserve"> ADDIN EN.CITE </w:instrText>
      </w:r>
      <w:r w:rsidR="0087670A" w:rsidRPr="00177558">
        <w:rPr>
          <w:rFonts w:cstheme="minorHAnsi"/>
          <w:color w:val="000000" w:themeColor="text1"/>
          <w:szCs w:val="20"/>
        </w:rPr>
        <w:fldChar w:fldCharType="begin">
          <w:fldData xml:space="preserve">PEVuZE5vdGU+PENpdGU+PEF1dGhvcj5Ib2Rnc29uPC9BdXRob3I+PFllYXI+MjAwMTwvWWVhcj48
UmVjTnVtPjE1OTwvUmVjTnVtPjxEaXNwbGF5VGV4dD48c3R5bGUgZmFjZT0ic3VwZXJzY3JpcHQi
PjMyLDMzPC9zdHlsZT48L0Rpc3BsYXlUZXh0PjxyZWNvcmQ+PHJlYy1udW1iZXI+MTU5PC9yZWMt
bnVtYmVyPjxmb3JlaWduLWtleXM+PGtleSBhcHA9IkVOIiBkYi1pZD0iMnJ2ZjAwdGRscDJ6ZHFl
ZDlwZHhmcjU2cHRwcnB3Mnp6YXRyIiB0aW1lc3RhbXA9IjE1ODgwNzcwNDgiPjE1OTwva2V5Pjwv
Zm9yZWlnbi1rZXlzPjxyZWYtdHlwZSBuYW1lPSJKb3VybmFsIEFydGljbGUiPjE3PC9yZWYtdHlw
ZT48Y29udHJpYnV0b3JzPjxhdXRob3JzPjxhdXRob3I+SG9kZ3NvbiwgUC4gUy48L2F1dGhvcj48
YXV0aG9yPkxpdSwgUy4gUy48L2F1dGhvcj48L2F1dGhvcnM+PC9jb250cmlidXRvcnM+PGF1dGgt
YWRkcmVzcz5EZXBhcnRtZW50IG9mIEFuZXN0aGVzaW9sb2d5LCBWaXJnaW5pYSBNYXNvbiBNZWRp
Y2FsIENlbnRlciwgU2VhdHRsZSwgV2FzaGluZ3RvbiA5ODExMSwgVVNBLjwvYXV0aC1hZGRyZXNz
Pjx0aXRsZXM+PHRpdGxlPkVwaWR1cmFsIGxpZG9jYWluZSBkZWNyZWFzZXMgc2V2b2ZsdXJhbmUg
cmVxdWlyZW1lbnQgZm9yIGFkZXF1YXRlIGRlcHRoIG9mIGFuZXN0aGVzaWEgYXMgbWVhc3VyZWQg
YnkgdGhlIEJpc3BlY3RyYWwgSW5kZXggbW9uaXRvcjwvdGl0bGU+PHNlY29uZGFyeS10aXRsZT5B
bmVzdGhlc2lvbG9neTwvc2Vjb25kYXJ5LXRpdGxlPjwvdGl0bGVzPjxwZXJpb2RpY2FsPjxmdWxs
LXRpdGxlPkFuZXN0aGVzaW9sb2d5PC9mdWxsLXRpdGxlPjxhYmJyLTE+QW5lc3RoZXNpb2xvZ3k8
L2FiYnItMT48L3BlcmlvZGljYWw+PHBhZ2VzPjc5OS04MDM8L3BhZ2VzPjx2b2x1bWU+OTQ8L3Zv
bHVtZT48bnVtYmVyPjU8L251bWJlcj48ZWRpdGlvbj4yMDAxLzA2LzA1PC9lZGl0aW9uPjxrZXl3
b3Jkcz48a2V5d29yZD5BZHVsdDwva2V5d29yZD48a2V5d29yZD5BZ2VkPC9rZXl3b3JkPjxrZXl3
b3JkPipBbmVzdGhlc2lhLCBFcGlkdXJhbDwva2V5d29yZD48a2V5d29yZD5BbmVzdGhlc2lhLCBH
ZW5lcmFsPC9rZXl3b3JkPjxrZXl3b3JkPkFuZXN0aGV0aWNzLCBJbmhhbGF0aW9uLypwaGFybWFj
b2xvZ3k8L2tleXdvcmQ+PGtleXdvcmQ+QW5lc3RoZXRpY3MsIExvY2FsLypwaGFybWFjb2xvZ3k8
L2tleXdvcmQ+PGtleXdvcmQ+RG91YmxlLUJsaW5kIE1ldGhvZDwva2V5d29yZD48a2V5d29yZD4q
RWxlY3Ryb2VuY2VwaGFsb2dyYXBoeTwva2V5d29yZD48a2V5d29yZD5GZW1hbGU8L2tleXdvcmQ+
PGtleXdvcmQ+SHVtYW5zPC9rZXl3b3JkPjxrZXl3b3JkPkxpZG9jYWluZS8qcGhhcm1hY29sb2d5
PC9rZXl3b3JkPjxrZXl3b3JkPk1hbGU8L2tleXdvcmQ+PGtleXdvcmQ+TWV0aHlsIEV0aGVycy8q
cGhhcm1hY29sb2d5PC9rZXl3b3JkPjxrZXl3b3JkPk1pZGRsZSBBZ2VkPC9rZXl3b3JkPjxrZXl3
b3JkPlByb3NwZWN0aXZlIFN0dWRpZXM8L2tleXdvcmQ+PGtleXdvcmQ+U2V2b2ZsdXJhbmU8L2tl
eXdvcmQ+PC9rZXl3b3Jkcz48ZGF0ZXM+PHllYXI+MjAwMTwveWVhcj48cHViLWRhdGVzPjxkYXRl
Pk1heTwvZGF0ZT48L3B1Yi1kYXRlcz48L2RhdGVzPjxpc2JuPjAwMDMtMzAyMiAoUHJpbnQpJiN4
RDswMDAzLTMwMjI8L2lzYm4+PGFjY2Vzc2lvbi1udW0+MTEzODg1MzE8L2FjY2Vzc2lvbi1udW0+
PHVybHM+PC91cmxzPjxlbGVjdHJvbmljLXJlc291cmNlLW51bT4xMC4xMDk3LzAwMDAwNTQyLTIw
MDEwNTAwMC0wMDAxODwvZWxlY3Ryb25pYy1yZXNvdXJjZS1udW0+PHJlbW90ZS1kYXRhYmFzZS1w
cm92aWRlcj5OTE08L3JlbW90ZS1kYXRhYmFzZS1wcm92aWRlcj48bGFuZ3VhZ2U+ZW5nPC9sYW5n
dWFnZT48L3JlY29yZD48L0NpdGU+PENpdGU+PEF1dGhvcj5BaGxlcnM8L0F1dGhvcj48WWVhcj4y
MDA4PC9ZZWFyPjxSZWNOdW0+MTg0PC9SZWNOdW0+PHJlY29yZD48cmVjLW51bWJlcj4xODQ8L3Jl
Yy1udW1iZXI+PGZvcmVpZ24ta2V5cz48a2V5IGFwcD0iRU4iIGRiLWlkPSIycnZmMDB0ZGxwMnpk
cWVkOXBkeGZyNTZwdHBycHcyenphdHIiIHRpbWVzdGFtcD0iMTU5MTE5MTYyMSI+MTg0PC9rZXk+
PC9mb3JlaWduLWtleXM+PHJlZi10eXBlIG5hbWU9IkpvdXJuYWwgQXJ0aWNsZSI+MTc8L3JlZi10
eXBlPjxjb250cmlidXRvcnM+PGF1dGhvcnM+PGF1dGhvcj5BaGxlcnMsIE8uPC9hdXRob3I+PGF1
dGhvcj5OYWNodGlnYWxsLCBJLjwvYXV0aG9yPjxhdXRob3I+TGVuemUsIEouPC9hdXRob3I+PGF1
dGhvcj5Hb2xkbWFubiwgQS48L2F1dGhvcj48YXV0aG9yPlNjaHVsdGUsIEUuPC9hdXRob3I+PGF1
dGhvcj5Iw7ZobmUsIEMuPC9hdXRob3I+PGF1dGhvcj5Gcml0eiwgRy48L2F1dGhvcj48YXV0aG9y
PktlaCwgRC48L2F1dGhvcj48L2F1dGhvcnM+PC9jb250cmlidXRvcnM+PGF1dGgtYWRkcmVzcz5E
ZXBhcnRtZW50IG9mIEFuYWVzdGhlc2lvbG9neSBhbmQgSW50ZW5zaXZlIENhcmUgTWVkaWNpbmUs
IENoYXJpdMOpLVVuaXZlcnNpdGFldHNtZWRpemluIEJlcmxpbiwgQ2FtcHVzIFZpcmNob3ctS2xp
bmlrdW0sIEF1Z3VzdGVuYnVyZ2VyIFBsYXR6IDEsIDEzMzUzIEJlcmxpbiwgR2VybWFueS48L2F1
dGgtYWRkcmVzcz48dGl0bGVzPjx0aXRsZT5JbnRyYW9wZXJhdGl2ZSB0aG9yYWNpYyBlcGlkdXJh
bCBhbmFlc3RoZXNpYSBhdHRlbnVhdGVzIHN0cmVzcy1pbmR1Y2VkIGltbXVub3N1cHByZXNzaW9u
IGluIHBhdGllbnRzIHVuZGVyZ29pbmcgbWFqb3IgYWJkb21pbmFsIHN1cmdlcnk8L3RpdGxlPjxz
ZWNvbmRhcnktdGl0bGU+QnIgSiBBbmFlc3RoPC9zZWNvbmRhcnktdGl0bGU+PC90aXRsZXM+PHBl
cmlvZGljYWw+PGZ1bGwtdGl0bGU+QnIgSiBBbmFlc3RoPC9mdWxsLXRpdGxlPjxhYmJyLTE+QnJp
dGlzaCBqb3VybmFsIG9mIGFuYWVzdGhlc2lhPC9hYmJyLTE+PC9wZXJpb2RpY2FsPjxwYWdlcz43
ODEtNzwvcGFnZXM+PHZvbHVtZT4xMDE8L3ZvbHVtZT48bnVtYmVyPjY8L251bWJlcj48ZWRpdGlv
bj4yMDA4LzEwLzE3PC9lZGl0aW9uPjxrZXl3b3Jkcz48a2V5d29yZD5BYmRvbWVuLypzdXJnZXJ5
PC9rZXl3b3JkPjxrZXl3b3JkPkFkdWx0PC9rZXl3b3JkPjxrZXl3b3JkPkFnZWQ8L2tleXdvcmQ+
PGtleXdvcmQ+QWdlZCwgODAgYW5kIG92ZXI8L2tleXdvcmQ+PGtleXdvcmQ+QW5lc3RoZXNpYSwg
RXBpZHVyYWwvKm1ldGhvZHM8L2tleXdvcmQ+PGtleXdvcmQ+QW5lc3RoZXNpYSwgR2VuZXJhbC9t
ZXRob2RzPC9rZXl3b3JkPjxrZXl3b3JkPkFuZXN0aGV0aWNzLCBDb21iaW5lZC9waGFybWFjb2xv
Z3k8L2tleXdvcmQ+PGtleXdvcmQ+QW5lc3RoZXRpY3MsIExvY2FsL2FkbWluaXN0cmF0aW9uICZh
bXA7IGRvc2FnZS9waGFybWFjb2xvZ3k8L2tleXdvcmQ+PGtleXdvcmQ+Q29uY2FuYXZhbGluIEEv
aW1tdW5vbG9neTwva2V5d29yZD48a2V5d29yZD5FcGluZXBocmluZS9ibG9vZDwva2V5d29yZD48
a2V5d29yZD5GZW1hbGU8L2tleXdvcmQ+PGtleXdvcmQ+SHVtYW5zPC9rZXl3b3JkPjxrZXl3b3Jk
Pkh5ZHJvY29ydGlzb25lL2Jsb29kPC9rZXl3b3JkPjxrZXl3b3JkPkltbXVuZSBUb2xlcmFuY2Uv
KmRydWcgZWZmZWN0czwva2V5d29yZD48a2V5d29yZD5JbnRlcmZlcm9uLWdhbW1hL2Jsb29kPC9r
ZXl3b3JkPjxrZXl3b3JkPkludGVybGV1a2luLTEwL2Jsb29kPC9rZXl3b3JkPjxrZXl3b3JkPklu
dHJhb3BlcmF0aXZlIFBlcmlvZDwva2V5d29yZD48a2V5d29yZD5MeW1waG9jeXRlIFN1YnNldHMv
aW1tdW5vbG9neTwva2V5d29yZD48a2V5d29yZD5NYWxlPC9rZXl3b3JkPjxrZXl3b3JkPk1pZGRs
ZSBBZ2VkPC9rZXl3b3JkPjxrZXl3b3JkPlBpbG90IFByb2plY3RzPC9rZXl3b3JkPjxrZXl3b3Jk
PlN0cmVzcywgUGh5c2lvbG9naWNhbC9kcnVnIGVmZmVjdHMvKmltbXVub2xvZ3k8L2tleXdvcmQ+
PGtleXdvcmQ+VGhvcmFjaWMgVmVydGVicmFlPC9rZXl3b3JkPjwva2V5d29yZHM+PGRhdGVzPjx5
ZWFyPjIwMDg8L3llYXI+PHB1Yi1kYXRlcz48ZGF0ZT5EZWM8L2RhdGU+PC9wdWItZGF0ZXM+PC9k
YXRlcz48aXNibj4wMDA3LTA5MTI8L2lzYm4+PGFjY2Vzc2lvbi1udW0+MTg5MjI4NTE8L2FjY2Vz
c2lvbi1udW0+PHVybHM+PC91cmxzPjxlbGVjdHJvbmljLXJlc291cmNlLW51bT4xMC4xMDkzL2Jq
YS9hZW4yODc8L2VsZWN0cm9uaWMtcmVzb3VyY2UtbnVtPjxyZW1vdGUtZGF0YWJhc2UtcHJvdmlk
ZXI+TkxNPC9yZW1vdGUtZGF0YWJhc2UtcHJvdmlkZXI+PGxhbmd1YWdlPmVuZzwvbGFuZ3VhZ2U+
PC9yZWNvcmQ+PC9DaXRlPjwvRW5kTm90ZT4A
</w:fldData>
        </w:fldChar>
      </w:r>
      <w:r w:rsidR="0087670A" w:rsidRPr="00177558">
        <w:rPr>
          <w:rFonts w:cstheme="minorHAnsi"/>
          <w:color w:val="000000" w:themeColor="text1"/>
          <w:szCs w:val="20"/>
        </w:rPr>
        <w:instrText xml:space="preserve"> ADDIN EN.CITE.DATA </w:instrText>
      </w:r>
      <w:r w:rsidR="0087670A" w:rsidRPr="00177558">
        <w:rPr>
          <w:rFonts w:cstheme="minorHAnsi"/>
          <w:color w:val="000000" w:themeColor="text1"/>
          <w:szCs w:val="20"/>
        </w:rPr>
      </w:r>
      <w:r w:rsidR="0087670A" w:rsidRPr="00177558">
        <w:rPr>
          <w:rFonts w:cstheme="minorHAnsi"/>
          <w:color w:val="000000" w:themeColor="text1"/>
          <w:szCs w:val="20"/>
        </w:rPr>
        <w:fldChar w:fldCharType="end"/>
      </w:r>
      <w:r w:rsidR="0034295E" w:rsidRPr="00177558">
        <w:rPr>
          <w:rFonts w:cstheme="minorHAnsi"/>
          <w:color w:val="000000" w:themeColor="text1"/>
          <w:szCs w:val="20"/>
        </w:rPr>
      </w:r>
      <w:r w:rsidR="0034295E" w:rsidRPr="00177558">
        <w:rPr>
          <w:rFonts w:cstheme="minorHAnsi"/>
          <w:color w:val="000000" w:themeColor="text1"/>
          <w:szCs w:val="20"/>
        </w:rPr>
        <w:fldChar w:fldCharType="separate"/>
      </w:r>
      <w:hyperlink w:anchor="_ENREF_6_32" w:tooltip="Hodgson, 2001 #159" w:history="1">
        <w:r w:rsidR="0087670A" w:rsidRPr="00177558">
          <w:rPr>
            <w:rFonts w:cstheme="minorHAnsi"/>
            <w:color w:val="000000" w:themeColor="text1"/>
            <w:szCs w:val="20"/>
            <w:vertAlign w:val="superscript"/>
          </w:rPr>
          <w:t>32</w:t>
        </w:r>
      </w:hyperlink>
      <w:r w:rsidR="0087670A" w:rsidRPr="00177558">
        <w:rPr>
          <w:rFonts w:cstheme="minorHAnsi"/>
          <w:color w:val="000000" w:themeColor="text1"/>
          <w:szCs w:val="20"/>
          <w:vertAlign w:val="superscript"/>
        </w:rPr>
        <w:t>,</w:t>
      </w:r>
      <w:hyperlink w:anchor="_ENREF_6_33" w:tooltip="Ahlers, 2008 #184" w:history="1">
        <w:r w:rsidR="0087670A" w:rsidRPr="00177558">
          <w:rPr>
            <w:rFonts w:cstheme="minorHAnsi"/>
            <w:color w:val="000000" w:themeColor="text1"/>
            <w:szCs w:val="20"/>
            <w:vertAlign w:val="superscript"/>
          </w:rPr>
          <w:t>33</w:t>
        </w:r>
      </w:hyperlink>
      <w:r w:rsidR="0034295E" w:rsidRPr="00177558">
        <w:rPr>
          <w:rFonts w:cstheme="minorHAnsi"/>
          <w:color w:val="000000" w:themeColor="text1"/>
          <w:szCs w:val="20"/>
        </w:rPr>
        <w:fldChar w:fldCharType="end"/>
      </w:r>
      <w:r w:rsidRPr="00177558">
        <w:rPr>
          <w:rFonts w:cstheme="minorHAnsi"/>
          <w:color w:val="000000" w:themeColor="text1"/>
          <w:szCs w:val="20"/>
        </w:rPr>
        <w:t xml:space="preserve"> </w:t>
      </w:r>
      <w:r w:rsidR="004E3EAC" w:rsidRPr="00177558">
        <w:rPr>
          <w:rFonts w:cstheme="minorHAnsi"/>
          <w:color w:val="000000" w:themeColor="text1"/>
          <w:szCs w:val="20"/>
        </w:rPr>
        <w:t xml:space="preserve">Studies confirmed that use of thoracic epidural </w:t>
      </w:r>
      <w:r w:rsidR="00F128D2" w:rsidRPr="00177558">
        <w:rPr>
          <w:rFonts w:cstheme="minorHAnsi"/>
          <w:color w:val="000000" w:themeColor="text1"/>
          <w:szCs w:val="20"/>
        </w:rPr>
        <w:t>anest</w:t>
      </w:r>
      <w:r w:rsidR="004E3EAC" w:rsidRPr="00177558">
        <w:rPr>
          <w:rFonts w:cstheme="minorHAnsi"/>
          <w:color w:val="000000" w:themeColor="text1"/>
          <w:szCs w:val="20"/>
        </w:rPr>
        <w:t>hesia is associated with lower concentrations of stress hormones, less release of endogenous opioids, and milder immunosuppression after surgery.</w:t>
      </w:r>
      <w:r w:rsidR="0034295E" w:rsidRPr="00177558">
        <w:rPr>
          <w:rFonts w:cstheme="minorHAnsi"/>
          <w:color w:val="000000" w:themeColor="text1"/>
          <w:szCs w:val="20"/>
        </w:rPr>
        <w:fldChar w:fldCharType="begin">
          <w:fldData xml:space="preserve">PEVuZE5vdGU+PENpdGU+PEF1dGhvcj5BaGxlcnM8L0F1dGhvcj48WWVhcj4yMDA4PC9ZZWFyPjxS
ZWNOdW0+MTg0PC9SZWNOdW0+PERpc3BsYXlUZXh0PjxzdHlsZSBmYWNlPSJzdXBlcnNjcmlwdCI+
MzMsMzQ8L3N0eWxlPjwvRGlzcGxheVRleHQ+PHJlY29yZD48cmVjLW51bWJlcj4xODQ8L3JlYy1u
dW1iZXI+PGZvcmVpZ24ta2V5cz48a2V5IGFwcD0iRU4iIGRiLWlkPSIycnZmMDB0ZGxwMnpkcWVk
OXBkeGZyNTZwdHBycHcyenphdHIiIHRpbWVzdGFtcD0iMTU5MTE5MTYyMSI+MTg0PC9rZXk+PC9m
b3JlaWduLWtleXM+PHJlZi10eXBlIG5hbWU9IkpvdXJuYWwgQXJ0aWNsZSI+MTc8L3JlZi10eXBl
Pjxjb250cmlidXRvcnM+PGF1dGhvcnM+PGF1dGhvcj5BaGxlcnMsIE8uPC9hdXRob3I+PGF1dGhv
cj5OYWNodGlnYWxsLCBJLjwvYXV0aG9yPjxhdXRob3I+TGVuemUsIEouPC9hdXRob3I+PGF1dGhv
cj5Hb2xkbWFubiwgQS48L2F1dGhvcj48YXV0aG9yPlNjaHVsdGUsIEUuPC9hdXRob3I+PGF1dGhv
cj5Iw7ZobmUsIEMuPC9hdXRob3I+PGF1dGhvcj5Gcml0eiwgRy48L2F1dGhvcj48YXV0aG9yPktl
aCwgRC48L2F1dGhvcj48L2F1dGhvcnM+PC9jb250cmlidXRvcnM+PGF1dGgtYWRkcmVzcz5EZXBh
cnRtZW50IG9mIEFuYWVzdGhlc2lvbG9neSBhbmQgSW50ZW5zaXZlIENhcmUgTWVkaWNpbmUsIENo
YXJpdMOpLVVuaXZlcnNpdGFldHNtZWRpemluIEJlcmxpbiwgQ2FtcHVzIFZpcmNob3ctS2xpbmlr
dW0sIEF1Z3VzdGVuYnVyZ2VyIFBsYXR6IDEsIDEzMzUzIEJlcmxpbiwgR2VybWFueS48L2F1dGgt
YWRkcmVzcz48dGl0bGVzPjx0aXRsZT5JbnRyYW9wZXJhdGl2ZSB0aG9yYWNpYyBlcGlkdXJhbCBh
bmFlc3RoZXNpYSBhdHRlbnVhdGVzIHN0cmVzcy1pbmR1Y2VkIGltbXVub3N1cHByZXNzaW9uIGlu
IHBhdGllbnRzIHVuZGVyZ29pbmcgbWFqb3IgYWJkb21pbmFsIHN1cmdlcnk8L3RpdGxlPjxzZWNv
bmRhcnktdGl0bGU+QnIgSiBBbmFlc3RoPC9zZWNvbmRhcnktdGl0bGU+PC90aXRsZXM+PHBlcmlv
ZGljYWw+PGZ1bGwtdGl0bGU+QnIgSiBBbmFlc3RoPC9mdWxsLXRpdGxlPjxhYmJyLTE+QnJpdGlz
aCBqb3VybmFsIG9mIGFuYWVzdGhlc2lhPC9hYmJyLTE+PC9wZXJpb2RpY2FsPjxwYWdlcz43ODEt
NzwvcGFnZXM+PHZvbHVtZT4xMDE8L3ZvbHVtZT48bnVtYmVyPjY8L251bWJlcj48ZWRpdGlvbj4y
MDA4LzEwLzE3PC9lZGl0aW9uPjxrZXl3b3Jkcz48a2V5d29yZD5BYmRvbWVuLypzdXJnZXJ5PC9r
ZXl3b3JkPjxrZXl3b3JkPkFkdWx0PC9rZXl3b3JkPjxrZXl3b3JkPkFnZWQ8L2tleXdvcmQ+PGtl
eXdvcmQ+QWdlZCwgODAgYW5kIG92ZXI8L2tleXdvcmQ+PGtleXdvcmQ+QW5lc3RoZXNpYSwgRXBp
ZHVyYWwvKm1ldGhvZHM8L2tleXdvcmQ+PGtleXdvcmQ+QW5lc3RoZXNpYSwgR2VuZXJhbC9tZXRo
b2RzPC9rZXl3b3JkPjxrZXl3b3JkPkFuZXN0aGV0aWNzLCBDb21iaW5lZC9waGFybWFjb2xvZ3k8
L2tleXdvcmQ+PGtleXdvcmQ+QW5lc3RoZXRpY3MsIExvY2FsL2FkbWluaXN0cmF0aW9uICZhbXA7
IGRvc2FnZS9waGFybWFjb2xvZ3k8L2tleXdvcmQ+PGtleXdvcmQ+Q29uY2FuYXZhbGluIEEvaW1t
dW5vbG9neTwva2V5d29yZD48a2V5d29yZD5FcGluZXBocmluZS9ibG9vZDwva2V5d29yZD48a2V5
d29yZD5GZW1hbGU8L2tleXdvcmQ+PGtleXdvcmQ+SHVtYW5zPC9rZXl3b3JkPjxrZXl3b3JkPkh5
ZHJvY29ydGlzb25lL2Jsb29kPC9rZXl3b3JkPjxrZXl3b3JkPkltbXVuZSBUb2xlcmFuY2UvKmRy
dWcgZWZmZWN0czwva2V5d29yZD48a2V5d29yZD5JbnRlcmZlcm9uLWdhbW1hL2Jsb29kPC9rZXl3
b3JkPjxrZXl3b3JkPkludGVybGV1a2luLTEwL2Jsb29kPC9rZXl3b3JkPjxrZXl3b3JkPkludHJh
b3BlcmF0aXZlIFBlcmlvZDwva2V5d29yZD48a2V5d29yZD5MeW1waG9jeXRlIFN1YnNldHMvaW1t
dW5vbG9neTwva2V5d29yZD48a2V5d29yZD5NYWxlPC9rZXl3b3JkPjxrZXl3b3JkPk1pZGRsZSBB
Z2VkPC9rZXl3b3JkPjxrZXl3b3JkPlBpbG90IFByb2plY3RzPC9rZXl3b3JkPjxrZXl3b3JkPlN0
cmVzcywgUGh5c2lvbG9naWNhbC9kcnVnIGVmZmVjdHMvKmltbXVub2xvZ3k8L2tleXdvcmQ+PGtl
eXdvcmQ+VGhvcmFjaWMgVmVydGVicmFlPC9rZXl3b3JkPjwva2V5d29yZHM+PGRhdGVzPjx5ZWFy
PjIwMDg8L3llYXI+PHB1Yi1kYXRlcz48ZGF0ZT5EZWM8L2RhdGU+PC9wdWItZGF0ZXM+PC9kYXRl
cz48aXNibj4wMDA3LTA5MTI8L2lzYm4+PGFjY2Vzc2lvbi1udW0+MTg5MjI4NTE8L2FjY2Vzc2lv
bi1udW0+PHVybHM+PC91cmxzPjxlbGVjdHJvbmljLXJlc291cmNlLW51bT4xMC4xMDkzL2JqYS9h
ZW4yODc8L2VsZWN0cm9uaWMtcmVzb3VyY2UtbnVtPjxyZW1vdGUtZGF0YWJhc2UtcHJvdmlkZXI+
TkxNPC9yZW1vdGUtZGF0YWJhc2UtcHJvdmlkZXI+PGxhbmd1YWdlPmVuZzwvbGFuZ3VhZ2U+PC9y
ZWNvcmQ+PC9DaXRlPjxDaXRlPjxBdXRob3I+Q2hhZTwvQXV0aG9yPjxZZWFyPjE5OTg8L1llYXI+
PFJlY051bT4xMDwvUmVjTnVtPjxyZWNvcmQ+PHJlYy1udW1iZXI+MTA8L3JlYy1udW1iZXI+PGZv
cmVpZ24ta2V5cz48a2V5IGFwcD0iRU4iIGRiLWlkPSIycnZmMDB0ZGxwMnpkcWVkOXBkeGZyNTZw
dHBycHcyenphdHIiIHRpbWVzdGFtcD0iMTU3Mzc5MzQyNiI+MTA8L2tleT48L2ZvcmVpZ24ta2V5
cz48cmVmLXR5cGUgbmFtZT0iSm91cm5hbCBBcnRpY2xlIj4xNzwvcmVmLXR5cGU+PGNvbnRyaWJ1
dG9ycz48YXV0aG9ycz48YXV0aG9yPkNoYWUsIEIuIEsuPC9hdXRob3I+PGF1dGhvcj5MZWUsIEgu
IFcuPC9hdXRob3I+PGF1dGhvcj5TdW4sIEsuPC9hdXRob3I+PGF1dGhvcj5DaG9pLCBZLiBILjwv
YXV0aG9yPjxhdXRob3I+S2ltLCBILiBNLjwvYXV0aG9yPjwvYXV0aG9ycz48L2NvbnRyaWJ1dG9y
cz48YXV0aC1hZGRyZXNzPkRlcGFydG1lbnQgb2YgQW5lc3RoZXNpYSwgS29yZWEgVW5pdmVyc2l0
eSwgU2VvdWwsIEtvcmVhLjwvYXV0aC1hZGRyZXNzPjx0aXRsZXM+PHRpdGxlPlRoZSBlZmZlY3Qg
b2YgY29tYmluZWQgZXBpZHVyYWwgYW5kIGxpZ2h0IGdlbmVyYWwgYW5lc3RoZXNpYSBvbiBzdHJl
c3MgaG9ybW9uZXMgaW4gb3BlbiBoZWFydCBzdXJnZXJ5IHBhdGllbnRzPC90aXRsZT48c2Vjb25k
YXJ5LXRpdGxlPlN1cmcgVG9kYXk8L3NlY29uZGFyeS10aXRsZT48YWx0LXRpdGxlPlN1cmdlcnkg
dG9kYXk8L2FsdC10aXRsZT48L3RpdGxlcz48cGVyaW9kaWNhbD48ZnVsbC10aXRsZT5TdXJnIFRv
ZGF5PC9mdWxsLXRpdGxlPjxhYmJyLTE+U3VyZ2VyeSB0b2RheTwvYWJici0xPjwvcGVyaW9kaWNh
bD48YWx0LXBlcmlvZGljYWw+PGZ1bGwtdGl0bGU+U3VyZyBUb2RheTwvZnVsbC10aXRsZT48YWJi
ci0xPlN1cmdlcnkgdG9kYXk8L2FiYnItMT48L2FsdC1wZXJpb2RpY2FsPjxwYWdlcz43MjctMzE8
L3BhZ2VzPjx2b2x1bWU+Mjg8L3ZvbHVtZT48bnVtYmVyPjc8L251bWJlcj48ZWRpdGlvbj4xOTk4
LzA4LzExPC9lZGl0aW9uPjxrZXl3b3Jkcz48a2V5d29yZD5BZHVsdDwva2V5d29yZD48a2V5d29y
ZD5BbmFsZ2VzaWNzLCBPcGlvaWQ8L2tleXdvcmQ+PGtleXdvcmQ+QW5lc3RoZXNpYSwgRXBpZHVy
YWwvKm1ldGhvZHM8L2tleXdvcmQ+PGtleXdvcmQ+QW5lc3RoZXNpYSwgSW5oYWxhdGlvbi8qbWV0
aG9kczwva2V5d29yZD48a2V5d29yZD5BbmVzdGhldGljcywgSW5oYWxhdGlvbjwva2V5d29yZD48
a2V5d29yZD4qQ2FyZGlhYyBTdXJnaWNhbCBQcm9jZWR1cmVzPC9rZXl3b3JkPjxrZXl3b3JkPkZl
bWFsZTwva2V5d29yZD48a2V5d29yZD5IdW1hbnM8L2tleXdvcmQ+PGtleXdvcmQ+SHlkcm9jb3J0
aXNvbmUvKmJsb29kPC9rZXl3b3JkPjxrZXl3b3JkPklzb2ZsdXJhbmU8L2tleXdvcmQ+PGtleXdv
cmQ+TWFsZTwva2V5d29yZD48a2V5d29yZD5NaXRyYWwgVmFsdmUgU3Rlbm9zaXMvY29tcGxpY2F0
aW9ucy8qc3VyZ2VyeTwva2V5d29yZD48a2V5d29yZD5Nb3JwaGluZTwva2V5d29yZD48a2V5d29y
ZD5OaXRyaWMgT3hpZGU8L2tleXdvcmQ+PGtleXdvcmQ+T3h5Z2VuPC9rZXl3b3JkPjxrZXl3b3Jk
PlBhaW4vKnByZXZlbnRpb24gJmFtcDsgY29udHJvbDwva2V5d29yZD48a2V5d29yZD5Qb3N0b3Bl
cmF0aXZlIENvbXBsaWNhdGlvbnMvcHJldmVudGlvbiAmYW1wOyBjb250cm9sPC9rZXl3b3JkPjxr
ZXl3b3JkPmJldGEtRW5kb3JwaGluLypibG9vZDwva2V5d29yZD48L2tleXdvcmRzPjxkYXRlcz48
eWVhcj4xOTk4PC95ZWFyPjwvZGF0ZXM+PGlzYm4+MDk0MS0xMjkxIChQcmludCkmI3hEOzA5NDEt
MTI5MTwvaXNibj48YWNjZXNzaW9uLW51bT45Njk3MjY2PC9hY2Nlc3Npb24tbnVtPjx1cmxzPjwv
dXJscz48cmVtb3RlLWRhdGFiYXNlLXByb3ZpZGVyPk5sbTwvcmVtb3RlLWRhdGFiYXNlLXByb3Zp
ZGVyPjxsYW5ndWFnZT5lbmc8L2xhbmd1YWdlPjwvcmVjb3JkPjwvQ2l0ZT48L0VuZE5vdGU+AG==
</w:fldData>
        </w:fldChar>
      </w:r>
      <w:r w:rsidR="0087670A" w:rsidRPr="00177558">
        <w:rPr>
          <w:rFonts w:cstheme="minorHAnsi"/>
          <w:color w:val="000000" w:themeColor="text1"/>
          <w:szCs w:val="20"/>
        </w:rPr>
        <w:instrText xml:space="preserve"> ADDIN EN.CITE </w:instrText>
      </w:r>
      <w:r w:rsidR="0087670A" w:rsidRPr="00177558">
        <w:rPr>
          <w:rFonts w:cstheme="minorHAnsi"/>
          <w:color w:val="000000" w:themeColor="text1"/>
          <w:szCs w:val="20"/>
        </w:rPr>
        <w:fldChar w:fldCharType="begin">
          <w:fldData xml:space="preserve">PEVuZE5vdGU+PENpdGU+PEF1dGhvcj5BaGxlcnM8L0F1dGhvcj48WWVhcj4yMDA4PC9ZZWFyPjxS
ZWNOdW0+MTg0PC9SZWNOdW0+PERpc3BsYXlUZXh0PjxzdHlsZSBmYWNlPSJzdXBlcnNjcmlwdCI+
MzMsMzQ8L3N0eWxlPjwvRGlzcGxheVRleHQ+PHJlY29yZD48cmVjLW51bWJlcj4xODQ8L3JlYy1u
dW1iZXI+PGZvcmVpZ24ta2V5cz48a2V5IGFwcD0iRU4iIGRiLWlkPSIycnZmMDB0ZGxwMnpkcWVk
OXBkeGZyNTZwdHBycHcyenphdHIiIHRpbWVzdGFtcD0iMTU5MTE5MTYyMSI+MTg0PC9rZXk+PC9m
b3JlaWduLWtleXM+PHJlZi10eXBlIG5hbWU9IkpvdXJuYWwgQXJ0aWNsZSI+MTc8L3JlZi10eXBl
Pjxjb250cmlidXRvcnM+PGF1dGhvcnM+PGF1dGhvcj5BaGxlcnMsIE8uPC9hdXRob3I+PGF1dGhv
cj5OYWNodGlnYWxsLCBJLjwvYXV0aG9yPjxhdXRob3I+TGVuemUsIEouPC9hdXRob3I+PGF1dGhv
cj5Hb2xkbWFubiwgQS48L2F1dGhvcj48YXV0aG9yPlNjaHVsdGUsIEUuPC9hdXRob3I+PGF1dGhv
cj5Iw7ZobmUsIEMuPC9hdXRob3I+PGF1dGhvcj5Gcml0eiwgRy48L2F1dGhvcj48YXV0aG9yPktl
aCwgRC48L2F1dGhvcj48L2F1dGhvcnM+PC9jb250cmlidXRvcnM+PGF1dGgtYWRkcmVzcz5EZXBh
cnRtZW50IG9mIEFuYWVzdGhlc2lvbG9neSBhbmQgSW50ZW5zaXZlIENhcmUgTWVkaWNpbmUsIENo
YXJpdMOpLVVuaXZlcnNpdGFldHNtZWRpemluIEJlcmxpbiwgQ2FtcHVzIFZpcmNob3ctS2xpbmlr
dW0sIEF1Z3VzdGVuYnVyZ2VyIFBsYXR6IDEsIDEzMzUzIEJlcmxpbiwgR2VybWFueS48L2F1dGgt
YWRkcmVzcz48dGl0bGVzPjx0aXRsZT5JbnRyYW9wZXJhdGl2ZSB0aG9yYWNpYyBlcGlkdXJhbCBh
bmFlc3RoZXNpYSBhdHRlbnVhdGVzIHN0cmVzcy1pbmR1Y2VkIGltbXVub3N1cHByZXNzaW9uIGlu
IHBhdGllbnRzIHVuZGVyZ29pbmcgbWFqb3IgYWJkb21pbmFsIHN1cmdlcnk8L3RpdGxlPjxzZWNv
bmRhcnktdGl0bGU+QnIgSiBBbmFlc3RoPC9zZWNvbmRhcnktdGl0bGU+PC90aXRsZXM+PHBlcmlv
ZGljYWw+PGZ1bGwtdGl0bGU+QnIgSiBBbmFlc3RoPC9mdWxsLXRpdGxlPjxhYmJyLTE+QnJpdGlz
aCBqb3VybmFsIG9mIGFuYWVzdGhlc2lhPC9hYmJyLTE+PC9wZXJpb2RpY2FsPjxwYWdlcz43ODEt
NzwvcGFnZXM+PHZvbHVtZT4xMDE8L3ZvbHVtZT48bnVtYmVyPjY8L251bWJlcj48ZWRpdGlvbj4y
MDA4LzEwLzE3PC9lZGl0aW9uPjxrZXl3b3Jkcz48a2V5d29yZD5BYmRvbWVuLypzdXJnZXJ5PC9r
ZXl3b3JkPjxrZXl3b3JkPkFkdWx0PC9rZXl3b3JkPjxrZXl3b3JkPkFnZWQ8L2tleXdvcmQ+PGtl
eXdvcmQ+QWdlZCwgODAgYW5kIG92ZXI8L2tleXdvcmQ+PGtleXdvcmQ+QW5lc3RoZXNpYSwgRXBp
ZHVyYWwvKm1ldGhvZHM8L2tleXdvcmQ+PGtleXdvcmQ+QW5lc3RoZXNpYSwgR2VuZXJhbC9tZXRo
b2RzPC9rZXl3b3JkPjxrZXl3b3JkPkFuZXN0aGV0aWNzLCBDb21iaW5lZC9waGFybWFjb2xvZ3k8
L2tleXdvcmQ+PGtleXdvcmQ+QW5lc3RoZXRpY3MsIExvY2FsL2FkbWluaXN0cmF0aW9uICZhbXA7
IGRvc2FnZS9waGFybWFjb2xvZ3k8L2tleXdvcmQ+PGtleXdvcmQ+Q29uY2FuYXZhbGluIEEvaW1t
dW5vbG9neTwva2V5d29yZD48a2V5d29yZD5FcGluZXBocmluZS9ibG9vZDwva2V5d29yZD48a2V5
d29yZD5GZW1hbGU8L2tleXdvcmQ+PGtleXdvcmQ+SHVtYW5zPC9rZXl3b3JkPjxrZXl3b3JkPkh5
ZHJvY29ydGlzb25lL2Jsb29kPC9rZXl3b3JkPjxrZXl3b3JkPkltbXVuZSBUb2xlcmFuY2UvKmRy
dWcgZWZmZWN0czwva2V5d29yZD48a2V5d29yZD5JbnRlcmZlcm9uLWdhbW1hL2Jsb29kPC9rZXl3
b3JkPjxrZXl3b3JkPkludGVybGV1a2luLTEwL2Jsb29kPC9rZXl3b3JkPjxrZXl3b3JkPkludHJh
b3BlcmF0aXZlIFBlcmlvZDwva2V5d29yZD48a2V5d29yZD5MeW1waG9jeXRlIFN1YnNldHMvaW1t
dW5vbG9neTwva2V5d29yZD48a2V5d29yZD5NYWxlPC9rZXl3b3JkPjxrZXl3b3JkPk1pZGRsZSBB
Z2VkPC9rZXl3b3JkPjxrZXl3b3JkPlBpbG90IFByb2plY3RzPC9rZXl3b3JkPjxrZXl3b3JkPlN0
cmVzcywgUGh5c2lvbG9naWNhbC9kcnVnIGVmZmVjdHMvKmltbXVub2xvZ3k8L2tleXdvcmQ+PGtl
eXdvcmQ+VGhvcmFjaWMgVmVydGVicmFlPC9rZXl3b3JkPjwva2V5d29yZHM+PGRhdGVzPjx5ZWFy
PjIwMDg8L3llYXI+PHB1Yi1kYXRlcz48ZGF0ZT5EZWM8L2RhdGU+PC9wdWItZGF0ZXM+PC9kYXRl
cz48aXNibj4wMDA3LTA5MTI8L2lzYm4+PGFjY2Vzc2lvbi1udW0+MTg5MjI4NTE8L2FjY2Vzc2lv
bi1udW0+PHVybHM+PC91cmxzPjxlbGVjdHJvbmljLXJlc291cmNlLW51bT4xMC4xMDkzL2JqYS9h
ZW4yODc8L2VsZWN0cm9uaWMtcmVzb3VyY2UtbnVtPjxyZW1vdGUtZGF0YWJhc2UtcHJvdmlkZXI+
TkxNPC9yZW1vdGUtZGF0YWJhc2UtcHJvdmlkZXI+PGxhbmd1YWdlPmVuZzwvbGFuZ3VhZ2U+PC9y
ZWNvcmQ+PC9DaXRlPjxDaXRlPjxBdXRob3I+Q2hhZTwvQXV0aG9yPjxZZWFyPjE5OTg8L1llYXI+
PFJlY051bT4xMDwvUmVjTnVtPjxyZWNvcmQ+PHJlYy1udW1iZXI+MTA8L3JlYy1udW1iZXI+PGZv
cmVpZ24ta2V5cz48a2V5IGFwcD0iRU4iIGRiLWlkPSIycnZmMDB0ZGxwMnpkcWVkOXBkeGZyNTZw
dHBycHcyenphdHIiIHRpbWVzdGFtcD0iMTU3Mzc5MzQyNiI+MTA8L2tleT48L2ZvcmVpZ24ta2V5
cz48cmVmLXR5cGUgbmFtZT0iSm91cm5hbCBBcnRpY2xlIj4xNzwvcmVmLXR5cGU+PGNvbnRyaWJ1
dG9ycz48YXV0aG9ycz48YXV0aG9yPkNoYWUsIEIuIEsuPC9hdXRob3I+PGF1dGhvcj5MZWUsIEgu
IFcuPC9hdXRob3I+PGF1dGhvcj5TdW4sIEsuPC9hdXRob3I+PGF1dGhvcj5DaG9pLCBZLiBILjwv
YXV0aG9yPjxhdXRob3I+S2ltLCBILiBNLjwvYXV0aG9yPjwvYXV0aG9ycz48L2NvbnRyaWJ1dG9y
cz48YXV0aC1hZGRyZXNzPkRlcGFydG1lbnQgb2YgQW5lc3RoZXNpYSwgS29yZWEgVW5pdmVyc2l0
eSwgU2VvdWwsIEtvcmVhLjwvYXV0aC1hZGRyZXNzPjx0aXRsZXM+PHRpdGxlPlRoZSBlZmZlY3Qg
b2YgY29tYmluZWQgZXBpZHVyYWwgYW5kIGxpZ2h0IGdlbmVyYWwgYW5lc3RoZXNpYSBvbiBzdHJl
c3MgaG9ybW9uZXMgaW4gb3BlbiBoZWFydCBzdXJnZXJ5IHBhdGllbnRzPC90aXRsZT48c2Vjb25k
YXJ5LXRpdGxlPlN1cmcgVG9kYXk8L3NlY29uZGFyeS10aXRsZT48YWx0LXRpdGxlPlN1cmdlcnkg
dG9kYXk8L2FsdC10aXRsZT48L3RpdGxlcz48cGVyaW9kaWNhbD48ZnVsbC10aXRsZT5TdXJnIFRv
ZGF5PC9mdWxsLXRpdGxlPjxhYmJyLTE+U3VyZ2VyeSB0b2RheTwvYWJici0xPjwvcGVyaW9kaWNh
bD48YWx0LXBlcmlvZGljYWw+PGZ1bGwtdGl0bGU+U3VyZyBUb2RheTwvZnVsbC10aXRsZT48YWJi
ci0xPlN1cmdlcnkgdG9kYXk8L2FiYnItMT48L2FsdC1wZXJpb2RpY2FsPjxwYWdlcz43MjctMzE8
L3BhZ2VzPjx2b2x1bWU+Mjg8L3ZvbHVtZT48bnVtYmVyPjc8L251bWJlcj48ZWRpdGlvbj4xOTk4
LzA4LzExPC9lZGl0aW9uPjxrZXl3b3Jkcz48a2V5d29yZD5BZHVsdDwva2V5d29yZD48a2V5d29y
ZD5BbmFsZ2VzaWNzLCBPcGlvaWQ8L2tleXdvcmQ+PGtleXdvcmQ+QW5lc3RoZXNpYSwgRXBpZHVy
YWwvKm1ldGhvZHM8L2tleXdvcmQ+PGtleXdvcmQ+QW5lc3RoZXNpYSwgSW5oYWxhdGlvbi8qbWV0
aG9kczwva2V5d29yZD48a2V5d29yZD5BbmVzdGhldGljcywgSW5oYWxhdGlvbjwva2V5d29yZD48
a2V5d29yZD4qQ2FyZGlhYyBTdXJnaWNhbCBQcm9jZWR1cmVzPC9rZXl3b3JkPjxrZXl3b3JkPkZl
bWFsZTwva2V5d29yZD48a2V5d29yZD5IdW1hbnM8L2tleXdvcmQ+PGtleXdvcmQ+SHlkcm9jb3J0
aXNvbmUvKmJsb29kPC9rZXl3b3JkPjxrZXl3b3JkPklzb2ZsdXJhbmU8L2tleXdvcmQ+PGtleXdv
cmQ+TWFsZTwva2V5d29yZD48a2V5d29yZD5NaXRyYWwgVmFsdmUgU3Rlbm9zaXMvY29tcGxpY2F0
aW9ucy8qc3VyZ2VyeTwva2V5d29yZD48a2V5d29yZD5Nb3JwaGluZTwva2V5d29yZD48a2V5d29y
ZD5OaXRyaWMgT3hpZGU8L2tleXdvcmQ+PGtleXdvcmQ+T3h5Z2VuPC9rZXl3b3JkPjxrZXl3b3Jk
PlBhaW4vKnByZXZlbnRpb24gJmFtcDsgY29udHJvbDwva2V5d29yZD48a2V5d29yZD5Qb3N0b3Bl
cmF0aXZlIENvbXBsaWNhdGlvbnMvcHJldmVudGlvbiAmYW1wOyBjb250cm9sPC9rZXl3b3JkPjxr
ZXl3b3JkPmJldGEtRW5kb3JwaGluLypibG9vZDwva2V5d29yZD48L2tleXdvcmRzPjxkYXRlcz48
eWVhcj4xOTk4PC95ZWFyPjwvZGF0ZXM+PGlzYm4+MDk0MS0xMjkxIChQcmludCkmI3hEOzA5NDEt
MTI5MTwvaXNibj48YWNjZXNzaW9uLW51bT45Njk3MjY2PC9hY2Nlc3Npb24tbnVtPjx1cmxzPjwv
dXJscz48cmVtb3RlLWRhdGFiYXNlLXByb3ZpZGVyPk5sbTwvcmVtb3RlLWRhdGFiYXNlLXByb3Zp
ZGVyPjxsYW5ndWFnZT5lbmc8L2xhbmd1YWdlPjwvcmVjb3JkPjwvQ2l0ZT48L0VuZE5vdGU+AG==
</w:fldData>
        </w:fldChar>
      </w:r>
      <w:r w:rsidR="0087670A" w:rsidRPr="00177558">
        <w:rPr>
          <w:rFonts w:cstheme="minorHAnsi"/>
          <w:color w:val="000000" w:themeColor="text1"/>
          <w:szCs w:val="20"/>
        </w:rPr>
        <w:instrText xml:space="preserve"> ADDIN EN.CITE.DATA </w:instrText>
      </w:r>
      <w:r w:rsidR="0087670A" w:rsidRPr="00177558">
        <w:rPr>
          <w:rFonts w:cstheme="minorHAnsi"/>
          <w:color w:val="000000" w:themeColor="text1"/>
          <w:szCs w:val="20"/>
        </w:rPr>
      </w:r>
      <w:r w:rsidR="0087670A" w:rsidRPr="00177558">
        <w:rPr>
          <w:rFonts w:cstheme="minorHAnsi"/>
          <w:color w:val="000000" w:themeColor="text1"/>
          <w:szCs w:val="20"/>
        </w:rPr>
        <w:fldChar w:fldCharType="end"/>
      </w:r>
      <w:r w:rsidR="0034295E" w:rsidRPr="00177558">
        <w:rPr>
          <w:rFonts w:cstheme="minorHAnsi"/>
          <w:color w:val="000000" w:themeColor="text1"/>
          <w:szCs w:val="20"/>
        </w:rPr>
      </w:r>
      <w:r w:rsidR="0034295E" w:rsidRPr="00177558">
        <w:rPr>
          <w:rFonts w:cstheme="minorHAnsi"/>
          <w:color w:val="000000" w:themeColor="text1"/>
          <w:szCs w:val="20"/>
        </w:rPr>
        <w:fldChar w:fldCharType="separate"/>
      </w:r>
      <w:hyperlink w:anchor="_ENREF_6_33" w:tooltip="Ahlers, 2008 #184" w:history="1">
        <w:r w:rsidR="0087670A" w:rsidRPr="00177558">
          <w:rPr>
            <w:rFonts w:cstheme="minorHAnsi"/>
            <w:color w:val="000000" w:themeColor="text1"/>
            <w:szCs w:val="20"/>
            <w:vertAlign w:val="superscript"/>
          </w:rPr>
          <w:t>33</w:t>
        </w:r>
      </w:hyperlink>
      <w:r w:rsidR="0087670A" w:rsidRPr="00177558">
        <w:rPr>
          <w:rFonts w:cstheme="minorHAnsi"/>
          <w:color w:val="000000" w:themeColor="text1"/>
          <w:szCs w:val="20"/>
          <w:vertAlign w:val="superscript"/>
        </w:rPr>
        <w:t>,</w:t>
      </w:r>
      <w:hyperlink w:anchor="_ENREF_6_34" w:tooltip="Chae, 1998 #10" w:history="1">
        <w:r w:rsidR="0087670A" w:rsidRPr="00177558">
          <w:rPr>
            <w:rFonts w:cstheme="minorHAnsi"/>
            <w:color w:val="000000" w:themeColor="text1"/>
            <w:szCs w:val="20"/>
            <w:vertAlign w:val="superscript"/>
          </w:rPr>
          <w:t>34</w:t>
        </w:r>
      </w:hyperlink>
      <w:r w:rsidR="0034295E" w:rsidRPr="00177558">
        <w:rPr>
          <w:rFonts w:cstheme="minorHAnsi"/>
          <w:color w:val="000000" w:themeColor="text1"/>
          <w:szCs w:val="20"/>
        </w:rPr>
        <w:fldChar w:fldCharType="end"/>
      </w:r>
      <w:r w:rsidR="004E3EAC" w:rsidRPr="00177558">
        <w:rPr>
          <w:rFonts w:cstheme="minorHAnsi"/>
          <w:color w:val="000000" w:themeColor="text1"/>
          <w:szCs w:val="20"/>
        </w:rPr>
        <w:t xml:space="preserve"> </w:t>
      </w:r>
      <w:r w:rsidRPr="00177558">
        <w:rPr>
          <w:rFonts w:cstheme="minorHAnsi"/>
          <w:color w:val="000000" w:themeColor="text1"/>
          <w:szCs w:val="20"/>
        </w:rPr>
        <w:t>T</w:t>
      </w:r>
      <w:r w:rsidR="004E3EAC" w:rsidRPr="00177558">
        <w:rPr>
          <w:rFonts w:cstheme="minorHAnsi"/>
          <w:color w:val="000000" w:themeColor="text1"/>
          <w:szCs w:val="20"/>
        </w:rPr>
        <w:t>heoretically</w:t>
      </w:r>
      <w:r w:rsidRPr="00177558">
        <w:rPr>
          <w:rFonts w:cstheme="minorHAnsi"/>
          <w:color w:val="000000" w:themeColor="text1"/>
          <w:szCs w:val="20"/>
        </w:rPr>
        <w:t xml:space="preserve">, </w:t>
      </w:r>
      <w:r w:rsidR="004E3EAC" w:rsidRPr="00177558">
        <w:rPr>
          <w:rFonts w:cstheme="minorHAnsi"/>
          <w:color w:val="000000" w:themeColor="text1"/>
          <w:szCs w:val="20"/>
        </w:rPr>
        <w:t xml:space="preserve">use of </w:t>
      </w:r>
      <w:r w:rsidRPr="00177558">
        <w:rPr>
          <w:rFonts w:cstheme="minorHAnsi"/>
          <w:color w:val="000000" w:themeColor="text1"/>
          <w:szCs w:val="20"/>
        </w:rPr>
        <w:t xml:space="preserve">neuraxial </w:t>
      </w:r>
      <w:r w:rsidR="00F128D2" w:rsidRPr="00177558">
        <w:rPr>
          <w:rFonts w:cstheme="minorHAnsi"/>
          <w:color w:val="000000" w:themeColor="text1"/>
          <w:szCs w:val="20"/>
        </w:rPr>
        <w:t>anest</w:t>
      </w:r>
      <w:r w:rsidRPr="00177558">
        <w:rPr>
          <w:rFonts w:cstheme="minorHAnsi"/>
          <w:color w:val="000000" w:themeColor="text1"/>
          <w:szCs w:val="20"/>
        </w:rPr>
        <w:t xml:space="preserve">hesia </w:t>
      </w:r>
      <w:r w:rsidR="004E3EAC" w:rsidRPr="00177558">
        <w:rPr>
          <w:rFonts w:cstheme="minorHAnsi"/>
          <w:color w:val="000000" w:themeColor="text1"/>
          <w:szCs w:val="20"/>
        </w:rPr>
        <w:t xml:space="preserve">during lung cancer surgery may help to relieve </w:t>
      </w:r>
      <w:r w:rsidRPr="00177558">
        <w:rPr>
          <w:rFonts w:cstheme="minorHAnsi"/>
          <w:color w:val="000000" w:themeColor="text1"/>
          <w:szCs w:val="20"/>
        </w:rPr>
        <w:t>postoperative immun</w:t>
      </w:r>
      <w:r w:rsidR="004E3EAC" w:rsidRPr="00177558">
        <w:rPr>
          <w:rFonts w:cstheme="minorHAnsi"/>
          <w:color w:val="000000" w:themeColor="text1"/>
          <w:szCs w:val="20"/>
        </w:rPr>
        <w:t>osuppression</w:t>
      </w:r>
      <w:r w:rsidRPr="00177558">
        <w:rPr>
          <w:rFonts w:cstheme="minorHAnsi"/>
          <w:color w:val="000000" w:themeColor="text1"/>
          <w:szCs w:val="20"/>
        </w:rPr>
        <w:t xml:space="preserve"> and </w:t>
      </w:r>
      <w:r w:rsidR="004E3EAC" w:rsidRPr="00177558">
        <w:rPr>
          <w:rFonts w:cstheme="minorHAnsi"/>
          <w:color w:val="000000" w:themeColor="text1"/>
          <w:szCs w:val="20"/>
        </w:rPr>
        <w:t>reduce cancer recurrence/metastasis</w:t>
      </w:r>
      <w:r w:rsidRPr="00177558">
        <w:rPr>
          <w:rFonts w:cstheme="minorHAnsi"/>
          <w:color w:val="000000" w:themeColor="text1"/>
          <w:szCs w:val="20"/>
        </w:rPr>
        <w:t>.</w:t>
      </w:r>
    </w:p>
    <w:p w14:paraId="2BB50E40" w14:textId="6D0CC33A" w:rsidR="00FB7BB6" w:rsidRPr="00177558" w:rsidRDefault="00574254" w:rsidP="00751CC2">
      <w:pPr>
        <w:snapToGrid w:val="0"/>
        <w:spacing w:beforeLines="50" w:before="156" w:afterLines="50" w:after="156"/>
        <w:ind w:firstLineChars="100" w:firstLine="200"/>
        <w:rPr>
          <w:rFonts w:cstheme="minorHAnsi"/>
          <w:color w:val="000000" w:themeColor="text1"/>
          <w:szCs w:val="20"/>
        </w:rPr>
      </w:pPr>
      <w:r w:rsidRPr="00177558">
        <w:rPr>
          <w:rFonts w:cstheme="minorHAnsi"/>
          <w:color w:val="000000" w:themeColor="text1"/>
          <w:szCs w:val="20"/>
        </w:rPr>
        <w:t>Clinical evidences mainly c</w:t>
      </w:r>
      <w:r w:rsidR="00B97D7B" w:rsidRPr="00177558">
        <w:rPr>
          <w:rFonts w:cstheme="minorHAnsi"/>
          <w:color w:val="000000" w:themeColor="text1"/>
          <w:szCs w:val="20"/>
        </w:rPr>
        <w:t>a</w:t>
      </w:r>
      <w:r w:rsidRPr="00177558">
        <w:rPr>
          <w:rFonts w:cstheme="minorHAnsi"/>
          <w:color w:val="000000" w:themeColor="text1"/>
          <w:szCs w:val="20"/>
        </w:rPr>
        <w:t xml:space="preserve">me from retrospective studies. </w:t>
      </w:r>
      <w:r w:rsidR="00FB7BB6" w:rsidRPr="00177558">
        <w:rPr>
          <w:rFonts w:cstheme="minorHAnsi"/>
          <w:color w:val="000000" w:themeColor="text1"/>
          <w:szCs w:val="20"/>
        </w:rPr>
        <w:t>Biki et al</w:t>
      </w:r>
      <w:r w:rsidRPr="00177558">
        <w:rPr>
          <w:rFonts w:cstheme="minorHAnsi"/>
          <w:color w:val="000000" w:themeColor="text1"/>
          <w:szCs w:val="20"/>
        </w:rPr>
        <w:t>.</w:t>
      </w:r>
      <w:hyperlink w:anchor="_ENREF_6_35" w:tooltip="Biki, 2008 #2699" w:history="1">
        <w:r w:rsidR="0087670A" w:rsidRPr="00177558">
          <w:rPr>
            <w:rFonts w:cstheme="minorHAnsi"/>
            <w:color w:val="000000" w:themeColor="text1"/>
            <w:szCs w:val="20"/>
          </w:rPr>
          <w:fldChar w:fldCharType="begin">
            <w:fldData xml:space="preserve">PEVuZE5vdGU+PENpdGU+PEF1dGhvcj5CaWtpPC9BdXRob3I+PFllYXI+MjAwODwvWWVhcj48UmVj
TnVtPjI2OTk8L1JlY051bT48RGlzcGxheVRleHQ+PHN0eWxlIGZhY2U9InN1cGVyc2NyaXB0Ij4z
NTwvc3R5bGU+PC9EaXNwbGF5VGV4dD48cmVjb3JkPjxyZWMtbnVtYmVyPjI2OTk8L3JlYy1udW1i
ZXI+PGZvcmVpZ24ta2V5cz48a2V5IGFwcD0iRU4iIGRiLWlkPSJmc2EyOWZ3YWM1MjJycmV4MmVt
NWR4cjh0MGZkenR0YWV4eHYiPjI2OTk8L2tleT48L2ZvcmVpZ24ta2V5cz48cmVmLXR5cGUgbmFt
ZT0iSm91cm5hbCBBcnRpY2xlIj4xNzwvcmVmLXR5cGU+PGNvbnRyaWJ1dG9ycz48YXV0aG9ycz48
YXV0aG9yPkJpa2ksIEIuPC9hdXRob3I+PGF1dGhvcj5NYXNjaGEsIEUuPC9hdXRob3I+PGF1dGhv
cj5Nb3JpYXJ0eSwgRC4gQy48L2F1dGhvcj48YXV0aG9yPkZpdHpwYXRyaWNrLCBKLiBNLjwvYXV0
aG9yPjxhdXRob3I+U2Vzc2xlciwgRC4gSS48L2F1dGhvcj48YXV0aG9yPkJ1Z2d5LCBELiBKLjwv
YXV0aG9yPjwvYXV0aG9ycz48L2NvbnRyaWJ1dG9ycz48YXV0aC1hZGRyZXNzPkRlcGFydG1lbnQg
b2YgQW5hZXN0aGVzaWEsIE1hdGVyIE1pc2VyaWNvcmRpYWUgVW5pdmVyc2l0eSBIb3NwaXRhbCwg
VGhlIENsZXZlbGFuZCBDbGluaWMsIFVTQS48L2F1dGgtYWRkcmVzcz48dGl0bGVzPjx0aXRsZT5B
bmVzdGhldGljIHRlY2huaXF1ZSBmb3IgcmFkaWNhbCBwcm9zdGF0ZWN0b215IHN1cmdlcnkgYWZm
ZWN0cyBjYW5jZXIgcmVjdXJyZW5jZTogYSByZXRyb3NwZWN0aXZlIGFuYWx5c2lzPC90aXRsZT48
c2Vjb25kYXJ5LXRpdGxlPkFuZXN0aGVzaW9sb2d5PC9zZWNvbmRhcnktdGl0bGU+PGFsdC10aXRs
ZT5BbmVzdGhlc2lvbG9neTwvYWx0LXRpdGxlPjwvdGl0bGVzPjxwZXJpb2RpY2FsPjxmdWxsLXRp
dGxlPkFuZXN0aGVzaW9sb2d5PC9mdWxsLXRpdGxlPjxhYmJyLTE+QW5lc3RoZXNpb2xvZ3k8L2Fi
YnItMT48YWJici0yPkFuZXN0aGVzaW9sb2d5PC9hYmJyLTI+PC9wZXJpb2RpY2FsPjxhbHQtcGVy
aW9kaWNhbD48ZnVsbC10aXRsZT5BbmVzdGhlc2lvbG9neTwvZnVsbC10aXRsZT48YWJici0xPkFu
ZXN0aGVzaW9sb2d5PC9hYmJyLTE+PGFiYnItMj5BbmVzdGhlc2lvbG9neTwvYWJici0yPjwvYWx0
LXBlcmlvZGljYWw+PHBhZ2VzPjE4MC03PC9wYWdlcz48dm9sdW1lPjEwOTwvdm9sdW1lPjxudW1i
ZXI+MjwvbnVtYmVyPjxlZGl0aW9uPjIwMDgvMDcvMjQ8L2VkaXRpb24+PGtleXdvcmRzPjxrZXl3
b3JkPipBbmFsZ2VzaWEsIEVwaWR1cmFsPC9rZXl3b3JkPjxrZXl3b3JkPipBbmFsZ2VzaWNzLCBP
cGlvaWQ8L2tleXdvcmQ+PGtleXdvcmQ+KkFuZXN0aGVzaWEsIEVwaWR1cmFsPC9rZXl3b3JkPjxr
ZXl3b3JkPipBbmVzdGhlc2lhLCBHZW5lcmFsPC9rZXl3b3JkPjxrZXl3b3JkPkNvbmZpZGVuY2Ug
SW50ZXJ2YWxzPC9rZXl3b3JkPjxrZXl3b3JkPkh1bWFuczwva2V5d29yZD48a2V5d29yZD5NYWxl
PC9rZXl3b3JkPjxrZXl3b3JkPk1pZGRsZSBBZ2VkPC9rZXl3b3JkPjxrZXl3b3JkPk5lb3BsYXNt
IFJlY3VycmVuY2UsIExvY2FsLypwcmV2ZW50aW9uICZhbXA7IGNvbnRyb2w8L2tleXdvcmQ+PGtl
eXdvcmQ+UGFpbiwgUG9zdG9wZXJhdGl2ZS8qcHJldmVudGlvbiAmYW1wOyBjb250cm9sPC9rZXl3
b3JkPjxrZXl3b3JkPlByb3BvcnRpb25hbCBIYXphcmRzIE1vZGVsczwva2V5d29yZD48a2V5d29y
ZD5Qcm9zdGF0ZWN0b215PC9rZXl3b3JkPjxrZXl3b3JkPlByb3N0YXRpYyBOZW9wbGFzbXMvcGF0
aG9sb2d5LypzdXJnZXJ5PC9rZXl3b3JkPjxrZXl3b3JkPlJldHJvc3BlY3RpdmUgU3R1ZGllczwv
a2V5d29yZD48L2tleXdvcmRzPjxkYXRlcz48eWVhcj4yMDA4PC95ZWFyPjxwdWItZGF0ZXM+PGRh
dGU+QXVnPC9kYXRlPjwvcHViLWRhdGVzPjwvZGF0ZXM+PGlzYm4+MDAwMy0zMDIyPC9pc2JuPjxh
Y2Nlc3Npb24tbnVtPjE4NjQ4MjI2PC9hY2Nlc3Npb24tbnVtPjx1cmxzPjwvdXJscz48ZWxlY3Ry
b25pYy1yZXNvdXJjZS1udW0+MTAuMTA5Ny9BTE4uMGIwMTNlMzE4MTdmNWI3MzwvZWxlY3Ryb25p
Yy1yZXNvdXJjZS1udW0+PHJlbW90ZS1kYXRhYmFzZS1wcm92aWRlcj5ObG08L3JlbW90ZS1kYXRh
YmFzZS1wcm92aWRlcj48bGFuZ3VhZ2U+ZW5nPC9sYW5ndWFnZT48L3JlY29yZD48L0NpdGU+PC9F
bmROb3RlPgB=
</w:fldData>
          </w:fldChar>
        </w:r>
        <w:r w:rsidR="0087670A" w:rsidRPr="00177558">
          <w:rPr>
            <w:rFonts w:cstheme="minorHAnsi"/>
            <w:color w:val="000000" w:themeColor="text1"/>
            <w:szCs w:val="20"/>
          </w:rPr>
          <w:instrText xml:space="preserve"> ADDIN EN.CITE </w:instrText>
        </w:r>
        <w:r w:rsidR="0087670A" w:rsidRPr="00177558">
          <w:rPr>
            <w:rFonts w:cstheme="minorHAnsi"/>
            <w:color w:val="000000" w:themeColor="text1"/>
            <w:szCs w:val="20"/>
          </w:rPr>
          <w:fldChar w:fldCharType="begin">
            <w:fldData xml:space="preserve">PEVuZE5vdGU+PENpdGU+PEF1dGhvcj5CaWtpPC9BdXRob3I+PFllYXI+MjAwODwvWWVhcj48UmVj
TnVtPjI2OTk8L1JlY051bT48RGlzcGxheVRleHQ+PHN0eWxlIGZhY2U9InN1cGVyc2NyaXB0Ij4z
NTwvc3R5bGU+PC9EaXNwbGF5VGV4dD48cmVjb3JkPjxyZWMtbnVtYmVyPjI2OTk8L3JlYy1udW1i
ZXI+PGZvcmVpZ24ta2V5cz48a2V5IGFwcD0iRU4iIGRiLWlkPSJmc2EyOWZ3YWM1MjJycmV4MmVt
NWR4cjh0MGZkenR0YWV4eHYiPjI2OTk8L2tleT48L2ZvcmVpZ24ta2V5cz48cmVmLXR5cGUgbmFt
ZT0iSm91cm5hbCBBcnRpY2xlIj4xNzwvcmVmLXR5cGU+PGNvbnRyaWJ1dG9ycz48YXV0aG9ycz48
YXV0aG9yPkJpa2ksIEIuPC9hdXRob3I+PGF1dGhvcj5NYXNjaGEsIEUuPC9hdXRob3I+PGF1dGhv
cj5Nb3JpYXJ0eSwgRC4gQy48L2F1dGhvcj48YXV0aG9yPkZpdHpwYXRyaWNrLCBKLiBNLjwvYXV0
aG9yPjxhdXRob3I+U2Vzc2xlciwgRC4gSS48L2F1dGhvcj48YXV0aG9yPkJ1Z2d5LCBELiBKLjwv
YXV0aG9yPjwvYXV0aG9ycz48L2NvbnRyaWJ1dG9ycz48YXV0aC1hZGRyZXNzPkRlcGFydG1lbnQg
b2YgQW5hZXN0aGVzaWEsIE1hdGVyIE1pc2VyaWNvcmRpYWUgVW5pdmVyc2l0eSBIb3NwaXRhbCwg
VGhlIENsZXZlbGFuZCBDbGluaWMsIFVTQS48L2F1dGgtYWRkcmVzcz48dGl0bGVzPjx0aXRsZT5B
bmVzdGhldGljIHRlY2huaXF1ZSBmb3IgcmFkaWNhbCBwcm9zdGF0ZWN0b215IHN1cmdlcnkgYWZm
ZWN0cyBjYW5jZXIgcmVjdXJyZW5jZTogYSByZXRyb3NwZWN0aXZlIGFuYWx5c2lzPC90aXRsZT48
c2Vjb25kYXJ5LXRpdGxlPkFuZXN0aGVzaW9sb2d5PC9zZWNvbmRhcnktdGl0bGU+PGFsdC10aXRs
ZT5BbmVzdGhlc2lvbG9neTwvYWx0LXRpdGxlPjwvdGl0bGVzPjxwZXJpb2RpY2FsPjxmdWxsLXRp
dGxlPkFuZXN0aGVzaW9sb2d5PC9mdWxsLXRpdGxlPjxhYmJyLTE+QW5lc3RoZXNpb2xvZ3k8L2Fi
YnItMT48YWJici0yPkFuZXN0aGVzaW9sb2d5PC9hYmJyLTI+PC9wZXJpb2RpY2FsPjxhbHQtcGVy
aW9kaWNhbD48ZnVsbC10aXRsZT5BbmVzdGhlc2lvbG9neTwvZnVsbC10aXRsZT48YWJici0xPkFu
ZXN0aGVzaW9sb2d5PC9hYmJyLTE+PGFiYnItMj5BbmVzdGhlc2lvbG9neTwvYWJici0yPjwvYWx0
LXBlcmlvZGljYWw+PHBhZ2VzPjE4MC03PC9wYWdlcz48dm9sdW1lPjEwOTwvdm9sdW1lPjxudW1i
ZXI+MjwvbnVtYmVyPjxlZGl0aW9uPjIwMDgvMDcvMjQ8L2VkaXRpb24+PGtleXdvcmRzPjxrZXl3
b3JkPipBbmFsZ2VzaWEsIEVwaWR1cmFsPC9rZXl3b3JkPjxrZXl3b3JkPipBbmFsZ2VzaWNzLCBP
cGlvaWQ8L2tleXdvcmQ+PGtleXdvcmQ+KkFuZXN0aGVzaWEsIEVwaWR1cmFsPC9rZXl3b3JkPjxr
ZXl3b3JkPipBbmVzdGhlc2lhLCBHZW5lcmFsPC9rZXl3b3JkPjxrZXl3b3JkPkNvbmZpZGVuY2Ug
SW50ZXJ2YWxzPC9rZXl3b3JkPjxrZXl3b3JkPkh1bWFuczwva2V5d29yZD48a2V5d29yZD5NYWxl
PC9rZXl3b3JkPjxrZXl3b3JkPk1pZGRsZSBBZ2VkPC9rZXl3b3JkPjxrZXl3b3JkPk5lb3BsYXNt
IFJlY3VycmVuY2UsIExvY2FsLypwcmV2ZW50aW9uICZhbXA7IGNvbnRyb2w8L2tleXdvcmQ+PGtl
eXdvcmQ+UGFpbiwgUG9zdG9wZXJhdGl2ZS8qcHJldmVudGlvbiAmYW1wOyBjb250cm9sPC9rZXl3
b3JkPjxrZXl3b3JkPlByb3BvcnRpb25hbCBIYXphcmRzIE1vZGVsczwva2V5d29yZD48a2V5d29y
ZD5Qcm9zdGF0ZWN0b215PC9rZXl3b3JkPjxrZXl3b3JkPlByb3N0YXRpYyBOZW9wbGFzbXMvcGF0
aG9sb2d5LypzdXJnZXJ5PC9rZXl3b3JkPjxrZXl3b3JkPlJldHJvc3BlY3RpdmUgU3R1ZGllczwv
a2V5d29yZD48L2tleXdvcmRzPjxkYXRlcz48eWVhcj4yMDA4PC95ZWFyPjxwdWItZGF0ZXM+PGRh
dGU+QXVnPC9kYXRlPjwvcHViLWRhdGVzPjwvZGF0ZXM+PGlzYm4+MDAwMy0zMDIyPC9pc2JuPjxh
Y2Nlc3Npb24tbnVtPjE4NjQ4MjI2PC9hY2Nlc3Npb24tbnVtPjx1cmxzPjwvdXJscz48ZWxlY3Ry
b25pYy1yZXNvdXJjZS1udW0+MTAuMTA5Ny9BTE4uMGIwMTNlMzE4MTdmNWI3MzwvZWxlY3Ryb25p
Yy1yZXNvdXJjZS1udW0+PHJlbW90ZS1kYXRhYmFzZS1wcm92aWRlcj5ObG08L3JlbW90ZS1kYXRh
YmFzZS1wcm92aWRlcj48bGFuZ3VhZ2U+ZW5nPC9sYW5ndWFnZT48L3JlY29yZD48L0NpdGU+PC9F
bmROb3RlPgB=
</w:fldData>
          </w:fldChar>
        </w:r>
        <w:r w:rsidR="0087670A" w:rsidRPr="00177558">
          <w:rPr>
            <w:rFonts w:cstheme="minorHAnsi"/>
            <w:color w:val="000000" w:themeColor="text1"/>
            <w:szCs w:val="20"/>
          </w:rPr>
          <w:instrText xml:space="preserve"> ADDIN EN.CITE.DATA </w:instrText>
        </w:r>
        <w:r w:rsidR="0087670A" w:rsidRPr="00177558">
          <w:rPr>
            <w:rFonts w:cstheme="minorHAnsi"/>
            <w:color w:val="000000" w:themeColor="text1"/>
            <w:szCs w:val="20"/>
          </w:rPr>
        </w:r>
        <w:r w:rsidR="0087670A" w:rsidRPr="00177558">
          <w:rPr>
            <w:rFonts w:cstheme="minorHAnsi"/>
            <w:color w:val="000000" w:themeColor="text1"/>
            <w:szCs w:val="20"/>
          </w:rPr>
          <w:fldChar w:fldCharType="end"/>
        </w:r>
        <w:r w:rsidR="0087670A" w:rsidRPr="00177558">
          <w:rPr>
            <w:rFonts w:cstheme="minorHAnsi"/>
            <w:color w:val="000000" w:themeColor="text1"/>
            <w:szCs w:val="20"/>
          </w:rPr>
        </w:r>
        <w:r w:rsidR="0087670A" w:rsidRPr="00177558">
          <w:rPr>
            <w:rFonts w:cstheme="minorHAnsi"/>
            <w:color w:val="000000" w:themeColor="text1"/>
            <w:szCs w:val="20"/>
          </w:rPr>
          <w:fldChar w:fldCharType="separate"/>
        </w:r>
        <w:r w:rsidR="0087670A" w:rsidRPr="00177558">
          <w:rPr>
            <w:rFonts w:cstheme="minorHAnsi"/>
            <w:color w:val="000000" w:themeColor="text1"/>
            <w:szCs w:val="20"/>
            <w:vertAlign w:val="superscript"/>
          </w:rPr>
          <w:t>35</w:t>
        </w:r>
        <w:r w:rsidR="0087670A" w:rsidRPr="00177558">
          <w:rPr>
            <w:rFonts w:cstheme="minorHAnsi"/>
            <w:color w:val="000000" w:themeColor="text1"/>
            <w:szCs w:val="20"/>
          </w:rPr>
          <w:fldChar w:fldCharType="end"/>
        </w:r>
      </w:hyperlink>
      <w:r w:rsidR="00FB7BB6" w:rsidRPr="00177558">
        <w:rPr>
          <w:rFonts w:cstheme="minorHAnsi"/>
          <w:color w:val="000000" w:themeColor="text1"/>
          <w:szCs w:val="20"/>
        </w:rPr>
        <w:t xml:space="preserve"> </w:t>
      </w:r>
      <w:r w:rsidR="00F128D2" w:rsidRPr="00177558">
        <w:rPr>
          <w:rFonts w:eastAsia="等线"/>
          <w:color w:val="000000" w:themeColor="text1"/>
          <w:szCs w:val="20"/>
        </w:rPr>
        <w:t>analyze</w:t>
      </w:r>
      <w:r w:rsidR="004E476B" w:rsidRPr="00177558">
        <w:rPr>
          <w:rFonts w:eastAsia="等线"/>
          <w:color w:val="000000" w:themeColor="text1"/>
          <w:szCs w:val="20"/>
        </w:rPr>
        <w:t>d data of patients after radical prostatectomy</w:t>
      </w:r>
      <w:r w:rsidR="00B97D7B" w:rsidRPr="00177558">
        <w:rPr>
          <w:rFonts w:eastAsia="等线"/>
          <w:color w:val="000000" w:themeColor="text1"/>
          <w:szCs w:val="20"/>
        </w:rPr>
        <w:t xml:space="preserve"> and found that</w:t>
      </w:r>
      <w:r w:rsidR="004E476B" w:rsidRPr="00177558">
        <w:rPr>
          <w:rFonts w:eastAsia="等线"/>
          <w:color w:val="000000" w:themeColor="text1"/>
          <w:szCs w:val="20"/>
        </w:rPr>
        <w:t xml:space="preserve"> use of epidural </w:t>
      </w:r>
      <w:r w:rsidR="00F128D2" w:rsidRPr="00177558">
        <w:rPr>
          <w:rFonts w:eastAsia="等线"/>
          <w:color w:val="000000" w:themeColor="text1"/>
          <w:szCs w:val="20"/>
        </w:rPr>
        <w:t>anest</w:t>
      </w:r>
      <w:r w:rsidR="004E476B" w:rsidRPr="00177558">
        <w:rPr>
          <w:rFonts w:eastAsia="等线"/>
          <w:color w:val="000000" w:themeColor="text1"/>
          <w:szCs w:val="20"/>
        </w:rPr>
        <w:t>hesia was associated with a reduced risk of recurrence by about 57%. Exadaktylos et al.</w:t>
      </w:r>
      <w:hyperlink w:anchor="_ENREF_6_36" w:tooltip="Exadaktylos, 2006 #15" w:history="1">
        <w:r w:rsidR="0087670A" w:rsidRPr="00177558">
          <w:rPr>
            <w:rFonts w:eastAsia="等线"/>
            <w:color w:val="000000" w:themeColor="text1"/>
            <w:szCs w:val="20"/>
          </w:rPr>
          <w:fldChar w:fldCharType="begin"/>
        </w:r>
        <w:r w:rsidR="0087670A" w:rsidRPr="00177558">
          <w:rPr>
            <w:rFonts w:eastAsia="等线"/>
            <w:color w:val="000000" w:themeColor="text1"/>
            <w:szCs w:val="20"/>
          </w:rPr>
          <w:instrText xml:space="preserve"> ADDIN EN.CITE &lt;EndNote&gt;&lt;Cite&gt;&lt;Author&gt;Exadaktylos&lt;/Author&gt;&lt;Year&gt;2006&lt;/Year&gt;&lt;RecNum&gt;15&lt;/RecNum&gt;&lt;DisplayText&gt;&lt;style face="superscript"&gt;36&lt;/style&gt;&lt;/DisplayText&gt;&lt;record&gt;&lt;rec-number&gt;15&lt;/rec-number&gt;&lt;foreign-keys&gt;&lt;key app="EN" db-id="2rvf00tdlp2zdqed9pdxfr56ptprpw2zzatr" timestamp="1573793426"&gt;15&lt;/key&gt;&lt;/foreign-keys&gt;&lt;ref-type name="Journal Article"&gt;17&lt;/ref-type&gt;&lt;contributors&gt;&lt;authors&gt;&lt;author&gt;Exadaktylos, A. K.&lt;/author&gt;&lt;author&gt;Buggy, D. J.&lt;/author&gt;&lt;author&gt;Moriarty, D. C.&lt;/author&gt;&lt;author&gt;Mascha, E.&lt;/author&gt;&lt;author&gt;Sessler, D. I.&lt;/author&gt;&lt;/authors&gt;&lt;/contributors&gt;&lt;auth-address&gt;University Department of Anaesthesia and Intensive Care Medicine, Mater Misericordiae University Hospital, National Breast Screening Program-Eccles Unit, Dublin 7, Ireland.&lt;/auth-address&gt;&lt;titles&gt;&lt;title&gt;Can anesthetic technique for primary breast cancer surgery affect recurrence or metastasis?&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660-4&lt;/pages&gt;&lt;volume&gt;105&lt;/volume&gt;&lt;number&gt;4&lt;/number&gt;&lt;edition&gt;2006/09/29&lt;/edition&gt;&lt;keywords&gt;&lt;keyword&gt;Anesthesia, General&lt;/keyword&gt;&lt;keyword&gt;*Anesthesia, Spinal&lt;/keyword&gt;&lt;keyword&gt;Breast Neoplasms/*epidemiology/*surgery&lt;/keyword&gt;&lt;keyword&gt;Female&lt;/keyword&gt;&lt;keyword&gt;Follow-Up Studies&lt;/keyword&gt;&lt;keyword&gt;Humans&lt;/keyword&gt;&lt;keyword&gt;Middle Aged&lt;/keyword&gt;&lt;keyword&gt;Neoplasm Metastasis&lt;/keyword&gt;&lt;keyword&gt;Neoplasm Recurrence, Local/*epidemiology&lt;/keyword&gt;&lt;keyword&gt;Prognosis&lt;/keyword&gt;&lt;keyword&gt;Retrospective Studies&lt;/keyword&gt;&lt;keyword&gt;Treatment Outcome&lt;/keyword&gt;&lt;/keywords&gt;&lt;dates&gt;&lt;year&gt;2006&lt;/year&gt;&lt;pub-dates&gt;&lt;date&gt;Oct&lt;/date&gt;&lt;/pub-dates&gt;&lt;/dates&gt;&lt;isbn&gt;0003-3022 (Print)&amp;#xD;0003-3022&lt;/isbn&gt;&lt;accession-num&gt;17006061&lt;/accession-num&gt;&lt;urls&gt;&lt;/urls&gt;&lt;custom2&gt;Pmc1615712&lt;/custom2&gt;&lt;custom6&gt;Nihms11585&lt;/custom6&gt;&lt;remote-database-provider&gt;Nlm&lt;/remote-database-provider&gt;&lt;language&gt;eng&lt;/language&gt;&lt;/record&gt;&lt;/Cite&gt;&lt;/EndNote&gt;</w:instrText>
        </w:r>
        <w:r w:rsidR="0087670A" w:rsidRPr="00177558">
          <w:rPr>
            <w:rFonts w:eastAsia="等线"/>
            <w:color w:val="000000" w:themeColor="text1"/>
            <w:szCs w:val="20"/>
          </w:rPr>
          <w:fldChar w:fldCharType="separate"/>
        </w:r>
        <w:r w:rsidR="0087670A" w:rsidRPr="00177558">
          <w:rPr>
            <w:rFonts w:eastAsia="等线"/>
            <w:color w:val="000000" w:themeColor="text1"/>
            <w:szCs w:val="20"/>
            <w:vertAlign w:val="superscript"/>
          </w:rPr>
          <w:t>36</w:t>
        </w:r>
        <w:r w:rsidR="0087670A" w:rsidRPr="00177558">
          <w:rPr>
            <w:rFonts w:eastAsia="等线"/>
            <w:color w:val="000000" w:themeColor="text1"/>
            <w:szCs w:val="20"/>
          </w:rPr>
          <w:fldChar w:fldCharType="end"/>
        </w:r>
      </w:hyperlink>
      <w:r w:rsidR="004E476B" w:rsidRPr="00177558">
        <w:rPr>
          <w:rFonts w:eastAsia="等线"/>
          <w:color w:val="000000" w:themeColor="text1"/>
          <w:szCs w:val="20"/>
        </w:rPr>
        <w:t xml:space="preserve"> reported that women who received paravertebral block during breast cancer surgery had lower recurrence and metastasis rate at 36 months. </w:t>
      </w:r>
      <w:r w:rsidR="00B97D7B" w:rsidRPr="00177558">
        <w:rPr>
          <w:rFonts w:eastAsia="等线"/>
          <w:color w:val="000000" w:themeColor="text1"/>
          <w:szCs w:val="20"/>
        </w:rPr>
        <w:t>Whereas i</w:t>
      </w:r>
      <w:r w:rsidR="004E476B" w:rsidRPr="00177558">
        <w:rPr>
          <w:rFonts w:eastAsia="等线"/>
          <w:color w:val="000000" w:themeColor="text1"/>
          <w:szCs w:val="20"/>
        </w:rPr>
        <w:t xml:space="preserve">n patients undergoing colorectal cancer surgery, the advantages of epidural </w:t>
      </w:r>
      <w:r w:rsidR="00F128D2" w:rsidRPr="00177558">
        <w:rPr>
          <w:rFonts w:eastAsia="等线"/>
          <w:color w:val="000000" w:themeColor="text1"/>
          <w:szCs w:val="20"/>
        </w:rPr>
        <w:t>anest</w:t>
      </w:r>
      <w:r w:rsidR="004E476B" w:rsidRPr="00177558">
        <w:rPr>
          <w:rFonts w:eastAsia="等线"/>
          <w:color w:val="000000" w:themeColor="text1"/>
          <w:szCs w:val="20"/>
        </w:rPr>
        <w:t>hesia appear only in some subgroups.</w:t>
      </w:r>
      <w:r w:rsidR="0034295E" w:rsidRPr="00177558">
        <w:rPr>
          <w:rFonts w:eastAsia="等线"/>
          <w:color w:val="000000" w:themeColor="text1"/>
          <w:szCs w:val="20"/>
        </w:rPr>
        <w:fldChar w:fldCharType="begin">
          <w:fldData xml:space="preserve">PEVuZE5vdGU+PENpdGU+PEF1dGhvcj5Hb3R0c2NoYWxrPC9BdXRob3I+PFllYXI+MjAxMDwvWWVh
cj48UmVjTnVtPjE5PC9SZWNOdW0+PERpc3BsYXlUZXh0PjxzdHlsZSBmYWNlPSJzdXBlcnNjcmlw
dCI+MzcsMzg8L3N0eWxlPjwvRGlzcGxheVRleHQ+PHJlY29yZD48cmVjLW51bWJlcj4xOTwvcmVj
LW51bWJlcj48Zm9yZWlnbi1rZXlzPjxrZXkgYXBwPSJFTiIgZGItaWQ9IjJydmYwMHRkbHAyemRx
ZWQ5cGR4ZnI1NnB0cHJwdzJ6emF0ciIgdGltZXN0YW1wPSIxNTczNzkzNDI2Ij4xOTwva2V5Pjwv
Zm9yZWlnbi1rZXlzPjxyZWYtdHlwZSBuYW1lPSJKb3VybmFsIEFydGljbGUiPjE3PC9yZWYtdHlw
ZT48Y29udHJpYnV0b3JzPjxhdXRob3JzPjxhdXRob3I+R290dHNjaGFsaywgQS48L2F1dGhvcj48
YXV0aG9yPkZvcmQsIEouIEcuPC9hdXRob3I+PGF1dGhvcj5SZWdlbGluLCBDLiBDLjwvYXV0aG9y
PjxhdXRob3I+WW91LCBKLjwvYXV0aG9yPjxhdXRob3I+TWFzY2hhLCBFLiBKLjwvYXV0aG9yPjxh
dXRob3I+U2Vzc2xlciwgRC4gSS48L2F1dGhvcj48YXV0aG9yPkR1cmlldXgsIE0uIEUuPC9hdXRo
b3I+PGF1dGhvcj5OZW1lcmd1dCwgRS4gQy48L2F1dGhvcj48L2F1dGhvcnM+PC9jb250cmlidXRv
cnM+PGF1dGgtYWRkcmVzcz5EZXBhcnRtZW50IG9mIEFuZXN0aGVzaW9sb2d5LCBVbml2ZXJzaXR5
IG9mIFZpcmdpbmlhIEhlYWx0aCBTeXN0ZW0sIENoYXJsb3R0ZXN2aWxsZSwgVmlyZ2luaWEgMjI5
MDgsIFVTQS48L2F1dGgtYWRkcmVzcz48dGl0bGVzPjx0aXRsZT5Bc3NvY2lhdGlvbiBiZXR3ZWVu
IGVwaWR1cmFsIGFuYWxnZXNpYSBhbmQgY2FuY2VyIHJlY3VycmVuY2UgYWZ0ZXIgY29sb3JlY3Rh
bCBjYW5jZXIgc3VyZ2VyeTwvdGl0bGU+PHNlY29uZGFyeS10aXRsZT5BbmVzdGhlc2lvbG9neTwv
c2Vjb25kYXJ5LXRpdGxlPjxhbHQtdGl0bGU+QW5lc3RoZXNpb2xvZ3k8L2FsdC10aXRsZT48L3Rp
dGxlcz48cGVyaW9kaWNhbD48ZnVsbC10aXRsZT5BbmVzdGhlc2lvbG9neTwvZnVsbC10aXRsZT48
YWJici0xPkFuZXN0aGVzaW9sb2d5PC9hYmJyLTE+PC9wZXJpb2RpY2FsPjxhbHQtcGVyaW9kaWNh
bD48ZnVsbC10aXRsZT5BbmVzdGhlc2lvbG9neTwvZnVsbC10aXRsZT48YWJici0xPkFuZXN0aGVz
aW9sb2d5PC9hYmJyLTE+PC9hbHQtcGVyaW9kaWNhbD48cGFnZXM+MjctMzQ8L3BhZ2VzPjx2b2x1
bWU+MTEzPC92b2x1bWU+PG51bWJlcj4xPC9udW1iZXI+PGVkaXRpb24+MjAxMC8wNS8yOTwvZWRp
dGlvbj48a2V5d29yZHM+PGtleXdvcmQ+QWdlIERpc3RyaWJ1dGlvbjwva2V5d29yZD48a2V5d29y
ZD5BZ2VkPC9rZXl3b3JkPjxrZXl3b3JkPkFuYWxnZXNpYSwgRXBpZHVyYWwvbWV0aG9kcy8qc3Rh
dGlzdGljcyAmYW1wOyBudW1lcmljYWwgZGF0YTwva2V5d29yZD48a2V5d29yZD5Db2xvcmVjdGFs
IE5lb3BsYXNtcy8qZXBpZGVtaW9sb2d5LypzdXJnZXJ5PC9rZXl3b3JkPjxrZXl3b3JkPkZlbWFs
ZTwva2V5d29yZD48a2V5d29yZD5Gb2xsb3ctVXAgU3R1ZGllczwva2V5d29yZD48a2V5d29yZD5I
dW1hbnM8L2tleXdvcmQ+PGtleXdvcmQ+S2FwbGFuLU1laWVyIEVzdGltYXRlPC9rZXl3b3JkPjxr
ZXl3b3JkPk1hbGU8L2tleXdvcmQ+PGtleXdvcmQ+TWlkZGxlIEFnZWQ8L2tleXdvcmQ+PGtleXdv
cmQ+TmVvcGxhc20gUmVjdXJyZW5jZSwgTG9jYWwvKmVwaWRlbWlvbG9neTwva2V5d29yZD48a2V5
d29yZD5Qcm9wb3J0aW9uYWwgSGF6YXJkcyBNb2RlbHM8L2tleXdvcmQ+PGtleXdvcmQ+UmV0cm9z
cGVjdGl2ZSBTdHVkaWVzPC9rZXl3b3JkPjxrZXl3b3JkPlRyZWF0bWVudCBPdXRjb21lPC9rZXl3
b3JkPjxrZXl3b3JkPlZpcmdpbmlhL2VwaWRlbWlvbG9neTwva2V5d29yZD48L2tleXdvcmRzPjxk
YXRlcz48eWVhcj4yMDEwPC95ZWFyPjxwdWItZGF0ZXM+PGRhdGU+SnVsPC9kYXRlPjwvcHViLWRh
dGVzPjwvZGF0ZXM+PGlzYm4+MDAwMy0zMDIyPC9pc2JuPjxhY2Nlc3Npb24tbnVtPjIwNTA4NDk0
PC9hY2Nlc3Npb24tbnVtPjx1cmxzPjwvdXJscz48ZWxlY3Ryb25pYy1yZXNvdXJjZS1udW0+MTAu
MTA5Ny9BTE4uMGIwMTNlMzE4MWRlNmQwZDwvZWxlY3Ryb25pYy1yZXNvdXJjZS1udW0+PHJlbW90
ZS1kYXRhYmFzZS1wcm92aWRlcj5ObG08L3JlbW90ZS1kYXRhYmFzZS1wcm92aWRlcj48bGFuZ3Vh
Z2U+ZW5nPC9sYW5ndWFnZT48L3JlY29yZD48L0NpdGU+PENpdGU+PEF1dGhvcj5HdXB0YTwvQXV0
aG9yPjxZZWFyPjIwMTE8L1llYXI+PFJlY051bT4yMzA8L1JlY051bT48cmVjb3JkPjxyZWMtbnVt
YmVyPjIzMDwvcmVjLW51bWJlcj48Zm9yZWlnbi1rZXlzPjxrZXkgYXBwPSJFTiIgZGItaWQ9IjJy
dmYwMHRkbHAyemRxZWQ5cGR4ZnI1NnB0cHJwdzJ6emF0ciIgdGltZXN0YW1wPSIxNTk3MzAyNDM1
Ij4yMzA8L2tleT48L2ZvcmVpZ24ta2V5cz48cmVmLXR5cGUgbmFtZT0iSm91cm5hbCBBcnRpY2xl
Ij4xNzwvcmVmLXR5cGU+PGNvbnRyaWJ1dG9ycz48YXV0aG9ycz48YXV0aG9yPkd1cHRhLCBBLjwv
YXV0aG9yPjxhdXRob3I+QmrDtnJuc3NvbiwgQS48L2F1dGhvcj48YXV0aG9yPkZyZWRyaWtzc29u
LCBNLjwvYXV0aG9yPjxhdXRob3I+SGFsbGLDtsO2aywgTy48L2F1dGhvcj48YXV0aG9yPkVpbnRy
ZWksIEMuPC9hdXRob3I+PC9hdXRob3JzPjwvY29udHJpYnV0b3JzPjxhdXRoLWFkZHJlc3M+RGVw
YXJ0bWVudCBvZiBBbmFlc3RoZXNpb2xvZ3kgYW5kIEludGVuc2l2ZSBDYXJlLCBVbml2ZXJzaXR5
IEhvc3BpdGFsLCBPcmVicm8sIFN3ZWRlbi4gYW5pbC5ndXB0YUBvcmVicm9sbC5zZTwvYXV0aC1h
ZGRyZXNzPjx0aXRsZXM+PHRpdGxlPlJlZHVjdGlvbiBpbiBtb3J0YWxpdHkgYWZ0ZXIgZXBpZHVy
YWwgYW5hZXN0aGVzaWEgYW5kIGFuYWxnZXNpYSBpbiBwYXRpZW50cyB1bmRlcmdvaW5nIHJlY3Rh
bCBidXQgbm90IGNvbG9uaWMgY2FuY2VyIHN1cmdlcnk6IGEgcmV0cm9zcGVjdGl2ZSBhbmFseXNp
cyBvZiBkYXRhIGZyb20gNjU1IHBhdGllbnRzIGluIGNlbnRyYWwgU3dlZGVuPC90aXRsZT48c2Vj
b25kYXJ5LXRpdGxlPkJyIEogQW5hZXN0aDwvc2Vjb25kYXJ5LXRpdGxlPjwvdGl0bGVzPjxwZXJp
b2RpY2FsPjxmdWxsLXRpdGxlPkJyIEogQW5hZXN0aDwvZnVsbC10aXRsZT48YWJici0xPkJyaXRp
c2ggam91cm5hbCBvZiBhbmFlc3RoZXNpYTwvYWJici0xPjwvcGVyaW9kaWNhbD48cGFnZXM+MTY0
LTcwPC9wYWdlcz48dm9sdW1lPjEwNzwvdm9sdW1lPjxudW1iZXI+MjwvbnVtYmVyPjxlZGl0aW9u
PjIwMTEvMDUvMTk8L2VkaXRpb24+PGtleXdvcmRzPjxrZXl3b3JkPkFkdWx0PC9rZXl3b3JkPjxr
ZXl3b3JkPkFnZWQ8L2tleXdvcmQ+PGtleXdvcmQ+QWdlZCwgODAgYW5kIG92ZXI8L2tleXdvcmQ+
PGtleXdvcmQ+KkFuYWxnZXNpYSwgRXBpZHVyYWw8L2tleXdvcmQ+PGtleXdvcmQ+QW5hbGdlc2lh
LCBQYXRpZW50LUNvbnRyb2xsZWQvbWV0aG9kczwva2V5d29yZD48a2V5d29yZD4qQW5lc3RoZXNp
YSwgRXBpZHVyYWw8L2tleXdvcmQ+PGtleXdvcmQ+Q29sb25pYyBOZW9wbGFzbXMvbW9ydGFsaXR5
L3BhdGhvbG9neS8qc3VyZ2VyeTwva2V5d29yZD48a2V5d29yZD5FcGlkZW1pb2xvZ2ljIE1ldGhv
ZHM8L2tleXdvcmQ+PGtleXdvcmQ+RmVtYWxlPC9rZXl3b3JkPjxrZXl3b3JkPkh1bWFuczwva2V5
d29yZD48a2V5d29yZD5NYWxlPC9rZXl3b3JkPjxrZXl3b3JkPk1pZGRsZSBBZ2VkPC9rZXl3b3Jk
PjxrZXl3b3JkPk5lb3BsYXNtIFN0YWdpbmc8L2tleXdvcmQ+PGtleXdvcmQ+UGFpbiwgUG9zdG9w
ZXJhdGl2ZS8qcHJldmVudGlvbiAmYW1wOyBjb250cm9sPC9rZXl3b3JkPjxrZXl3b3JkPlJlY3Rh
bCBOZW9wbGFzbXMvbW9ydGFsaXR5L3BhdGhvbG9neS8qc3VyZ2VyeTwva2V5d29yZD48a2V5d29y
ZD5Td2VkZW4vZXBpZGVtaW9sb2d5PC9rZXl3b3JkPjxrZXl3b3JkPllvdW5nIEFkdWx0PC9rZXl3
b3JkPjwva2V5d29yZHM+PGRhdGVzPjx5ZWFyPjIwMTE8L3llYXI+PHB1Yi1kYXRlcz48ZGF0ZT5B
dWc8L2RhdGU+PC9wdWItZGF0ZXM+PC9kYXRlcz48aXNibj4wMDA3LTA5MTI8L2lzYm4+PGFjY2Vz
c2lvbi1udW0+MjE1ODY0NDM8L2FjY2Vzc2lvbi1udW0+PHVybHM+PC91cmxzPjxlbGVjdHJvbmlj
LXJlc291cmNlLW51bT4xMC4xMDkzL2JqYS9hZXIxMDA8L2VsZWN0cm9uaWMtcmVzb3VyY2UtbnVt
PjxyZW1vdGUtZGF0YWJhc2UtcHJvdmlkZXI+TkxNPC9yZW1vdGUtZGF0YWJhc2UtcHJvdmlkZXI+
PGxhbmd1YWdlPmVuZzwvbGFuZ3VhZ2U+PC9yZWNvcmQ+PC9DaXRlPjwvRW5kTm90ZT5=
</w:fldData>
        </w:fldChar>
      </w:r>
      <w:r w:rsidR="0087670A" w:rsidRPr="00177558">
        <w:rPr>
          <w:rFonts w:eastAsia="等线"/>
          <w:color w:val="000000" w:themeColor="text1"/>
          <w:szCs w:val="20"/>
        </w:rPr>
        <w:instrText xml:space="preserve"> ADDIN EN.CITE </w:instrText>
      </w:r>
      <w:r w:rsidR="0087670A" w:rsidRPr="00177558">
        <w:rPr>
          <w:rFonts w:eastAsia="等线"/>
          <w:color w:val="000000" w:themeColor="text1"/>
          <w:szCs w:val="20"/>
        </w:rPr>
        <w:fldChar w:fldCharType="begin">
          <w:fldData xml:space="preserve">PEVuZE5vdGU+PENpdGU+PEF1dGhvcj5Hb3R0c2NoYWxrPC9BdXRob3I+PFllYXI+MjAxMDwvWWVh
cj48UmVjTnVtPjE5PC9SZWNOdW0+PERpc3BsYXlUZXh0PjxzdHlsZSBmYWNlPSJzdXBlcnNjcmlw
dCI+MzcsMzg8L3N0eWxlPjwvRGlzcGxheVRleHQ+PHJlY29yZD48cmVjLW51bWJlcj4xOTwvcmVj
LW51bWJlcj48Zm9yZWlnbi1rZXlzPjxrZXkgYXBwPSJFTiIgZGItaWQ9IjJydmYwMHRkbHAyemRx
ZWQ5cGR4ZnI1NnB0cHJwdzJ6emF0ciIgdGltZXN0YW1wPSIxNTczNzkzNDI2Ij4xOTwva2V5Pjwv
Zm9yZWlnbi1rZXlzPjxyZWYtdHlwZSBuYW1lPSJKb3VybmFsIEFydGljbGUiPjE3PC9yZWYtdHlw
ZT48Y29udHJpYnV0b3JzPjxhdXRob3JzPjxhdXRob3I+R290dHNjaGFsaywgQS48L2F1dGhvcj48
YXV0aG9yPkZvcmQsIEouIEcuPC9hdXRob3I+PGF1dGhvcj5SZWdlbGluLCBDLiBDLjwvYXV0aG9y
PjxhdXRob3I+WW91LCBKLjwvYXV0aG9yPjxhdXRob3I+TWFzY2hhLCBFLiBKLjwvYXV0aG9yPjxh
dXRob3I+U2Vzc2xlciwgRC4gSS48L2F1dGhvcj48YXV0aG9yPkR1cmlldXgsIE0uIEUuPC9hdXRo
b3I+PGF1dGhvcj5OZW1lcmd1dCwgRS4gQy48L2F1dGhvcj48L2F1dGhvcnM+PC9jb250cmlidXRv
cnM+PGF1dGgtYWRkcmVzcz5EZXBhcnRtZW50IG9mIEFuZXN0aGVzaW9sb2d5LCBVbml2ZXJzaXR5
IG9mIFZpcmdpbmlhIEhlYWx0aCBTeXN0ZW0sIENoYXJsb3R0ZXN2aWxsZSwgVmlyZ2luaWEgMjI5
MDgsIFVTQS48L2F1dGgtYWRkcmVzcz48dGl0bGVzPjx0aXRsZT5Bc3NvY2lhdGlvbiBiZXR3ZWVu
IGVwaWR1cmFsIGFuYWxnZXNpYSBhbmQgY2FuY2VyIHJlY3VycmVuY2UgYWZ0ZXIgY29sb3JlY3Rh
bCBjYW5jZXIgc3VyZ2VyeTwvdGl0bGU+PHNlY29uZGFyeS10aXRsZT5BbmVzdGhlc2lvbG9neTwv
c2Vjb25kYXJ5LXRpdGxlPjxhbHQtdGl0bGU+QW5lc3RoZXNpb2xvZ3k8L2FsdC10aXRsZT48L3Rp
dGxlcz48cGVyaW9kaWNhbD48ZnVsbC10aXRsZT5BbmVzdGhlc2lvbG9neTwvZnVsbC10aXRsZT48
YWJici0xPkFuZXN0aGVzaW9sb2d5PC9hYmJyLTE+PC9wZXJpb2RpY2FsPjxhbHQtcGVyaW9kaWNh
bD48ZnVsbC10aXRsZT5BbmVzdGhlc2lvbG9neTwvZnVsbC10aXRsZT48YWJici0xPkFuZXN0aGVz
aW9sb2d5PC9hYmJyLTE+PC9hbHQtcGVyaW9kaWNhbD48cGFnZXM+MjctMzQ8L3BhZ2VzPjx2b2x1
bWU+MTEzPC92b2x1bWU+PG51bWJlcj4xPC9udW1iZXI+PGVkaXRpb24+MjAxMC8wNS8yOTwvZWRp
dGlvbj48a2V5d29yZHM+PGtleXdvcmQ+QWdlIERpc3RyaWJ1dGlvbjwva2V5d29yZD48a2V5d29y
ZD5BZ2VkPC9rZXl3b3JkPjxrZXl3b3JkPkFuYWxnZXNpYSwgRXBpZHVyYWwvbWV0aG9kcy8qc3Rh
dGlzdGljcyAmYW1wOyBudW1lcmljYWwgZGF0YTwva2V5d29yZD48a2V5d29yZD5Db2xvcmVjdGFs
IE5lb3BsYXNtcy8qZXBpZGVtaW9sb2d5LypzdXJnZXJ5PC9rZXl3b3JkPjxrZXl3b3JkPkZlbWFs
ZTwva2V5d29yZD48a2V5d29yZD5Gb2xsb3ctVXAgU3R1ZGllczwva2V5d29yZD48a2V5d29yZD5I
dW1hbnM8L2tleXdvcmQ+PGtleXdvcmQ+S2FwbGFuLU1laWVyIEVzdGltYXRlPC9rZXl3b3JkPjxr
ZXl3b3JkPk1hbGU8L2tleXdvcmQ+PGtleXdvcmQ+TWlkZGxlIEFnZWQ8L2tleXdvcmQ+PGtleXdv
cmQ+TmVvcGxhc20gUmVjdXJyZW5jZSwgTG9jYWwvKmVwaWRlbWlvbG9neTwva2V5d29yZD48a2V5
d29yZD5Qcm9wb3J0aW9uYWwgSGF6YXJkcyBNb2RlbHM8L2tleXdvcmQ+PGtleXdvcmQ+UmV0cm9z
cGVjdGl2ZSBTdHVkaWVzPC9rZXl3b3JkPjxrZXl3b3JkPlRyZWF0bWVudCBPdXRjb21lPC9rZXl3
b3JkPjxrZXl3b3JkPlZpcmdpbmlhL2VwaWRlbWlvbG9neTwva2V5d29yZD48L2tleXdvcmRzPjxk
YXRlcz48eWVhcj4yMDEwPC95ZWFyPjxwdWItZGF0ZXM+PGRhdGU+SnVsPC9kYXRlPjwvcHViLWRh
dGVzPjwvZGF0ZXM+PGlzYm4+MDAwMy0zMDIyPC9pc2JuPjxhY2Nlc3Npb24tbnVtPjIwNTA4NDk0
PC9hY2Nlc3Npb24tbnVtPjx1cmxzPjwvdXJscz48ZWxlY3Ryb25pYy1yZXNvdXJjZS1udW0+MTAu
MTA5Ny9BTE4uMGIwMTNlMzE4MWRlNmQwZDwvZWxlY3Ryb25pYy1yZXNvdXJjZS1udW0+PHJlbW90
ZS1kYXRhYmFzZS1wcm92aWRlcj5ObG08L3JlbW90ZS1kYXRhYmFzZS1wcm92aWRlcj48bGFuZ3Vh
Z2U+ZW5nPC9sYW5ndWFnZT48L3JlY29yZD48L0NpdGU+PENpdGU+PEF1dGhvcj5HdXB0YTwvQXV0
aG9yPjxZZWFyPjIwMTE8L1llYXI+PFJlY051bT4yMzA8L1JlY051bT48cmVjb3JkPjxyZWMtbnVt
YmVyPjIzMDwvcmVjLW51bWJlcj48Zm9yZWlnbi1rZXlzPjxrZXkgYXBwPSJFTiIgZGItaWQ9IjJy
dmYwMHRkbHAyemRxZWQ5cGR4ZnI1NnB0cHJwdzJ6emF0ciIgdGltZXN0YW1wPSIxNTk3MzAyNDM1
Ij4yMzA8L2tleT48L2ZvcmVpZ24ta2V5cz48cmVmLXR5cGUgbmFtZT0iSm91cm5hbCBBcnRpY2xl
Ij4xNzwvcmVmLXR5cGU+PGNvbnRyaWJ1dG9ycz48YXV0aG9ycz48YXV0aG9yPkd1cHRhLCBBLjwv
YXV0aG9yPjxhdXRob3I+QmrDtnJuc3NvbiwgQS48L2F1dGhvcj48YXV0aG9yPkZyZWRyaWtzc29u
LCBNLjwvYXV0aG9yPjxhdXRob3I+SGFsbGLDtsO2aywgTy48L2F1dGhvcj48YXV0aG9yPkVpbnRy
ZWksIEMuPC9hdXRob3I+PC9hdXRob3JzPjwvY29udHJpYnV0b3JzPjxhdXRoLWFkZHJlc3M+RGVw
YXJ0bWVudCBvZiBBbmFlc3RoZXNpb2xvZ3kgYW5kIEludGVuc2l2ZSBDYXJlLCBVbml2ZXJzaXR5
IEhvc3BpdGFsLCBPcmVicm8sIFN3ZWRlbi4gYW5pbC5ndXB0YUBvcmVicm9sbC5zZTwvYXV0aC1h
ZGRyZXNzPjx0aXRsZXM+PHRpdGxlPlJlZHVjdGlvbiBpbiBtb3J0YWxpdHkgYWZ0ZXIgZXBpZHVy
YWwgYW5hZXN0aGVzaWEgYW5kIGFuYWxnZXNpYSBpbiBwYXRpZW50cyB1bmRlcmdvaW5nIHJlY3Rh
bCBidXQgbm90IGNvbG9uaWMgY2FuY2VyIHN1cmdlcnk6IGEgcmV0cm9zcGVjdGl2ZSBhbmFseXNp
cyBvZiBkYXRhIGZyb20gNjU1IHBhdGllbnRzIGluIGNlbnRyYWwgU3dlZGVuPC90aXRsZT48c2Vj
b25kYXJ5LXRpdGxlPkJyIEogQW5hZXN0aDwvc2Vjb25kYXJ5LXRpdGxlPjwvdGl0bGVzPjxwZXJp
b2RpY2FsPjxmdWxsLXRpdGxlPkJyIEogQW5hZXN0aDwvZnVsbC10aXRsZT48YWJici0xPkJyaXRp
c2ggam91cm5hbCBvZiBhbmFlc3RoZXNpYTwvYWJici0xPjwvcGVyaW9kaWNhbD48cGFnZXM+MTY0
LTcwPC9wYWdlcz48dm9sdW1lPjEwNzwvdm9sdW1lPjxudW1iZXI+MjwvbnVtYmVyPjxlZGl0aW9u
PjIwMTEvMDUvMTk8L2VkaXRpb24+PGtleXdvcmRzPjxrZXl3b3JkPkFkdWx0PC9rZXl3b3JkPjxr
ZXl3b3JkPkFnZWQ8L2tleXdvcmQ+PGtleXdvcmQ+QWdlZCwgODAgYW5kIG92ZXI8L2tleXdvcmQ+
PGtleXdvcmQ+KkFuYWxnZXNpYSwgRXBpZHVyYWw8L2tleXdvcmQ+PGtleXdvcmQ+QW5hbGdlc2lh
LCBQYXRpZW50LUNvbnRyb2xsZWQvbWV0aG9kczwva2V5d29yZD48a2V5d29yZD4qQW5lc3RoZXNp
YSwgRXBpZHVyYWw8L2tleXdvcmQ+PGtleXdvcmQ+Q29sb25pYyBOZW9wbGFzbXMvbW9ydGFsaXR5
L3BhdGhvbG9neS8qc3VyZ2VyeTwva2V5d29yZD48a2V5d29yZD5FcGlkZW1pb2xvZ2ljIE1ldGhv
ZHM8L2tleXdvcmQ+PGtleXdvcmQ+RmVtYWxlPC9rZXl3b3JkPjxrZXl3b3JkPkh1bWFuczwva2V5
d29yZD48a2V5d29yZD5NYWxlPC9rZXl3b3JkPjxrZXl3b3JkPk1pZGRsZSBBZ2VkPC9rZXl3b3Jk
PjxrZXl3b3JkPk5lb3BsYXNtIFN0YWdpbmc8L2tleXdvcmQ+PGtleXdvcmQ+UGFpbiwgUG9zdG9w
ZXJhdGl2ZS8qcHJldmVudGlvbiAmYW1wOyBjb250cm9sPC9rZXl3b3JkPjxrZXl3b3JkPlJlY3Rh
bCBOZW9wbGFzbXMvbW9ydGFsaXR5L3BhdGhvbG9neS8qc3VyZ2VyeTwva2V5d29yZD48a2V5d29y
ZD5Td2VkZW4vZXBpZGVtaW9sb2d5PC9rZXl3b3JkPjxrZXl3b3JkPllvdW5nIEFkdWx0PC9rZXl3
b3JkPjwva2V5d29yZHM+PGRhdGVzPjx5ZWFyPjIwMTE8L3llYXI+PHB1Yi1kYXRlcz48ZGF0ZT5B
dWc8L2RhdGU+PC9wdWItZGF0ZXM+PC9kYXRlcz48aXNibj4wMDA3LTA5MTI8L2lzYm4+PGFjY2Vz
c2lvbi1udW0+MjE1ODY0NDM8L2FjY2Vzc2lvbi1udW0+PHVybHM+PC91cmxzPjxlbGVjdHJvbmlj
LXJlc291cmNlLW51bT4xMC4xMDkzL2JqYS9hZXIxMDA8L2VsZWN0cm9uaWMtcmVzb3VyY2UtbnVt
PjxyZW1vdGUtZGF0YWJhc2UtcHJvdmlkZXI+TkxNPC9yZW1vdGUtZGF0YWJhc2UtcHJvdmlkZXI+
PGxhbmd1YWdlPmVuZzwvbGFuZ3VhZ2U+PC9yZWNvcmQ+PC9DaXRlPjwvRW5kTm90ZT5=
</w:fldData>
        </w:fldChar>
      </w:r>
      <w:r w:rsidR="0087670A" w:rsidRPr="00177558">
        <w:rPr>
          <w:rFonts w:eastAsia="等线"/>
          <w:color w:val="000000" w:themeColor="text1"/>
          <w:szCs w:val="20"/>
        </w:rPr>
        <w:instrText xml:space="preserve"> ADDIN EN.CITE.DATA </w:instrText>
      </w:r>
      <w:r w:rsidR="0087670A" w:rsidRPr="00177558">
        <w:rPr>
          <w:rFonts w:eastAsia="等线"/>
          <w:color w:val="000000" w:themeColor="text1"/>
          <w:szCs w:val="20"/>
        </w:rPr>
      </w:r>
      <w:r w:rsidR="0087670A" w:rsidRPr="00177558">
        <w:rPr>
          <w:rFonts w:eastAsia="等线"/>
          <w:color w:val="000000" w:themeColor="text1"/>
          <w:szCs w:val="20"/>
        </w:rPr>
        <w:fldChar w:fldCharType="end"/>
      </w:r>
      <w:r w:rsidR="0034295E" w:rsidRPr="00177558">
        <w:rPr>
          <w:rFonts w:eastAsia="等线"/>
          <w:color w:val="000000" w:themeColor="text1"/>
          <w:szCs w:val="20"/>
        </w:rPr>
      </w:r>
      <w:r w:rsidR="0034295E" w:rsidRPr="00177558">
        <w:rPr>
          <w:rFonts w:eastAsia="等线"/>
          <w:color w:val="000000" w:themeColor="text1"/>
          <w:szCs w:val="20"/>
        </w:rPr>
        <w:fldChar w:fldCharType="separate"/>
      </w:r>
      <w:hyperlink w:anchor="_ENREF_6_37" w:tooltip="Gottschalk, 2010 #19" w:history="1">
        <w:r w:rsidR="0087670A" w:rsidRPr="00177558">
          <w:rPr>
            <w:rFonts w:eastAsia="等线"/>
            <w:color w:val="000000" w:themeColor="text1"/>
            <w:szCs w:val="20"/>
            <w:vertAlign w:val="superscript"/>
          </w:rPr>
          <w:t>37</w:t>
        </w:r>
      </w:hyperlink>
      <w:r w:rsidR="0087670A" w:rsidRPr="00177558">
        <w:rPr>
          <w:rFonts w:eastAsia="等线"/>
          <w:color w:val="000000" w:themeColor="text1"/>
          <w:szCs w:val="20"/>
          <w:vertAlign w:val="superscript"/>
        </w:rPr>
        <w:t>,</w:t>
      </w:r>
      <w:hyperlink w:anchor="_ENREF_6_38" w:tooltip="Gupta, 2011 #230" w:history="1">
        <w:r w:rsidR="0087670A" w:rsidRPr="00177558">
          <w:rPr>
            <w:rFonts w:eastAsia="等线"/>
            <w:color w:val="000000" w:themeColor="text1"/>
            <w:szCs w:val="20"/>
            <w:vertAlign w:val="superscript"/>
          </w:rPr>
          <w:t>38</w:t>
        </w:r>
      </w:hyperlink>
      <w:r w:rsidR="0034295E" w:rsidRPr="00177558">
        <w:rPr>
          <w:rFonts w:eastAsia="等线"/>
          <w:color w:val="000000" w:themeColor="text1"/>
          <w:szCs w:val="20"/>
        </w:rPr>
        <w:fldChar w:fldCharType="end"/>
      </w:r>
      <w:r w:rsidR="004D6634" w:rsidRPr="00177558">
        <w:rPr>
          <w:rFonts w:cstheme="minorHAnsi"/>
          <w:color w:val="000000" w:themeColor="text1"/>
          <w:szCs w:val="20"/>
        </w:rPr>
        <w:t xml:space="preserve"> </w:t>
      </w:r>
      <w:r w:rsidR="00BA243E" w:rsidRPr="00177558">
        <w:rPr>
          <w:rFonts w:cstheme="minorHAnsi"/>
          <w:color w:val="000000" w:themeColor="text1"/>
          <w:szCs w:val="20"/>
        </w:rPr>
        <w:t xml:space="preserve">In a recent meta-analysis, </w:t>
      </w:r>
      <w:r w:rsidR="00FB7BB6" w:rsidRPr="00177558">
        <w:rPr>
          <w:rFonts w:cstheme="minorHAnsi"/>
          <w:color w:val="000000" w:themeColor="text1"/>
          <w:szCs w:val="20"/>
        </w:rPr>
        <w:t>Pei et al</w:t>
      </w:r>
      <w:r w:rsidR="00BA243E" w:rsidRPr="00177558">
        <w:rPr>
          <w:rFonts w:cstheme="minorHAnsi"/>
          <w:color w:val="000000" w:themeColor="text1"/>
          <w:szCs w:val="20"/>
        </w:rPr>
        <w:t>.</w:t>
      </w:r>
      <w:hyperlink w:anchor="_ENREF_6_39" w:tooltip="Pei, 2014 #2773" w:history="1">
        <w:r w:rsidR="0087670A" w:rsidRPr="00177558">
          <w:rPr>
            <w:rFonts w:cstheme="minorHAnsi"/>
            <w:color w:val="000000" w:themeColor="text1"/>
            <w:szCs w:val="20"/>
          </w:rPr>
          <w:fldChar w:fldCharType="begin">
            <w:fldData xml:space="preserve">PEVuZE5vdGU+PENpdGU+PEF1dGhvcj5QZWk8L0F1dGhvcj48WWVhcj4yMDE0PC9ZZWFyPjxSZWNO
dW0+Mjc3MzwvUmVjTnVtPjxEaXNwbGF5VGV4dD48c3R5bGUgZmFjZT0ic3VwZXJzY3JpcHQiPjM5
PC9zdHlsZT48L0Rpc3BsYXlUZXh0PjxyZWNvcmQ+PHJlYy1udW1iZXI+Mjc3MzwvcmVjLW51bWJl
cj48Zm9yZWlnbi1rZXlzPjxrZXkgYXBwPSJFTiIgZGItaWQ9ImZzYTI5ZndhYzUyMnJyZXgyZW01
ZHhyOHQwZmR6dHRhZXh4diI+Mjc3Mzwva2V5PjwvZm9yZWlnbi1rZXlzPjxyZWYtdHlwZSBuYW1l
PSJKb3VybmFsIEFydGljbGUiPjE3PC9yZWYtdHlwZT48Y29udHJpYnV0b3JzPjxhdXRob3JzPjxh
dXRob3I+UGVpLCBMLjwvYXV0aG9yPjxhdXRob3I+VGFuLCBHLjwvYXV0aG9yPjxhdXRob3I+V2Fu
ZywgTC48L2F1dGhvcj48YXV0aG9yPkd1bywgVy48L2F1dGhvcj48YXV0aG9yPlhpYW8sIEIuPC9h
dXRob3I+PGF1dGhvcj5HYW8sIFguPC9hdXRob3I+PGF1dGhvcj5XYW5nLCBMLjwvYXV0aG9yPjxh
dXRob3I+TGksIEguPC9hdXRob3I+PGF1dGhvcj5YdSwgWi48L2F1dGhvcj48YXV0aG9yPlpoYW5n
LCBYLjwvYXV0aG9yPjxhdXRob3I+WmhhbywgSi48L2F1dGhvcj48YXV0aG9yPllpLCBKLjwvYXV0
aG9yPjxhdXRob3I+SHVhbmcsIFkuPC9hdXRob3I+PC9hdXRob3JzPjwvY29udHJpYnV0b3JzPjxh
dXRoLWFkZHJlc3M+RGVwYXJ0bWVudCBvZiBBbmVzdGhlc2lvbG9neSwgUGVraW5nIFVuaW9uIE1l
ZGljYWwgQ29sbGVnZSBIb3NwaXRhbCwgQ2hpbmVzZSBBY2FkZW15IG9mIE1lZGljYWwgU2NpZW5j
ZXMsIEJlaWppbmcgMTAwNzMwLCBQUiBDaGluYS4mI3hEO0RlcGFydG1lbnQgb2YgRXBpZGVtaW9s
b2d5ICZhbXA7IEJpb3N0YXRpc3RpY3MsIEluc3RpdHV0ZSBvZiBCYXNpYyBNZWRpY2FsIFNjaWVu
Y2VzLCBDaGluZXNlIEFjYWRlbXkgb2YgTWVkaWNhbCBTY2llbmNlcyAmYW1wOyBTY2hvb2wgb2Yg
QmFzaWMgTWVkaWNpbmUgUGVraW5nIFVuaW9uIE1lZGljYWwgQ29sbGVnZSwgQmVpamluZyAxMDAw
MDUsIFBSIENoaW5hLjwvYXV0aC1hZGRyZXNzPjx0aXRsZXM+PHRpdGxlPkNvbXBhcmlzb24gb2Yg
Y29tYmluZWQgZ2VuZXJhbC1lcGlkdXJhbCBhbmVzdGhlc2lhIHdpdGggZ2VuZXJhbCBhbmVzdGhl
c2lhIGVmZmVjdHMgb24gc3Vydml2YWwgYW5kIGNhbmNlciByZWN1cnJlbmNlOiBhIG1ldGEtYW5h
bHlzaXMgb2YgcmV0cm9zcGVjdGl2ZSBhbmQgcHJvc3BlY3RpdmUgc3R1ZGllczwvdGl0bGU+PHNl
Y29uZGFyeS10aXRsZT5QTG9TIE9uZTwvc2Vjb25kYXJ5LXRpdGxlPjxhbHQtdGl0bGU+UGxvUyBv
bmU8L2FsdC10aXRsZT48L3RpdGxlcz48cGVyaW9kaWNhbD48ZnVsbC10aXRsZT5QbG9TIE9uZTwv
ZnVsbC10aXRsZT48YWJici0xPlBMb1MgT25lPC9hYmJyLTE+PGFiYnItMj5QTG9TIE9uZTwvYWJi
ci0yPjwvcGVyaW9kaWNhbD48YWx0LXBlcmlvZGljYWw+PGZ1bGwtdGl0bGU+UGxvUyBPbmU8L2Z1
bGwtdGl0bGU+PGFiYnItMT5QTG9TIE9uZTwvYWJici0xPjxhYmJyLTI+UExvUyBPbmU8L2FiYnIt
Mj48L2FsdC1wZXJpb2RpY2FsPjxwYWdlcz5lMTE0NjY3PC9wYWdlcz48dm9sdW1lPjk8L3ZvbHVt
ZT48bnVtYmVyPjEyPC9udW1iZXI+PGVkaXRpb24+MjAxNC8xMi8zMTwvZWRpdGlvbj48a2V5d29y
ZHM+PGtleXdvcmQ+QWRvbGVzY2VudDwva2V5d29yZD48a2V5d29yZD5BZHVsdDwva2V5d29yZD48
a2V5d29yZD5BZ2VkPC9rZXl3b3JkPjxrZXl3b3JkPkFnZWQsIDgwIGFuZCBvdmVyPC9rZXl3b3Jk
PjxrZXl3b3JkPkFuZXN0aGVzaWEsIEVwaWR1cmFsL2FkdmVyc2UgZWZmZWN0cy8qbWV0aG9kczwv
a2V5d29yZD48a2V5d29yZD5BbmVzdGhlc2lhLCBHZW5lcmFsL2FkdmVyc2UgZWZmZWN0cy8qbWV0
aG9kczwva2V5d29yZD48a2V5d29yZD4qQnJlYXN0IE5lb3BsYXNtcy9tb3J0YWxpdHkvc3VyZ2Vy
eTwva2V5d29yZD48a2V5d29yZD5EaXNlYXNlLUZyZWUgU3Vydml2YWw8L2tleXdvcmQ+PGtleXdv
cmQ+RmVtYWxlPC9rZXl3b3JkPjxrZXl3b3JkPkh1bWFuczwva2V5d29yZD48a2V5d29yZD5NZXRh
LUFuYWx5c2lzIGFzIFRvcGljPC9rZXl3b3JkPjxrZXl3b3JkPk1ldGh5bCBFdGhlcnMvKmFkbWlu
aXN0cmF0aW9uICZhbXA7IGRvc2FnZS9hZHZlcnNlIGVmZmVjdHM8L2tleXdvcmQ+PGtleXdvcmQ+
TWlkZGxlIEFnZWQ8L2tleXdvcmQ+PGtleXdvcmQ+UGFpbiwgUG9zdG9wZXJhdGl2ZS9ldGlvbG9n
eS9wcmV2ZW50aW9uICZhbXA7IGNvbnRyb2w8L2tleXdvcmQ+PGtleXdvcmQ+UHJvcG9mb2wvKmFk
bWluaXN0cmF0aW9uICZhbXA7IGRvc2FnZS9hZHZlcnNlIGVmZmVjdHM8L2tleXdvcmQ+PGtleXdv
cmQ+UHJvc3BlY3RpdmUgU3R1ZGllczwva2V5d29yZD48a2V5d29yZD5SZXRyb3NwZWN0aXZlIFN0
dWRpZXM8L2tleXdvcmQ+PGtleXdvcmQ+U3Vydml2YWwgUmF0ZTwva2V5d29yZD48L2tleXdvcmRz
PjxkYXRlcz48eWVhcj4yMDE0PC95ZWFyPjwvZGF0ZXM+PGlzYm4+MTkzMi02MjAzPC9pc2JuPjxh
Y2Nlc3Npb24tbnVtPjI1NTQ4OTEzPC9hY2Nlc3Npb24tbnVtPjx1cmxzPjwvdXJscz48Y3VzdG9t
Mj5QbWM0MjgwMTkwPC9jdXN0b20yPjxlbGVjdHJvbmljLXJlc291cmNlLW51bT4xMC4xMzcxL2pv
dXJuYWwucG9uZS4wMTE0NjY3PC9lbGVjdHJvbmljLXJlc291cmNlLW51bT48cmVtb3RlLWRhdGFi
YXNlLXByb3ZpZGVyPk5sbTwvcmVtb3RlLWRhdGFiYXNlLXByb3ZpZGVyPjxsYW5ndWFnZT5lbmc8
L2xhbmd1YWdlPjwvcmVjb3JkPjwvQ2l0ZT48L0VuZE5vdGU+
</w:fldData>
          </w:fldChar>
        </w:r>
        <w:r w:rsidR="0087670A" w:rsidRPr="00177558">
          <w:rPr>
            <w:rFonts w:cstheme="minorHAnsi"/>
            <w:color w:val="000000" w:themeColor="text1"/>
            <w:szCs w:val="20"/>
          </w:rPr>
          <w:instrText xml:space="preserve"> ADDIN EN.CITE </w:instrText>
        </w:r>
        <w:r w:rsidR="0087670A" w:rsidRPr="00177558">
          <w:rPr>
            <w:rFonts w:cstheme="minorHAnsi"/>
            <w:color w:val="000000" w:themeColor="text1"/>
            <w:szCs w:val="20"/>
          </w:rPr>
          <w:fldChar w:fldCharType="begin">
            <w:fldData xml:space="preserve">PEVuZE5vdGU+PENpdGU+PEF1dGhvcj5QZWk8L0F1dGhvcj48WWVhcj4yMDE0PC9ZZWFyPjxSZWNO
dW0+Mjc3MzwvUmVjTnVtPjxEaXNwbGF5VGV4dD48c3R5bGUgZmFjZT0ic3VwZXJzY3JpcHQiPjM5
PC9zdHlsZT48L0Rpc3BsYXlUZXh0PjxyZWNvcmQ+PHJlYy1udW1iZXI+Mjc3MzwvcmVjLW51bWJl
cj48Zm9yZWlnbi1rZXlzPjxrZXkgYXBwPSJFTiIgZGItaWQ9ImZzYTI5ZndhYzUyMnJyZXgyZW01
ZHhyOHQwZmR6dHRhZXh4diI+Mjc3Mzwva2V5PjwvZm9yZWlnbi1rZXlzPjxyZWYtdHlwZSBuYW1l
PSJKb3VybmFsIEFydGljbGUiPjE3PC9yZWYtdHlwZT48Y29udHJpYnV0b3JzPjxhdXRob3JzPjxh
dXRob3I+UGVpLCBMLjwvYXV0aG9yPjxhdXRob3I+VGFuLCBHLjwvYXV0aG9yPjxhdXRob3I+V2Fu
ZywgTC48L2F1dGhvcj48YXV0aG9yPkd1bywgVy48L2F1dGhvcj48YXV0aG9yPlhpYW8sIEIuPC9h
dXRob3I+PGF1dGhvcj5HYW8sIFguPC9hdXRob3I+PGF1dGhvcj5XYW5nLCBMLjwvYXV0aG9yPjxh
dXRob3I+TGksIEguPC9hdXRob3I+PGF1dGhvcj5YdSwgWi48L2F1dGhvcj48YXV0aG9yPlpoYW5n
LCBYLjwvYXV0aG9yPjxhdXRob3I+WmhhbywgSi48L2F1dGhvcj48YXV0aG9yPllpLCBKLjwvYXV0
aG9yPjxhdXRob3I+SHVhbmcsIFkuPC9hdXRob3I+PC9hdXRob3JzPjwvY29udHJpYnV0b3JzPjxh
dXRoLWFkZHJlc3M+RGVwYXJ0bWVudCBvZiBBbmVzdGhlc2lvbG9neSwgUGVraW5nIFVuaW9uIE1l
ZGljYWwgQ29sbGVnZSBIb3NwaXRhbCwgQ2hpbmVzZSBBY2FkZW15IG9mIE1lZGljYWwgU2NpZW5j
ZXMsIEJlaWppbmcgMTAwNzMwLCBQUiBDaGluYS4mI3hEO0RlcGFydG1lbnQgb2YgRXBpZGVtaW9s
b2d5ICZhbXA7IEJpb3N0YXRpc3RpY3MsIEluc3RpdHV0ZSBvZiBCYXNpYyBNZWRpY2FsIFNjaWVu
Y2VzLCBDaGluZXNlIEFjYWRlbXkgb2YgTWVkaWNhbCBTY2llbmNlcyAmYW1wOyBTY2hvb2wgb2Yg
QmFzaWMgTWVkaWNpbmUgUGVraW5nIFVuaW9uIE1lZGljYWwgQ29sbGVnZSwgQmVpamluZyAxMDAw
MDUsIFBSIENoaW5hLjwvYXV0aC1hZGRyZXNzPjx0aXRsZXM+PHRpdGxlPkNvbXBhcmlzb24gb2Yg
Y29tYmluZWQgZ2VuZXJhbC1lcGlkdXJhbCBhbmVzdGhlc2lhIHdpdGggZ2VuZXJhbCBhbmVzdGhl
c2lhIGVmZmVjdHMgb24gc3Vydml2YWwgYW5kIGNhbmNlciByZWN1cnJlbmNlOiBhIG1ldGEtYW5h
bHlzaXMgb2YgcmV0cm9zcGVjdGl2ZSBhbmQgcHJvc3BlY3RpdmUgc3R1ZGllczwvdGl0bGU+PHNl
Y29uZGFyeS10aXRsZT5QTG9TIE9uZTwvc2Vjb25kYXJ5LXRpdGxlPjxhbHQtdGl0bGU+UGxvUyBv
bmU8L2FsdC10aXRsZT48L3RpdGxlcz48cGVyaW9kaWNhbD48ZnVsbC10aXRsZT5QbG9TIE9uZTwv
ZnVsbC10aXRsZT48YWJici0xPlBMb1MgT25lPC9hYmJyLTE+PGFiYnItMj5QTG9TIE9uZTwvYWJi
ci0yPjwvcGVyaW9kaWNhbD48YWx0LXBlcmlvZGljYWw+PGZ1bGwtdGl0bGU+UGxvUyBPbmU8L2Z1
bGwtdGl0bGU+PGFiYnItMT5QTG9TIE9uZTwvYWJici0xPjxhYmJyLTI+UExvUyBPbmU8L2FiYnIt
Mj48L2FsdC1wZXJpb2RpY2FsPjxwYWdlcz5lMTE0NjY3PC9wYWdlcz48dm9sdW1lPjk8L3ZvbHVt
ZT48bnVtYmVyPjEyPC9udW1iZXI+PGVkaXRpb24+MjAxNC8xMi8zMTwvZWRpdGlvbj48a2V5d29y
ZHM+PGtleXdvcmQ+QWRvbGVzY2VudDwva2V5d29yZD48a2V5d29yZD5BZHVsdDwva2V5d29yZD48
a2V5d29yZD5BZ2VkPC9rZXl3b3JkPjxrZXl3b3JkPkFnZWQsIDgwIGFuZCBvdmVyPC9rZXl3b3Jk
PjxrZXl3b3JkPkFuZXN0aGVzaWEsIEVwaWR1cmFsL2FkdmVyc2UgZWZmZWN0cy8qbWV0aG9kczwv
a2V5d29yZD48a2V5d29yZD5BbmVzdGhlc2lhLCBHZW5lcmFsL2FkdmVyc2UgZWZmZWN0cy8qbWV0
aG9kczwva2V5d29yZD48a2V5d29yZD4qQnJlYXN0IE5lb3BsYXNtcy9tb3J0YWxpdHkvc3VyZ2Vy
eTwva2V5d29yZD48a2V5d29yZD5EaXNlYXNlLUZyZWUgU3Vydml2YWw8L2tleXdvcmQ+PGtleXdv
cmQ+RmVtYWxlPC9rZXl3b3JkPjxrZXl3b3JkPkh1bWFuczwva2V5d29yZD48a2V5d29yZD5NZXRh
LUFuYWx5c2lzIGFzIFRvcGljPC9rZXl3b3JkPjxrZXl3b3JkPk1ldGh5bCBFdGhlcnMvKmFkbWlu
aXN0cmF0aW9uICZhbXA7IGRvc2FnZS9hZHZlcnNlIGVmZmVjdHM8L2tleXdvcmQ+PGtleXdvcmQ+
TWlkZGxlIEFnZWQ8L2tleXdvcmQ+PGtleXdvcmQ+UGFpbiwgUG9zdG9wZXJhdGl2ZS9ldGlvbG9n
eS9wcmV2ZW50aW9uICZhbXA7IGNvbnRyb2w8L2tleXdvcmQ+PGtleXdvcmQ+UHJvcG9mb2wvKmFk
bWluaXN0cmF0aW9uICZhbXA7IGRvc2FnZS9hZHZlcnNlIGVmZmVjdHM8L2tleXdvcmQ+PGtleXdv
cmQ+UHJvc3BlY3RpdmUgU3R1ZGllczwva2V5d29yZD48a2V5d29yZD5SZXRyb3NwZWN0aXZlIFN0
dWRpZXM8L2tleXdvcmQ+PGtleXdvcmQ+U3Vydml2YWwgUmF0ZTwva2V5d29yZD48L2tleXdvcmRz
PjxkYXRlcz48eWVhcj4yMDE0PC95ZWFyPjwvZGF0ZXM+PGlzYm4+MTkzMi02MjAzPC9pc2JuPjxh
Y2Nlc3Npb24tbnVtPjI1NTQ4OTEzPC9hY2Nlc3Npb24tbnVtPjx1cmxzPjwvdXJscz48Y3VzdG9t
Mj5QbWM0MjgwMTkwPC9jdXN0b20yPjxlbGVjdHJvbmljLXJlc291cmNlLW51bT4xMC4xMzcxL2pv
dXJuYWwucG9uZS4wMTE0NjY3PC9lbGVjdHJvbmljLXJlc291cmNlLW51bT48cmVtb3RlLWRhdGFi
YXNlLXByb3ZpZGVyPk5sbTwvcmVtb3RlLWRhdGFiYXNlLXByb3ZpZGVyPjxsYW5ndWFnZT5lbmc8
L2xhbmd1YWdlPjwvcmVjb3JkPjwvQ2l0ZT48L0VuZE5vdGU+
</w:fldData>
          </w:fldChar>
        </w:r>
        <w:r w:rsidR="0087670A" w:rsidRPr="00177558">
          <w:rPr>
            <w:rFonts w:cstheme="minorHAnsi"/>
            <w:color w:val="000000" w:themeColor="text1"/>
            <w:szCs w:val="20"/>
          </w:rPr>
          <w:instrText xml:space="preserve"> ADDIN EN.CITE.DATA </w:instrText>
        </w:r>
        <w:r w:rsidR="0087670A" w:rsidRPr="00177558">
          <w:rPr>
            <w:rFonts w:cstheme="minorHAnsi"/>
            <w:color w:val="000000" w:themeColor="text1"/>
            <w:szCs w:val="20"/>
          </w:rPr>
        </w:r>
        <w:r w:rsidR="0087670A" w:rsidRPr="00177558">
          <w:rPr>
            <w:rFonts w:cstheme="minorHAnsi"/>
            <w:color w:val="000000" w:themeColor="text1"/>
            <w:szCs w:val="20"/>
          </w:rPr>
          <w:fldChar w:fldCharType="end"/>
        </w:r>
        <w:r w:rsidR="0087670A" w:rsidRPr="00177558">
          <w:rPr>
            <w:rFonts w:cstheme="minorHAnsi"/>
            <w:color w:val="000000" w:themeColor="text1"/>
            <w:szCs w:val="20"/>
          </w:rPr>
        </w:r>
        <w:r w:rsidR="0087670A" w:rsidRPr="00177558">
          <w:rPr>
            <w:rFonts w:cstheme="minorHAnsi"/>
            <w:color w:val="000000" w:themeColor="text1"/>
            <w:szCs w:val="20"/>
          </w:rPr>
          <w:fldChar w:fldCharType="separate"/>
        </w:r>
        <w:r w:rsidR="0087670A" w:rsidRPr="00177558">
          <w:rPr>
            <w:rFonts w:cstheme="minorHAnsi"/>
            <w:color w:val="000000" w:themeColor="text1"/>
            <w:szCs w:val="20"/>
            <w:vertAlign w:val="superscript"/>
          </w:rPr>
          <w:t>39</w:t>
        </w:r>
        <w:r w:rsidR="0087670A" w:rsidRPr="00177558">
          <w:rPr>
            <w:rFonts w:cstheme="minorHAnsi"/>
            <w:color w:val="000000" w:themeColor="text1"/>
            <w:szCs w:val="20"/>
          </w:rPr>
          <w:fldChar w:fldCharType="end"/>
        </w:r>
      </w:hyperlink>
      <w:r w:rsidR="00FB7BB6" w:rsidRPr="00177558">
        <w:rPr>
          <w:rFonts w:cstheme="minorHAnsi"/>
          <w:color w:val="000000" w:themeColor="text1"/>
          <w:szCs w:val="20"/>
        </w:rPr>
        <w:t xml:space="preserve"> </w:t>
      </w:r>
      <w:r w:rsidR="00BA243E" w:rsidRPr="00177558">
        <w:rPr>
          <w:rFonts w:cstheme="minorHAnsi"/>
          <w:color w:val="000000" w:themeColor="text1"/>
          <w:szCs w:val="20"/>
        </w:rPr>
        <w:t xml:space="preserve">concluded </w:t>
      </w:r>
      <w:r w:rsidR="00FB7BB6" w:rsidRPr="00177558">
        <w:rPr>
          <w:rFonts w:cstheme="minorHAnsi"/>
          <w:color w:val="000000" w:themeColor="text1"/>
          <w:szCs w:val="20"/>
        </w:rPr>
        <w:t xml:space="preserve">that epidural </w:t>
      </w:r>
      <w:r w:rsidR="00F128D2" w:rsidRPr="00177558">
        <w:rPr>
          <w:rFonts w:cstheme="minorHAnsi"/>
          <w:color w:val="000000" w:themeColor="text1"/>
          <w:szCs w:val="20"/>
        </w:rPr>
        <w:t>anest</w:t>
      </w:r>
      <w:r w:rsidR="00FB7BB6" w:rsidRPr="00177558">
        <w:rPr>
          <w:rFonts w:cstheme="minorHAnsi"/>
          <w:color w:val="000000" w:themeColor="text1"/>
          <w:szCs w:val="20"/>
        </w:rPr>
        <w:t xml:space="preserve">hesia combined with general </w:t>
      </w:r>
      <w:r w:rsidR="00F128D2" w:rsidRPr="00177558">
        <w:rPr>
          <w:rFonts w:cstheme="minorHAnsi"/>
          <w:color w:val="000000" w:themeColor="text1"/>
          <w:szCs w:val="20"/>
        </w:rPr>
        <w:t>anest</w:t>
      </w:r>
      <w:r w:rsidR="00FB7BB6" w:rsidRPr="00177558">
        <w:rPr>
          <w:rFonts w:cstheme="minorHAnsi"/>
          <w:color w:val="000000" w:themeColor="text1"/>
          <w:szCs w:val="20"/>
        </w:rPr>
        <w:t>hesia might be associated with improvement in prognosis of patients with operable prostate cancer</w:t>
      </w:r>
      <w:r w:rsidR="00BA243E" w:rsidRPr="00177558">
        <w:rPr>
          <w:rFonts w:cstheme="minorHAnsi"/>
          <w:color w:val="000000" w:themeColor="text1"/>
          <w:szCs w:val="20"/>
        </w:rPr>
        <w:t>;</w:t>
      </w:r>
      <w:r w:rsidR="00FB7BB6" w:rsidRPr="00177558">
        <w:rPr>
          <w:rFonts w:cstheme="minorHAnsi"/>
          <w:color w:val="000000" w:themeColor="text1"/>
          <w:szCs w:val="20"/>
        </w:rPr>
        <w:t xml:space="preserve"> </w:t>
      </w:r>
      <w:r w:rsidR="00BA243E" w:rsidRPr="00177558">
        <w:rPr>
          <w:rFonts w:cstheme="minorHAnsi"/>
          <w:color w:val="000000" w:themeColor="text1"/>
          <w:szCs w:val="20"/>
        </w:rPr>
        <w:t xml:space="preserve">however, no obvious relationship between the improvement in prognosis of colorectal cancer and combined epidural-general </w:t>
      </w:r>
      <w:r w:rsidR="00F128D2" w:rsidRPr="00177558">
        <w:rPr>
          <w:rFonts w:cstheme="minorHAnsi"/>
          <w:color w:val="000000" w:themeColor="text1"/>
          <w:szCs w:val="20"/>
        </w:rPr>
        <w:t>anest</w:t>
      </w:r>
      <w:r w:rsidR="00BA243E" w:rsidRPr="00177558">
        <w:rPr>
          <w:rFonts w:cstheme="minorHAnsi"/>
          <w:color w:val="000000" w:themeColor="text1"/>
          <w:szCs w:val="20"/>
        </w:rPr>
        <w:t>hesia were detected</w:t>
      </w:r>
      <w:r w:rsidR="00FB7BB6" w:rsidRPr="00177558">
        <w:rPr>
          <w:rFonts w:cstheme="minorHAnsi"/>
          <w:color w:val="000000" w:themeColor="text1"/>
          <w:szCs w:val="20"/>
        </w:rPr>
        <w:t>.</w:t>
      </w:r>
      <w:r w:rsidR="00BA243E" w:rsidRPr="00177558">
        <w:rPr>
          <w:rFonts w:cstheme="minorHAnsi"/>
          <w:color w:val="000000" w:themeColor="text1"/>
          <w:szCs w:val="20"/>
        </w:rPr>
        <w:t xml:space="preserve"> </w:t>
      </w:r>
    </w:p>
    <w:p w14:paraId="4A3953AC" w14:textId="30520D2A" w:rsidR="00285502" w:rsidRPr="00177558" w:rsidRDefault="00BA243E" w:rsidP="00751CC2">
      <w:pPr>
        <w:snapToGrid w:val="0"/>
        <w:spacing w:beforeLines="50" w:before="156" w:afterLines="50" w:after="156"/>
        <w:ind w:firstLineChars="100" w:firstLine="200"/>
        <w:rPr>
          <w:rFonts w:cstheme="minorHAnsi"/>
          <w:color w:val="000000" w:themeColor="text1"/>
          <w:szCs w:val="20"/>
        </w:rPr>
      </w:pPr>
      <w:r w:rsidRPr="00177558">
        <w:rPr>
          <w:color w:val="000000" w:themeColor="text1"/>
          <w:szCs w:val="20"/>
        </w:rPr>
        <w:t xml:space="preserve">Results from </w:t>
      </w:r>
      <w:r w:rsidR="00603D3F" w:rsidRPr="00177558">
        <w:rPr>
          <w:color w:val="000000" w:themeColor="text1"/>
          <w:szCs w:val="20"/>
        </w:rPr>
        <w:t xml:space="preserve">prospective studies </w:t>
      </w:r>
      <w:r w:rsidR="00285502" w:rsidRPr="00177558">
        <w:rPr>
          <w:color w:val="000000" w:themeColor="text1"/>
          <w:szCs w:val="20"/>
        </w:rPr>
        <w:t xml:space="preserve">are </w:t>
      </w:r>
      <w:r w:rsidR="00B97D7B" w:rsidRPr="00177558">
        <w:rPr>
          <w:color w:val="000000" w:themeColor="text1"/>
          <w:szCs w:val="20"/>
        </w:rPr>
        <w:t xml:space="preserve">still </w:t>
      </w:r>
      <w:r w:rsidRPr="00177558">
        <w:rPr>
          <w:color w:val="000000" w:themeColor="text1"/>
          <w:szCs w:val="20"/>
        </w:rPr>
        <w:t xml:space="preserve">limited. </w:t>
      </w:r>
      <w:r w:rsidR="00603D3F" w:rsidRPr="00177558">
        <w:rPr>
          <w:color w:val="000000" w:themeColor="text1"/>
          <w:szCs w:val="20"/>
        </w:rPr>
        <w:t xml:space="preserve">A meta-analysis included four post-hoc </w:t>
      </w:r>
      <w:r w:rsidR="00F128D2" w:rsidRPr="00177558">
        <w:rPr>
          <w:color w:val="000000" w:themeColor="text1"/>
          <w:szCs w:val="20"/>
        </w:rPr>
        <w:t>analyze</w:t>
      </w:r>
      <w:r w:rsidR="00603D3F" w:rsidRPr="00177558">
        <w:rPr>
          <w:color w:val="000000" w:themeColor="text1"/>
          <w:szCs w:val="20"/>
        </w:rPr>
        <w:t>s of randomized trials with a total of 746 participant</w:t>
      </w:r>
      <w:r w:rsidR="002A3033" w:rsidRPr="00177558">
        <w:rPr>
          <w:color w:val="000000" w:themeColor="text1"/>
          <w:szCs w:val="20"/>
        </w:rPr>
        <w:t>s.</w:t>
      </w:r>
      <w:hyperlink w:anchor="_ENREF_6_40" w:tooltip="Cakmakkaya, 2014 #165" w:history="1">
        <w:r w:rsidR="0087670A" w:rsidRPr="00177558">
          <w:rPr>
            <w:color w:val="000000" w:themeColor="text1"/>
            <w:szCs w:val="20"/>
          </w:rPr>
          <w:fldChar w:fldCharType="begin"/>
        </w:r>
        <w:r w:rsidR="0087670A" w:rsidRPr="00177558">
          <w:rPr>
            <w:color w:val="000000" w:themeColor="text1"/>
            <w:szCs w:val="20"/>
          </w:rPr>
          <w:instrText xml:space="preserve"> ADDIN EN.CITE &lt;EndNote&gt;&lt;Cite&gt;&lt;Author&gt;Cakmakkaya&lt;/Author&gt;&lt;Year&gt;2014&lt;/Year&gt;&lt;RecNum&gt;165&lt;/RecNum&gt;&lt;DisplayText&gt;&lt;style face="superscript"&gt;40&lt;/style&gt;&lt;/DisplayText&gt;&lt;record&gt;&lt;rec-number&gt;165&lt;/rec-number&gt;&lt;foreign-keys&gt;&lt;key app="EN" db-id="2rvf00tdlp2zdqed9pdxfr56ptprpw2zzatr" timestamp="1588077654"&gt;165&lt;/key&gt;&lt;/foreign-keys&gt;&lt;ref-type name="Journal Article"&gt;17&lt;/ref-type&gt;&lt;contributors&gt;&lt;authors&gt;&lt;author&gt;Cakmakkaya, O. S.&lt;/author&gt;&lt;author&gt;Kolodzie, K.&lt;/author&gt;&lt;author&gt;Apfel, C. C.&lt;/author&gt;&lt;author&gt;Pace, N. L.&lt;/author&gt;&lt;/authors&gt;&lt;/contributors&gt;&lt;auth-address&gt;Department of Medical Education, University of Istanbul, Cerrahpasa Medical School, Istanbul, Turkey, 34500.&lt;/auth-address&gt;&lt;titles&gt;&lt;title&gt;Anaesthetic techniques for risk of malignant tumour recurrence&lt;/title&gt;&lt;secondary-title&gt;Cochrane Database Syst Rev&lt;/secondary-title&gt;&lt;/titles&gt;&lt;periodical&gt;&lt;full-title&gt;Cochrane Database Syst Rev&lt;/full-title&gt;&lt;/periodical&gt;&lt;pages&gt;Cd008877&lt;/pages&gt;&lt;number&gt;11&lt;/number&gt;&lt;edition&gt;2014/11/08&lt;/edition&gt;&lt;keywords&gt;&lt;keyword&gt;Abdominal Neoplasms/mortality/*surgery&lt;/keyword&gt;&lt;keyword&gt;Adult&lt;/keyword&gt;&lt;keyword&gt;Anesthesia, Conduction/adverse effects/*methods/mortality&lt;/keyword&gt;&lt;keyword&gt;Anesthesia, General/adverse effects/*methods/mortality&lt;/keyword&gt;&lt;keyword&gt;Anesthetics, Combined/administration &amp;amp; dosage/adverse effects&lt;/keyword&gt;&lt;keyword&gt;Colonic Neoplasms/mortality/*surgery&lt;/keyword&gt;&lt;keyword&gt;Disease Progression&lt;/keyword&gt;&lt;keyword&gt;Disease-Free Survival&lt;/keyword&gt;&lt;keyword&gt;Female&lt;/keyword&gt;&lt;keyword&gt;Humans&lt;/keyword&gt;&lt;keyword&gt;Male&lt;/keyword&gt;&lt;keyword&gt;*Neoplasm Recurrence, Local/mortality&lt;/keyword&gt;&lt;keyword&gt;Prostatic Neoplasms/mortality/*surgery&lt;/keyword&gt;&lt;/keywords&gt;&lt;dates&gt;&lt;year&gt;2014&lt;/year&gt;&lt;pub-dates&gt;&lt;date&gt;Nov 7&lt;/date&gt;&lt;/pub-dates&gt;&lt;/dates&gt;&lt;isbn&gt;1361-6137&lt;/isbn&gt;&lt;accession-num&gt;25379840&lt;/accession-num&gt;&lt;urls&gt;&lt;/urls&gt;&lt;electronic-resource-num&gt;10.1002/14651858.CD008877.pub2&lt;/electronic-resource-num&gt;&lt;remote-database-provider&gt;NLM&lt;/remote-database-provider&gt;&lt;language&gt;eng&lt;/language&gt;&lt;/record&gt;&lt;/Cite&gt;&lt;/EndNote&gt;</w:instrText>
        </w:r>
        <w:r w:rsidR="0087670A" w:rsidRPr="00177558">
          <w:rPr>
            <w:color w:val="000000" w:themeColor="text1"/>
            <w:szCs w:val="20"/>
          </w:rPr>
          <w:fldChar w:fldCharType="separate"/>
        </w:r>
        <w:r w:rsidR="0087670A" w:rsidRPr="00177558">
          <w:rPr>
            <w:color w:val="000000" w:themeColor="text1"/>
            <w:szCs w:val="20"/>
            <w:vertAlign w:val="superscript"/>
          </w:rPr>
          <w:t>40</w:t>
        </w:r>
        <w:r w:rsidR="0087670A" w:rsidRPr="00177558">
          <w:rPr>
            <w:color w:val="000000" w:themeColor="text1"/>
            <w:szCs w:val="20"/>
          </w:rPr>
          <w:fldChar w:fldCharType="end"/>
        </w:r>
      </w:hyperlink>
      <w:r w:rsidR="00603D3F" w:rsidRPr="00177558">
        <w:rPr>
          <w:color w:val="000000" w:themeColor="text1"/>
          <w:szCs w:val="20"/>
        </w:rPr>
        <w:t xml:space="preserve"> The authors concluded that evidence regarding the benefit of regional </w:t>
      </w:r>
      <w:r w:rsidR="00F128D2" w:rsidRPr="00177558">
        <w:rPr>
          <w:color w:val="000000" w:themeColor="text1"/>
          <w:szCs w:val="20"/>
        </w:rPr>
        <w:t>anest</w:t>
      </w:r>
      <w:r w:rsidR="00603D3F" w:rsidRPr="00177558">
        <w:rPr>
          <w:color w:val="000000" w:themeColor="text1"/>
          <w:szCs w:val="20"/>
        </w:rPr>
        <w:t xml:space="preserve">hesia on cancer recurrence is inadequate, and further prospective randomized controlled trials are needed. To be noted, none of the above studies was performed in patients undergoing lung cancer surgery. </w:t>
      </w:r>
    </w:p>
    <w:p w14:paraId="5BF07508" w14:textId="5B216D0F" w:rsidR="00FB7BB6" w:rsidRPr="00177558" w:rsidRDefault="00F728CE" w:rsidP="00751CC2">
      <w:pPr>
        <w:snapToGrid w:val="0"/>
        <w:spacing w:beforeLines="50" w:before="156" w:afterLines="50" w:after="156"/>
        <w:ind w:firstLineChars="100" w:firstLine="200"/>
        <w:rPr>
          <w:rFonts w:cstheme="minorHAnsi"/>
          <w:color w:val="000000" w:themeColor="text1"/>
          <w:szCs w:val="20"/>
        </w:rPr>
      </w:pPr>
      <w:r w:rsidRPr="00177558">
        <w:rPr>
          <w:rFonts w:cstheme="minorHAnsi"/>
          <w:color w:val="000000" w:themeColor="text1"/>
          <w:szCs w:val="20"/>
        </w:rPr>
        <w:t xml:space="preserve">We hypothesize that, for patients undergoing lung cancer surgery, combined </w:t>
      </w:r>
      <w:r w:rsidR="00B92B2A" w:rsidRPr="00177558">
        <w:rPr>
          <w:rFonts w:cstheme="minorHAnsi"/>
          <w:color w:val="000000" w:themeColor="text1"/>
          <w:szCs w:val="20"/>
        </w:rPr>
        <w:t xml:space="preserve">use of </w:t>
      </w:r>
      <w:r w:rsidRPr="00177558">
        <w:rPr>
          <w:rFonts w:cstheme="minorHAnsi"/>
          <w:color w:val="000000" w:themeColor="text1"/>
          <w:szCs w:val="20"/>
        </w:rPr>
        <w:t xml:space="preserve">epidural </w:t>
      </w:r>
      <w:r w:rsidR="00F128D2" w:rsidRPr="00177558">
        <w:rPr>
          <w:rFonts w:cstheme="minorHAnsi"/>
          <w:color w:val="000000" w:themeColor="text1"/>
          <w:szCs w:val="20"/>
        </w:rPr>
        <w:t>anest</w:t>
      </w:r>
      <w:r w:rsidRPr="00177558">
        <w:rPr>
          <w:rFonts w:cstheme="minorHAnsi"/>
          <w:color w:val="000000" w:themeColor="text1"/>
          <w:szCs w:val="20"/>
        </w:rPr>
        <w:t>hesia</w:t>
      </w:r>
      <w:r w:rsidR="00D040F5" w:rsidRPr="00177558">
        <w:rPr>
          <w:rFonts w:cstheme="minorHAnsi"/>
          <w:color w:val="000000" w:themeColor="text1"/>
          <w:szCs w:val="20"/>
        </w:rPr>
        <w:t>-</w:t>
      </w:r>
      <w:r w:rsidRPr="00177558">
        <w:rPr>
          <w:rFonts w:cstheme="minorHAnsi"/>
          <w:color w:val="000000" w:themeColor="text1"/>
          <w:szCs w:val="20"/>
        </w:rPr>
        <w:t xml:space="preserve">analgesia </w:t>
      </w:r>
      <w:r w:rsidR="00D040F5" w:rsidRPr="00177558">
        <w:rPr>
          <w:rFonts w:cstheme="minorHAnsi"/>
          <w:color w:val="000000" w:themeColor="text1"/>
          <w:szCs w:val="20"/>
        </w:rPr>
        <w:t xml:space="preserve">with general </w:t>
      </w:r>
      <w:r w:rsidR="00F128D2" w:rsidRPr="00177558">
        <w:rPr>
          <w:rFonts w:cstheme="minorHAnsi"/>
          <w:color w:val="000000" w:themeColor="text1"/>
          <w:szCs w:val="20"/>
        </w:rPr>
        <w:t>anest</w:t>
      </w:r>
      <w:r w:rsidR="00D040F5" w:rsidRPr="00177558">
        <w:rPr>
          <w:rFonts w:cstheme="minorHAnsi"/>
          <w:color w:val="000000" w:themeColor="text1"/>
          <w:szCs w:val="20"/>
        </w:rPr>
        <w:t xml:space="preserve">hesia </w:t>
      </w:r>
      <w:r w:rsidRPr="00177558">
        <w:rPr>
          <w:rFonts w:cstheme="minorHAnsi"/>
          <w:color w:val="000000" w:themeColor="text1"/>
          <w:szCs w:val="20"/>
        </w:rPr>
        <w:t xml:space="preserve">may reduce recurrence/metastasis and improve long-term survival, possibly by preserving immune function following surgery. </w:t>
      </w:r>
    </w:p>
    <w:p w14:paraId="32C68E32" w14:textId="77777777" w:rsidR="00FB7BB6" w:rsidRPr="00177558" w:rsidRDefault="00FB7BB6" w:rsidP="00751CC2">
      <w:pPr>
        <w:snapToGrid w:val="0"/>
        <w:spacing w:beforeLines="50" w:before="156" w:afterLines="50" w:after="156"/>
        <w:rPr>
          <w:rFonts w:cstheme="minorHAnsi"/>
          <w:color w:val="000000" w:themeColor="text1"/>
          <w:szCs w:val="20"/>
        </w:rPr>
      </w:pPr>
    </w:p>
    <w:p w14:paraId="0649E949" w14:textId="77777777" w:rsidR="00FB7BB6" w:rsidRPr="00177558" w:rsidRDefault="00FB7BB6" w:rsidP="00F92F45">
      <w:pPr>
        <w:pStyle w:val="2"/>
        <w:rPr>
          <w:color w:val="000000" w:themeColor="text1"/>
          <w:sz w:val="20"/>
          <w:szCs w:val="20"/>
        </w:rPr>
      </w:pPr>
      <w:bookmarkStart w:id="94" w:name="_Toc45825538"/>
      <w:bookmarkStart w:id="95" w:name="_Toc45825820"/>
      <w:bookmarkStart w:id="96" w:name="_Toc48409132"/>
      <w:bookmarkStart w:id="97" w:name="_Toc48424776"/>
      <w:r w:rsidRPr="00177558">
        <w:rPr>
          <w:color w:val="000000" w:themeColor="text1"/>
          <w:sz w:val="20"/>
          <w:szCs w:val="20"/>
        </w:rPr>
        <w:lastRenderedPageBreak/>
        <w:t>2. Study objectives</w:t>
      </w:r>
      <w:bookmarkEnd w:id="94"/>
      <w:bookmarkEnd w:id="95"/>
      <w:bookmarkEnd w:id="96"/>
      <w:bookmarkEnd w:id="97"/>
    </w:p>
    <w:p w14:paraId="5C87562E" w14:textId="7D82E777" w:rsidR="00FB7BB6" w:rsidRPr="00177558" w:rsidRDefault="00FB7BB6" w:rsidP="00751CC2">
      <w:pPr>
        <w:snapToGrid w:val="0"/>
        <w:spacing w:beforeLines="50" w:before="156" w:afterLines="50" w:after="156"/>
        <w:rPr>
          <w:rFonts w:ascii="微软雅黑" w:eastAsia="微软雅黑" w:hAnsi="微软雅黑" w:cs="微软雅黑"/>
          <w:color w:val="000000" w:themeColor="text1"/>
          <w:szCs w:val="20"/>
        </w:rPr>
      </w:pPr>
      <w:r w:rsidRPr="00177558">
        <w:rPr>
          <w:rFonts w:cstheme="minorHAnsi"/>
          <w:color w:val="000000" w:themeColor="text1"/>
          <w:szCs w:val="20"/>
        </w:rPr>
        <w:t xml:space="preserve">The main purpose of this study was to investigate whether </w:t>
      </w:r>
      <w:r w:rsidR="00B92B2A" w:rsidRPr="00177558">
        <w:rPr>
          <w:rFonts w:cstheme="minorHAnsi"/>
          <w:color w:val="000000" w:themeColor="text1"/>
          <w:szCs w:val="20"/>
        </w:rPr>
        <w:t xml:space="preserve">“combined epidural-general </w:t>
      </w:r>
      <w:r w:rsidR="00F128D2" w:rsidRPr="00177558">
        <w:rPr>
          <w:rFonts w:cstheme="minorHAnsi"/>
          <w:color w:val="000000" w:themeColor="text1"/>
          <w:szCs w:val="20"/>
        </w:rPr>
        <w:t>anest</w:t>
      </w:r>
      <w:r w:rsidR="00B92B2A" w:rsidRPr="00177558">
        <w:rPr>
          <w:rFonts w:cstheme="minorHAnsi"/>
          <w:color w:val="000000" w:themeColor="text1"/>
          <w:szCs w:val="20"/>
        </w:rPr>
        <w:t xml:space="preserve">hesia plus postoperative epidural analgesia” compared with “general </w:t>
      </w:r>
      <w:r w:rsidR="00F128D2" w:rsidRPr="00177558">
        <w:rPr>
          <w:rFonts w:cstheme="minorHAnsi"/>
          <w:color w:val="000000" w:themeColor="text1"/>
          <w:szCs w:val="20"/>
        </w:rPr>
        <w:t>anest</w:t>
      </w:r>
      <w:r w:rsidR="00B92B2A" w:rsidRPr="00177558">
        <w:rPr>
          <w:rFonts w:cstheme="minorHAnsi"/>
          <w:color w:val="000000" w:themeColor="text1"/>
          <w:szCs w:val="20"/>
        </w:rPr>
        <w:t xml:space="preserve">hesia plus postoperative intravenous analgesia” can </w:t>
      </w:r>
      <w:r w:rsidRPr="00177558">
        <w:rPr>
          <w:rFonts w:cstheme="minorHAnsi"/>
          <w:color w:val="000000" w:themeColor="text1"/>
          <w:szCs w:val="20"/>
        </w:rPr>
        <w:t>improv</w:t>
      </w:r>
      <w:r w:rsidR="00B92B2A" w:rsidRPr="00177558">
        <w:rPr>
          <w:rFonts w:cstheme="minorHAnsi"/>
          <w:color w:val="000000" w:themeColor="text1"/>
          <w:szCs w:val="20"/>
        </w:rPr>
        <w:t>e</w:t>
      </w:r>
      <w:r w:rsidRPr="00177558">
        <w:rPr>
          <w:rFonts w:cstheme="minorHAnsi"/>
          <w:color w:val="000000" w:themeColor="text1"/>
          <w:szCs w:val="20"/>
        </w:rPr>
        <w:t xml:space="preserve"> recurrence-free survival </w:t>
      </w:r>
      <w:r w:rsidR="00B92B2A" w:rsidRPr="00177558">
        <w:rPr>
          <w:rFonts w:cstheme="minorHAnsi"/>
          <w:color w:val="000000" w:themeColor="text1"/>
          <w:szCs w:val="20"/>
        </w:rPr>
        <w:t>in patients after surgery for lung cancer.</w:t>
      </w:r>
    </w:p>
    <w:p w14:paraId="4F02198C" w14:textId="77777777" w:rsidR="00FB7BB6" w:rsidRPr="00177558" w:rsidRDefault="00FB7BB6" w:rsidP="00751CC2">
      <w:pPr>
        <w:snapToGrid w:val="0"/>
        <w:spacing w:beforeLines="50" w:before="156" w:afterLines="50" w:after="156"/>
        <w:rPr>
          <w:rFonts w:cstheme="minorHAnsi"/>
          <w:color w:val="000000" w:themeColor="text1"/>
          <w:szCs w:val="20"/>
        </w:rPr>
      </w:pPr>
    </w:p>
    <w:p w14:paraId="1E9AECD9" w14:textId="4C651708" w:rsidR="00FB7BB6" w:rsidRPr="00177558" w:rsidRDefault="00FB7BB6" w:rsidP="00F92F45">
      <w:pPr>
        <w:pStyle w:val="2"/>
        <w:rPr>
          <w:color w:val="000000" w:themeColor="text1"/>
          <w:sz w:val="20"/>
          <w:szCs w:val="20"/>
        </w:rPr>
      </w:pPr>
      <w:bookmarkStart w:id="98" w:name="_Toc45825539"/>
      <w:bookmarkStart w:id="99" w:name="_Toc45825821"/>
      <w:bookmarkStart w:id="100" w:name="_Toc48409133"/>
      <w:bookmarkStart w:id="101" w:name="_Toc48424777"/>
      <w:r w:rsidRPr="00177558">
        <w:rPr>
          <w:color w:val="000000" w:themeColor="text1"/>
          <w:sz w:val="20"/>
          <w:szCs w:val="20"/>
        </w:rPr>
        <w:t xml:space="preserve">3. </w:t>
      </w:r>
      <w:r w:rsidR="00B92B2A" w:rsidRPr="00177558">
        <w:rPr>
          <w:color w:val="000000" w:themeColor="text1"/>
          <w:sz w:val="20"/>
          <w:szCs w:val="20"/>
        </w:rPr>
        <w:t>Study</w:t>
      </w:r>
      <w:r w:rsidRPr="00177558">
        <w:rPr>
          <w:color w:val="000000" w:themeColor="text1"/>
          <w:sz w:val="20"/>
          <w:szCs w:val="20"/>
        </w:rPr>
        <w:t xml:space="preserve"> design</w:t>
      </w:r>
      <w:bookmarkEnd w:id="98"/>
      <w:bookmarkEnd w:id="99"/>
      <w:bookmarkEnd w:id="100"/>
      <w:bookmarkEnd w:id="101"/>
    </w:p>
    <w:p w14:paraId="22FE5699" w14:textId="4BB6D30D" w:rsidR="00B92B2A" w:rsidRPr="00177558" w:rsidRDefault="00B92B2A"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3.1 Type of the study</w:t>
      </w:r>
    </w:p>
    <w:p w14:paraId="387D0445" w14:textId="376B7FAB"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This is a single-</w:t>
      </w:r>
      <w:r w:rsidR="00F128D2" w:rsidRPr="00177558">
        <w:rPr>
          <w:rFonts w:cstheme="minorHAnsi"/>
          <w:color w:val="000000" w:themeColor="text1"/>
          <w:szCs w:val="20"/>
        </w:rPr>
        <w:t>center</w:t>
      </w:r>
      <w:r w:rsidRPr="00177558">
        <w:rPr>
          <w:rFonts w:cstheme="minorHAnsi"/>
          <w:color w:val="000000" w:themeColor="text1"/>
          <w:szCs w:val="20"/>
        </w:rPr>
        <w:t xml:space="preserve">, </w:t>
      </w:r>
      <w:r w:rsidR="00F128D2" w:rsidRPr="00177558">
        <w:rPr>
          <w:rFonts w:cstheme="minorHAnsi"/>
          <w:color w:val="000000" w:themeColor="text1"/>
          <w:szCs w:val="20"/>
        </w:rPr>
        <w:t>randomiz</w:t>
      </w:r>
      <w:r w:rsidRPr="00177558">
        <w:rPr>
          <w:rFonts w:cstheme="minorHAnsi"/>
          <w:color w:val="000000" w:themeColor="text1"/>
          <w:szCs w:val="20"/>
        </w:rPr>
        <w:t>ed controlled trial</w:t>
      </w:r>
      <w:r w:rsidR="00DD306F" w:rsidRPr="00177558">
        <w:rPr>
          <w:rFonts w:cstheme="minorHAnsi"/>
          <w:color w:val="000000" w:themeColor="text1"/>
          <w:szCs w:val="20"/>
        </w:rPr>
        <w:t xml:space="preserve"> with two parallel arms</w:t>
      </w:r>
      <w:r w:rsidRPr="00177558">
        <w:rPr>
          <w:rFonts w:cstheme="minorHAnsi"/>
          <w:color w:val="000000" w:themeColor="text1"/>
          <w:szCs w:val="20"/>
        </w:rPr>
        <w:t xml:space="preserve">. The flow chart of the study </w:t>
      </w:r>
      <w:r w:rsidR="00355320" w:rsidRPr="00177558">
        <w:rPr>
          <w:rFonts w:cstheme="minorHAnsi"/>
          <w:color w:val="000000" w:themeColor="text1"/>
          <w:szCs w:val="20"/>
        </w:rPr>
        <w:t>i</w:t>
      </w:r>
      <w:r w:rsidRPr="00177558">
        <w:rPr>
          <w:rFonts w:cstheme="minorHAnsi"/>
          <w:color w:val="000000" w:themeColor="text1"/>
          <w:szCs w:val="20"/>
        </w:rPr>
        <w:t>s shown in Fig</w:t>
      </w:r>
      <w:r w:rsidR="00DE4CB4" w:rsidRPr="00177558">
        <w:rPr>
          <w:rFonts w:cstheme="minorHAnsi"/>
          <w:color w:val="000000" w:themeColor="text1"/>
          <w:szCs w:val="20"/>
        </w:rPr>
        <w:t>ure</w:t>
      </w:r>
      <w:r w:rsidRPr="00177558">
        <w:rPr>
          <w:rFonts w:cstheme="minorHAnsi"/>
          <w:color w:val="000000" w:themeColor="text1"/>
          <w:szCs w:val="20"/>
        </w:rPr>
        <w:t xml:space="preserve"> 1.</w:t>
      </w:r>
    </w:p>
    <w:p w14:paraId="2F1990D3" w14:textId="77777777" w:rsidR="00FB7BB6" w:rsidRPr="00177558" w:rsidRDefault="00FB7BB6" w:rsidP="00751CC2">
      <w:pPr>
        <w:snapToGrid w:val="0"/>
        <w:spacing w:beforeLines="50" w:before="156" w:afterLines="50" w:after="156"/>
        <w:rPr>
          <w:rFonts w:cstheme="minorHAnsi"/>
          <w:color w:val="000000" w:themeColor="text1"/>
          <w:szCs w:val="20"/>
        </w:rPr>
      </w:pPr>
    </w:p>
    <w:p w14:paraId="6EC62B22" w14:textId="0E157E28" w:rsidR="00DD306F" w:rsidRPr="00177558" w:rsidRDefault="00DD306F" w:rsidP="00DD306F">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3.2 Sample size estimation</w:t>
      </w:r>
    </w:p>
    <w:p w14:paraId="164E6D2A" w14:textId="1154D7C5" w:rsidR="00C63727" w:rsidRPr="00177558" w:rsidRDefault="00DD306F" w:rsidP="00C63727">
      <w:pPr>
        <w:snapToGrid w:val="0"/>
        <w:spacing w:beforeLines="50" w:before="156" w:afterLines="50" w:after="156"/>
        <w:rPr>
          <w:rFonts w:cstheme="minorHAnsi"/>
          <w:color w:val="000000" w:themeColor="text1"/>
          <w:szCs w:val="20"/>
        </w:rPr>
      </w:pPr>
      <w:bookmarkStart w:id="102" w:name="OLE_LINK41"/>
      <w:bookmarkStart w:id="103" w:name="OLE_LINK42"/>
      <w:bookmarkStart w:id="104" w:name="OLE_LINK43"/>
      <w:r w:rsidRPr="00177558">
        <w:rPr>
          <w:rFonts w:cstheme="minorHAnsi"/>
          <w:color w:val="000000" w:themeColor="text1"/>
          <w:szCs w:val="20"/>
        </w:rPr>
        <w:t xml:space="preserve">In a cohort study of patients after complete resection for NSCLC, Taylor and colleagues reported a recurrence rate of 33% at a median follow-up of 2 years </w:t>
      </w:r>
      <w:r w:rsidR="00391564" w:rsidRPr="00177558">
        <w:rPr>
          <w:rFonts w:cstheme="minorHAnsi"/>
          <w:color w:val="000000" w:themeColor="text1"/>
          <w:szCs w:val="20"/>
        </w:rPr>
        <w:t>after surgery.</w:t>
      </w:r>
      <w:hyperlink w:anchor="_ENREF_6_41" w:tooltip="Taylor, 2012 #52" w:history="1">
        <w:r w:rsidR="0087670A" w:rsidRPr="00177558">
          <w:rPr>
            <w:rFonts w:cstheme="minorHAnsi"/>
            <w:color w:val="000000" w:themeColor="text1"/>
            <w:szCs w:val="20"/>
          </w:rPr>
          <w:fldChar w:fldCharType="begin">
            <w:fldData xml:space="preserve">PEVuZE5vdGU+PENpdGU+PEF1dGhvcj5UYXlsb3I8L0F1dGhvcj48WWVhcj4yMDEyPC9ZZWFyPjxS
ZWNOdW0+NTI8L1JlY051bT48RGlzcGxheVRleHQ+PHN0eWxlIGZhY2U9InN1cGVyc2NyaXB0Ij40
MTwvc3R5bGU+PC9EaXNwbGF5VGV4dD48cmVjb3JkPjxyZWMtbnVtYmVyPjUyPC9yZWMtbnVtYmVy
Pjxmb3JlaWduLWtleXM+PGtleSBhcHA9IkVOIiBkYi1pZD0iZnNhMjlmd2FjNTIycnJleDJlbTVk
eHI4dDBmZHp0dGFleHh2Ij41Mjwva2V5PjxrZXkgYXBwPSJFTldlYiIgZGItaWQ9IiI+MDwva2V5
PjwvZm9yZWlnbi1rZXlzPjxyZWYtdHlwZSBuYW1lPSJKb3VybmFsIEFydGljbGUiPjE3PC9yZWYt
dHlwZT48Y29udHJpYnV0b3JzPjxhdXRob3JzPjxhdXRob3I+VGF5bG9yLCBNLiBELjwvYXV0aG9y
PjxhdXRob3I+TmFnamksIEEuIFMuPC9hdXRob3I+PGF1dGhvcj5CaGFtaWRpcGF0aSwgQy4gTS48
L2F1dGhvcj48YXV0aG9yPlRoZW9kb3Nha2lzLCBOLjwvYXV0aG9yPjxhdXRob3I+S296b3dlciwg
Qi4gRC48L2F1dGhvcj48YXV0aG9yPkxhdSwgQy4gTC48L2F1dGhvcj48YXV0aG9yPkpvbmVzLCBE
LiBSLjwvYXV0aG9yPjwvYXV0aG9ycz48L2NvbnRyaWJ1dG9ycz48YXV0aC1hZGRyZXNzPkRpdmlz
aW9uIG9mIFRob3JhY2ljIGFuZCBDYXJkaW92YXNjdWxhciBTdXJnZXJ5LCBEZXBhcnRtZW50IG9m
IFN1cmdlcnksIFVuaXZlcnNpdHkgb2YgVmlyZ2luaWEsIENoYXJsb3R0ZXN2aWxsZSwgVmlyZ2lu
aWEgMjI5MDgtMDY3OSwgVVNBLjwvYXV0aC1hZGRyZXNzPjx0aXRsZXM+PHRpdGxlPlR1bW9yIHJl
Y3VycmVuY2UgYWZ0ZXIgY29tcGxldGUgcmVzZWN0aW9uIGZvciBub24tc21hbGwgY2VsbCBsdW5n
IGNhbmNlcjwvdGl0bGU+PHNlY29uZGFyeS10aXRsZT5Bbm4gVGhvcmFjIFN1cmc8L3NlY29uZGFy
eS10aXRsZT48YWx0LXRpdGxlPlRoZSBBbm5hbHMgb2YgdGhvcmFjaWMgc3VyZ2VyeTwvYWx0LXRp
dGxlPjwvdGl0bGVzPjxwZXJpb2RpY2FsPjxmdWxsLXRpdGxlPkFubmFscyBvZiBUaG9yYWNpYyBT
dXJnZXJ5PC9mdWxsLXRpdGxlPjxhYmJyLTE+QW5uLiBUaG9yYWMuIFN1cmcuPC9hYmJyLTE+PGFi
YnItMj5Bbm4gVGhvcmFjIFN1cmc8L2FiYnItMj48L3BlcmlvZGljYWw+PHBhZ2VzPjE4MTMtMjA7
IGRpc2N1c3Npb24gMTgyMC0xPC9wYWdlcz48dm9sdW1lPjkzPC92b2x1bWU+PG51bWJlcj42PC9u
dW1iZXI+PGVkaXRpb24+MjAxMi8wNS8wMTwvZWRpdGlvbj48a2V5d29yZHM+PGtleXdvcmQ+Q2hl
bW9yYWRpb3RoZXJhcHk8L2tleXdvcmQ+PGtleXdvcmQ+Q29tYmluZWQgTW9kYWxpdHkgVGhlcmFw
eTwva2V5d29yZD48a2V5d29yZD5EaXNlYXNlLUZyZWUgU3Vydml2YWw8L2tleXdvcmQ+PGtleXdv
cmQ+RmVtYWxlPC9rZXl3b3JkPjxrZXl3b3JkPkh1bWFuczwva2V5d29yZD48a2V5d29yZD5LYXBs
YW4tTWVpZXIgRXN0aW1hdGU8L2tleXdvcmQ+PGtleXdvcmQ+THVuZyBOZW9wbGFzbXMvbW9ydGFs
aXR5L3BhdGhvbG9neS9yYWRpb3RoZXJhcHkvKnN1cmdlcnk8L2tleXdvcmQ+PGtleXdvcmQ+THlt
cGhhdGljIE1ldGFzdGFzaXMvcGF0aG9sb2d5PC9rZXl3b3JkPjxrZXl3b3JkPk1hbGU8L2tleXdv
cmQ+PGtleXdvcmQ+TXVsdGl2YXJpYXRlIEFuYWx5c2lzPC9rZXl3b3JkPjxrZXl3b3JkPk5lb2Fk
anV2YW50IFRoZXJhcHk8L2tleXdvcmQ+PGtleXdvcmQ+TmVvcGxhc20gUmVjdXJyZW5jZSwgTG9j
YWwvbW9ydGFsaXR5L3BhdGhvbG9neS8qc3VyZ2VyeTwva2V5d29yZD48a2V5d29yZD5OZW9wbGFz
bSBTdGFnaW5nPC9rZXl3b3JkPjxrZXl3b3JkPk5lb3BsYXN0aWMgQ2VsbHMsIENpcmN1bGF0aW5n
PC9rZXl3b3JkPjxrZXl3b3JkPlBuZXVtb25lY3RvbXkvbWV0aG9kcy9tb3J0YWxpdHk8L2tleXdv
cmQ+PGtleXdvcmQ+UHJvc3BlY3RpdmUgU3R1ZGllczwva2V5d29yZD48a2V5d29yZD5SZXRyb3Nw
ZWN0aXZlIFN0dWRpZXM8L2tleXdvcmQ+PGtleXdvcmQ+UmlzayBGYWN0b3JzPC9rZXl3b3JkPjxr
ZXl3b3JkPlR1bW9yIEJ1cmRlbjwva2V5d29yZD48L2tleXdvcmRzPjxkYXRlcz48eWVhcj4yMDEy
PC95ZWFyPjxwdWItZGF0ZXM+PGRhdGU+SnVuPC9kYXRlPjwvcHViLWRhdGVzPjwvZGF0ZXM+PGlz
Ym4+MDAwMy00OTc1PC9pc2JuPjxhY2Nlc3Npb24tbnVtPjIyNTQyMDcwPC9hY2Nlc3Npb24tbnVt
Pjx1cmxzPjxyZWxhdGVkLXVybHM+PHVybD5odHRwOi8vd3d3LmFubmFsc3Rob3JhY2ljc3VyZ2Vy
eS5vcmcvYXJ0aWNsZS9TMDAwMy00OTc1KDEyKTAwNjQ4LTAvcGRmPC91cmw+PC9yZWxhdGVkLXVy
bHM+PC91cmxzPjxlbGVjdHJvbmljLXJlc291cmNlLW51bT4xMC4xMDE2L2ouYXRob3JhY3N1ci4y
MDEyLjAzLjAzMTwvZWxlY3Ryb25pYy1yZXNvdXJjZS1udW0+PHJlbW90ZS1kYXRhYmFzZS1wcm92
aWRlcj5ObG08L3JlbW90ZS1kYXRhYmFzZS1wcm92aWRlcj48bGFuZ3VhZ2U+ZW5nPC9sYW5ndWFn
ZT48L3JlY29yZD48L0NpdGU+PC9FbmROb3RlPgB=
</w:fldData>
          </w:fldChar>
        </w:r>
        <w:r w:rsidR="0087670A" w:rsidRPr="00177558">
          <w:rPr>
            <w:rFonts w:cstheme="minorHAnsi"/>
            <w:color w:val="000000" w:themeColor="text1"/>
            <w:szCs w:val="20"/>
          </w:rPr>
          <w:instrText xml:space="preserve"> ADDIN EN.CITE </w:instrText>
        </w:r>
        <w:r w:rsidR="0087670A" w:rsidRPr="00177558">
          <w:rPr>
            <w:rFonts w:cstheme="minorHAnsi"/>
            <w:color w:val="000000" w:themeColor="text1"/>
            <w:szCs w:val="20"/>
          </w:rPr>
          <w:fldChar w:fldCharType="begin">
            <w:fldData xml:space="preserve">PEVuZE5vdGU+PENpdGU+PEF1dGhvcj5UYXlsb3I8L0F1dGhvcj48WWVhcj4yMDEyPC9ZZWFyPjxS
ZWNOdW0+NTI8L1JlY051bT48RGlzcGxheVRleHQ+PHN0eWxlIGZhY2U9InN1cGVyc2NyaXB0Ij40
MTwvc3R5bGU+PC9EaXNwbGF5VGV4dD48cmVjb3JkPjxyZWMtbnVtYmVyPjUyPC9yZWMtbnVtYmVy
Pjxmb3JlaWduLWtleXM+PGtleSBhcHA9IkVOIiBkYi1pZD0iZnNhMjlmd2FjNTIycnJleDJlbTVk
eHI4dDBmZHp0dGFleHh2Ij41Mjwva2V5PjxrZXkgYXBwPSJFTldlYiIgZGItaWQ9IiI+MDwva2V5
PjwvZm9yZWlnbi1rZXlzPjxyZWYtdHlwZSBuYW1lPSJKb3VybmFsIEFydGljbGUiPjE3PC9yZWYt
dHlwZT48Y29udHJpYnV0b3JzPjxhdXRob3JzPjxhdXRob3I+VGF5bG9yLCBNLiBELjwvYXV0aG9y
PjxhdXRob3I+TmFnamksIEEuIFMuPC9hdXRob3I+PGF1dGhvcj5CaGFtaWRpcGF0aSwgQy4gTS48
L2F1dGhvcj48YXV0aG9yPlRoZW9kb3Nha2lzLCBOLjwvYXV0aG9yPjxhdXRob3I+S296b3dlciwg
Qi4gRC48L2F1dGhvcj48YXV0aG9yPkxhdSwgQy4gTC48L2F1dGhvcj48YXV0aG9yPkpvbmVzLCBE
LiBSLjwvYXV0aG9yPjwvYXV0aG9ycz48L2NvbnRyaWJ1dG9ycz48YXV0aC1hZGRyZXNzPkRpdmlz
aW9uIG9mIFRob3JhY2ljIGFuZCBDYXJkaW92YXNjdWxhciBTdXJnZXJ5LCBEZXBhcnRtZW50IG9m
IFN1cmdlcnksIFVuaXZlcnNpdHkgb2YgVmlyZ2luaWEsIENoYXJsb3R0ZXN2aWxsZSwgVmlyZ2lu
aWEgMjI5MDgtMDY3OSwgVVNBLjwvYXV0aC1hZGRyZXNzPjx0aXRsZXM+PHRpdGxlPlR1bW9yIHJl
Y3VycmVuY2UgYWZ0ZXIgY29tcGxldGUgcmVzZWN0aW9uIGZvciBub24tc21hbGwgY2VsbCBsdW5n
IGNhbmNlcjwvdGl0bGU+PHNlY29uZGFyeS10aXRsZT5Bbm4gVGhvcmFjIFN1cmc8L3NlY29uZGFy
eS10aXRsZT48YWx0LXRpdGxlPlRoZSBBbm5hbHMgb2YgdGhvcmFjaWMgc3VyZ2VyeTwvYWx0LXRp
dGxlPjwvdGl0bGVzPjxwZXJpb2RpY2FsPjxmdWxsLXRpdGxlPkFubmFscyBvZiBUaG9yYWNpYyBT
dXJnZXJ5PC9mdWxsLXRpdGxlPjxhYmJyLTE+QW5uLiBUaG9yYWMuIFN1cmcuPC9hYmJyLTE+PGFi
YnItMj5Bbm4gVGhvcmFjIFN1cmc8L2FiYnItMj48L3BlcmlvZGljYWw+PHBhZ2VzPjE4MTMtMjA7
IGRpc2N1c3Npb24gMTgyMC0xPC9wYWdlcz48dm9sdW1lPjkzPC92b2x1bWU+PG51bWJlcj42PC9u
dW1iZXI+PGVkaXRpb24+MjAxMi8wNS8wMTwvZWRpdGlvbj48a2V5d29yZHM+PGtleXdvcmQ+Q2hl
bW9yYWRpb3RoZXJhcHk8L2tleXdvcmQ+PGtleXdvcmQ+Q29tYmluZWQgTW9kYWxpdHkgVGhlcmFw
eTwva2V5d29yZD48a2V5d29yZD5EaXNlYXNlLUZyZWUgU3Vydml2YWw8L2tleXdvcmQ+PGtleXdv
cmQ+RmVtYWxlPC9rZXl3b3JkPjxrZXl3b3JkPkh1bWFuczwva2V5d29yZD48a2V5d29yZD5LYXBs
YW4tTWVpZXIgRXN0aW1hdGU8L2tleXdvcmQ+PGtleXdvcmQ+THVuZyBOZW9wbGFzbXMvbW9ydGFs
aXR5L3BhdGhvbG9neS9yYWRpb3RoZXJhcHkvKnN1cmdlcnk8L2tleXdvcmQ+PGtleXdvcmQ+THlt
cGhhdGljIE1ldGFzdGFzaXMvcGF0aG9sb2d5PC9rZXl3b3JkPjxrZXl3b3JkPk1hbGU8L2tleXdv
cmQ+PGtleXdvcmQ+TXVsdGl2YXJpYXRlIEFuYWx5c2lzPC9rZXl3b3JkPjxrZXl3b3JkPk5lb2Fk
anV2YW50IFRoZXJhcHk8L2tleXdvcmQ+PGtleXdvcmQ+TmVvcGxhc20gUmVjdXJyZW5jZSwgTG9j
YWwvbW9ydGFsaXR5L3BhdGhvbG9neS8qc3VyZ2VyeTwva2V5d29yZD48a2V5d29yZD5OZW9wbGFz
bSBTdGFnaW5nPC9rZXl3b3JkPjxrZXl3b3JkPk5lb3BsYXN0aWMgQ2VsbHMsIENpcmN1bGF0aW5n
PC9rZXl3b3JkPjxrZXl3b3JkPlBuZXVtb25lY3RvbXkvbWV0aG9kcy9tb3J0YWxpdHk8L2tleXdv
cmQ+PGtleXdvcmQ+UHJvc3BlY3RpdmUgU3R1ZGllczwva2V5d29yZD48a2V5d29yZD5SZXRyb3Nw
ZWN0aXZlIFN0dWRpZXM8L2tleXdvcmQ+PGtleXdvcmQ+UmlzayBGYWN0b3JzPC9rZXl3b3JkPjxr
ZXl3b3JkPlR1bW9yIEJ1cmRlbjwva2V5d29yZD48L2tleXdvcmRzPjxkYXRlcz48eWVhcj4yMDEy
PC95ZWFyPjxwdWItZGF0ZXM+PGRhdGU+SnVuPC9kYXRlPjwvcHViLWRhdGVzPjwvZGF0ZXM+PGlz
Ym4+MDAwMy00OTc1PC9pc2JuPjxhY2Nlc3Npb24tbnVtPjIyNTQyMDcwPC9hY2Nlc3Npb24tbnVt
Pjx1cmxzPjxyZWxhdGVkLXVybHM+PHVybD5odHRwOi8vd3d3LmFubmFsc3Rob3JhY2ljc3VyZ2Vy
eS5vcmcvYXJ0aWNsZS9TMDAwMy00OTc1KDEyKTAwNjQ4LTAvcGRmPC91cmw+PC9yZWxhdGVkLXVy
bHM+PC91cmxzPjxlbGVjdHJvbmljLXJlc291cmNlLW51bT4xMC4xMDE2L2ouYXRob3JhY3N1ci4y
MDEyLjAzLjAzMTwvZWxlY3Ryb25pYy1yZXNvdXJjZS1udW0+PHJlbW90ZS1kYXRhYmFzZS1wcm92
aWRlcj5ObG08L3JlbW90ZS1kYXRhYmFzZS1wcm92aWRlcj48bGFuZ3VhZ2U+ZW5nPC9sYW5ndWFn
ZT48L3JlY29yZD48L0NpdGU+PC9FbmROb3RlPgB=
</w:fldData>
          </w:fldChar>
        </w:r>
        <w:r w:rsidR="0087670A" w:rsidRPr="00177558">
          <w:rPr>
            <w:rFonts w:cstheme="minorHAnsi"/>
            <w:color w:val="000000" w:themeColor="text1"/>
            <w:szCs w:val="20"/>
          </w:rPr>
          <w:instrText xml:space="preserve"> ADDIN EN.CITE.DATA </w:instrText>
        </w:r>
        <w:r w:rsidR="0087670A" w:rsidRPr="00177558">
          <w:rPr>
            <w:rFonts w:cstheme="minorHAnsi"/>
            <w:color w:val="000000" w:themeColor="text1"/>
            <w:szCs w:val="20"/>
          </w:rPr>
        </w:r>
        <w:r w:rsidR="0087670A" w:rsidRPr="00177558">
          <w:rPr>
            <w:rFonts w:cstheme="minorHAnsi"/>
            <w:color w:val="000000" w:themeColor="text1"/>
            <w:szCs w:val="20"/>
          </w:rPr>
          <w:fldChar w:fldCharType="end"/>
        </w:r>
        <w:r w:rsidR="0087670A" w:rsidRPr="00177558">
          <w:rPr>
            <w:rFonts w:cstheme="minorHAnsi"/>
            <w:color w:val="000000" w:themeColor="text1"/>
            <w:szCs w:val="20"/>
          </w:rPr>
        </w:r>
        <w:r w:rsidR="0087670A" w:rsidRPr="00177558">
          <w:rPr>
            <w:rFonts w:cstheme="minorHAnsi"/>
            <w:color w:val="000000" w:themeColor="text1"/>
            <w:szCs w:val="20"/>
          </w:rPr>
          <w:fldChar w:fldCharType="separate"/>
        </w:r>
        <w:r w:rsidR="0087670A" w:rsidRPr="00177558">
          <w:rPr>
            <w:rFonts w:cstheme="minorHAnsi"/>
            <w:color w:val="000000" w:themeColor="text1"/>
            <w:szCs w:val="20"/>
            <w:vertAlign w:val="superscript"/>
          </w:rPr>
          <w:t>41</w:t>
        </w:r>
        <w:r w:rsidR="0087670A" w:rsidRPr="00177558">
          <w:rPr>
            <w:rFonts w:cstheme="minorHAnsi"/>
            <w:color w:val="000000" w:themeColor="text1"/>
            <w:szCs w:val="20"/>
          </w:rPr>
          <w:fldChar w:fldCharType="end"/>
        </w:r>
      </w:hyperlink>
      <w:r w:rsidRPr="00177558">
        <w:rPr>
          <w:rFonts w:cstheme="minorHAnsi"/>
          <w:color w:val="000000" w:themeColor="text1"/>
          <w:szCs w:val="20"/>
        </w:rPr>
        <w:t xml:space="preserve"> In a pilot </w:t>
      </w:r>
      <w:r w:rsidR="00B02023" w:rsidRPr="00177558">
        <w:rPr>
          <w:rFonts w:cstheme="minorHAnsi"/>
          <w:color w:val="000000" w:themeColor="text1"/>
          <w:szCs w:val="20"/>
        </w:rPr>
        <w:t>study</w:t>
      </w:r>
      <w:r w:rsidRPr="00177558">
        <w:rPr>
          <w:rFonts w:cstheme="minorHAnsi"/>
          <w:color w:val="000000" w:themeColor="text1"/>
          <w:szCs w:val="20"/>
        </w:rPr>
        <w:t xml:space="preserve"> of </w:t>
      </w:r>
      <w:r w:rsidR="00B02023" w:rsidRPr="00177558">
        <w:rPr>
          <w:rFonts w:cstheme="minorHAnsi"/>
          <w:color w:val="000000" w:themeColor="text1"/>
          <w:szCs w:val="20"/>
        </w:rPr>
        <w:t>our own</w:t>
      </w:r>
      <w:r w:rsidRPr="00177558">
        <w:rPr>
          <w:rFonts w:cstheme="minorHAnsi"/>
          <w:color w:val="000000" w:themeColor="text1"/>
          <w:szCs w:val="20"/>
        </w:rPr>
        <w:t xml:space="preserve">, the 1-year recurrence rate after lung cancer surgery was 48% lower in patients </w:t>
      </w:r>
      <w:r w:rsidR="00391564" w:rsidRPr="00177558">
        <w:rPr>
          <w:rFonts w:cstheme="minorHAnsi"/>
          <w:color w:val="000000" w:themeColor="text1"/>
          <w:szCs w:val="20"/>
        </w:rPr>
        <w:t>who were given</w:t>
      </w:r>
      <w:r w:rsidRPr="00177558">
        <w:rPr>
          <w:rFonts w:cstheme="minorHAnsi"/>
          <w:color w:val="000000" w:themeColor="text1"/>
          <w:szCs w:val="20"/>
        </w:rPr>
        <w:t xml:space="preserve"> combined epidural-general </w:t>
      </w:r>
      <w:r w:rsidR="00F128D2" w:rsidRPr="00177558">
        <w:rPr>
          <w:rFonts w:cstheme="minorHAnsi"/>
          <w:color w:val="000000" w:themeColor="text1"/>
          <w:szCs w:val="20"/>
        </w:rPr>
        <w:t>anest</w:t>
      </w:r>
      <w:r w:rsidRPr="00177558">
        <w:rPr>
          <w:rFonts w:cstheme="minorHAnsi"/>
          <w:color w:val="000000" w:themeColor="text1"/>
          <w:szCs w:val="20"/>
        </w:rPr>
        <w:t xml:space="preserve">hesia compared with </w:t>
      </w:r>
      <w:r w:rsidR="00391564" w:rsidRPr="00177558">
        <w:rPr>
          <w:rFonts w:cstheme="minorHAnsi"/>
          <w:color w:val="000000" w:themeColor="text1"/>
          <w:szCs w:val="20"/>
        </w:rPr>
        <w:t xml:space="preserve">those given </w:t>
      </w:r>
      <w:r w:rsidRPr="00177558">
        <w:rPr>
          <w:rFonts w:cstheme="minorHAnsi"/>
          <w:color w:val="000000" w:themeColor="text1"/>
          <w:szCs w:val="20"/>
        </w:rPr>
        <w:t xml:space="preserve">general </w:t>
      </w:r>
      <w:r w:rsidR="00F128D2" w:rsidRPr="00177558">
        <w:rPr>
          <w:rFonts w:cstheme="minorHAnsi"/>
          <w:color w:val="000000" w:themeColor="text1"/>
          <w:szCs w:val="20"/>
        </w:rPr>
        <w:t>anest</w:t>
      </w:r>
      <w:r w:rsidRPr="00177558">
        <w:rPr>
          <w:rFonts w:cstheme="minorHAnsi"/>
          <w:color w:val="000000" w:themeColor="text1"/>
          <w:szCs w:val="20"/>
        </w:rPr>
        <w:t>hesia</w:t>
      </w:r>
      <w:r w:rsidR="00B02023" w:rsidRPr="00177558">
        <w:rPr>
          <w:rFonts w:cstheme="minorHAnsi"/>
          <w:color w:val="000000" w:themeColor="text1"/>
          <w:szCs w:val="20"/>
        </w:rPr>
        <w:t xml:space="preserve"> alone</w:t>
      </w:r>
      <w:r w:rsidRPr="00177558">
        <w:rPr>
          <w:rFonts w:cstheme="minorHAnsi"/>
          <w:color w:val="000000" w:themeColor="text1"/>
          <w:szCs w:val="20"/>
        </w:rPr>
        <w:t>. We expect that patient recruitment and follow-up w</w:t>
      </w:r>
      <w:r w:rsidR="00391564" w:rsidRPr="00177558">
        <w:rPr>
          <w:rFonts w:cstheme="minorHAnsi"/>
          <w:color w:val="000000" w:themeColor="text1"/>
          <w:szCs w:val="20"/>
        </w:rPr>
        <w:t>ill</w:t>
      </w:r>
      <w:r w:rsidRPr="00177558">
        <w:rPr>
          <w:rFonts w:cstheme="minorHAnsi"/>
          <w:color w:val="000000" w:themeColor="text1"/>
          <w:szCs w:val="20"/>
        </w:rPr>
        <w:t xml:space="preserve"> be completed in about 24 months, respectively. With </w:t>
      </w:r>
      <w:r w:rsidR="00391564" w:rsidRPr="00177558">
        <w:rPr>
          <w:rFonts w:cstheme="minorHAnsi"/>
          <w:color w:val="000000" w:themeColor="text1"/>
          <w:szCs w:val="20"/>
        </w:rPr>
        <w:t xml:space="preserve">the </w:t>
      </w:r>
      <w:r w:rsidR="006B1315" w:rsidRPr="00177558">
        <w:rPr>
          <w:rFonts w:cstheme="minorHAnsi"/>
          <w:color w:val="000000" w:themeColor="text1"/>
          <w:szCs w:val="20"/>
        </w:rPr>
        <w:t xml:space="preserve">2-sided </w:t>
      </w:r>
      <w:r w:rsidRPr="00177558">
        <w:rPr>
          <w:rFonts w:cstheme="minorHAnsi"/>
          <w:color w:val="000000" w:themeColor="text1"/>
          <w:szCs w:val="20"/>
        </w:rPr>
        <w:t xml:space="preserve">significance </w:t>
      </w:r>
      <w:r w:rsidR="00391564" w:rsidRPr="00177558">
        <w:rPr>
          <w:rFonts w:cstheme="minorHAnsi"/>
          <w:color w:val="000000" w:themeColor="text1"/>
          <w:szCs w:val="20"/>
        </w:rPr>
        <w:t xml:space="preserve">level set at </w:t>
      </w:r>
      <w:r w:rsidRPr="00177558">
        <w:rPr>
          <w:rFonts w:cstheme="minorHAnsi"/>
          <w:color w:val="000000" w:themeColor="text1"/>
          <w:szCs w:val="20"/>
        </w:rPr>
        <w:t xml:space="preserve">0.05 and power at 80%, 360 patients (180 per group) </w:t>
      </w:r>
      <w:r w:rsidR="00391564" w:rsidRPr="00177558">
        <w:rPr>
          <w:rFonts w:cstheme="minorHAnsi"/>
          <w:color w:val="000000" w:themeColor="text1"/>
          <w:szCs w:val="20"/>
        </w:rPr>
        <w:t xml:space="preserve">are required </w:t>
      </w:r>
      <w:r w:rsidR="006B1315" w:rsidRPr="00177558">
        <w:rPr>
          <w:rFonts w:cstheme="minorHAnsi"/>
          <w:color w:val="000000" w:themeColor="text1"/>
          <w:szCs w:val="20"/>
        </w:rPr>
        <w:t>to detect the difference</w:t>
      </w:r>
      <w:r w:rsidRPr="00177558">
        <w:rPr>
          <w:rFonts w:cstheme="minorHAnsi"/>
          <w:color w:val="000000" w:themeColor="text1"/>
          <w:szCs w:val="20"/>
        </w:rPr>
        <w:t>. Considering a dropout rate of about 8% and a</w:t>
      </w:r>
      <w:r w:rsidR="006B1315" w:rsidRPr="00177558">
        <w:rPr>
          <w:rFonts w:cstheme="minorHAnsi"/>
          <w:color w:val="000000" w:themeColor="text1"/>
          <w:szCs w:val="20"/>
        </w:rPr>
        <w:t>n</w:t>
      </w:r>
      <w:r w:rsidRPr="00177558">
        <w:rPr>
          <w:rFonts w:cstheme="minorHAnsi"/>
          <w:color w:val="000000" w:themeColor="text1"/>
          <w:szCs w:val="20"/>
        </w:rPr>
        <w:t xml:space="preserve"> </w:t>
      </w:r>
      <w:r w:rsidR="006B1315" w:rsidRPr="00177558">
        <w:rPr>
          <w:rFonts w:cstheme="minorHAnsi"/>
          <w:color w:val="000000" w:themeColor="text1"/>
          <w:szCs w:val="20"/>
        </w:rPr>
        <w:t>epidural</w:t>
      </w:r>
      <w:r w:rsidRPr="00177558">
        <w:rPr>
          <w:rFonts w:cstheme="minorHAnsi"/>
          <w:color w:val="000000" w:themeColor="text1"/>
          <w:szCs w:val="20"/>
        </w:rPr>
        <w:t xml:space="preserve"> failure rate of 2%, we plan to </w:t>
      </w:r>
      <w:r w:rsidR="00DE4CB4" w:rsidRPr="00177558">
        <w:rPr>
          <w:rFonts w:cstheme="minorHAnsi"/>
          <w:color w:val="000000" w:themeColor="text1"/>
          <w:szCs w:val="20"/>
        </w:rPr>
        <w:t>enroll</w:t>
      </w:r>
      <w:r w:rsidRPr="00177558">
        <w:rPr>
          <w:rFonts w:cstheme="minorHAnsi"/>
          <w:color w:val="000000" w:themeColor="text1"/>
          <w:szCs w:val="20"/>
        </w:rPr>
        <w:t xml:space="preserve"> 400 patients. </w:t>
      </w:r>
    </w:p>
    <w:p w14:paraId="64B37593" w14:textId="77777777" w:rsidR="00DD306F" w:rsidRPr="00177558" w:rsidRDefault="00DD306F" w:rsidP="00DD306F">
      <w:pPr>
        <w:snapToGrid w:val="0"/>
        <w:spacing w:beforeLines="50" w:before="156" w:afterLines="50" w:after="156"/>
        <w:rPr>
          <w:rFonts w:eastAsia="宋体" w:cs="Calibri"/>
          <w:color w:val="000000" w:themeColor="text1"/>
          <w:szCs w:val="20"/>
        </w:rPr>
      </w:pPr>
    </w:p>
    <w:bookmarkEnd w:id="102"/>
    <w:bookmarkEnd w:id="103"/>
    <w:bookmarkEnd w:id="104"/>
    <w:p w14:paraId="02D5CC9E" w14:textId="71204734" w:rsidR="00FB7BB6" w:rsidRPr="00177558" w:rsidRDefault="00FB7BB6"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3.</w:t>
      </w:r>
      <w:r w:rsidR="006B1315" w:rsidRPr="00177558">
        <w:rPr>
          <w:rFonts w:cstheme="minorHAnsi"/>
          <w:b/>
          <w:bCs/>
          <w:i/>
          <w:iCs/>
          <w:color w:val="000000" w:themeColor="text1"/>
          <w:szCs w:val="20"/>
        </w:rPr>
        <w:t>3</w:t>
      </w:r>
      <w:r w:rsidRPr="00177558">
        <w:rPr>
          <w:rFonts w:cstheme="minorHAnsi"/>
          <w:b/>
          <w:bCs/>
          <w:i/>
          <w:iCs/>
          <w:color w:val="000000" w:themeColor="text1"/>
          <w:szCs w:val="20"/>
        </w:rPr>
        <w:t xml:space="preserve"> Trial setting</w:t>
      </w:r>
    </w:p>
    <w:p w14:paraId="743349A9" w14:textId="1A81474B" w:rsidR="0068157D" w:rsidRPr="00177558" w:rsidRDefault="006B1315" w:rsidP="006B1315">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3.3.1 This single-</w:t>
      </w:r>
      <w:r w:rsidR="00F128D2" w:rsidRPr="00177558">
        <w:rPr>
          <w:rFonts w:cstheme="minorHAnsi"/>
          <w:color w:val="000000" w:themeColor="text1"/>
          <w:szCs w:val="20"/>
        </w:rPr>
        <w:t>center</w:t>
      </w:r>
      <w:r w:rsidRPr="00177558">
        <w:rPr>
          <w:rFonts w:cstheme="minorHAnsi"/>
          <w:color w:val="000000" w:themeColor="text1"/>
          <w:szCs w:val="20"/>
        </w:rPr>
        <w:t xml:space="preserve"> trial is conducted in Peking University First Hospital in Beijing, China. </w:t>
      </w:r>
    </w:p>
    <w:p w14:paraId="1527D140" w14:textId="76E82486" w:rsidR="006B1315" w:rsidRPr="00177558" w:rsidRDefault="006B1315" w:rsidP="006B1315">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3.3.2 The study is coordinated by the Department of Anesthesiology and Critical Care Medicine of Peking University First Hospital. </w:t>
      </w:r>
      <w:r w:rsidR="0068157D" w:rsidRPr="00177558">
        <w:rPr>
          <w:rFonts w:eastAsia="等线" w:cs="Calibri"/>
          <w:color w:val="000000" w:themeColor="text1"/>
          <w:szCs w:val="20"/>
        </w:rPr>
        <w:t xml:space="preserve">Departments of Thoracic Surgery, </w:t>
      </w:r>
      <w:bookmarkStart w:id="105" w:name="_Hlk50921384"/>
      <w:r w:rsidR="0017097F" w:rsidRPr="00177558">
        <w:rPr>
          <w:rFonts w:eastAsia="等线" w:cs="Calibri"/>
          <w:color w:val="000000" w:themeColor="text1"/>
          <w:szCs w:val="20"/>
        </w:rPr>
        <w:t>Medical Imagining</w:t>
      </w:r>
      <w:bookmarkEnd w:id="105"/>
      <w:r w:rsidR="0068157D" w:rsidRPr="00177558">
        <w:rPr>
          <w:rFonts w:eastAsia="等线" w:cs="Calibri"/>
          <w:color w:val="000000" w:themeColor="text1"/>
          <w:szCs w:val="20"/>
        </w:rPr>
        <w:t>, and Pathology of Peking University First Hospital participate in the study.</w:t>
      </w:r>
    </w:p>
    <w:p w14:paraId="1D09734D" w14:textId="77777777" w:rsidR="00FB7BB6" w:rsidRPr="00177558" w:rsidRDefault="00FB7BB6" w:rsidP="00751CC2">
      <w:pPr>
        <w:snapToGrid w:val="0"/>
        <w:spacing w:beforeLines="50" w:before="156" w:afterLines="50" w:after="156"/>
        <w:rPr>
          <w:rFonts w:cstheme="minorHAnsi"/>
          <w:color w:val="000000" w:themeColor="text1"/>
          <w:szCs w:val="20"/>
        </w:rPr>
      </w:pPr>
    </w:p>
    <w:p w14:paraId="0E9905CB" w14:textId="77777777" w:rsidR="00FB7BB6" w:rsidRPr="00177558" w:rsidRDefault="00FB7BB6" w:rsidP="00F92F45">
      <w:pPr>
        <w:pStyle w:val="2"/>
        <w:rPr>
          <w:color w:val="000000" w:themeColor="text1"/>
          <w:sz w:val="20"/>
          <w:szCs w:val="20"/>
        </w:rPr>
      </w:pPr>
      <w:bookmarkStart w:id="106" w:name="_Toc45825540"/>
      <w:bookmarkStart w:id="107" w:name="_Toc45825822"/>
      <w:bookmarkStart w:id="108" w:name="_Toc48409134"/>
      <w:bookmarkStart w:id="109" w:name="_Toc48424778"/>
      <w:r w:rsidRPr="00177558">
        <w:rPr>
          <w:color w:val="000000" w:themeColor="text1"/>
          <w:sz w:val="20"/>
          <w:szCs w:val="20"/>
        </w:rPr>
        <w:t>4. Participants</w:t>
      </w:r>
      <w:bookmarkEnd w:id="106"/>
      <w:bookmarkEnd w:id="107"/>
      <w:bookmarkEnd w:id="108"/>
      <w:bookmarkEnd w:id="109"/>
    </w:p>
    <w:p w14:paraId="1F7FE326" w14:textId="13883B3D" w:rsidR="00FB7BB6" w:rsidRPr="00177558" w:rsidRDefault="0068157D"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Potential participants </w:t>
      </w:r>
      <w:r w:rsidR="00B02023" w:rsidRPr="00177558">
        <w:rPr>
          <w:rFonts w:cstheme="minorHAnsi"/>
          <w:color w:val="000000" w:themeColor="text1"/>
          <w:szCs w:val="20"/>
        </w:rPr>
        <w:t>are</w:t>
      </w:r>
      <w:r w:rsidRPr="00177558">
        <w:rPr>
          <w:rFonts w:cstheme="minorHAnsi"/>
          <w:color w:val="000000" w:themeColor="text1"/>
          <w:szCs w:val="20"/>
        </w:rPr>
        <w:t xml:space="preserve"> screened by the qualified investigators the day before surgery. For those who will undergo surgery</w:t>
      </w:r>
      <w:r w:rsidR="00FB7BB6" w:rsidRPr="00177558">
        <w:rPr>
          <w:rFonts w:cstheme="minorHAnsi"/>
          <w:color w:val="000000" w:themeColor="text1"/>
          <w:szCs w:val="20"/>
        </w:rPr>
        <w:t xml:space="preserve"> on Monday, screening will be performed on the previous Friday. </w:t>
      </w:r>
    </w:p>
    <w:p w14:paraId="0839F2F3" w14:textId="77777777" w:rsidR="00FB7BB6" w:rsidRPr="00177558" w:rsidRDefault="00FB7BB6" w:rsidP="00751CC2">
      <w:pPr>
        <w:snapToGrid w:val="0"/>
        <w:spacing w:beforeLines="50" w:before="156" w:afterLines="50" w:after="156"/>
        <w:rPr>
          <w:rFonts w:cstheme="minorHAnsi"/>
          <w:i/>
          <w:iCs/>
          <w:color w:val="000000" w:themeColor="text1"/>
          <w:szCs w:val="20"/>
        </w:rPr>
      </w:pPr>
    </w:p>
    <w:p w14:paraId="322A10B5" w14:textId="77777777" w:rsidR="00FB7BB6" w:rsidRPr="00177558" w:rsidRDefault="00FB7BB6"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4.1 Inclusion criteria</w:t>
      </w:r>
    </w:p>
    <w:p w14:paraId="12CFC955" w14:textId="67C9EA0F" w:rsidR="00FB7BB6" w:rsidRPr="00177558" w:rsidRDefault="00316391"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4.1.1</w:t>
      </w:r>
      <w:r w:rsidR="00FB7BB6" w:rsidRPr="00177558">
        <w:rPr>
          <w:rFonts w:cstheme="minorHAnsi"/>
          <w:color w:val="000000" w:themeColor="text1"/>
          <w:szCs w:val="20"/>
        </w:rPr>
        <w:t xml:space="preserve"> </w:t>
      </w:r>
      <w:r w:rsidRPr="00177558">
        <w:rPr>
          <w:rFonts w:cstheme="minorHAnsi"/>
          <w:color w:val="000000" w:themeColor="text1"/>
          <w:szCs w:val="20"/>
        </w:rPr>
        <w:t>A</w:t>
      </w:r>
      <w:r w:rsidR="00FB7BB6" w:rsidRPr="00177558">
        <w:rPr>
          <w:rFonts w:cstheme="minorHAnsi"/>
          <w:color w:val="000000" w:themeColor="text1"/>
          <w:szCs w:val="20"/>
        </w:rPr>
        <w:t>ge between 18 and 80 years</w:t>
      </w:r>
      <w:r w:rsidR="006764AC" w:rsidRPr="00177558">
        <w:rPr>
          <w:rFonts w:cstheme="minorHAnsi"/>
          <w:color w:val="000000" w:themeColor="text1"/>
          <w:szCs w:val="20"/>
        </w:rPr>
        <w:t>.</w:t>
      </w:r>
    </w:p>
    <w:p w14:paraId="486B8E58" w14:textId="48FC188D" w:rsidR="00FB7BB6" w:rsidRPr="00177558" w:rsidRDefault="00316391"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4.1.2</w:t>
      </w:r>
      <w:r w:rsidR="00FB7BB6" w:rsidRPr="00177558">
        <w:rPr>
          <w:rFonts w:cstheme="minorHAnsi"/>
          <w:color w:val="000000" w:themeColor="text1"/>
          <w:szCs w:val="20"/>
        </w:rPr>
        <w:t xml:space="preserve"> </w:t>
      </w:r>
      <w:r w:rsidRPr="00177558">
        <w:rPr>
          <w:rFonts w:cstheme="minorHAnsi"/>
          <w:color w:val="000000" w:themeColor="text1"/>
          <w:szCs w:val="20"/>
        </w:rPr>
        <w:t>P</w:t>
      </w:r>
      <w:r w:rsidR="00FB7BB6" w:rsidRPr="00177558">
        <w:rPr>
          <w:rFonts w:cstheme="minorHAnsi"/>
          <w:color w:val="000000" w:themeColor="text1"/>
          <w:szCs w:val="20"/>
        </w:rPr>
        <w:t>lann</w:t>
      </w:r>
      <w:r w:rsidRPr="00177558">
        <w:rPr>
          <w:rFonts w:cstheme="minorHAnsi"/>
          <w:color w:val="000000" w:themeColor="text1"/>
          <w:szCs w:val="20"/>
        </w:rPr>
        <w:t>ing</w:t>
      </w:r>
      <w:r w:rsidR="00FB7BB6" w:rsidRPr="00177558">
        <w:rPr>
          <w:rFonts w:cstheme="minorHAnsi"/>
          <w:color w:val="000000" w:themeColor="text1"/>
          <w:szCs w:val="20"/>
        </w:rPr>
        <w:t xml:space="preserve"> to </w:t>
      </w:r>
      <w:r w:rsidRPr="00177558">
        <w:rPr>
          <w:rFonts w:cstheme="minorHAnsi"/>
          <w:color w:val="000000" w:themeColor="text1"/>
          <w:szCs w:val="20"/>
        </w:rPr>
        <w:t>undergo</w:t>
      </w:r>
      <w:r w:rsidR="00FB7BB6" w:rsidRPr="00177558">
        <w:rPr>
          <w:rFonts w:cstheme="minorHAnsi"/>
          <w:color w:val="000000" w:themeColor="text1"/>
          <w:szCs w:val="20"/>
        </w:rPr>
        <w:t xml:space="preserve"> lung cancer surgery</w:t>
      </w:r>
      <w:r w:rsidR="006764AC" w:rsidRPr="00177558">
        <w:rPr>
          <w:rFonts w:cstheme="minorHAnsi"/>
          <w:color w:val="000000" w:themeColor="text1"/>
          <w:szCs w:val="20"/>
        </w:rPr>
        <w:t>.</w:t>
      </w:r>
    </w:p>
    <w:p w14:paraId="61409A99" w14:textId="0674AF29" w:rsidR="00FB7BB6" w:rsidRPr="00177558" w:rsidRDefault="00316391"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4.1.3</w:t>
      </w:r>
      <w:r w:rsidR="00FB7BB6" w:rsidRPr="00177558">
        <w:rPr>
          <w:rFonts w:cstheme="minorHAnsi"/>
          <w:color w:val="000000" w:themeColor="text1"/>
          <w:szCs w:val="20"/>
        </w:rPr>
        <w:t xml:space="preserve"> </w:t>
      </w:r>
      <w:r w:rsidRPr="00177558">
        <w:rPr>
          <w:rFonts w:cstheme="minorHAnsi"/>
          <w:color w:val="000000" w:themeColor="text1"/>
          <w:szCs w:val="20"/>
        </w:rPr>
        <w:t>A</w:t>
      </w:r>
      <w:r w:rsidR="00FB7BB6" w:rsidRPr="00177558">
        <w:rPr>
          <w:rFonts w:cstheme="minorHAnsi"/>
          <w:color w:val="000000" w:themeColor="text1"/>
          <w:szCs w:val="20"/>
        </w:rPr>
        <w:t>greed to receive patient-controlled analgesia</w:t>
      </w:r>
      <w:r w:rsidRPr="00177558">
        <w:rPr>
          <w:rFonts w:cstheme="minorHAnsi"/>
          <w:color w:val="000000" w:themeColor="text1"/>
          <w:szCs w:val="20"/>
        </w:rPr>
        <w:t xml:space="preserve"> after surgery.</w:t>
      </w:r>
      <w:r w:rsidR="00FB7BB6" w:rsidRPr="00177558">
        <w:rPr>
          <w:rFonts w:cstheme="minorHAnsi"/>
          <w:color w:val="000000" w:themeColor="text1"/>
          <w:szCs w:val="20"/>
        </w:rPr>
        <w:t xml:space="preserve"> </w:t>
      </w:r>
    </w:p>
    <w:p w14:paraId="3DDFAA11" w14:textId="77777777" w:rsidR="00FB7BB6" w:rsidRPr="00177558" w:rsidRDefault="00FB7BB6" w:rsidP="00751CC2">
      <w:pPr>
        <w:snapToGrid w:val="0"/>
        <w:spacing w:beforeLines="50" w:before="156" w:afterLines="50" w:after="156"/>
        <w:rPr>
          <w:rFonts w:cstheme="minorHAnsi"/>
          <w:i/>
          <w:iCs/>
          <w:color w:val="000000" w:themeColor="text1"/>
          <w:szCs w:val="20"/>
        </w:rPr>
      </w:pPr>
    </w:p>
    <w:p w14:paraId="488C179B" w14:textId="77777777" w:rsidR="00FB7BB6" w:rsidRPr="00177558" w:rsidRDefault="00FB7BB6"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4.2 Exclusion criteria</w:t>
      </w:r>
    </w:p>
    <w:p w14:paraId="3C455732" w14:textId="6C555C23" w:rsidR="00316391" w:rsidRPr="00177558" w:rsidRDefault="00316391"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Patients </w:t>
      </w:r>
      <w:r w:rsidR="00B02023" w:rsidRPr="00177558">
        <w:rPr>
          <w:rFonts w:cstheme="minorHAnsi"/>
          <w:color w:val="000000" w:themeColor="text1"/>
          <w:szCs w:val="20"/>
        </w:rPr>
        <w:t>are</w:t>
      </w:r>
      <w:r w:rsidRPr="00177558">
        <w:rPr>
          <w:rFonts w:cstheme="minorHAnsi"/>
          <w:color w:val="000000" w:themeColor="text1"/>
          <w:szCs w:val="20"/>
        </w:rPr>
        <w:t xml:space="preserve"> excluded if they meet any of the following criteria:</w:t>
      </w:r>
    </w:p>
    <w:p w14:paraId="41726F73" w14:textId="121F96C2" w:rsidR="00FB7BB6" w:rsidRPr="00177558" w:rsidRDefault="00316391"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4.2.1</w:t>
      </w:r>
      <w:r w:rsidR="00FB7BB6" w:rsidRPr="00177558">
        <w:rPr>
          <w:rFonts w:cstheme="minorHAnsi"/>
          <w:color w:val="000000" w:themeColor="text1"/>
          <w:szCs w:val="20"/>
        </w:rPr>
        <w:t xml:space="preserve"> </w:t>
      </w:r>
      <w:r w:rsidRPr="00177558">
        <w:rPr>
          <w:rFonts w:cstheme="minorHAnsi"/>
          <w:color w:val="000000" w:themeColor="text1"/>
          <w:szCs w:val="20"/>
        </w:rPr>
        <w:t>D</w:t>
      </w:r>
      <w:r w:rsidR="00FB7BB6" w:rsidRPr="00177558">
        <w:rPr>
          <w:rFonts w:cstheme="minorHAnsi"/>
          <w:color w:val="000000" w:themeColor="text1"/>
          <w:szCs w:val="20"/>
        </w:rPr>
        <w:t xml:space="preserve">istant metastasis, malignant </w:t>
      </w:r>
      <w:r w:rsidR="00F128D2" w:rsidRPr="00177558">
        <w:rPr>
          <w:rFonts w:cstheme="minorHAnsi"/>
          <w:color w:val="000000" w:themeColor="text1"/>
          <w:szCs w:val="20"/>
        </w:rPr>
        <w:t>tumor</w:t>
      </w:r>
      <w:r w:rsidR="00FB7BB6" w:rsidRPr="00177558">
        <w:rPr>
          <w:rFonts w:cstheme="minorHAnsi"/>
          <w:color w:val="000000" w:themeColor="text1"/>
          <w:szCs w:val="20"/>
        </w:rPr>
        <w:t xml:space="preserve"> in other organs, or chemo</w:t>
      </w:r>
      <w:r w:rsidRPr="00177558">
        <w:rPr>
          <w:rFonts w:cstheme="minorHAnsi"/>
          <w:color w:val="000000" w:themeColor="text1"/>
          <w:szCs w:val="20"/>
        </w:rPr>
        <w:t>-</w:t>
      </w:r>
      <w:r w:rsidR="00FB7BB6" w:rsidRPr="00177558">
        <w:rPr>
          <w:rFonts w:cstheme="minorHAnsi"/>
          <w:color w:val="000000" w:themeColor="text1"/>
          <w:szCs w:val="20"/>
        </w:rPr>
        <w:t>/radio</w:t>
      </w:r>
      <w:r w:rsidRPr="00177558">
        <w:rPr>
          <w:rFonts w:cstheme="minorHAnsi"/>
          <w:color w:val="000000" w:themeColor="text1"/>
          <w:szCs w:val="20"/>
        </w:rPr>
        <w:t xml:space="preserve">- or other anti-cancer </w:t>
      </w:r>
      <w:r w:rsidR="00FB7BB6" w:rsidRPr="00177558">
        <w:rPr>
          <w:rFonts w:cstheme="minorHAnsi"/>
          <w:color w:val="000000" w:themeColor="text1"/>
          <w:szCs w:val="20"/>
        </w:rPr>
        <w:t xml:space="preserve">therapy before </w:t>
      </w:r>
      <w:r w:rsidR="00FB7BB6" w:rsidRPr="00177558">
        <w:rPr>
          <w:rFonts w:cstheme="minorHAnsi"/>
          <w:color w:val="000000" w:themeColor="text1"/>
          <w:szCs w:val="20"/>
        </w:rPr>
        <w:lastRenderedPageBreak/>
        <w:t>surgery</w:t>
      </w:r>
      <w:r w:rsidR="006764AC" w:rsidRPr="00177558">
        <w:rPr>
          <w:rFonts w:cstheme="minorHAnsi"/>
          <w:color w:val="000000" w:themeColor="text1"/>
          <w:szCs w:val="20"/>
        </w:rPr>
        <w:t>.</w:t>
      </w:r>
    </w:p>
    <w:p w14:paraId="5E2A55F5" w14:textId="578B7468" w:rsidR="00FB7BB6" w:rsidRPr="00177558" w:rsidRDefault="00316391"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4.2.2</w:t>
      </w:r>
      <w:r w:rsidR="00FB7BB6" w:rsidRPr="00177558">
        <w:rPr>
          <w:rFonts w:cstheme="minorHAnsi"/>
          <w:color w:val="000000" w:themeColor="text1"/>
          <w:szCs w:val="20"/>
        </w:rPr>
        <w:t xml:space="preserve"> </w:t>
      </w:r>
      <w:r w:rsidRPr="00177558">
        <w:rPr>
          <w:rFonts w:cstheme="minorHAnsi"/>
          <w:color w:val="000000" w:themeColor="text1"/>
          <w:szCs w:val="20"/>
        </w:rPr>
        <w:t>C</w:t>
      </w:r>
      <w:r w:rsidR="00FB7BB6" w:rsidRPr="00177558">
        <w:rPr>
          <w:rFonts w:cstheme="minorHAnsi"/>
          <w:color w:val="000000" w:themeColor="text1"/>
          <w:szCs w:val="20"/>
        </w:rPr>
        <w:t>omorbid with autoimmune diseases, or glucocorticoid/immunosuppressant therapy within 1 year</w:t>
      </w:r>
      <w:r w:rsidR="006764AC" w:rsidRPr="00177558">
        <w:rPr>
          <w:rFonts w:cstheme="minorHAnsi"/>
          <w:color w:val="000000" w:themeColor="text1"/>
          <w:szCs w:val="20"/>
        </w:rPr>
        <w:t>.</w:t>
      </w:r>
    </w:p>
    <w:p w14:paraId="33A5F1E0" w14:textId="4F406BF8" w:rsidR="006764AC" w:rsidRPr="00177558" w:rsidRDefault="006764AC"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4.2.3</w:t>
      </w:r>
      <w:r w:rsidR="00FB7BB6" w:rsidRPr="00177558">
        <w:rPr>
          <w:rFonts w:cstheme="minorHAnsi"/>
          <w:color w:val="000000" w:themeColor="text1"/>
          <w:szCs w:val="20"/>
        </w:rPr>
        <w:t xml:space="preserve"> </w:t>
      </w:r>
      <w:r w:rsidRPr="00177558">
        <w:rPr>
          <w:rFonts w:cstheme="minorHAnsi"/>
          <w:color w:val="000000" w:themeColor="text1"/>
          <w:szCs w:val="20"/>
        </w:rPr>
        <w:t>Previous history of schizophrenia, epilepsy or Parkinson disease, or unable to complete preoperative assessment due to severe dementia, language barrier, or end-stage disease, or other psychological disorders related to the development of cancer.</w:t>
      </w:r>
    </w:p>
    <w:p w14:paraId="19308746" w14:textId="25ACA2A8" w:rsidR="00FB7BB6" w:rsidRPr="00177558" w:rsidRDefault="006764AC"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4.2.4 Severe hepatic disease (Child-Pugh classification C), </w:t>
      </w:r>
      <w:r w:rsidR="00FB7BB6" w:rsidRPr="00177558">
        <w:rPr>
          <w:rFonts w:cstheme="minorHAnsi"/>
          <w:color w:val="000000" w:themeColor="text1"/>
          <w:szCs w:val="20"/>
        </w:rPr>
        <w:t>renal failure (serum creatinine &gt;442 μmol</w:t>
      </w:r>
      <w:r w:rsidR="00946A5C" w:rsidRPr="00177558">
        <w:rPr>
          <w:rFonts w:cstheme="minorHAnsi"/>
          <w:color w:val="000000" w:themeColor="text1"/>
          <w:szCs w:val="20"/>
        </w:rPr>
        <w:t>·</w:t>
      </w:r>
      <w:r w:rsidR="00FB7BB6" w:rsidRPr="00177558">
        <w:rPr>
          <w:rFonts w:cstheme="minorHAnsi"/>
          <w:color w:val="000000" w:themeColor="text1"/>
          <w:szCs w:val="20"/>
        </w:rPr>
        <w:t>L</w:t>
      </w:r>
      <w:r w:rsidR="00946A5C" w:rsidRPr="00177558">
        <w:rPr>
          <w:rFonts w:cstheme="minorHAnsi"/>
          <w:color w:val="000000" w:themeColor="text1"/>
          <w:szCs w:val="20"/>
          <w:vertAlign w:val="superscript"/>
        </w:rPr>
        <w:t>-1</w:t>
      </w:r>
      <w:r w:rsidR="00FB7BB6" w:rsidRPr="00177558">
        <w:rPr>
          <w:rFonts w:cstheme="minorHAnsi"/>
          <w:color w:val="000000" w:themeColor="text1"/>
          <w:szCs w:val="20"/>
        </w:rPr>
        <w:t xml:space="preserve"> or receiving renal replacement therapy), or American Society of </w:t>
      </w:r>
      <w:r w:rsidR="00F128D2" w:rsidRPr="00177558">
        <w:rPr>
          <w:rFonts w:cstheme="minorHAnsi"/>
          <w:color w:val="000000" w:themeColor="text1"/>
          <w:szCs w:val="20"/>
        </w:rPr>
        <w:t>Anest</w:t>
      </w:r>
      <w:r w:rsidR="00FB7BB6" w:rsidRPr="00177558">
        <w:rPr>
          <w:rFonts w:cstheme="minorHAnsi"/>
          <w:color w:val="000000" w:themeColor="text1"/>
          <w:szCs w:val="20"/>
        </w:rPr>
        <w:t>hesiologist (ASA) physical status classification ≥IV</w:t>
      </w:r>
      <w:r w:rsidRPr="00177558">
        <w:rPr>
          <w:rFonts w:cstheme="minorHAnsi"/>
          <w:color w:val="000000" w:themeColor="text1"/>
          <w:szCs w:val="20"/>
        </w:rPr>
        <w:t>.</w:t>
      </w:r>
    </w:p>
    <w:p w14:paraId="75C25827" w14:textId="2C17B2CD" w:rsidR="00FB7BB6" w:rsidRPr="00177558" w:rsidRDefault="006764AC"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4.2.5</w:t>
      </w:r>
      <w:r w:rsidR="00FB7BB6" w:rsidRPr="00177558">
        <w:rPr>
          <w:rFonts w:cstheme="minorHAnsi"/>
          <w:color w:val="000000" w:themeColor="text1"/>
          <w:szCs w:val="20"/>
        </w:rPr>
        <w:t xml:space="preserve"> </w:t>
      </w:r>
      <w:r w:rsidRPr="00177558">
        <w:rPr>
          <w:rFonts w:cstheme="minorHAnsi"/>
          <w:color w:val="000000" w:themeColor="text1"/>
          <w:szCs w:val="20"/>
        </w:rPr>
        <w:t xml:space="preserve">History of </w:t>
      </w:r>
      <w:r w:rsidR="00F128D2" w:rsidRPr="00177558">
        <w:rPr>
          <w:rFonts w:cstheme="minorHAnsi"/>
          <w:color w:val="000000" w:themeColor="text1"/>
          <w:szCs w:val="20"/>
        </w:rPr>
        <w:t>anest</w:t>
      </w:r>
      <w:r w:rsidR="00FB7BB6" w:rsidRPr="00177558">
        <w:rPr>
          <w:rFonts w:cstheme="minorHAnsi"/>
          <w:color w:val="000000" w:themeColor="text1"/>
          <w:szCs w:val="20"/>
        </w:rPr>
        <w:t>hesia and/or surgery within 1 year</w:t>
      </w:r>
      <w:r w:rsidRPr="00177558">
        <w:rPr>
          <w:rFonts w:cstheme="minorHAnsi"/>
          <w:color w:val="000000" w:themeColor="text1"/>
          <w:szCs w:val="20"/>
        </w:rPr>
        <w:t>.</w:t>
      </w:r>
    </w:p>
    <w:p w14:paraId="3BBCB433" w14:textId="5B6728B3" w:rsidR="00FB7BB6" w:rsidRPr="00177558" w:rsidRDefault="006764AC"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4.2.6</w:t>
      </w:r>
      <w:r w:rsidR="00FB7BB6" w:rsidRPr="00177558">
        <w:rPr>
          <w:rFonts w:cstheme="minorHAnsi"/>
          <w:color w:val="000000" w:themeColor="text1"/>
          <w:szCs w:val="20"/>
        </w:rPr>
        <w:t xml:space="preserve"> </w:t>
      </w:r>
      <w:r w:rsidRPr="00177558">
        <w:rPr>
          <w:rFonts w:cstheme="minorHAnsi"/>
          <w:color w:val="000000" w:themeColor="text1"/>
          <w:szCs w:val="20"/>
        </w:rPr>
        <w:t>C</w:t>
      </w:r>
      <w:r w:rsidR="00FB7BB6" w:rsidRPr="00177558">
        <w:rPr>
          <w:rFonts w:cstheme="minorHAnsi"/>
          <w:color w:val="000000" w:themeColor="text1"/>
          <w:szCs w:val="20"/>
        </w:rPr>
        <w:t xml:space="preserve">ontradictions to epidural </w:t>
      </w:r>
      <w:r w:rsidR="00F128D2" w:rsidRPr="00177558">
        <w:rPr>
          <w:rFonts w:cstheme="minorHAnsi"/>
          <w:color w:val="000000" w:themeColor="text1"/>
          <w:szCs w:val="20"/>
        </w:rPr>
        <w:t>anest</w:t>
      </w:r>
      <w:r w:rsidR="00FB7BB6" w:rsidRPr="00177558">
        <w:rPr>
          <w:rFonts w:cstheme="minorHAnsi"/>
          <w:color w:val="000000" w:themeColor="text1"/>
          <w:szCs w:val="20"/>
        </w:rPr>
        <w:t xml:space="preserve">hesia, including spinal deformity, coagulation </w:t>
      </w:r>
      <w:r w:rsidRPr="00177558">
        <w:rPr>
          <w:rFonts w:cstheme="minorHAnsi"/>
          <w:color w:val="000000" w:themeColor="text1"/>
          <w:szCs w:val="20"/>
        </w:rPr>
        <w:t>disorder</w:t>
      </w:r>
      <w:r w:rsidR="00FB7BB6" w:rsidRPr="00177558">
        <w:rPr>
          <w:rFonts w:cstheme="minorHAnsi"/>
          <w:color w:val="000000" w:themeColor="text1"/>
          <w:szCs w:val="20"/>
        </w:rPr>
        <w:t>, local infection, history of spinal trauma/surgery</w:t>
      </w:r>
      <w:r w:rsidRPr="00177558">
        <w:rPr>
          <w:rFonts w:cstheme="minorHAnsi"/>
          <w:color w:val="000000" w:themeColor="text1"/>
          <w:szCs w:val="20"/>
        </w:rPr>
        <w:t>.</w:t>
      </w:r>
    </w:p>
    <w:p w14:paraId="5159CEE2" w14:textId="166A38B0" w:rsidR="00FB7BB6" w:rsidRPr="00177558" w:rsidRDefault="006764AC"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4.2.7</w:t>
      </w:r>
      <w:r w:rsidR="00FB7BB6" w:rsidRPr="00177558">
        <w:rPr>
          <w:rFonts w:cstheme="minorHAnsi"/>
          <w:color w:val="000000" w:themeColor="text1"/>
          <w:szCs w:val="20"/>
        </w:rPr>
        <w:t xml:space="preserve"> </w:t>
      </w:r>
      <w:r w:rsidRPr="00177558">
        <w:rPr>
          <w:rFonts w:cstheme="minorHAnsi"/>
          <w:color w:val="000000" w:themeColor="text1"/>
          <w:szCs w:val="20"/>
        </w:rPr>
        <w:t>A</w:t>
      </w:r>
      <w:r w:rsidR="00FB7BB6" w:rsidRPr="00177558">
        <w:rPr>
          <w:rFonts w:cstheme="minorHAnsi"/>
          <w:color w:val="000000" w:themeColor="text1"/>
          <w:szCs w:val="20"/>
        </w:rPr>
        <w:t>llergic to any medication during the study.</w:t>
      </w:r>
    </w:p>
    <w:p w14:paraId="7D62A371" w14:textId="77777777" w:rsidR="00FB7BB6" w:rsidRPr="00177558" w:rsidRDefault="00FB7BB6" w:rsidP="00751CC2">
      <w:pPr>
        <w:snapToGrid w:val="0"/>
        <w:spacing w:beforeLines="50" w:before="156" w:afterLines="50" w:after="156"/>
        <w:rPr>
          <w:i/>
          <w:iCs/>
          <w:color w:val="000000" w:themeColor="text1"/>
          <w:szCs w:val="20"/>
        </w:rPr>
      </w:pPr>
    </w:p>
    <w:p w14:paraId="4C25231B" w14:textId="409A5738" w:rsidR="00FB7BB6" w:rsidRPr="00177558" w:rsidRDefault="00FB7BB6" w:rsidP="00751CC2">
      <w:pPr>
        <w:snapToGrid w:val="0"/>
        <w:spacing w:beforeLines="50" w:before="156" w:afterLines="50" w:after="156"/>
        <w:rPr>
          <w:b/>
          <w:bCs/>
          <w:i/>
          <w:iCs/>
          <w:color w:val="000000" w:themeColor="text1"/>
          <w:szCs w:val="20"/>
        </w:rPr>
      </w:pPr>
      <w:r w:rsidRPr="00177558">
        <w:rPr>
          <w:b/>
          <w:bCs/>
          <w:i/>
          <w:iCs/>
          <w:color w:val="000000" w:themeColor="text1"/>
          <w:szCs w:val="20"/>
        </w:rPr>
        <w:t>4.3 Criteria of drop-out</w:t>
      </w:r>
    </w:p>
    <w:p w14:paraId="501E043E" w14:textId="21BCA7C6" w:rsidR="00FB7BB6" w:rsidRPr="00177558" w:rsidRDefault="00FB7BB6" w:rsidP="00751CC2">
      <w:pPr>
        <w:snapToGrid w:val="0"/>
        <w:spacing w:beforeLines="50" w:before="156" w:afterLines="50" w:after="156"/>
        <w:rPr>
          <w:color w:val="000000" w:themeColor="text1"/>
          <w:szCs w:val="20"/>
        </w:rPr>
      </w:pPr>
      <w:r w:rsidRPr="00177558">
        <w:rPr>
          <w:color w:val="000000" w:themeColor="text1"/>
          <w:szCs w:val="20"/>
        </w:rPr>
        <w:t>4.3.</w:t>
      </w:r>
      <w:r w:rsidR="00BB0117" w:rsidRPr="00177558">
        <w:rPr>
          <w:color w:val="000000" w:themeColor="text1"/>
          <w:szCs w:val="20"/>
        </w:rPr>
        <w:t>1</w:t>
      </w:r>
      <w:r w:rsidRPr="00177558">
        <w:rPr>
          <w:color w:val="000000" w:themeColor="text1"/>
          <w:szCs w:val="20"/>
        </w:rPr>
        <w:t xml:space="preserve"> Study intervention </w:t>
      </w:r>
      <w:r w:rsidR="00BF5DCF" w:rsidRPr="00177558">
        <w:rPr>
          <w:color w:val="000000" w:themeColor="text1"/>
          <w:szCs w:val="20"/>
        </w:rPr>
        <w:t>is</w:t>
      </w:r>
      <w:r w:rsidRPr="00177558">
        <w:rPr>
          <w:color w:val="000000" w:themeColor="text1"/>
          <w:szCs w:val="20"/>
        </w:rPr>
        <w:t xml:space="preserve"> not administered successfully </w:t>
      </w:r>
      <w:r w:rsidR="00BF5DCF" w:rsidRPr="00177558">
        <w:rPr>
          <w:color w:val="000000" w:themeColor="text1"/>
          <w:szCs w:val="20"/>
        </w:rPr>
        <w:t>(</w:t>
      </w:r>
      <w:r w:rsidRPr="00177558">
        <w:rPr>
          <w:color w:val="000000" w:themeColor="text1"/>
          <w:szCs w:val="20"/>
        </w:rPr>
        <w:t xml:space="preserve">due to failed epidural puncture, failed epidural catheterization, epidural catheter obstruction, </w:t>
      </w:r>
      <w:r w:rsidR="00BF5DCF" w:rsidRPr="00177558">
        <w:rPr>
          <w:color w:val="000000" w:themeColor="text1"/>
          <w:szCs w:val="20"/>
        </w:rPr>
        <w:t>blood appear in epidural catheter</w:t>
      </w:r>
      <w:r w:rsidRPr="00177558">
        <w:rPr>
          <w:color w:val="000000" w:themeColor="text1"/>
          <w:szCs w:val="20"/>
        </w:rPr>
        <w:t>, inadequate epidural analgesia, dislodged epidural catheter</w:t>
      </w:r>
      <w:r w:rsidR="00BF5DCF" w:rsidRPr="00177558">
        <w:rPr>
          <w:color w:val="000000" w:themeColor="text1"/>
          <w:szCs w:val="20"/>
        </w:rPr>
        <w:t>,</w:t>
      </w:r>
      <w:r w:rsidRPr="00177558">
        <w:rPr>
          <w:color w:val="000000" w:themeColor="text1"/>
          <w:szCs w:val="20"/>
        </w:rPr>
        <w:t xml:space="preserve"> </w:t>
      </w:r>
      <w:r w:rsidR="00BF5DCF" w:rsidRPr="00177558">
        <w:rPr>
          <w:color w:val="000000" w:themeColor="text1"/>
          <w:szCs w:val="20"/>
        </w:rPr>
        <w:t>etc.).</w:t>
      </w:r>
    </w:p>
    <w:p w14:paraId="08622F06" w14:textId="240A1344" w:rsidR="00BB0117" w:rsidRPr="00177558" w:rsidRDefault="00BB0117" w:rsidP="00BB0117">
      <w:pPr>
        <w:snapToGrid w:val="0"/>
        <w:spacing w:beforeLines="50" w:before="156" w:afterLines="50" w:after="156"/>
        <w:rPr>
          <w:color w:val="000000" w:themeColor="text1"/>
          <w:szCs w:val="20"/>
        </w:rPr>
      </w:pPr>
      <w:r w:rsidRPr="00177558">
        <w:rPr>
          <w:color w:val="000000" w:themeColor="text1"/>
          <w:szCs w:val="20"/>
        </w:rPr>
        <w:t>4.3.2 Intervention interrupted by the investigators/</w:t>
      </w:r>
      <w:r w:rsidR="00F128D2" w:rsidRPr="00177558">
        <w:rPr>
          <w:color w:val="000000" w:themeColor="text1"/>
          <w:szCs w:val="20"/>
        </w:rPr>
        <w:t>anest</w:t>
      </w:r>
      <w:r w:rsidRPr="00177558">
        <w:rPr>
          <w:color w:val="000000" w:themeColor="text1"/>
          <w:szCs w:val="20"/>
        </w:rPr>
        <w:t>hesiologists (due to severe adverse events).</w:t>
      </w:r>
    </w:p>
    <w:p w14:paraId="2A95AB79" w14:textId="6098DC1A" w:rsidR="00FB7BB6" w:rsidRPr="00177558" w:rsidRDefault="00FB7BB6" w:rsidP="00751CC2">
      <w:pPr>
        <w:snapToGrid w:val="0"/>
        <w:spacing w:beforeLines="50" w:before="156" w:afterLines="50" w:after="156"/>
        <w:rPr>
          <w:color w:val="000000" w:themeColor="text1"/>
          <w:szCs w:val="20"/>
        </w:rPr>
      </w:pPr>
      <w:r w:rsidRPr="00177558">
        <w:rPr>
          <w:color w:val="000000" w:themeColor="text1"/>
          <w:szCs w:val="20"/>
        </w:rPr>
        <w:t>4.3.</w:t>
      </w:r>
      <w:r w:rsidR="00BB0117" w:rsidRPr="00177558">
        <w:rPr>
          <w:color w:val="000000" w:themeColor="text1"/>
          <w:szCs w:val="20"/>
        </w:rPr>
        <w:t>3</w:t>
      </w:r>
      <w:r w:rsidRPr="00177558">
        <w:rPr>
          <w:color w:val="000000" w:themeColor="text1"/>
          <w:szCs w:val="20"/>
        </w:rPr>
        <w:t xml:space="preserve"> Critical situations requiring early termination </w:t>
      </w:r>
      <w:r w:rsidR="00BF5DCF" w:rsidRPr="00177558">
        <w:rPr>
          <w:color w:val="000000" w:themeColor="text1"/>
          <w:szCs w:val="20"/>
        </w:rPr>
        <w:t>(</w:t>
      </w:r>
      <w:r w:rsidRPr="00177558">
        <w:rPr>
          <w:color w:val="000000" w:themeColor="text1"/>
          <w:szCs w:val="20"/>
        </w:rPr>
        <w:t xml:space="preserve">potential coagulation disorder induced by </w:t>
      </w:r>
      <w:r w:rsidR="00BF5DCF" w:rsidRPr="00177558">
        <w:rPr>
          <w:color w:val="000000" w:themeColor="text1"/>
          <w:szCs w:val="20"/>
        </w:rPr>
        <w:t>massive</w:t>
      </w:r>
      <w:r w:rsidRPr="00177558">
        <w:rPr>
          <w:color w:val="000000" w:themeColor="text1"/>
          <w:szCs w:val="20"/>
        </w:rPr>
        <w:t xml:space="preserve"> bleeding, severe nausea and vomiting, or other</w:t>
      </w:r>
      <w:r w:rsidR="00BF5DCF" w:rsidRPr="00177558">
        <w:rPr>
          <w:color w:val="000000" w:themeColor="text1"/>
          <w:szCs w:val="20"/>
        </w:rPr>
        <w:t>s)</w:t>
      </w:r>
      <w:r w:rsidRPr="00177558">
        <w:rPr>
          <w:color w:val="000000" w:themeColor="text1"/>
          <w:szCs w:val="20"/>
        </w:rPr>
        <w:t>.</w:t>
      </w:r>
    </w:p>
    <w:p w14:paraId="3B79B411" w14:textId="14F03EF6" w:rsidR="00BB0117" w:rsidRPr="00177558" w:rsidRDefault="00BB0117" w:rsidP="00BB0117">
      <w:pPr>
        <w:snapToGrid w:val="0"/>
        <w:spacing w:beforeLines="50" w:before="156" w:afterLines="50" w:after="156"/>
        <w:rPr>
          <w:color w:val="000000" w:themeColor="text1"/>
          <w:szCs w:val="20"/>
        </w:rPr>
      </w:pPr>
      <w:r w:rsidRPr="00177558">
        <w:rPr>
          <w:color w:val="000000" w:themeColor="text1"/>
          <w:szCs w:val="20"/>
        </w:rPr>
        <w:t>The causes of protocol deviation should be recorded and corrected when possible. The cases will be followed up according to the study protocol and included in the intention-to-treat analysis.</w:t>
      </w:r>
    </w:p>
    <w:p w14:paraId="28867699" w14:textId="50478088" w:rsidR="00BB0117" w:rsidRPr="00177558" w:rsidRDefault="00BB0117" w:rsidP="00BB0117">
      <w:pPr>
        <w:snapToGrid w:val="0"/>
        <w:spacing w:beforeLines="50" w:before="156" w:afterLines="50" w:after="156"/>
        <w:rPr>
          <w:color w:val="000000" w:themeColor="text1"/>
          <w:szCs w:val="20"/>
        </w:rPr>
      </w:pPr>
      <w:r w:rsidRPr="00177558">
        <w:rPr>
          <w:color w:val="000000" w:themeColor="text1"/>
          <w:szCs w:val="20"/>
        </w:rPr>
        <w:t xml:space="preserve">4.3.4 Withdraw consent after intervention started. </w:t>
      </w:r>
    </w:p>
    <w:p w14:paraId="4ADFF87B" w14:textId="63116E70" w:rsidR="00FB7BB6" w:rsidRPr="00177558" w:rsidRDefault="00BB0117" w:rsidP="00751CC2">
      <w:pPr>
        <w:snapToGrid w:val="0"/>
        <w:spacing w:beforeLines="50" w:before="156" w:afterLines="50" w:after="156"/>
        <w:rPr>
          <w:color w:val="000000" w:themeColor="text1"/>
          <w:szCs w:val="20"/>
        </w:rPr>
      </w:pPr>
      <w:r w:rsidRPr="00177558">
        <w:rPr>
          <w:color w:val="000000" w:themeColor="text1"/>
          <w:szCs w:val="20"/>
        </w:rPr>
        <w:t>The situation should be recorded. The primary therapeutic effects recorded in the last time will be regarded as the final results. The cases will be included in the intention-to-treat analysis.</w:t>
      </w:r>
    </w:p>
    <w:p w14:paraId="05C8C5CB" w14:textId="77777777" w:rsidR="00BB0117" w:rsidRPr="00177558" w:rsidRDefault="00BB0117" w:rsidP="00751CC2">
      <w:pPr>
        <w:snapToGrid w:val="0"/>
        <w:spacing w:beforeLines="50" w:before="156" w:afterLines="50" w:after="156"/>
        <w:rPr>
          <w:i/>
          <w:iCs/>
          <w:color w:val="000000" w:themeColor="text1"/>
          <w:szCs w:val="20"/>
        </w:rPr>
      </w:pPr>
    </w:p>
    <w:p w14:paraId="24FF03FA" w14:textId="77777777" w:rsidR="00BB0117" w:rsidRPr="00177558" w:rsidRDefault="00BB0117" w:rsidP="00BB0117">
      <w:pPr>
        <w:snapToGrid w:val="0"/>
        <w:spacing w:beforeLines="50" w:before="156" w:afterLines="50" w:after="156"/>
        <w:rPr>
          <w:b/>
          <w:bCs/>
          <w:i/>
          <w:iCs/>
          <w:color w:val="000000" w:themeColor="text1"/>
          <w:szCs w:val="20"/>
        </w:rPr>
      </w:pPr>
      <w:r w:rsidRPr="00177558">
        <w:rPr>
          <w:b/>
          <w:bCs/>
          <w:i/>
          <w:iCs/>
          <w:color w:val="000000" w:themeColor="text1"/>
          <w:szCs w:val="20"/>
        </w:rPr>
        <w:t xml:space="preserve">4.4 Criteria of elimination </w:t>
      </w:r>
    </w:p>
    <w:p w14:paraId="008D094A" w14:textId="77777777" w:rsidR="00BB0117" w:rsidRPr="00177558" w:rsidRDefault="00BB0117" w:rsidP="00BB0117">
      <w:pPr>
        <w:snapToGrid w:val="0"/>
        <w:spacing w:beforeLines="50" w:before="156" w:afterLines="50" w:after="156"/>
        <w:rPr>
          <w:color w:val="000000" w:themeColor="text1"/>
          <w:szCs w:val="20"/>
        </w:rPr>
      </w:pPr>
      <w:r w:rsidRPr="00177558">
        <w:rPr>
          <w:color w:val="000000" w:themeColor="text1"/>
          <w:szCs w:val="20"/>
        </w:rPr>
        <w:t>4.4.1 Withdraw consents before intervention.</w:t>
      </w:r>
    </w:p>
    <w:p w14:paraId="3DAA0CE3" w14:textId="77777777" w:rsidR="00BB0117" w:rsidRPr="00177558" w:rsidRDefault="00BB0117" w:rsidP="00BB0117">
      <w:pPr>
        <w:snapToGrid w:val="0"/>
        <w:spacing w:beforeLines="50" w:before="156" w:afterLines="50" w:after="156"/>
        <w:rPr>
          <w:color w:val="000000" w:themeColor="text1"/>
          <w:szCs w:val="20"/>
        </w:rPr>
      </w:pPr>
      <w:r w:rsidRPr="00177558">
        <w:rPr>
          <w:color w:val="000000" w:themeColor="text1"/>
          <w:szCs w:val="20"/>
        </w:rPr>
        <w:t>4.4.2 Surgery cancelled.</w:t>
      </w:r>
    </w:p>
    <w:p w14:paraId="3FBD325D" w14:textId="6592CB9F" w:rsidR="00BB0117" w:rsidRPr="00177558" w:rsidRDefault="00BB0117" w:rsidP="00BB0117">
      <w:pPr>
        <w:snapToGrid w:val="0"/>
        <w:spacing w:beforeLines="50" w:before="156" w:afterLines="50" w:after="156"/>
        <w:rPr>
          <w:color w:val="000000" w:themeColor="text1"/>
          <w:szCs w:val="20"/>
        </w:rPr>
      </w:pPr>
      <w:r w:rsidRPr="00177558">
        <w:rPr>
          <w:color w:val="000000" w:themeColor="text1"/>
          <w:szCs w:val="20"/>
        </w:rPr>
        <w:t>4.4.3 No research record.</w:t>
      </w:r>
    </w:p>
    <w:p w14:paraId="3FC50993" w14:textId="5841ED2E" w:rsidR="00BB0117" w:rsidRPr="00177558" w:rsidRDefault="00BB0117" w:rsidP="00BB0117">
      <w:pPr>
        <w:snapToGrid w:val="0"/>
        <w:spacing w:beforeLines="50" w:before="156" w:afterLines="50" w:after="156"/>
        <w:rPr>
          <w:color w:val="000000" w:themeColor="text1"/>
          <w:szCs w:val="20"/>
        </w:rPr>
      </w:pPr>
      <w:r w:rsidRPr="00177558">
        <w:rPr>
          <w:color w:val="000000" w:themeColor="text1"/>
          <w:szCs w:val="20"/>
        </w:rPr>
        <w:t>The causes of elimination should be explained. The case will be excluded from the intention-to-treat analysis. The case report forms will be preserved for reference.</w:t>
      </w:r>
    </w:p>
    <w:p w14:paraId="2B3262E7" w14:textId="68BBFDC9" w:rsidR="00BB0117" w:rsidRPr="00177558" w:rsidRDefault="00BB0117" w:rsidP="00751CC2">
      <w:pPr>
        <w:snapToGrid w:val="0"/>
        <w:spacing w:beforeLines="50" w:before="156" w:afterLines="50" w:after="156"/>
        <w:rPr>
          <w:i/>
          <w:iCs/>
          <w:color w:val="000000" w:themeColor="text1"/>
          <w:szCs w:val="20"/>
        </w:rPr>
      </w:pPr>
    </w:p>
    <w:p w14:paraId="43781AD4" w14:textId="77777777" w:rsidR="00BB0117" w:rsidRPr="00177558" w:rsidRDefault="00BB0117" w:rsidP="00BB0117">
      <w:pPr>
        <w:snapToGrid w:val="0"/>
        <w:spacing w:beforeLines="50" w:before="156" w:afterLines="50" w:after="156"/>
        <w:rPr>
          <w:b/>
          <w:bCs/>
          <w:i/>
          <w:iCs/>
          <w:color w:val="000000" w:themeColor="text1"/>
          <w:szCs w:val="20"/>
        </w:rPr>
      </w:pPr>
      <w:r w:rsidRPr="00177558">
        <w:rPr>
          <w:b/>
          <w:bCs/>
          <w:i/>
          <w:iCs/>
          <w:color w:val="000000" w:themeColor="text1"/>
          <w:szCs w:val="20"/>
        </w:rPr>
        <w:t xml:space="preserve">4.5 Criteria of study interruption </w:t>
      </w:r>
    </w:p>
    <w:p w14:paraId="71AA151F" w14:textId="77777777" w:rsidR="00BB0117" w:rsidRPr="00177558" w:rsidRDefault="00BB0117" w:rsidP="00BB0117">
      <w:pPr>
        <w:snapToGrid w:val="0"/>
        <w:spacing w:beforeLines="50" w:before="156" w:afterLines="50" w:after="156"/>
        <w:rPr>
          <w:color w:val="000000" w:themeColor="text1"/>
          <w:szCs w:val="20"/>
        </w:rPr>
      </w:pPr>
      <w:r w:rsidRPr="00177558">
        <w:rPr>
          <w:color w:val="000000" w:themeColor="text1"/>
          <w:szCs w:val="20"/>
        </w:rPr>
        <w:t xml:space="preserve">Study will be interrupted in the following situations: </w:t>
      </w:r>
    </w:p>
    <w:p w14:paraId="24F94BDC" w14:textId="77777777" w:rsidR="00BB0117" w:rsidRPr="00177558" w:rsidRDefault="00BB0117" w:rsidP="00BB0117">
      <w:pPr>
        <w:snapToGrid w:val="0"/>
        <w:spacing w:beforeLines="50" w:before="156" w:afterLines="50" w:after="156"/>
        <w:rPr>
          <w:color w:val="000000" w:themeColor="text1"/>
          <w:szCs w:val="20"/>
        </w:rPr>
      </w:pPr>
      <w:r w:rsidRPr="00177558">
        <w:rPr>
          <w:color w:val="000000" w:themeColor="text1"/>
          <w:szCs w:val="20"/>
        </w:rPr>
        <w:t>4.5.1 Severe safety problem occurred during the study.</w:t>
      </w:r>
    </w:p>
    <w:p w14:paraId="0AE00BAB" w14:textId="77777777" w:rsidR="00BB0117" w:rsidRPr="00177558" w:rsidRDefault="00BB0117" w:rsidP="00BB0117">
      <w:pPr>
        <w:snapToGrid w:val="0"/>
        <w:spacing w:beforeLines="50" w:before="156" w:afterLines="50" w:after="156"/>
        <w:rPr>
          <w:color w:val="000000" w:themeColor="text1"/>
          <w:szCs w:val="20"/>
        </w:rPr>
      </w:pPr>
      <w:r w:rsidRPr="00177558">
        <w:rPr>
          <w:color w:val="000000" w:themeColor="text1"/>
          <w:szCs w:val="20"/>
        </w:rPr>
        <w:t>4.5.2 Serious mistake found in the protocol.</w:t>
      </w:r>
    </w:p>
    <w:p w14:paraId="502C634E" w14:textId="77777777" w:rsidR="00BB0117" w:rsidRPr="00177558" w:rsidRDefault="00BB0117" w:rsidP="00BB0117">
      <w:pPr>
        <w:snapToGrid w:val="0"/>
        <w:spacing w:beforeLines="50" w:before="156" w:afterLines="50" w:after="156"/>
        <w:rPr>
          <w:color w:val="000000" w:themeColor="text1"/>
          <w:szCs w:val="20"/>
        </w:rPr>
      </w:pPr>
      <w:r w:rsidRPr="00177558">
        <w:rPr>
          <w:color w:val="000000" w:themeColor="text1"/>
          <w:szCs w:val="20"/>
        </w:rPr>
        <w:lastRenderedPageBreak/>
        <w:t>4.5.3 Fund or management problem of the investigators.</w:t>
      </w:r>
    </w:p>
    <w:p w14:paraId="51EA8C6A" w14:textId="77777777" w:rsidR="00BB0117" w:rsidRPr="00177558" w:rsidRDefault="00BB0117" w:rsidP="00BB0117">
      <w:pPr>
        <w:snapToGrid w:val="0"/>
        <w:spacing w:beforeLines="50" w:before="156" w:afterLines="50" w:after="156"/>
        <w:rPr>
          <w:color w:val="000000" w:themeColor="text1"/>
          <w:szCs w:val="20"/>
        </w:rPr>
      </w:pPr>
      <w:r w:rsidRPr="00177558">
        <w:rPr>
          <w:color w:val="000000" w:themeColor="text1"/>
          <w:szCs w:val="20"/>
        </w:rPr>
        <w:t xml:space="preserve">4.5.4 Study cancelled by the administrative authority. </w:t>
      </w:r>
    </w:p>
    <w:p w14:paraId="0F03EAC7" w14:textId="2E19999F" w:rsidR="00BB0117" w:rsidRPr="00177558" w:rsidRDefault="00BB0117" w:rsidP="00BB0117">
      <w:pPr>
        <w:snapToGrid w:val="0"/>
        <w:spacing w:beforeLines="50" w:before="156" w:afterLines="50" w:after="156"/>
        <w:rPr>
          <w:color w:val="000000" w:themeColor="text1"/>
          <w:szCs w:val="20"/>
        </w:rPr>
      </w:pPr>
      <w:r w:rsidRPr="00177558">
        <w:rPr>
          <w:color w:val="000000" w:themeColor="text1"/>
          <w:szCs w:val="20"/>
        </w:rPr>
        <w:t>Study interruption may be transient or permanent. All recorded case report forms will be preserved for reference in case of study interruption.</w:t>
      </w:r>
    </w:p>
    <w:p w14:paraId="3DF6283F" w14:textId="77777777" w:rsidR="00FB7BB6" w:rsidRPr="00177558" w:rsidRDefault="00FB7BB6" w:rsidP="00751CC2">
      <w:pPr>
        <w:snapToGrid w:val="0"/>
        <w:spacing w:beforeLines="50" w:before="156" w:afterLines="50" w:after="156"/>
        <w:rPr>
          <w:rFonts w:cstheme="minorHAnsi"/>
          <w:color w:val="000000" w:themeColor="text1"/>
          <w:szCs w:val="20"/>
        </w:rPr>
      </w:pPr>
    </w:p>
    <w:p w14:paraId="2772D294" w14:textId="6342650A" w:rsidR="00FB7BB6" w:rsidRPr="00177558" w:rsidRDefault="00FB7BB6" w:rsidP="00F92F45">
      <w:pPr>
        <w:pStyle w:val="2"/>
        <w:rPr>
          <w:color w:val="000000" w:themeColor="text1"/>
          <w:sz w:val="20"/>
          <w:szCs w:val="20"/>
        </w:rPr>
      </w:pPr>
      <w:bookmarkStart w:id="110" w:name="_Toc45825541"/>
      <w:bookmarkStart w:id="111" w:name="_Toc45825823"/>
      <w:bookmarkStart w:id="112" w:name="_Toc48409135"/>
      <w:bookmarkStart w:id="113" w:name="_Toc48424779"/>
      <w:r w:rsidRPr="00177558">
        <w:rPr>
          <w:color w:val="000000" w:themeColor="text1"/>
          <w:sz w:val="20"/>
          <w:szCs w:val="20"/>
        </w:rPr>
        <w:t xml:space="preserve">5. </w:t>
      </w:r>
      <w:r w:rsidR="00F128D2" w:rsidRPr="00177558">
        <w:rPr>
          <w:color w:val="000000" w:themeColor="text1"/>
          <w:sz w:val="20"/>
          <w:szCs w:val="20"/>
        </w:rPr>
        <w:t>Randomiz</w:t>
      </w:r>
      <w:r w:rsidRPr="00177558">
        <w:rPr>
          <w:color w:val="000000" w:themeColor="text1"/>
          <w:sz w:val="20"/>
          <w:szCs w:val="20"/>
        </w:rPr>
        <w:t xml:space="preserve">ation and </w:t>
      </w:r>
      <w:bookmarkEnd w:id="110"/>
      <w:bookmarkEnd w:id="111"/>
      <w:r w:rsidR="006724E4" w:rsidRPr="00177558">
        <w:rPr>
          <w:color w:val="000000" w:themeColor="text1"/>
          <w:sz w:val="20"/>
          <w:szCs w:val="20"/>
        </w:rPr>
        <w:t>masking</w:t>
      </w:r>
      <w:bookmarkEnd w:id="112"/>
      <w:bookmarkEnd w:id="113"/>
    </w:p>
    <w:p w14:paraId="7B053B7F" w14:textId="0314C777" w:rsidR="00FB7BB6" w:rsidRPr="00177558" w:rsidRDefault="00FB7BB6" w:rsidP="00751CC2">
      <w:pPr>
        <w:snapToGrid w:val="0"/>
        <w:spacing w:beforeLines="50" w:before="156" w:afterLines="50" w:after="156"/>
        <w:rPr>
          <w:b/>
          <w:bCs/>
          <w:i/>
          <w:iCs/>
          <w:color w:val="000000" w:themeColor="text1"/>
          <w:szCs w:val="20"/>
        </w:rPr>
      </w:pPr>
      <w:r w:rsidRPr="00177558">
        <w:rPr>
          <w:b/>
          <w:bCs/>
          <w:i/>
          <w:iCs/>
          <w:color w:val="000000" w:themeColor="text1"/>
          <w:szCs w:val="20"/>
        </w:rPr>
        <w:t xml:space="preserve">5.1 </w:t>
      </w:r>
      <w:r w:rsidR="00F128D2" w:rsidRPr="00177558">
        <w:rPr>
          <w:b/>
          <w:bCs/>
          <w:i/>
          <w:iCs/>
          <w:color w:val="000000" w:themeColor="text1"/>
          <w:szCs w:val="20"/>
        </w:rPr>
        <w:t>Randomiz</w:t>
      </w:r>
      <w:r w:rsidRPr="00177558">
        <w:rPr>
          <w:b/>
          <w:bCs/>
          <w:i/>
          <w:iCs/>
          <w:color w:val="000000" w:themeColor="text1"/>
          <w:szCs w:val="20"/>
        </w:rPr>
        <w:t>ation</w:t>
      </w:r>
    </w:p>
    <w:p w14:paraId="30C208E7" w14:textId="4451512C" w:rsidR="00FB7BB6" w:rsidRPr="00177558" w:rsidRDefault="00FB7BB6" w:rsidP="00751CC2">
      <w:pPr>
        <w:snapToGrid w:val="0"/>
        <w:spacing w:beforeLines="50" w:before="156" w:afterLines="50" w:after="156"/>
        <w:rPr>
          <w:color w:val="000000" w:themeColor="text1"/>
          <w:szCs w:val="20"/>
        </w:rPr>
      </w:pPr>
      <w:r w:rsidRPr="00177558">
        <w:rPr>
          <w:color w:val="000000" w:themeColor="text1"/>
          <w:szCs w:val="20"/>
        </w:rPr>
        <w:t xml:space="preserve">5.1.1 </w:t>
      </w:r>
      <w:r w:rsidR="00C466C4" w:rsidRPr="00177558">
        <w:rPr>
          <w:color w:val="000000" w:themeColor="text1"/>
          <w:szCs w:val="20"/>
        </w:rPr>
        <w:t>R</w:t>
      </w:r>
      <w:r w:rsidR="003F39C8" w:rsidRPr="00177558">
        <w:rPr>
          <w:color w:val="000000" w:themeColor="text1"/>
          <w:szCs w:val="20"/>
        </w:rPr>
        <w:t>andom numbers are generated with a block size of 4 in a 1:1 ratio using t</w:t>
      </w:r>
      <w:r w:rsidRPr="00177558">
        <w:rPr>
          <w:color w:val="000000" w:themeColor="text1"/>
          <w:szCs w:val="20"/>
        </w:rPr>
        <w:t>he SAS 9.2 software package by a biostatistician who d</w:t>
      </w:r>
      <w:r w:rsidR="00733653" w:rsidRPr="00177558">
        <w:rPr>
          <w:color w:val="000000" w:themeColor="text1"/>
          <w:szCs w:val="20"/>
        </w:rPr>
        <w:t>oes</w:t>
      </w:r>
      <w:r w:rsidRPr="00177558">
        <w:rPr>
          <w:color w:val="000000" w:themeColor="text1"/>
          <w:szCs w:val="20"/>
        </w:rPr>
        <w:t xml:space="preserve"> not participate in the statistical analysis.</w:t>
      </w:r>
      <w:r w:rsidR="003F39C8" w:rsidRPr="00177558">
        <w:rPr>
          <w:color w:val="000000" w:themeColor="text1"/>
          <w:szCs w:val="20"/>
        </w:rPr>
        <w:t xml:space="preserve"> </w:t>
      </w:r>
      <w:r w:rsidRPr="00177558">
        <w:rPr>
          <w:color w:val="000000" w:themeColor="text1"/>
          <w:szCs w:val="20"/>
        </w:rPr>
        <w:t xml:space="preserve">The </w:t>
      </w:r>
      <w:r w:rsidR="003F39C8" w:rsidRPr="00177558">
        <w:rPr>
          <w:color w:val="000000" w:themeColor="text1"/>
          <w:szCs w:val="20"/>
        </w:rPr>
        <w:t xml:space="preserve">generated </w:t>
      </w:r>
      <w:r w:rsidRPr="00177558">
        <w:rPr>
          <w:color w:val="000000" w:themeColor="text1"/>
          <w:szCs w:val="20"/>
        </w:rPr>
        <w:t xml:space="preserve">random </w:t>
      </w:r>
      <w:r w:rsidR="003F39C8" w:rsidRPr="00177558">
        <w:rPr>
          <w:color w:val="000000" w:themeColor="text1"/>
          <w:szCs w:val="20"/>
        </w:rPr>
        <w:t xml:space="preserve">numbers are </w:t>
      </w:r>
      <w:r w:rsidRPr="00177558">
        <w:rPr>
          <w:color w:val="000000" w:themeColor="text1"/>
          <w:szCs w:val="20"/>
        </w:rPr>
        <w:t xml:space="preserve">sealed in consecutively numbered opaque envelopes, and kept by </w:t>
      </w:r>
      <w:r w:rsidR="003F39C8" w:rsidRPr="00177558">
        <w:rPr>
          <w:color w:val="000000" w:themeColor="text1"/>
          <w:szCs w:val="20"/>
        </w:rPr>
        <w:t>a</w:t>
      </w:r>
      <w:r w:rsidRPr="00177558">
        <w:rPr>
          <w:color w:val="000000" w:themeColor="text1"/>
          <w:szCs w:val="20"/>
        </w:rPr>
        <w:t xml:space="preserve"> study coordinator.</w:t>
      </w:r>
      <w:r w:rsidR="003F39C8" w:rsidRPr="00177558">
        <w:rPr>
          <w:color w:val="000000" w:themeColor="text1"/>
          <w:szCs w:val="20"/>
        </w:rPr>
        <w:t xml:space="preserve"> Allocation is concealed until shortly before induction of </w:t>
      </w:r>
      <w:r w:rsidR="00F128D2" w:rsidRPr="00177558">
        <w:rPr>
          <w:color w:val="000000" w:themeColor="text1"/>
          <w:szCs w:val="20"/>
        </w:rPr>
        <w:t>anest</w:t>
      </w:r>
      <w:r w:rsidR="003F39C8" w:rsidRPr="00177558">
        <w:rPr>
          <w:color w:val="000000" w:themeColor="text1"/>
          <w:szCs w:val="20"/>
        </w:rPr>
        <w:t>hesia.</w:t>
      </w:r>
    </w:p>
    <w:p w14:paraId="074F8748" w14:textId="6F23DC45" w:rsidR="00FB7BB6" w:rsidRPr="00177558" w:rsidRDefault="00FB7BB6" w:rsidP="00751CC2">
      <w:pPr>
        <w:snapToGrid w:val="0"/>
        <w:spacing w:beforeLines="50" w:before="156" w:afterLines="50" w:after="156"/>
        <w:rPr>
          <w:color w:val="000000" w:themeColor="text1"/>
          <w:szCs w:val="20"/>
        </w:rPr>
      </w:pPr>
      <w:r w:rsidRPr="00177558">
        <w:rPr>
          <w:color w:val="000000" w:themeColor="text1"/>
          <w:szCs w:val="20"/>
        </w:rPr>
        <w:t>5.1.</w:t>
      </w:r>
      <w:r w:rsidR="003F39C8" w:rsidRPr="00177558">
        <w:rPr>
          <w:color w:val="000000" w:themeColor="text1"/>
          <w:szCs w:val="20"/>
        </w:rPr>
        <w:t>2</w:t>
      </w:r>
      <w:r w:rsidRPr="00177558">
        <w:rPr>
          <w:color w:val="000000" w:themeColor="text1"/>
          <w:szCs w:val="20"/>
        </w:rPr>
        <w:t xml:space="preserve"> For each recruited patient, </w:t>
      </w:r>
      <w:r w:rsidR="003F39C8" w:rsidRPr="00177558">
        <w:rPr>
          <w:color w:val="000000" w:themeColor="text1"/>
          <w:szCs w:val="20"/>
        </w:rPr>
        <w:t>the</w:t>
      </w:r>
      <w:r w:rsidRPr="00177558">
        <w:rPr>
          <w:color w:val="000000" w:themeColor="text1"/>
          <w:szCs w:val="20"/>
        </w:rPr>
        <w:t xml:space="preserve"> study coordinator will distribute the </w:t>
      </w:r>
      <w:r w:rsidR="00F128D2" w:rsidRPr="00177558">
        <w:rPr>
          <w:color w:val="000000" w:themeColor="text1"/>
          <w:szCs w:val="20"/>
        </w:rPr>
        <w:t>randomiz</w:t>
      </w:r>
      <w:r w:rsidRPr="00177558">
        <w:rPr>
          <w:color w:val="000000" w:themeColor="text1"/>
          <w:szCs w:val="20"/>
        </w:rPr>
        <w:t xml:space="preserve">ation result to the </w:t>
      </w:r>
      <w:r w:rsidR="00F128D2" w:rsidRPr="00177558">
        <w:rPr>
          <w:color w:val="000000" w:themeColor="text1"/>
          <w:szCs w:val="20"/>
        </w:rPr>
        <w:t>anest</w:t>
      </w:r>
      <w:r w:rsidRPr="00177558">
        <w:rPr>
          <w:color w:val="000000" w:themeColor="text1"/>
          <w:szCs w:val="20"/>
        </w:rPr>
        <w:t xml:space="preserve">hesiologists according to the sequence of recruited patients, and to coordinate </w:t>
      </w:r>
      <w:r w:rsidR="00C466C4" w:rsidRPr="00177558">
        <w:rPr>
          <w:color w:val="000000" w:themeColor="text1"/>
          <w:szCs w:val="20"/>
        </w:rPr>
        <w:t xml:space="preserve">work </w:t>
      </w:r>
      <w:r w:rsidRPr="00177558">
        <w:rPr>
          <w:color w:val="000000" w:themeColor="text1"/>
          <w:szCs w:val="20"/>
        </w:rPr>
        <w:t>between investigators.</w:t>
      </w:r>
    </w:p>
    <w:p w14:paraId="408EE1F3" w14:textId="65049689" w:rsidR="003F39C8" w:rsidRPr="00177558" w:rsidRDefault="003F39C8" w:rsidP="003F39C8">
      <w:pPr>
        <w:snapToGrid w:val="0"/>
        <w:spacing w:beforeLines="50" w:before="156" w:afterLines="50" w:after="156"/>
        <w:rPr>
          <w:color w:val="000000" w:themeColor="text1"/>
          <w:szCs w:val="20"/>
        </w:rPr>
      </w:pPr>
      <w:r w:rsidRPr="00177558">
        <w:rPr>
          <w:color w:val="000000" w:themeColor="text1"/>
          <w:szCs w:val="20"/>
        </w:rPr>
        <w:t xml:space="preserve">5.1.3 For each recruited patient, an </w:t>
      </w:r>
      <w:r w:rsidR="00F128D2" w:rsidRPr="00177558">
        <w:rPr>
          <w:color w:val="000000" w:themeColor="text1"/>
          <w:szCs w:val="20"/>
        </w:rPr>
        <w:t>anest</w:t>
      </w:r>
      <w:r w:rsidRPr="00177558">
        <w:rPr>
          <w:color w:val="000000" w:themeColor="text1"/>
          <w:szCs w:val="20"/>
        </w:rPr>
        <w:t xml:space="preserve">hesiologist will be designated for </w:t>
      </w:r>
      <w:r w:rsidR="00F128D2" w:rsidRPr="00177558">
        <w:rPr>
          <w:color w:val="000000" w:themeColor="text1"/>
          <w:szCs w:val="20"/>
        </w:rPr>
        <w:t>anest</w:t>
      </w:r>
      <w:r w:rsidRPr="00177558">
        <w:rPr>
          <w:color w:val="000000" w:themeColor="text1"/>
          <w:szCs w:val="20"/>
        </w:rPr>
        <w:t xml:space="preserve">hesia and postoperative pain management according to the result of randomization. </w:t>
      </w:r>
    </w:p>
    <w:p w14:paraId="447F0024" w14:textId="25559A41" w:rsidR="003F39C8" w:rsidRPr="00177558" w:rsidRDefault="003F39C8" w:rsidP="003F39C8">
      <w:pPr>
        <w:snapToGrid w:val="0"/>
        <w:spacing w:beforeLines="50" w:before="156" w:afterLines="50" w:after="156"/>
        <w:rPr>
          <w:color w:val="000000" w:themeColor="text1"/>
          <w:szCs w:val="20"/>
        </w:rPr>
      </w:pPr>
      <w:r w:rsidRPr="00177558">
        <w:rPr>
          <w:color w:val="000000" w:themeColor="text1"/>
          <w:szCs w:val="20"/>
        </w:rPr>
        <w:t xml:space="preserve">5.1.4 Study intervention (combined epidural-general </w:t>
      </w:r>
      <w:r w:rsidR="00F128D2" w:rsidRPr="00177558">
        <w:rPr>
          <w:color w:val="000000" w:themeColor="text1"/>
          <w:szCs w:val="20"/>
        </w:rPr>
        <w:t>anest</w:t>
      </w:r>
      <w:r w:rsidRPr="00177558">
        <w:rPr>
          <w:color w:val="000000" w:themeColor="text1"/>
          <w:szCs w:val="20"/>
        </w:rPr>
        <w:t xml:space="preserve">hesia plus postoperative epidural analgesia or general </w:t>
      </w:r>
      <w:r w:rsidR="00F128D2" w:rsidRPr="00177558">
        <w:rPr>
          <w:color w:val="000000" w:themeColor="text1"/>
          <w:szCs w:val="20"/>
        </w:rPr>
        <w:t>anest</w:t>
      </w:r>
      <w:r w:rsidRPr="00177558">
        <w:rPr>
          <w:color w:val="000000" w:themeColor="text1"/>
          <w:szCs w:val="20"/>
        </w:rPr>
        <w:t xml:space="preserve">hesia </w:t>
      </w:r>
      <w:r w:rsidR="00C466C4" w:rsidRPr="00177558">
        <w:rPr>
          <w:color w:val="000000" w:themeColor="text1"/>
          <w:szCs w:val="20"/>
        </w:rPr>
        <w:t xml:space="preserve">alone </w:t>
      </w:r>
      <w:r w:rsidRPr="00177558">
        <w:rPr>
          <w:color w:val="000000" w:themeColor="text1"/>
          <w:szCs w:val="20"/>
        </w:rPr>
        <w:t xml:space="preserve">plus postoperative intravenous analgesia) will be provided according to the randomization results by </w:t>
      </w:r>
      <w:r w:rsidR="00F128D2" w:rsidRPr="00177558">
        <w:rPr>
          <w:color w:val="000000" w:themeColor="text1"/>
          <w:szCs w:val="20"/>
        </w:rPr>
        <w:t>anest</w:t>
      </w:r>
      <w:r w:rsidRPr="00177558">
        <w:rPr>
          <w:color w:val="000000" w:themeColor="text1"/>
          <w:szCs w:val="20"/>
        </w:rPr>
        <w:t>hesiologists who do not participate in the outcome assessments.</w:t>
      </w:r>
    </w:p>
    <w:p w14:paraId="4F2CE0F5" w14:textId="21F0BEDA" w:rsidR="003F39C8" w:rsidRPr="00177558" w:rsidRDefault="003F39C8" w:rsidP="003F39C8">
      <w:pPr>
        <w:snapToGrid w:val="0"/>
        <w:spacing w:beforeLines="50" w:before="156" w:afterLines="50" w:after="156"/>
        <w:rPr>
          <w:color w:val="000000" w:themeColor="text1"/>
          <w:szCs w:val="20"/>
        </w:rPr>
      </w:pPr>
      <w:r w:rsidRPr="00177558">
        <w:rPr>
          <w:color w:val="000000" w:themeColor="text1"/>
          <w:szCs w:val="20"/>
        </w:rPr>
        <w:t xml:space="preserve">5.1.5 The results of </w:t>
      </w:r>
      <w:r w:rsidR="00C466C4" w:rsidRPr="00177558">
        <w:rPr>
          <w:color w:val="000000" w:themeColor="text1"/>
          <w:szCs w:val="20"/>
        </w:rPr>
        <w:t xml:space="preserve">randomization </w:t>
      </w:r>
      <w:r w:rsidRPr="00177558">
        <w:rPr>
          <w:color w:val="000000" w:themeColor="text1"/>
          <w:szCs w:val="20"/>
        </w:rPr>
        <w:t xml:space="preserve">will be concealed and stored </w:t>
      </w:r>
      <w:r w:rsidR="006C4CAC" w:rsidRPr="00177558">
        <w:rPr>
          <w:color w:val="000000" w:themeColor="text1"/>
          <w:szCs w:val="20"/>
        </w:rPr>
        <w:t xml:space="preserve">by the study coordinator until the end of the study. </w:t>
      </w:r>
    </w:p>
    <w:p w14:paraId="1CE45A30" w14:textId="77777777" w:rsidR="00FB7BB6" w:rsidRPr="00177558" w:rsidRDefault="00FB7BB6" w:rsidP="00751CC2">
      <w:pPr>
        <w:snapToGrid w:val="0"/>
        <w:spacing w:beforeLines="50" w:before="156" w:afterLines="50" w:after="156"/>
        <w:rPr>
          <w:rFonts w:cstheme="minorHAnsi"/>
          <w:color w:val="000000" w:themeColor="text1"/>
          <w:szCs w:val="20"/>
        </w:rPr>
      </w:pPr>
    </w:p>
    <w:p w14:paraId="7F64B2B5" w14:textId="3529F66A" w:rsidR="00FB7BB6" w:rsidRPr="00177558" w:rsidRDefault="00FB7BB6"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5.2 </w:t>
      </w:r>
      <w:r w:rsidR="006C4CAC" w:rsidRPr="00177558">
        <w:rPr>
          <w:rFonts w:cstheme="minorHAnsi"/>
          <w:b/>
          <w:bCs/>
          <w:i/>
          <w:iCs/>
          <w:color w:val="000000" w:themeColor="text1"/>
          <w:szCs w:val="20"/>
        </w:rPr>
        <w:t>Masking</w:t>
      </w:r>
    </w:p>
    <w:p w14:paraId="5528D0B3" w14:textId="75D13358"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5.2.1 Epidural block will be performed before </w:t>
      </w:r>
      <w:r w:rsidR="00F128D2" w:rsidRPr="00177558">
        <w:rPr>
          <w:rFonts w:cstheme="minorHAnsi"/>
          <w:color w:val="000000" w:themeColor="text1"/>
          <w:szCs w:val="20"/>
        </w:rPr>
        <w:t>anest</w:t>
      </w:r>
      <w:r w:rsidRPr="00177558">
        <w:rPr>
          <w:rFonts w:cstheme="minorHAnsi"/>
          <w:color w:val="000000" w:themeColor="text1"/>
          <w:szCs w:val="20"/>
        </w:rPr>
        <w:t xml:space="preserve">hesia induction. Participants, </w:t>
      </w:r>
      <w:r w:rsidR="00F128D2" w:rsidRPr="00177558">
        <w:rPr>
          <w:rFonts w:cstheme="minorHAnsi"/>
          <w:color w:val="000000" w:themeColor="text1"/>
          <w:szCs w:val="20"/>
        </w:rPr>
        <w:t>anest</w:t>
      </w:r>
      <w:r w:rsidRPr="00177558">
        <w:rPr>
          <w:rFonts w:cstheme="minorHAnsi"/>
          <w:color w:val="000000" w:themeColor="text1"/>
          <w:szCs w:val="20"/>
        </w:rPr>
        <w:t xml:space="preserve">hesiologists and other </w:t>
      </w:r>
      <w:r w:rsidR="00133215" w:rsidRPr="00177558">
        <w:rPr>
          <w:rFonts w:cstheme="minorHAnsi"/>
          <w:color w:val="000000" w:themeColor="text1"/>
          <w:szCs w:val="20"/>
        </w:rPr>
        <w:t xml:space="preserve">health-care team members </w:t>
      </w:r>
      <w:r w:rsidRPr="00177558">
        <w:rPr>
          <w:rFonts w:cstheme="minorHAnsi"/>
          <w:color w:val="000000" w:themeColor="text1"/>
          <w:szCs w:val="20"/>
        </w:rPr>
        <w:t xml:space="preserve">are aware of </w:t>
      </w:r>
      <w:r w:rsidR="00C466C4" w:rsidRPr="00177558">
        <w:rPr>
          <w:rFonts w:cstheme="minorHAnsi"/>
          <w:color w:val="000000" w:themeColor="text1"/>
          <w:szCs w:val="20"/>
        </w:rPr>
        <w:t xml:space="preserve">study </w:t>
      </w:r>
      <w:r w:rsidR="000C16FC" w:rsidRPr="00177558">
        <w:rPr>
          <w:rFonts w:cstheme="minorHAnsi"/>
          <w:color w:val="000000" w:themeColor="text1"/>
          <w:szCs w:val="20"/>
        </w:rPr>
        <w:t>group assignment.</w:t>
      </w:r>
    </w:p>
    <w:p w14:paraId="19DB421D" w14:textId="537D1452"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5.2.2 Investigators who are responsible for patient recruitment do not participate in </w:t>
      </w:r>
      <w:r w:rsidR="00F128D2" w:rsidRPr="00177558">
        <w:rPr>
          <w:rFonts w:cstheme="minorHAnsi"/>
          <w:color w:val="000000" w:themeColor="text1"/>
          <w:szCs w:val="20"/>
        </w:rPr>
        <w:t>anest</w:t>
      </w:r>
      <w:r w:rsidR="00133215" w:rsidRPr="00177558">
        <w:rPr>
          <w:rFonts w:cstheme="minorHAnsi"/>
          <w:color w:val="000000" w:themeColor="text1"/>
          <w:szCs w:val="20"/>
        </w:rPr>
        <w:t xml:space="preserve">hesia and </w:t>
      </w:r>
      <w:r w:rsidRPr="00177558">
        <w:rPr>
          <w:rFonts w:cstheme="minorHAnsi"/>
          <w:color w:val="000000" w:themeColor="text1"/>
          <w:szCs w:val="20"/>
        </w:rPr>
        <w:t xml:space="preserve">perioperative </w:t>
      </w:r>
      <w:r w:rsidR="00133215" w:rsidRPr="00177558">
        <w:rPr>
          <w:rFonts w:cstheme="minorHAnsi"/>
          <w:color w:val="000000" w:themeColor="text1"/>
          <w:szCs w:val="20"/>
        </w:rPr>
        <w:t>care</w:t>
      </w:r>
      <w:r w:rsidRPr="00177558">
        <w:rPr>
          <w:rFonts w:cstheme="minorHAnsi"/>
          <w:color w:val="000000" w:themeColor="text1"/>
          <w:szCs w:val="20"/>
        </w:rPr>
        <w:t xml:space="preserve"> and postoperative in-hospital or long-term follow-up</w:t>
      </w:r>
      <w:r w:rsidR="000C16FC" w:rsidRPr="00177558">
        <w:rPr>
          <w:rFonts w:cstheme="minorHAnsi"/>
          <w:color w:val="000000" w:themeColor="text1"/>
          <w:szCs w:val="20"/>
        </w:rPr>
        <w:t>.</w:t>
      </w:r>
    </w:p>
    <w:p w14:paraId="0B841945" w14:textId="0AADDE3E"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5.2.3 </w:t>
      </w:r>
      <w:r w:rsidR="00F128D2" w:rsidRPr="00177558">
        <w:rPr>
          <w:rFonts w:cstheme="minorHAnsi"/>
          <w:color w:val="000000" w:themeColor="text1"/>
          <w:szCs w:val="20"/>
        </w:rPr>
        <w:t>Anest</w:t>
      </w:r>
      <w:r w:rsidRPr="00177558">
        <w:rPr>
          <w:rFonts w:cstheme="minorHAnsi"/>
          <w:color w:val="000000" w:themeColor="text1"/>
          <w:szCs w:val="20"/>
        </w:rPr>
        <w:t>hesiologist</w:t>
      </w:r>
      <w:r w:rsidR="006C4CAC" w:rsidRPr="00177558">
        <w:rPr>
          <w:rFonts w:cstheme="minorHAnsi"/>
          <w:color w:val="000000" w:themeColor="text1"/>
          <w:szCs w:val="20"/>
        </w:rPr>
        <w:t xml:space="preserve">s </w:t>
      </w:r>
      <w:r w:rsidR="00133215" w:rsidRPr="00177558">
        <w:rPr>
          <w:rFonts w:cstheme="minorHAnsi"/>
          <w:color w:val="000000" w:themeColor="text1"/>
          <w:szCs w:val="20"/>
        </w:rPr>
        <w:t xml:space="preserve">who are responsible for </w:t>
      </w:r>
      <w:r w:rsidR="00F128D2" w:rsidRPr="00177558">
        <w:rPr>
          <w:rFonts w:cstheme="minorHAnsi"/>
          <w:color w:val="000000" w:themeColor="text1"/>
          <w:szCs w:val="20"/>
        </w:rPr>
        <w:t>anest</w:t>
      </w:r>
      <w:r w:rsidR="00133215" w:rsidRPr="00177558">
        <w:rPr>
          <w:rFonts w:cstheme="minorHAnsi"/>
          <w:color w:val="000000" w:themeColor="text1"/>
          <w:szCs w:val="20"/>
        </w:rPr>
        <w:t>hesia and perioperative care</w:t>
      </w:r>
      <w:r w:rsidRPr="00177558">
        <w:rPr>
          <w:rFonts w:cstheme="minorHAnsi"/>
          <w:color w:val="000000" w:themeColor="text1"/>
          <w:szCs w:val="20"/>
        </w:rPr>
        <w:t xml:space="preserve"> are not involved in postoperative follow-up and outcome assessments</w:t>
      </w:r>
      <w:r w:rsidR="000C16FC" w:rsidRPr="00177558">
        <w:rPr>
          <w:rFonts w:cstheme="minorHAnsi"/>
          <w:color w:val="000000" w:themeColor="text1"/>
          <w:szCs w:val="20"/>
        </w:rPr>
        <w:t>.</w:t>
      </w:r>
    </w:p>
    <w:p w14:paraId="65CA3186" w14:textId="2BD66B91"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5.2.4 Investigators who are designated for postoperative follow‐up</w:t>
      </w:r>
      <w:r w:rsidR="00171505" w:rsidRPr="00177558">
        <w:rPr>
          <w:rFonts w:cstheme="minorHAnsi"/>
          <w:color w:val="000000" w:themeColor="text1"/>
          <w:szCs w:val="20"/>
        </w:rPr>
        <w:t>s</w:t>
      </w:r>
      <w:r w:rsidRPr="00177558">
        <w:rPr>
          <w:rFonts w:cstheme="minorHAnsi"/>
          <w:color w:val="000000" w:themeColor="text1"/>
          <w:szCs w:val="20"/>
        </w:rPr>
        <w:t xml:space="preserve"> d</w:t>
      </w:r>
      <w:r w:rsidR="00133215" w:rsidRPr="00177558">
        <w:rPr>
          <w:rFonts w:cstheme="minorHAnsi"/>
          <w:color w:val="000000" w:themeColor="text1"/>
          <w:szCs w:val="20"/>
        </w:rPr>
        <w:t>o</w:t>
      </w:r>
      <w:r w:rsidRPr="00177558">
        <w:rPr>
          <w:rFonts w:cstheme="minorHAnsi"/>
          <w:color w:val="000000" w:themeColor="text1"/>
          <w:szCs w:val="20"/>
        </w:rPr>
        <w:t xml:space="preserve"> not participate in </w:t>
      </w:r>
      <w:r w:rsidR="00171505" w:rsidRPr="00177558">
        <w:rPr>
          <w:rFonts w:cstheme="minorHAnsi"/>
          <w:color w:val="000000" w:themeColor="text1"/>
          <w:szCs w:val="20"/>
        </w:rPr>
        <w:t xml:space="preserve">in-hospital </w:t>
      </w:r>
      <w:r w:rsidR="00133215" w:rsidRPr="00177558">
        <w:rPr>
          <w:rFonts w:cstheme="minorHAnsi"/>
          <w:color w:val="000000" w:themeColor="text1"/>
          <w:szCs w:val="20"/>
        </w:rPr>
        <w:t>care;</w:t>
      </w:r>
      <w:r w:rsidRPr="00177558">
        <w:rPr>
          <w:rFonts w:cstheme="minorHAnsi"/>
          <w:color w:val="000000" w:themeColor="text1"/>
          <w:szCs w:val="20"/>
        </w:rPr>
        <w:t xml:space="preserve"> investigators </w:t>
      </w:r>
      <w:r w:rsidR="00133215" w:rsidRPr="00177558">
        <w:rPr>
          <w:rFonts w:cstheme="minorHAnsi"/>
          <w:color w:val="000000" w:themeColor="text1"/>
          <w:szCs w:val="20"/>
        </w:rPr>
        <w:t xml:space="preserve">who are </w:t>
      </w:r>
      <w:r w:rsidRPr="00177558">
        <w:rPr>
          <w:rFonts w:cstheme="minorHAnsi"/>
          <w:color w:val="000000" w:themeColor="text1"/>
          <w:szCs w:val="20"/>
        </w:rPr>
        <w:t>designated for long-term follow-up</w:t>
      </w:r>
      <w:r w:rsidR="00171505" w:rsidRPr="00177558">
        <w:rPr>
          <w:rFonts w:cstheme="minorHAnsi"/>
          <w:color w:val="000000" w:themeColor="text1"/>
          <w:szCs w:val="20"/>
        </w:rPr>
        <w:t>s</w:t>
      </w:r>
      <w:r w:rsidRPr="00177558">
        <w:rPr>
          <w:rFonts w:cstheme="minorHAnsi"/>
          <w:color w:val="000000" w:themeColor="text1"/>
          <w:szCs w:val="20"/>
        </w:rPr>
        <w:t xml:space="preserve"> and outcome assessments are </w:t>
      </w:r>
      <w:r w:rsidR="00133215" w:rsidRPr="00177558">
        <w:rPr>
          <w:rFonts w:cstheme="minorHAnsi"/>
          <w:color w:val="000000" w:themeColor="text1"/>
          <w:szCs w:val="20"/>
        </w:rPr>
        <w:t xml:space="preserve">not involved in in-hospital follow-up and are </w:t>
      </w:r>
      <w:r w:rsidRPr="00177558">
        <w:rPr>
          <w:rFonts w:cstheme="minorHAnsi"/>
          <w:color w:val="000000" w:themeColor="text1"/>
          <w:szCs w:val="20"/>
        </w:rPr>
        <w:t xml:space="preserve">blinded </w:t>
      </w:r>
      <w:r w:rsidR="00133215" w:rsidRPr="00177558">
        <w:rPr>
          <w:rFonts w:cstheme="minorHAnsi"/>
          <w:color w:val="000000" w:themeColor="text1"/>
          <w:szCs w:val="20"/>
        </w:rPr>
        <w:t>to</w:t>
      </w:r>
      <w:r w:rsidRPr="00177558">
        <w:rPr>
          <w:rFonts w:cstheme="minorHAnsi"/>
          <w:color w:val="000000" w:themeColor="text1"/>
          <w:szCs w:val="20"/>
        </w:rPr>
        <w:t xml:space="preserve"> </w:t>
      </w:r>
      <w:r w:rsidR="00133215" w:rsidRPr="00177558">
        <w:rPr>
          <w:rFonts w:cstheme="minorHAnsi"/>
          <w:color w:val="000000" w:themeColor="text1"/>
          <w:szCs w:val="20"/>
        </w:rPr>
        <w:t xml:space="preserve">group </w:t>
      </w:r>
      <w:r w:rsidRPr="00177558">
        <w:rPr>
          <w:rFonts w:cstheme="minorHAnsi"/>
          <w:color w:val="000000" w:themeColor="text1"/>
          <w:szCs w:val="20"/>
        </w:rPr>
        <w:t>assignment and perioperative management</w:t>
      </w:r>
      <w:r w:rsidR="000C16FC" w:rsidRPr="00177558">
        <w:rPr>
          <w:rFonts w:cstheme="minorHAnsi"/>
          <w:color w:val="000000" w:themeColor="text1"/>
          <w:szCs w:val="20"/>
        </w:rPr>
        <w:t>.</w:t>
      </w:r>
    </w:p>
    <w:p w14:paraId="1C8935C6" w14:textId="07328602"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5.2.</w:t>
      </w:r>
      <w:r w:rsidR="00805736" w:rsidRPr="00177558">
        <w:rPr>
          <w:rFonts w:cstheme="minorHAnsi"/>
          <w:color w:val="000000" w:themeColor="text1"/>
          <w:szCs w:val="20"/>
        </w:rPr>
        <w:t>5</w:t>
      </w:r>
      <w:r w:rsidRPr="00177558">
        <w:rPr>
          <w:rFonts w:cstheme="minorHAnsi"/>
          <w:color w:val="000000" w:themeColor="text1"/>
          <w:szCs w:val="20"/>
        </w:rPr>
        <w:t xml:space="preserve"> Statistical analysis will be performed by statistician</w:t>
      </w:r>
      <w:r w:rsidR="00133215" w:rsidRPr="00177558">
        <w:rPr>
          <w:rFonts w:cstheme="minorHAnsi"/>
          <w:color w:val="000000" w:themeColor="text1"/>
          <w:szCs w:val="20"/>
        </w:rPr>
        <w:t>s</w:t>
      </w:r>
      <w:r w:rsidRPr="00177558">
        <w:rPr>
          <w:rFonts w:cstheme="minorHAnsi"/>
          <w:color w:val="000000" w:themeColor="text1"/>
          <w:szCs w:val="20"/>
        </w:rPr>
        <w:t xml:space="preserve"> </w:t>
      </w:r>
      <w:r w:rsidR="00133215" w:rsidRPr="00177558">
        <w:rPr>
          <w:rFonts w:cstheme="minorHAnsi"/>
          <w:color w:val="000000" w:themeColor="text1"/>
          <w:szCs w:val="20"/>
        </w:rPr>
        <w:t xml:space="preserve">from the Department </w:t>
      </w:r>
      <w:r w:rsidRPr="00177558">
        <w:rPr>
          <w:rFonts w:cstheme="minorHAnsi"/>
          <w:color w:val="000000" w:themeColor="text1"/>
          <w:szCs w:val="20"/>
        </w:rPr>
        <w:t>of Biostatistic</w:t>
      </w:r>
      <w:r w:rsidR="00133215" w:rsidRPr="00177558">
        <w:rPr>
          <w:rFonts w:cstheme="minorHAnsi"/>
          <w:color w:val="000000" w:themeColor="text1"/>
          <w:szCs w:val="20"/>
        </w:rPr>
        <w:t>s</w:t>
      </w:r>
      <w:r w:rsidRPr="00177558">
        <w:rPr>
          <w:rFonts w:cstheme="minorHAnsi"/>
          <w:color w:val="000000" w:themeColor="text1"/>
          <w:szCs w:val="20"/>
        </w:rPr>
        <w:t xml:space="preserve"> of Peking University First Hospital.</w:t>
      </w:r>
    </w:p>
    <w:p w14:paraId="1B6A5971" w14:textId="77777777" w:rsidR="00805736" w:rsidRPr="00177558" w:rsidRDefault="00805736" w:rsidP="00805736">
      <w:pPr>
        <w:snapToGrid w:val="0"/>
        <w:spacing w:beforeLines="50" w:before="156" w:afterLines="50" w:after="156"/>
        <w:rPr>
          <w:rFonts w:cstheme="minorHAnsi"/>
          <w:color w:val="000000" w:themeColor="text1"/>
          <w:szCs w:val="20"/>
        </w:rPr>
      </w:pPr>
    </w:p>
    <w:p w14:paraId="59F6004B" w14:textId="2BE7D7B5" w:rsidR="00805736" w:rsidRPr="00177558" w:rsidRDefault="00805736" w:rsidP="00805736">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5.3 Emergency unmasking</w:t>
      </w:r>
    </w:p>
    <w:p w14:paraId="50F58314" w14:textId="75B26FF4" w:rsidR="00805736" w:rsidRPr="00177558" w:rsidRDefault="00805736" w:rsidP="0080573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Because of the non-blinded design, emergency unblinding will not be necessary. </w:t>
      </w:r>
    </w:p>
    <w:p w14:paraId="56E0A1FA" w14:textId="77777777" w:rsidR="00FB7BB6" w:rsidRPr="00177558" w:rsidRDefault="00FB7BB6" w:rsidP="00751CC2">
      <w:pPr>
        <w:snapToGrid w:val="0"/>
        <w:spacing w:beforeLines="50" w:before="156" w:afterLines="50" w:after="156"/>
        <w:rPr>
          <w:rFonts w:cstheme="minorHAnsi"/>
          <w:color w:val="000000" w:themeColor="text1"/>
          <w:szCs w:val="20"/>
        </w:rPr>
      </w:pPr>
    </w:p>
    <w:p w14:paraId="02B2E4BE" w14:textId="77777777" w:rsidR="00FB7BB6" w:rsidRPr="00177558" w:rsidRDefault="00FB7BB6" w:rsidP="00F92F45">
      <w:pPr>
        <w:pStyle w:val="2"/>
        <w:rPr>
          <w:color w:val="000000" w:themeColor="text1"/>
          <w:sz w:val="20"/>
          <w:szCs w:val="20"/>
        </w:rPr>
      </w:pPr>
      <w:bookmarkStart w:id="114" w:name="_Toc45825542"/>
      <w:bookmarkStart w:id="115" w:name="_Toc45825824"/>
      <w:bookmarkStart w:id="116" w:name="_Toc48409136"/>
      <w:bookmarkStart w:id="117" w:name="_Toc48424780"/>
      <w:r w:rsidRPr="00177558">
        <w:rPr>
          <w:color w:val="000000" w:themeColor="text1"/>
          <w:sz w:val="20"/>
          <w:szCs w:val="20"/>
        </w:rPr>
        <w:t>6. Study intervention</w:t>
      </w:r>
      <w:bookmarkEnd w:id="114"/>
      <w:bookmarkEnd w:id="115"/>
      <w:bookmarkEnd w:id="116"/>
      <w:bookmarkEnd w:id="117"/>
    </w:p>
    <w:p w14:paraId="23FDF63C" w14:textId="29E6441A" w:rsidR="00FB7BB6" w:rsidRPr="00177558" w:rsidRDefault="00FB7BB6"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lastRenderedPageBreak/>
        <w:t xml:space="preserve">6.1 </w:t>
      </w:r>
      <w:r w:rsidR="006F4F27" w:rsidRPr="00177558">
        <w:rPr>
          <w:rFonts w:cstheme="minorHAnsi"/>
          <w:b/>
          <w:bCs/>
          <w:i/>
          <w:iCs/>
          <w:color w:val="000000" w:themeColor="text1"/>
          <w:szCs w:val="20"/>
        </w:rPr>
        <w:t>General management</w:t>
      </w:r>
    </w:p>
    <w:p w14:paraId="7A72DD5A" w14:textId="0177F20C"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6.1.</w:t>
      </w:r>
      <w:r w:rsidR="00B56C7F" w:rsidRPr="00177558">
        <w:rPr>
          <w:rFonts w:cstheme="minorHAnsi"/>
          <w:color w:val="000000" w:themeColor="text1"/>
          <w:szCs w:val="20"/>
        </w:rPr>
        <w:t>1</w:t>
      </w:r>
      <w:r w:rsidRPr="00177558">
        <w:rPr>
          <w:rFonts w:cstheme="minorHAnsi"/>
          <w:color w:val="000000" w:themeColor="text1"/>
          <w:szCs w:val="20"/>
        </w:rPr>
        <w:t xml:space="preserve"> </w:t>
      </w:r>
      <w:r w:rsidR="006F4F27" w:rsidRPr="00177558">
        <w:rPr>
          <w:rFonts w:cstheme="minorHAnsi"/>
          <w:color w:val="000000" w:themeColor="text1"/>
          <w:szCs w:val="20"/>
        </w:rPr>
        <w:t xml:space="preserve">For each </w:t>
      </w:r>
      <w:r w:rsidR="00E27D7D" w:rsidRPr="00177558">
        <w:rPr>
          <w:rFonts w:cstheme="minorHAnsi"/>
          <w:color w:val="000000" w:themeColor="text1"/>
          <w:szCs w:val="20"/>
        </w:rPr>
        <w:t>participant</w:t>
      </w:r>
      <w:r w:rsidR="006F4F27" w:rsidRPr="00177558">
        <w:rPr>
          <w:rFonts w:cstheme="minorHAnsi"/>
          <w:color w:val="000000" w:themeColor="text1"/>
          <w:szCs w:val="20"/>
        </w:rPr>
        <w:t xml:space="preserve">, an attending </w:t>
      </w:r>
      <w:r w:rsidR="00F128D2" w:rsidRPr="00177558">
        <w:rPr>
          <w:rFonts w:cstheme="minorHAnsi"/>
          <w:color w:val="000000" w:themeColor="text1"/>
          <w:szCs w:val="20"/>
        </w:rPr>
        <w:t>anest</w:t>
      </w:r>
      <w:r w:rsidRPr="00177558">
        <w:rPr>
          <w:rFonts w:cstheme="minorHAnsi"/>
          <w:color w:val="000000" w:themeColor="text1"/>
          <w:szCs w:val="20"/>
        </w:rPr>
        <w:t xml:space="preserve">hesiologist </w:t>
      </w:r>
      <w:r w:rsidR="006F4F27" w:rsidRPr="00177558">
        <w:rPr>
          <w:rFonts w:cstheme="minorHAnsi"/>
          <w:color w:val="000000" w:themeColor="text1"/>
          <w:szCs w:val="20"/>
        </w:rPr>
        <w:t xml:space="preserve">and an </w:t>
      </w:r>
      <w:r w:rsidRPr="00177558">
        <w:rPr>
          <w:rFonts w:cstheme="minorHAnsi"/>
          <w:color w:val="000000" w:themeColor="text1"/>
          <w:szCs w:val="20"/>
        </w:rPr>
        <w:t xml:space="preserve">assistant </w:t>
      </w:r>
      <w:r w:rsidR="00F128D2" w:rsidRPr="00177558">
        <w:rPr>
          <w:rFonts w:cstheme="minorHAnsi"/>
          <w:color w:val="000000" w:themeColor="text1"/>
          <w:szCs w:val="20"/>
        </w:rPr>
        <w:t>anest</w:t>
      </w:r>
      <w:r w:rsidR="006F4F27" w:rsidRPr="00177558">
        <w:rPr>
          <w:rFonts w:cstheme="minorHAnsi"/>
          <w:color w:val="000000" w:themeColor="text1"/>
          <w:szCs w:val="20"/>
        </w:rPr>
        <w:t xml:space="preserve">hesiologist </w:t>
      </w:r>
      <w:r w:rsidRPr="00177558">
        <w:rPr>
          <w:rFonts w:cstheme="minorHAnsi"/>
          <w:color w:val="000000" w:themeColor="text1"/>
          <w:szCs w:val="20"/>
        </w:rPr>
        <w:t xml:space="preserve">(usually </w:t>
      </w:r>
      <w:r w:rsidR="006F4F27" w:rsidRPr="00177558">
        <w:rPr>
          <w:rFonts w:cstheme="minorHAnsi"/>
          <w:color w:val="000000" w:themeColor="text1"/>
          <w:szCs w:val="20"/>
        </w:rPr>
        <w:t xml:space="preserve">a </w:t>
      </w:r>
      <w:r w:rsidRPr="00177558">
        <w:rPr>
          <w:rFonts w:cstheme="minorHAnsi"/>
          <w:color w:val="000000" w:themeColor="text1"/>
          <w:szCs w:val="20"/>
        </w:rPr>
        <w:t>resident)</w:t>
      </w:r>
      <w:r w:rsidR="006F4F27" w:rsidRPr="00177558">
        <w:rPr>
          <w:rFonts w:cstheme="minorHAnsi"/>
          <w:color w:val="000000" w:themeColor="text1"/>
          <w:szCs w:val="20"/>
        </w:rPr>
        <w:t xml:space="preserve"> are designated for </w:t>
      </w:r>
      <w:r w:rsidR="00F128D2" w:rsidRPr="00177558">
        <w:rPr>
          <w:rFonts w:cstheme="minorHAnsi"/>
          <w:color w:val="000000" w:themeColor="text1"/>
          <w:szCs w:val="20"/>
        </w:rPr>
        <w:t>anest</w:t>
      </w:r>
      <w:r w:rsidR="006F4F27" w:rsidRPr="00177558">
        <w:rPr>
          <w:rFonts w:cstheme="minorHAnsi"/>
          <w:color w:val="000000" w:themeColor="text1"/>
          <w:szCs w:val="20"/>
        </w:rPr>
        <w:t>hesia and perioperative care</w:t>
      </w:r>
      <w:r w:rsidR="00AD2CD0" w:rsidRPr="00177558">
        <w:rPr>
          <w:rFonts w:cstheme="minorHAnsi"/>
          <w:color w:val="000000" w:themeColor="text1"/>
          <w:szCs w:val="20"/>
        </w:rPr>
        <w:t>.</w:t>
      </w:r>
    </w:p>
    <w:p w14:paraId="23A2CA9F" w14:textId="5B8EEC7B"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6.1.</w:t>
      </w:r>
      <w:r w:rsidR="00B56C7F" w:rsidRPr="00177558">
        <w:rPr>
          <w:rFonts w:cstheme="minorHAnsi"/>
          <w:color w:val="000000" w:themeColor="text1"/>
          <w:szCs w:val="20"/>
        </w:rPr>
        <w:t>2</w:t>
      </w:r>
      <w:r w:rsidRPr="00177558">
        <w:rPr>
          <w:rFonts w:cstheme="minorHAnsi"/>
          <w:color w:val="000000" w:themeColor="text1"/>
          <w:szCs w:val="20"/>
        </w:rPr>
        <w:t xml:space="preserve"> Intraoperative monitoring includes electrocardiogram, non-invasive blood pressure, pulse oxygen saturation, end-tidal concentrations of inhalational </w:t>
      </w:r>
      <w:r w:rsidR="00F128D2" w:rsidRPr="00177558">
        <w:rPr>
          <w:rFonts w:cstheme="minorHAnsi"/>
          <w:color w:val="000000" w:themeColor="text1"/>
          <w:szCs w:val="20"/>
        </w:rPr>
        <w:t>anest</w:t>
      </w:r>
      <w:r w:rsidRPr="00177558">
        <w:rPr>
          <w:rFonts w:cstheme="minorHAnsi"/>
          <w:color w:val="000000" w:themeColor="text1"/>
          <w:szCs w:val="20"/>
        </w:rPr>
        <w:t xml:space="preserve">hetics and carbon dioxide, nasopharyngeal temperature, urine output and mechanical ventilation parameters (volume tidal, respiratory </w:t>
      </w:r>
      <w:r w:rsidR="00AA6322" w:rsidRPr="00177558">
        <w:rPr>
          <w:rFonts w:cstheme="minorHAnsi"/>
          <w:color w:val="000000" w:themeColor="text1"/>
          <w:szCs w:val="20"/>
        </w:rPr>
        <w:t xml:space="preserve">rate, </w:t>
      </w:r>
      <w:r w:rsidRPr="00177558">
        <w:rPr>
          <w:rFonts w:cstheme="minorHAnsi"/>
          <w:color w:val="000000" w:themeColor="text1"/>
          <w:szCs w:val="20"/>
        </w:rPr>
        <w:t>etc.). Invasive arterial pressure (IAP) and central venous pressure (CVP) are monitored when necessary.</w:t>
      </w:r>
    </w:p>
    <w:p w14:paraId="4045B57E" w14:textId="161FD4AA" w:rsidR="00B56C7F" w:rsidRPr="00177558" w:rsidRDefault="00B56C7F" w:rsidP="00B56C7F">
      <w:pPr>
        <w:snapToGrid w:val="0"/>
        <w:spacing w:beforeLines="50" w:before="156" w:afterLines="50" w:after="156"/>
        <w:rPr>
          <w:rFonts w:ascii="微软雅黑" w:eastAsia="微软雅黑" w:hAnsi="微软雅黑" w:cs="微软雅黑"/>
          <w:color w:val="000000" w:themeColor="text1"/>
          <w:szCs w:val="20"/>
        </w:rPr>
      </w:pPr>
      <w:r w:rsidRPr="00177558">
        <w:rPr>
          <w:rFonts w:cstheme="minorHAnsi"/>
          <w:color w:val="000000" w:themeColor="text1"/>
          <w:szCs w:val="20"/>
        </w:rPr>
        <w:t xml:space="preserve">6.1.3 For all enrolled patients, video assisted thoracoscopic surgery is performed by a team consisting of thoracic surgeons, </w:t>
      </w:r>
      <w:r w:rsidR="00F128D2" w:rsidRPr="00177558">
        <w:rPr>
          <w:rFonts w:cstheme="minorHAnsi"/>
          <w:color w:val="000000" w:themeColor="text1"/>
          <w:szCs w:val="20"/>
        </w:rPr>
        <w:t>anest</w:t>
      </w:r>
      <w:r w:rsidRPr="00177558">
        <w:rPr>
          <w:rFonts w:cstheme="minorHAnsi"/>
          <w:color w:val="000000" w:themeColor="text1"/>
          <w:szCs w:val="20"/>
        </w:rPr>
        <w:t xml:space="preserve">hesiologists, radiologists, and specialized nurses. The type of surgery is decided by surgeons according to patients’ conditions. </w:t>
      </w:r>
    </w:p>
    <w:p w14:paraId="3743F23B" w14:textId="77777777" w:rsidR="00FB7BB6" w:rsidRPr="00177558" w:rsidRDefault="00FB7BB6" w:rsidP="00751CC2">
      <w:pPr>
        <w:snapToGrid w:val="0"/>
        <w:spacing w:beforeLines="50" w:before="156" w:afterLines="50" w:after="156"/>
        <w:rPr>
          <w:rFonts w:cstheme="minorHAnsi"/>
          <w:color w:val="000000" w:themeColor="text1"/>
          <w:szCs w:val="20"/>
        </w:rPr>
      </w:pPr>
    </w:p>
    <w:p w14:paraId="44B08B50" w14:textId="2EA4CB24" w:rsidR="00FB7BB6" w:rsidRPr="00177558" w:rsidRDefault="00FB7BB6"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6.2 General </w:t>
      </w:r>
      <w:r w:rsidR="00F128D2" w:rsidRPr="00177558">
        <w:rPr>
          <w:rFonts w:cstheme="minorHAnsi"/>
          <w:b/>
          <w:bCs/>
          <w:i/>
          <w:iCs/>
          <w:color w:val="000000" w:themeColor="text1"/>
          <w:szCs w:val="20"/>
        </w:rPr>
        <w:t>anest</w:t>
      </w:r>
      <w:r w:rsidRPr="00177558">
        <w:rPr>
          <w:rFonts w:cstheme="minorHAnsi"/>
          <w:b/>
          <w:bCs/>
          <w:i/>
          <w:iCs/>
          <w:color w:val="000000" w:themeColor="text1"/>
          <w:szCs w:val="20"/>
        </w:rPr>
        <w:t>hesia and postoperative intravenous analgesia (GA group)</w:t>
      </w:r>
    </w:p>
    <w:p w14:paraId="43DD59A6" w14:textId="61F10CF1"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6.2.1 Induction of </w:t>
      </w:r>
      <w:r w:rsidR="00F128D2" w:rsidRPr="00177558">
        <w:rPr>
          <w:rFonts w:cstheme="minorHAnsi"/>
          <w:color w:val="000000" w:themeColor="text1"/>
          <w:szCs w:val="20"/>
        </w:rPr>
        <w:t>anest</w:t>
      </w:r>
      <w:r w:rsidRPr="00177558">
        <w:rPr>
          <w:rFonts w:cstheme="minorHAnsi"/>
          <w:color w:val="000000" w:themeColor="text1"/>
          <w:szCs w:val="20"/>
        </w:rPr>
        <w:t>hesia</w:t>
      </w:r>
    </w:p>
    <w:p w14:paraId="1DC50A20" w14:textId="1296B605" w:rsidR="00FB7BB6" w:rsidRPr="00177558" w:rsidRDefault="00D67522"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General</w:t>
      </w:r>
      <w:r w:rsidR="00FB7BB6" w:rsidRPr="00177558">
        <w:rPr>
          <w:rFonts w:cstheme="minorHAnsi"/>
          <w:color w:val="000000" w:themeColor="text1"/>
          <w:szCs w:val="20"/>
        </w:rPr>
        <w:t xml:space="preserve"> </w:t>
      </w:r>
      <w:r w:rsidR="00F128D2" w:rsidRPr="00177558">
        <w:rPr>
          <w:rFonts w:cstheme="minorHAnsi"/>
          <w:color w:val="000000" w:themeColor="text1"/>
          <w:szCs w:val="20"/>
        </w:rPr>
        <w:t>anest</w:t>
      </w:r>
      <w:r w:rsidR="00FB7BB6" w:rsidRPr="00177558">
        <w:rPr>
          <w:rFonts w:cstheme="minorHAnsi"/>
          <w:color w:val="000000" w:themeColor="text1"/>
          <w:szCs w:val="20"/>
        </w:rPr>
        <w:t>hesia is induced with propofol, sufentanil</w:t>
      </w:r>
      <w:r w:rsidR="00DF2275" w:rsidRPr="00177558">
        <w:rPr>
          <w:rFonts w:cstheme="minorHAnsi"/>
          <w:color w:val="000000" w:themeColor="text1"/>
          <w:szCs w:val="20"/>
        </w:rPr>
        <w:t xml:space="preserve"> and rocuronium</w:t>
      </w:r>
      <w:r w:rsidR="00FB7BB6" w:rsidRPr="00177558">
        <w:rPr>
          <w:rFonts w:cstheme="minorHAnsi"/>
          <w:color w:val="000000" w:themeColor="text1"/>
          <w:szCs w:val="20"/>
        </w:rPr>
        <w:t xml:space="preserve">. </w:t>
      </w:r>
      <w:r w:rsidR="00DF2275" w:rsidRPr="00177558">
        <w:rPr>
          <w:rFonts w:cstheme="minorHAnsi"/>
          <w:color w:val="000000" w:themeColor="text1"/>
          <w:szCs w:val="20"/>
        </w:rPr>
        <w:t xml:space="preserve">Midazolam is administered when considered necessary. For patients with expected difficult airway, endotracheal intubation </w:t>
      </w:r>
      <w:r w:rsidR="0049140C" w:rsidRPr="00177558">
        <w:rPr>
          <w:rFonts w:cstheme="minorHAnsi"/>
          <w:color w:val="000000" w:themeColor="text1"/>
          <w:szCs w:val="20"/>
        </w:rPr>
        <w:t>can</w:t>
      </w:r>
      <w:r w:rsidR="00DF2275" w:rsidRPr="00177558">
        <w:rPr>
          <w:rFonts w:cstheme="minorHAnsi"/>
          <w:color w:val="000000" w:themeColor="text1"/>
          <w:szCs w:val="20"/>
        </w:rPr>
        <w:t xml:space="preserve"> be facilitated by succinylcholine or awake intubation </w:t>
      </w:r>
      <w:r w:rsidR="0049140C" w:rsidRPr="00177558">
        <w:rPr>
          <w:rFonts w:cstheme="minorHAnsi"/>
          <w:color w:val="000000" w:themeColor="text1"/>
          <w:szCs w:val="20"/>
        </w:rPr>
        <w:t>can</w:t>
      </w:r>
      <w:r w:rsidR="00DF2275" w:rsidRPr="00177558">
        <w:rPr>
          <w:rFonts w:cstheme="minorHAnsi"/>
          <w:color w:val="000000" w:themeColor="text1"/>
          <w:szCs w:val="20"/>
        </w:rPr>
        <w:t xml:space="preserve"> be performed. A double-lumen endobronchial tube or a bronchial blocker is used to facilitate one-lung ventilation. </w:t>
      </w:r>
    </w:p>
    <w:p w14:paraId="2B2238C8" w14:textId="77777777" w:rsidR="00FB7BB6" w:rsidRPr="00177558" w:rsidRDefault="00FB7BB6" w:rsidP="00751CC2">
      <w:pPr>
        <w:snapToGrid w:val="0"/>
        <w:spacing w:beforeLines="50" w:before="156" w:afterLines="50" w:after="156"/>
        <w:rPr>
          <w:rFonts w:cstheme="minorHAnsi"/>
          <w:color w:val="000000" w:themeColor="text1"/>
          <w:szCs w:val="20"/>
        </w:rPr>
      </w:pPr>
    </w:p>
    <w:p w14:paraId="5AE90B40" w14:textId="17941B55"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6.2.2 Maintenance of </w:t>
      </w:r>
      <w:r w:rsidR="00F128D2" w:rsidRPr="00177558">
        <w:rPr>
          <w:rFonts w:cstheme="minorHAnsi"/>
          <w:color w:val="000000" w:themeColor="text1"/>
          <w:szCs w:val="20"/>
        </w:rPr>
        <w:t>anest</w:t>
      </w:r>
      <w:r w:rsidRPr="00177558">
        <w:rPr>
          <w:rFonts w:cstheme="minorHAnsi"/>
          <w:color w:val="000000" w:themeColor="text1"/>
          <w:szCs w:val="20"/>
        </w:rPr>
        <w:t>hesia</w:t>
      </w:r>
    </w:p>
    <w:p w14:paraId="396171BD" w14:textId="39B79D2A" w:rsidR="00FB7BB6" w:rsidRPr="00177558" w:rsidRDefault="00D67522"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General </w:t>
      </w:r>
      <w:r w:rsidR="00F128D2" w:rsidRPr="00177558">
        <w:rPr>
          <w:rFonts w:cstheme="minorHAnsi"/>
          <w:color w:val="000000" w:themeColor="text1"/>
          <w:szCs w:val="20"/>
        </w:rPr>
        <w:t>anest</w:t>
      </w:r>
      <w:r w:rsidR="00FB7BB6" w:rsidRPr="00177558">
        <w:rPr>
          <w:rFonts w:cstheme="minorHAnsi"/>
          <w:color w:val="000000" w:themeColor="text1"/>
          <w:szCs w:val="20"/>
        </w:rPr>
        <w:t xml:space="preserve">hesia is maintained with </w:t>
      </w:r>
      <w:r w:rsidR="00DF2275" w:rsidRPr="00177558">
        <w:rPr>
          <w:rFonts w:cstheme="minorHAnsi"/>
          <w:color w:val="000000" w:themeColor="text1"/>
          <w:szCs w:val="20"/>
        </w:rPr>
        <w:t xml:space="preserve">intravenous infusion of </w:t>
      </w:r>
      <w:r w:rsidR="00FB7BB6" w:rsidRPr="00177558">
        <w:rPr>
          <w:rFonts w:cstheme="minorHAnsi"/>
          <w:color w:val="000000" w:themeColor="text1"/>
          <w:szCs w:val="20"/>
        </w:rPr>
        <w:t xml:space="preserve">propofol </w:t>
      </w:r>
      <w:r w:rsidR="00DF2275" w:rsidRPr="00177558">
        <w:rPr>
          <w:rFonts w:cstheme="minorHAnsi"/>
          <w:color w:val="000000" w:themeColor="text1"/>
          <w:szCs w:val="20"/>
        </w:rPr>
        <w:t>and/</w:t>
      </w:r>
      <w:r w:rsidR="00FB7BB6" w:rsidRPr="00177558">
        <w:rPr>
          <w:rFonts w:cstheme="minorHAnsi"/>
          <w:color w:val="000000" w:themeColor="text1"/>
          <w:szCs w:val="20"/>
        </w:rPr>
        <w:t xml:space="preserve">or inhalation </w:t>
      </w:r>
      <w:r w:rsidR="00DF2275" w:rsidRPr="00177558">
        <w:rPr>
          <w:rFonts w:cstheme="minorHAnsi"/>
          <w:color w:val="000000" w:themeColor="text1"/>
          <w:szCs w:val="20"/>
        </w:rPr>
        <w:t xml:space="preserve">of </w:t>
      </w:r>
      <w:r w:rsidR="00FB7BB6" w:rsidRPr="00177558">
        <w:rPr>
          <w:rFonts w:cstheme="minorHAnsi"/>
          <w:color w:val="000000" w:themeColor="text1"/>
          <w:szCs w:val="20"/>
        </w:rPr>
        <w:t xml:space="preserve">sevoflurane </w:t>
      </w:r>
      <w:r w:rsidR="00DF2275" w:rsidRPr="00177558">
        <w:rPr>
          <w:rFonts w:cstheme="minorHAnsi"/>
          <w:color w:val="000000" w:themeColor="text1"/>
          <w:szCs w:val="20"/>
        </w:rPr>
        <w:t>(with or without nitrous oxide</w:t>
      </w:r>
      <w:r w:rsidR="00FB7BB6" w:rsidRPr="00177558">
        <w:rPr>
          <w:rFonts w:cstheme="minorHAnsi"/>
          <w:color w:val="000000" w:themeColor="text1"/>
          <w:szCs w:val="20"/>
        </w:rPr>
        <w:t>). Opioids (remifentanil and</w:t>
      </w:r>
      <w:r w:rsidR="00DF2275" w:rsidRPr="00177558">
        <w:rPr>
          <w:rFonts w:cstheme="minorHAnsi"/>
          <w:color w:val="000000" w:themeColor="text1"/>
          <w:szCs w:val="20"/>
        </w:rPr>
        <w:t>/or</w:t>
      </w:r>
      <w:r w:rsidR="00FB7BB6" w:rsidRPr="00177558">
        <w:rPr>
          <w:rFonts w:cstheme="minorHAnsi"/>
          <w:color w:val="000000" w:themeColor="text1"/>
          <w:szCs w:val="20"/>
        </w:rPr>
        <w:t xml:space="preserve"> sufentanil) and muscle relaxant (</w:t>
      </w:r>
      <w:r w:rsidR="00B3302F" w:rsidRPr="00177558">
        <w:rPr>
          <w:rFonts w:cstheme="minorHAnsi"/>
          <w:color w:val="000000" w:themeColor="text1"/>
          <w:szCs w:val="20"/>
        </w:rPr>
        <w:t xml:space="preserve">rocuronium and/or </w:t>
      </w:r>
      <w:r w:rsidR="00FB7BB6" w:rsidRPr="00177558">
        <w:rPr>
          <w:rFonts w:cstheme="minorHAnsi"/>
          <w:color w:val="000000" w:themeColor="text1"/>
          <w:szCs w:val="20"/>
        </w:rPr>
        <w:t>cisatr</w:t>
      </w:r>
      <w:r w:rsidR="00DF2275" w:rsidRPr="00177558">
        <w:rPr>
          <w:rFonts w:cstheme="minorHAnsi"/>
          <w:color w:val="000000" w:themeColor="text1"/>
          <w:szCs w:val="20"/>
        </w:rPr>
        <w:t>a</w:t>
      </w:r>
      <w:r w:rsidR="00FB7BB6" w:rsidRPr="00177558">
        <w:rPr>
          <w:rFonts w:cstheme="minorHAnsi"/>
          <w:color w:val="000000" w:themeColor="text1"/>
          <w:szCs w:val="20"/>
        </w:rPr>
        <w:t xml:space="preserve">curium) are administrated to maintain analgesia and muscle relaxation. </w:t>
      </w:r>
      <w:r w:rsidR="0049140C" w:rsidRPr="00177558">
        <w:rPr>
          <w:rFonts w:cstheme="minorHAnsi"/>
          <w:color w:val="000000" w:themeColor="text1"/>
          <w:szCs w:val="20"/>
        </w:rPr>
        <w:t xml:space="preserve">The target is to maintain BIS between 40 to 60. </w:t>
      </w:r>
      <w:r w:rsidR="00FB7BB6" w:rsidRPr="00177558">
        <w:rPr>
          <w:rFonts w:cstheme="minorHAnsi"/>
          <w:color w:val="000000" w:themeColor="text1"/>
          <w:szCs w:val="20"/>
        </w:rPr>
        <w:t xml:space="preserve">A mixture of oxygen and </w:t>
      </w:r>
      <w:r w:rsidR="0049140C" w:rsidRPr="00177558">
        <w:rPr>
          <w:rFonts w:cstheme="minorHAnsi"/>
          <w:color w:val="000000" w:themeColor="text1"/>
          <w:szCs w:val="20"/>
        </w:rPr>
        <w:t>air/</w:t>
      </w:r>
      <w:r w:rsidR="00FB7BB6" w:rsidRPr="00177558">
        <w:rPr>
          <w:rFonts w:cstheme="minorHAnsi"/>
          <w:color w:val="000000" w:themeColor="text1"/>
          <w:szCs w:val="20"/>
        </w:rPr>
        <w:t xml:space="preserve">nitrous oxide is provided during </w:t>
      </w:r>
      <w:r w:rsidR="0049140C" w:rsidRPr="00177558">
        <w:rPr>
          <w:rFonts w:cstheme="minorHAnsi"/>
          <w:color w:val="000000" w:themeColor="text1"/>
          <w:szCs w:val="20"/>
        </w:rPr>
        <w:t xml:space="preserve">two-lung ventilation and also during </w:t>
      </w:r>
      <w:r w:rsidR="00FB7BB6" w:rsidRPr="00177558">
        <w:rPr>
          <w:rFonts w:cstheme="minorHAnsi"/>
          <w:color w:val="000000" w:themeColor="text1"/>
          <w:szCs w:val="20"/>
        </w:rPr>
        <w:t xml:space="preserve">one-lung ventilation as long as the pulse oxygen saturation </w:t>
      </w:r>
      <w:r w:rsidR="0049140C" w:rsidRPr="00177558">
        <w:rPr>
          <w:rFonts w:cstheme="minorHAnsi"/>
          <w:color w:val="000000" w:themeColor="text1"/>
          <w:szCs w:val="20"/>
        </w:rPr>
        <w:t>i</w:t>
      </w:r>
      <w:r w:rsidR="00FB7BB6" w:rsidRPr="00177558">
        <w:rPr>
          <w:rFonts w:cstheme="minorHAnsi"/>
          <w:color w:val="000000" w:themeColor="text1"/>
          <w:szCs w:val="20"/>
        </w:rPr>
        <w:t>s higher than 93%.</w:t>
      </w:r>
    </w:p>
    <w:p w14:paraId="6A55312E" w14:textId="77777777" w:rsidR="00FB7BB6" w:rsidRPr="00177558" w:rsidRDefault="00FB7BB6" w:rsidP="00751CC2">
      <w:pPr>
        <w:snapToGrid w:val="0"/>
        <w:spacing w:beforeLines="50" w:before="156" w:afterLines="50" w:after="156"/>
        <w:rPr>
          <w:rFonts w:cstheme="minorHAnsi"/>
          <w:color w:val="000000" w:themeColor="text1"/>
          <w:szCs w:val="20"/>
        </w:rPr>
      </w:pPr>
    </w:p>
    <w:p w14:paraId="614CA386" w14:textId="6086773E"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6.2.3 </w:t>
      </w:r>
      <w:r w:rsidR="0049140C" w:rsidRPr="00177558">
        <w:rPr>
          <w:rFonts w:cstheme="minorHAnsi"/>
          <w:color w:val="000000" w:themeColor="text1"/>
          <w:szCs w:val="20"/>
        </w:rPr>
        <w:t>A</w:t>
      </w:r>
      <w:r w:rsidRPr="00177558">
        <w:rPr>
          <w:rFonts w:cstheme="minorHAnsi"/>
          <w:color w:val="000000" w:themeColor="text1"/>
          <w:szCs w:val="20"/>
        </w:rPr>
        <w:t>nalgesia</w:t>
      </w:r>
      <w:r w:rsidR="0049140C" w:rsidRPr="00177558">
        <w:rPr>
          <w:rFonts w:cstheme="minorHAnsi"/>
          <w:color w:val="000000" w:themeColor="text1"/>
          <w:szCs w:val="20"/>
        </w:rPr>
        <w:t xml:space="preserve"> after surgery</w:t>
      </w:r>
    </w:p>
    <w:p w14:paraId="542A4882" w14:textId="2F34B8F1"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Patient</w:t>
      </w:r>
      <w:r w:rsidR="002A1F3F" w:rsidRPr="00177558">
        <w:rPr>
          <w:rFonts w:cstheme="minorHAnsi"/>
          <w:color w:val="000000" w:themeColor="text1"/>
          <w:szCs w:val="20"/>
        </w:rPr>
        <w:t>-</w:t>
      </w:r>
      <w:r w:rsidRPr="00177558">
        <w:rPr>
          <w:rFonts w:cstheme="minorHAnsi"/>
          <w:color w:val="000000" w:themeColor="text1"/>
          <w:szCs w:val="20"/>
        </w:rPr>
        <w:t xml:space="preserve">controlled intravenous analgesia (PCIA) is </w:t>
      </w:r>
      <w:r w:rsidR="0049140C" w:rsidRPr="00177558">
        <w:rPr>
          <w:rFonts w:cstheme="minorHAnsi"/>
          <w:color w:val="000000" w:themeColor="text1"/>
          <w:szCs w:val="20"/>
        </w:rPr>
        <w:t xml:space="preserve">provided for up to 3 days </w:t>
      </w:r>
      <w:r w:rsidRPr="00177558">
        <w:rPr>
          <w:rFonts w:cstheme="minorHAnsi"/>
          <w:color w:val="000000" w:themeColor="text1"/>
          <w:szCs w:val="20"/>
        </w:rPr>
        <w:t>after surgery,</w:t>
      </w:r>
      <w:r w:rsidRPr="00177558">
        <w:rPr>
          <w:rFonts w:eastAsia="宋体" w:cs="Calibri"/>
          <w:color w:val="000000" w:themeColor="text1"/>
          <w:szCs w:val="20"/>
        </w:rPr>
        <w:t xml:space="preserve"> which </w:t>
      </w:r>
      <w:r w:rsidR="0049140C" w:rsidRPr="00177558">
        <w:rPr>
          <w:rFonts w:eastAsia="宋体" w:cs="Calibri"/>
          <w:color w:val="000000" w:themeColor="text1"/>
          <w:szCs w:val="20"/>
        </w:rPr>
        <w:t>i</w:t>
      </w:r>
      <w:r w:rsidRPr="00177558">
        <w:rPr>
          <w:rFonts w:eastAsia="宋体" w:cs="Calibri"/>
          <w:color w:val="000000" w:themeColor="text1"/>
          <w:szCs w:val="20"/>
        </w:rPr>
        <w:t>s established with 0.5 mg</w:t>
      </w:r>
      <w:r w:rsidR="00946A5C" w:rsidRPr="00177558">
        <w:rPr>
          <w:rFonts w:eastAsia="宋体" w:cs="Calibri"/>
          <w:color w:val="000000" w:themeColor="text1"/>
          <w:szCs w:val="20"/>
        </w:rPr>
        <w:t>·</w:t>
      </w:r>
      <w:r w:rsidRPr="00177558">
        <w:rPr>
          <w:rFonts w:eastAsia="宋体" w:cs="Calibri"/>
          <w:color w:val="000000" w:themeColor="text1"/>
          <w:szCs w:val="20"/>
        </w:rPr>
        <w:t>ml</w:t>
      </w:r>
      <w:r w:rsidR="00946A5C" w:rsidRPr="00177558">
        <w:rPr>
          <w:rFonts w:eastAsia="宋体" w:cs="Calibri"/>
          <w:color w:val="000000" w:themeColor="text1"/>
          <w:szCs w:val="20"/>
          <w:vertAlign w:val="superscript"/>
        </w:rPr>
        <w:t>-1</w:t>
      </w:r>
      <w:r w:rsidRPr="00177558">
        <w:rPr>
          <w:rFonts w:eastAsia="宋体" w:cs="Calibri"/>
          <w:color w:val="000000" w:themeColor="text1"/>
          <w:szCs w:val="20"/>
        </w:rPr>
        <w:t xml:space="preserve"> morphine and programmed to deliver 2-ml boluses with a lock-out interval of </w:t>
      </w:r>
      <w:r w:rsidR="0049140C" w:rsidRPr="00177558">
        <w:rPr>
          <w:rFonts w:eastAsia="宋体" w:cs="Calibri"/>
          <w:color w:val="000000" w:themeColor="text1"/>
          <w:szCs w:val="20"/>
        </w:rPr>
        <w:t>6-10</w:t>
      </w:r>
      <w:r w:rsidRPr="00177558">
        <w:rPr>
          <w:rFonts w:eastAsia="宋体" w:cs="Calibri"/>
          <w:color w:val="000000" w:themeColor="text1"/>
          <w:szCs w:val="20"/>
        </w:rPr>
        <w:t xml:space="preserve"> minutes and a background infusion rate at 1 ml</w:t>
      </w:r>
      <w:r w:rsidR="00946A5C" w:rsidRPr="00177558">
        <w:rPr>
          <w:rFonts w:eastAsia="宋体" w:cs="Calibri"/>
          <w:color w:val="000000" w:themeColor="text1"/>
          <w:szCs w:val="20"/>
        </w:rPr>
        <w:t>·</w:t>
      </w:r>
      <w:r w:rsidRPr="00177558">
        <w:rPr>
          <w:rFonts w:eastAsia="宋体" w:cs="Calibri"/>
          <w:color w:val="000000" w:themeColor="text1"/>
          <w:szCs w:val="20"/>
        </w:rPr>
        <w:t>h</w:t>
      </w:r>
      <w:r w:rsidR="00946A5C" w:rsidRPr="00177558">
        <w:rPr>
          <w:rFonts w:eastAsia="宋体" w:cs="Calibri"/>
          <w:color w:val="000000" w:themeColor="text1"/>
          <w:szCs w:val="20"/>
          <w:vertAlign w:val="superscript"/>
        </w:rPr>
        <w:t>-1</w:t>
      </w:r>
      <w:r w:rsidRPr="00177558">
        <w:rPr>
          <w:rFonts w:eastAsia="宋体" w:cs="Calibri"/>
          <w:color w:val="000000" w:themeColor="text1"/>
          <w:szCs w:val="20"/>
        </w:rPr>
        <w:t xml:space="preserve">. </w:t>
      </w:r>
      <w:bookmarkStart w:id="118" w:name="_Hlk46131137"/>
      <w:r w:rsidR="0049140C" w:rsidRPr="00177558">
        <w:rPr>
          <w:rFonts w:eastAsia="宋体" w:cs="Calibri"/>
          <w:color w:val="000000" w:themeColor="text1"/>
          <w:szCs w:val="20"/>
        </w:rPr>
        <w:t>For patients with low body weight or poor general condition, doses can be decreased and upper dose limit can be set for the patient-controlled pump. For patients whose intravenous analgesia pump has to be decreased or stopped, t</w:t>
      </w:r>
      <w:r w:rsidRPr="00177558">
        <w:rPr>
          <w:rFonts w:cstheme="minorHAnsi"/>
          <w:color w:val="000000" w:themeColor="text1"/>
          <w:szCs w:val="20"/>
        </w:rPr>
        <w:t>he reasons, administered dose and subsequent management should be recorded.</w:t>
      </w:r>
      <w:bookmarkEnd w:id="118"/>
    </w:p>
    <w:p w14:paraId="752C9497" w14:textId="77777777" w:rsidR="00FB7BB6" w:rsidRPr="00177558" w:rsidRDefault="00FB7BB6" w:rsidP="00751CC2">
      <w:pPr>
        <w:snapToGrid w:val="0"/>
        <w:spacing w:beforeLines="50" w:before="156" w:afterLines="50" w:after="156"/>
        <w:rPr>
          <w:rFonts w:cstheme="minorHAnsi"/>
          <w:color w:val="000000" w:themeColor="text1"/>
          <w:szCs w:val="20"/>
        </w:rPr>
      </w:pPr>
    </w:p>
    <w:p w14:paraId="4A4D5E3D" w14:textId="48B667DC" w:rsidR="00FB7BB6" w:rsidRPr="00177558" w:rsidRDefault="00FB7BB6"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6.3 Epidural-general </w:t>
      </w:r>
      <w:r w:rsidR="00F128D2" w:rsidRPr="00177558">
        <w:rPr>
          <w:rFonts w:cstheme="minorHAnsi"/>
          <w:b/>
          <w:bCs/>
          <w:i/>
          <w:iCs/>
          <w:color w:val="000000" w:themeColor="text1"/>
          <w:szCs w:val="20"/>
        </w:rPr>
        <w:t>anest</w:t>
      </w:r>
      <w:r w:rsidRPr="00177558">
        <w:rPr>
          <w:rFonts w:cstheme="minorHAnsi"/>
          <w:b/>
          <w:bCs/>
          <w:i/>
          <w:iCs/>
          <w:color w:val="000000" w:themeColor="text1"/>
          <w:szCs w:val="20"/>
        </w:rPr>
        <w:t>hesia and postoperative epidural analgesia (EGA group)</w:t>
      </w:r>
    </w:p>
    <w:p w14:paraId="15252DE5" w14:textId="77777777"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6.3.1 Epidural block</w:t>
      </w:r>
    </w:p>
    <w:p w14:paraId="4E5E549A" w14:textId="0A8D161B" w:rsidR="00FB7BB6" w:rsidRPr="00177558" w:rsidRDefault="00D67522"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E</w:t>
      </w:r>
      <w:r w:rsidR="00FB7BB6" w:rsidRPr="00177558">
        <w:rPr>
          <w:rFonts w:cstheme="minorHAnsi"/>
          <w:color w:val="000000" w:themeColor="text1"/>
          <w:szCs w:val="20"/>
        </w:rPr>
        <w:t xml:space="preserve">pidural catheterization </w:t>
      </w:r>
      <w:r w:rsidRPr="00177558">
        <w:rPr>
          <w:rFonts w:cstheme="minorHAnsi"/>
          <w:color w:val="000000" w:themeColor="text1"/>
          <w:szCs w:val="20"/>
        </w:rPr>
        <w:t>is</w:t>
      </w:r>
      <w:r w:rsidR="00FB7BB6" w:rsidRPr="00177558">
        <w:rPr>
          <w:rFonts w:cstheme="minorHAnsi"/>
          <w:color w:val="000000" w:themeColor="text1"/>
          <w:szCs w:val="20"/>
        </w:rPr>
        <w:t xml:space="preserve"> performed before </w:t>
      </w:r>
      <w:r w:rsidR="00F128D2" w:rsidRPr="00177558">
        <w:rPr>
          <w:rFonts w:cstheme="minorHAnsi"/>
          <w:color w:val="000000" w:themeColor="text1"/>
          <w:szCs w:val="20"/>
        </w:rPr>
        <w:t>anest</w:t>
      </w:r>
      <w:r w:rsidRPr="00177558">
        <w:rPr>
          <w:rFonts w:cstheme="minorHAnsi"/>
          <w:color w:val="000000" w:themeColor="text1"/>
          <w:szCs w:val="20"/>
        </w:rPr>
        <w:t xml:space="preserve">hesia </w:t>
      </w:r>
      <w:r w:rsidR="00FB7BB6" w:rsidRPr="00177558">
        <w:rPr>
          <w:rFonts w:cstheme="minorHAnsi"/>
          <w:color w:val="000000" w:themeColor="text1"/>
          <w:szCs w:val="20"/>
        </w:rPr>
        <w:t xml:space="preserve">induction. The intervertebral space for epidural puncture </w:t>
      </w:r>
      <w:r w:rsidRPr="00177558">
        <w:rPr>
          <w:rFonts w:cstheme="minorHAnsi"/>
          <w:color w:val="000000" w:themeColor="text1"/>
          <w:szCs w:val="20"/>
        </w:rPr>
        <w:t>is</w:t>
      </w:r>
      <w:r w:rsidR="00FB7BB6" w:rsidRPr="00177558">
        <w:rPr>
          <w:rFonts w:cstheme="minorHAnsi"/>
          <w:color w:val="000000" w:themeColor="text1"/>
          <w:szCs w:val="20"/>
        </w:rPr>
        <w:t xml:space="preserve"> selected by the attending </w:t>
      </w:r>
      <w:r w:rsidR="00F128D2" w:rsidRPr="00177558">
        <w:rPr>
          <w:rFonts w:cstheme="minorHAnsi"/>
          <w:color w:val="000000" w:themeColor="text1"/>
          <w:szCs w:val="20"/>
        </w:rPr>
        <w:t>anest</w:t>
      </w:r>
      <w:r w:rsidR="00FB7BB6" w:rsidRPr="00177558">
        <w:rPr>
          <w:rFonts w:cstheme="minorHAnsi"/>
          <w:color w:val="000000" w:themeColor="text1"/>
          <w:szCs w:val="20"/>
        </w:rPr>
        <w:t>hesiologists at T5-T8 level</w:t>
      </w:r>
      <w:r w:rsidRPr="00177558">
        <w:rPr>
          <w:rFonts w:cstheme="minorHAnsi"/>
          <w:color w:val="000000" w:themeColor="text1"/>
          <w:szCs w:val="20"/>
        </w:rPr>
        <w:t>s</w:t>
      </w:r>
      <w:r w:rsidR="00FB7BB6" w:rsidRPr="00177558">
        <w:rPr>
          <w:rFonts w:cstheme="minorHAnsi"/>
          <w:color w:val="000000" w:themeColor="text1"/>
          <w:szCs w:val="20"/>
        </w:rPr>
        <w:t xml:space="preserve">. </w:t>
      </w:r>
      <w:r w:rsidRPr="00177558">
        <w:rPr>
          <w:rFonts w:cstheme="minorHAnsi"/>
          <w:color w:val="000000" w:themeColor="text1"/>
          <w:szCs w:val="20"/>
        </w:rPr>
        <w:t xml:space="preserve">An epidural catheter is inserted using a standard technique. After negative aspiration of blood and cerebrospinal fluid, a </w:t>
      </w:r>
      <w:r w:rsidR="00FB7BB6" w:rsidRPr="00177558">
        <w:rPr>
          <w:rFonts w:cstheme="minorHAnsi"/>
          <w:color w:val="000000" w:themeColor="text1"/>
          <w:szCs w:val="20"/>
        </w:rPr>
        <w:t>test dose of 3-4</w:t>
      </w:r>
      <w:r w:rsidRPr="00177558">
        <w:rPr>
          <w:rFonts w:cstheme="minorHAnsi"/>
          <w:color w:val="000000" w:themeColor="text1"/>
          <w:szCs w:val="20"/>
        </w:rPr>
        <w:t xml:space="preserve"> </w:t>
      </w:r>
      <w:r w:rsidR="00FB7BB6" w:rsidRPr="00177558">
        <w:rPr>
          <w:rFonts w:cstheme="minorHAnsi"/>
          <w:color w:val="000000" w:themeColor="text1"/>
          <w:szCs w:val="20"/>
        </w:rPr>
        <w:t xml:space="preserve">mL of 2% lidocaine </w:t>
      </w:r>
      <w:r w:rsidRPr="00177558">
        <w:rPr>
          <w:rFonts w:cstheme="minorHAnsi"/>
          <w:color w:val="000000" w:themeColor="text1"/>
          <w:szCs w:val="20"/>
        </w:rPr>
        <w:t>is</w:t>
      </w:r>
      <w:r w:rsidR="00FB7BB6" w:rsidRPr="00177558">
        <w:rPr>
          <w:rFonts w:cstheme="minorHAnsi"/>
          <w:color w:val="000000" w:themeColor="text1"/>
          <w:szCs w:val="20"/>
        </w:rPr>
        <w:t xml:space="preserve"> injected through the catheter to </w:t>
      </w:r>
      <w:r w:rsidRPr="00177558">
        <w:rPr>
          <w:rFonts w:cstheme="minorHAnsi"/>
          <w:color w:val="000000" w:themeColor="text1"/>
          <w:szCs w:val="20"/>
        </w:rPr>
        <w:t>confirm the position of the catheter and the effect of neuraxial block</w:t>
      </w:r>
      <w:r w:rsidR="00FB7BB6" w:rsidRPr="00177558">
        <w:rPr>
          <w:rFonts w:cstheme="minorHAnsi"/>
          <w:color w:val="000000" w:themeColor="text1"/>
          <w:szCs w:val="20"/>
        </w:rPr>
        <w:t xml:space="preserve">. </w:t>
      </w:r>
    </w:p>
    <w:p w14:paraId="13E06A72" w14:textId="77777777" w:rsidR="00FB7BB6" w:rsidRPr="00177558" w:rsidRDefault="00FB7BB6" w:rsidP="00751CC2">
      <w:pPr>
        <w:snapToGrid w:val="0"/>
        <w:spacing w:beforeLines="50" w:before="156" w:afterLines="50" w:after="156"/>
        <w:rPr>
          <w:rFonts w:cstheme="minorHAnsi"/>
          <w:color w:val="000000" w:themeColor="text1"/>
          <w:szCs w:val="20"/>
        </w:rPr>
      </w:pPr>
    </w:p>
    <w:p w14:paraId="23604A5E" w14:textId="46B9C024" w:rsidR="00FB7BB6" w:rsidRPr="00177558" w:rsidRDefault="00FB7BB6" w:rsidP="00751CC2">
      <w:pPr>
        <w:snapToGrid w:val="0"/>
        <w:spacing w:beforeLines="50" w:before="156" w:afterLines="50" w:after="156"/>
        <w:rPr>
          <w:rFonts w:cstheme="minorHAnsi"/>
          <w:color w:val="000000" w:themeColor="text1"/>
          <w:kern w:val="0"/>
          <w:szCs w:val="20"/>
        </w:rPr>
      </w:pPr>
      <w:r w:rsidRPr="00177558">
        <w:rPr>
          <w:rFonts w:cstheme="minorHAnsi"/>
          <w:color w:val="000000" w:themeColor="text1"/>
          <w:szCs w:val="20"/>
        </w:rPr>
        <w:t>6.3.2 Induction and m</w:t>
      </w:r>
      <w:r w:rsidRPr="00177558">
        <w:rPr>
          <w:rFonts w:cstheme="minorHAnsi"/>
          <w:color w:val="000000" w:themeColor="text1"/>
          <w:kern w:val="0"/>
          <w:szCs w:val="20"/>
        </w:rPr>
        <w:t xml:space="preserve">aintenance of </w:t>
      </w:r>
      <w:r w:rsidR="00F128D2" w:rsidRPr="00177558">
        <w:rPr>
          <w:rFonts w:cstheme="minorHAnsi"/>
          <w:color w:val="000000" w:themeColor="text1"/>
          <w:kern w:val="0"/>
          <w:szCs w:val="20"/>
        </w:rPr>
        <w:t>anest</w:t>
      </w:r>
      <w:r w:rsidRPr="00177558">
        <w:rPr>
          <w:rFonts w:cstheme="minorHAnsi"/>
          <w:color w:val="000000" w:themeColor="text1"/>
          <w:kern w:val="0"/>
          <w:szCs w:val="20"/>
        </w:rPr>
        <w:t>hesia</w:t>
      </w:r>
    </w:p>
    <w:p w14:paraId="4011BF68" w14:textId="12DB352E" w:rsidR="00FB7BB6" w:rsidRPr="00177558" w:rsidRDefault="00AC4F2F"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lastRenderedPageBreak/>
        <w:t>G</w:t>
      </w:r>
      <w:r w:rsidR="00FB7BB6" w:rsidRPr="00177558">
        <w:rPr>
          <w:rFonts w:cstheme="minorHAnsi"/>
          <w:color w:val="000000" w:themeColor="text1"/>
          <w:szCs w:val="20"/>
        </w:rPr>
        <w:t xml:space="preserve">eneral </w:t>
      </w:r>
      <w:r w:rsidR="00F128D2" w:rsidRPr="00177558">
        <w:rPr>
          <w:rFonts w:cstheme="minorHAnsi"/>
          <w:color w:val="000000" w:themeColor="text1"/>
          <w:szCs w:val="20"/>
        </w:rPr>
        <w:t>anest</w:t>
      </w:r>
      <w:r w:rsidR="00FB7BB6" w:rsidRPr="00177558">
        <w:rPr>
          <w:rFonts w:cstheme="minorHAnsi"/>
          <w:color w:val="000000" w:themeColor="text1"/>
          <w:szCs w:val="20"/>
        </w:rPr>
        <w:t xml:space="preserve">hesia </w:t>
      </w:r>
      <w:r w:rsidRPr="00177558">
        <w:rPr>
          <w:rFonts w:cstheme="minorHAnsi"/>
          <w:color w:val="000000" w:themeColor="text1"/>
          <w:szCs w:val="20"/>
        </w:rPr>
        <w:t xml:space="preserve">is induced and </w:t>
      </w:r>
      <w:r w:rsidR="00FB7BB6" w:rsidRPr="00177558">
        <w:rPr>
          <w:rFonts w:cstheme="minorHAnsi"/>
          <w:color w:val="000000" w:themeColor="text1"/>
          <w:szCs w:val="20"/>
        </w:rPr>
        <w:t>maintain</w:t>
      </w:r>
      <w:r w:rsidRPr="00177558">
        <w:rPr>
          <w:rFonts w:cstheme="minorHAnsi"/>
          <w:color w:val="000000" w:themeColor="text1"/>
          <w:szCs w:val="20"/>
        </w:rPr>
        <w:t>ed</w:t>
      </w:r>
      <w:r w:rsidR="00FB7BB6" w:rsidRPr="00177558">
        <w:rPr>
          <w:rFonts w:cstheme="minorHAnsi"/>
          <w:color w:val="000000" w:themeColor="text1"/>
          <w:szCs w:val="20"/>
        </w:rPr>
        <w:t xml:space="preserve"> </w:t>
      </w:r>
      <w:r w:rsidR="001256BD" w:rsidRPr="00177558">
        <w:rPr>
          <w:rFonts w:cstheme="minorHAnsi"/>
          <w:color w:val="000000" w:themeColor="text1"/>
          <w:szCs w:val="20"/>
        </w:rPr>
        <w:t xml:space="preserve">with same medications </w:t>
      </w:r>
      <w:r w:rsidRPr="00177558">
        <w:rPr>
          <w:rFonts w:cstheme="minorHAnsi"/>
          <w:color w:val="000000" w:themeColor="text1"/>
          <w:szCs w:val="20"/>
        </w:rPr>
        <w:t xml:space="preserve">in </w:t>
      </w:r>
      <w:r w:rsidR="00FB7BB6" w:rsidRPr="00177558">
        <w:rPr>
          <w:rFonts w:cstheme="minorHAnsi"/>
          <w:color w:val="000000" w:themeColor="text1"/>
          <w:szCs w:val="20"/>
        </w:rPr>
        <w:t xml:space="preserve">the same </w:t>
      </w:r>
      <w:r w:rsidRPr="00177558">
        <w:rPr>
          <w:rFonts w:cstheme="minorHAnsi"/>
          <w:color w:val="000000" w:themeColor="text1"/>
          <w:szCs w:val="20"/>
        </w:rPr>
        <w:t xml:space="preserve">way as </w:t>
      </w:r>
      <w:r w:rsidR="001256BD" w:rsidRPr="00177558">
        <w:rPr>
          <w:rFonts w:cstheme="minorHAnsi"/>
          <w:color w:val="000000" w:themeColor="text1"/>
          <w:szCs w:val="20"/>
        </w:rPr>
        <w:t xml:space="preserve">in </w:t>
      </w:r>
      <w:r w:rsidRPr="00177558">
        <w:rPr>
          <w:rFonts w:cstheme="minorHAnsi"/>
          <w:color w:val="000000" w:themeColor="text1"/>
          <w:szCs w:val="20"/>
        </w:rPr>
        <w:t xml:space="preserve">GA </w:t>
      </w:r>
      <w:r w:rsidR="00FB7BB6" w:rsidRPr="00177558">
        <w:rPr>
          <w:rFonts w:cstheme="minorHAnsi"/>
          <w:color w:val="000000" w:themeColor="text1"/>
          <w:szCs w:val="20"/>
        </w:rPr>
        <w:t>group (see 6.2</w:t>
      </w:r>
      <w:r w:rsidRPr="00177558">
        <w:rPr>
          <w:rFonts w:cstheme="minorHAnsi"/>
          <w:color w:val="000000" w:themeColor="text1"/>
          <w:szCs w:val="20"/>
        </w:rPr>
        <w:t>.1 and 6.2.2</w:t>
      </w:r>
      <w:r w:rsidR="00FB7BB6" w:rsidRPr="00177558">
        <w:rPr>
          <w:rFonts w:cstheme="minorHAnsi"/>
          <w:color w:val="000000" w:themeColor="text1"/>
          <w:szCs w:val="20"/>
        </w:rPr>
        <w:t>)</w:t>
      </w:r>
      <w:r w:rsidRPr="00177558">
        <w:rPr>
          <w:rFonts w:cstheme="minorHAnsi"/>
          <w:color w:val="000000" w:themeColor="text1"/>
          <w:szCs w:val="20"/>
        </w:rPr>
        <w:t>.</w:t>
      </w:r>
      <w:r w:rsidR="00FB7BB6" w:rsidRPr="00177558">
        <w:rPr>
          <w:rFonts w:cstheme="minorHAnsi"/>
          <w:color w:val="000000" w:themeColor="text1"/>
          <w:szCs w:val="20"/>
        </w:rPr>
        <w:t xml:space="preserve"> </w:t>
      </w:r>
      <w:r w:rsidRPr="00177558">
        <w:rPr>
          <w:rFonts w:cstheme="minorHAnsi"/>
          <w:color w:val="000000" w:themeColor="text1"/>
          <w:szCs w:val="20"/>
        </w:rPr>
        <w:t xml:space="preserve">In addition, </w:t>
      </w:r>
      <w:r w:rsidR="00FB7BB6" w:rsidRPr="00177558">
        <w:rPr>
          <w:rFonts w:cstheme="minorHAnsi"/>
          <w:color w:val="000000" w:themeColor="text1"/>
          <w:szCs w:val="20"/>
        </w:rPr>
        <w:t xml:space="preserve">0.375% ropivacaine </w:t>
      </w:r>
      <w:r w:rsidRPr="00177558">
        <w:rPr>
          <w:rFonts w:cstheme="minorHAnsi"/>
          <w:color w:val="000000" w:themeColor="text1"/>
          <w:szCs w:val="20"/>
        </w:rPr>
        <w:t xml:space="preserve">is administered via the indwelling epidural catheter by intermittent bolus injection or continuous infusion </w:t>
      </w:r>
      <w:r w:rsidR="00FB7BB6" w:rsidRPr="00177558">
        <w:rPr>
          <w:rFonts w:cstheme="minorHAnsi"/>
          <w:color w:val="000000" w:themeColor="text1"/>
          <w:szCs w:val="20"/>
        </w:rPr>
        <w:t>until the end of surgery</w:t>
      </w:r>
      <w:r w:rsidRPr="00177558">
        <w:rPr>
          <w:rFonts w:cstheme="minorHAnsi"/>
          <w:color w:val="000000" w:themeColor="text1"/>
          <w:szCs w:val="20"/>
        </w:rPr>
        <w:t>.</w:t>
      </w:r>
      <w:r w:rsidR="00FB7BB6" w:rsidRPr="00177558">
        <w:rPr>
          <w:rFonts w:cstheme="minorHAnsi"/>
          <w:color w:val="000000" w:themeColor="text1"/>
          <w:szCs w:val="20"/>
        </w:rPr>
        <w:t xml:space="preserve"> </w:t>
      </w:r>
      <w:r w:rsidRPr="00177558">
        <w:rPr>
          <w:rFonts w:cstheme="minorHAnsi"/>
          <w:color w:val="000000" w:themeColor="text1"/>
          <w:szCs w:val="20"/>
        </w:rPr>
        <w:t>The target is to maintain BIS between 40 to 60</w:t>
      </w:r>
      <w:r w:rsidR="00FB7BB6" w:rsidRPr="00177558">
        <w:rPr>
          <w:rFonts w:cstheme="minorHAnsi"/>
          <w:color w:val="000000" w:themeColor="text1"/>
          <w:szCs w:val="20"/>
        </w:rPr>
        <w:t xml:space="preserve">. </w:t>
      </w:r>
    </w:p>
    <w:p w14:paraId="03E8C8A9" w14:textId="77777777" w:rsidR="00FB7BB6" w:rsidRPr="00177558" w:rsidRDefault="00FB7BB6" w:rsidP="00751CC2">
      <w:pPr>
        <w:snapToGrid w:val="0"/>
        <w:spacing w:beforeLines="50" w:before="156" w:afterLines="50" w:after="156"/>
        <w:rPr>
          <w:rFonts w:cstheme="minorHAnsi"/>
          <w:color w:val="000000" w:themeColor="text1"/>
          <w:szCs w:val="20"/>
        </w:rPr>
      </w:pPr>
    </w:p>
    <w:p w14:paraId="1466A0A3" w14:textId="6F2E8B6B"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6.3.3 </w:t>
      </w:r>
      <w:r w:rsidR="001256BD" w:rsidRPr="00177558">
        <w:rPr>
          <w:rFonts w:cstheme="minorHAnsi"/>
          <w:color w:val="000000" w:themeColor="text1"/>
          <w:szCs w:val="20"/>
        </w:rPr>
        <w:t>A</w:t>
      </w:r>
      <w:r w:rsidRPr="00177558">
        <w:rPr>
          <w:rFonts w:cstheme="minorHAnsi"/>
          <w:color w:val="000000" w:themeColor="text1"/>
          <w:szCs w:val="20"/>
        </w:rPr>
        <w:t>nalgesia</w:t>
      </w:r>
      <w:r w:rsidR="001256BD" w:rsidRPr="00177558">
        <w:rPr>
          <w:rFonts w:cstheme="minorHAnsi"/>
          <w:color w:val="000000" w:themeColor="text1"/>
          <w:szCs w:val="20"/>
        </w:rPr>
        <w:t xml:space="preserve"> after surgery</w:t>
      </w:r>
    </w:p>
    <w:p w14:paraId="402D4B41" w14:textId="1C341357"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Patient</w:t>
      </w:r>
      <w:r w:rsidR="002A1F3F" w:rsidRPr="00177558">
        <w:rPr>
          <w:rFonts w:cstheme="minorHAnsi"/>
          <w:color w:val="000000" w:themeColor="text1"/>
          <w:szCs w:val="20"/>
        </w:rPr>
        <w:t>-</w:t>
      </w:r>
      <w:r w:rsidRPr="00177558">
        <w:rPr>
          <w:rFonts w:cstheme="minorHAnsi"/>
          <w:color w:val="000000" w:themeColor="text1"/>
          <w:szCs w:val="20"/>
        </w:rPr>
        <w:t xml:space="preserve">controlled epidural analgesia (PCEA) is </w:t>
      </w:r>
      <w:r w:rsidR="001256BD" w:rsidRPr="00177558">
        <w:rPr>
          <w:rFonts w:cstheme="minorHAnsi"/>
          <w:color w:val="000000" w:themeColor="text1"/>
          <w:szCs w:val="20"/>
        </w:rPr>
        <w:t xml:space="preserve">provided for up to 3 days </w:t>
      </w:r>
      <w:r w:rsidRPr="00177558">
        <w:rPr>
          <w:rFonts w:cstheme="minorHAnsi"/>
          <w:color w:val="000000" w:themeColor="text1"/>
          <w:szCs w:val="20"/>
        </w:rPr>
        <w:t>after surgery,</w:t>
      </w:r>
      <w:r w:rsidRPr="00177558">
        <w:rPr>
          <w:rFonts w:eastAsia="宋体" w:cs="Calibri"/>
          <w:color w:val="000000" w:themeColor="text1"/>
          <w:szCs w:val="20"/>
        </w:rPr>
        <w:t xml:space="preserve"> which </w:t>
      </w:r>
      <w:r w:rsidR="001256BD" w:rsidRPr="00177558">
        <w:rPr>
          <w:rFonts w:eastAsia="宋体" w:cs="Calibri"/>
          <w:color w:val="000000" w:themeColor="text1"/>
          <w:szCs w:val="20"/>
        </w:rPr>
        <w:t>i</w:t>
      </w:r>
      <w:r w:rsidRPr="00177558">
        <w:rPr>
          <w:rFonts w:eastAsia="宋体" w:cs="Calibri"/>
          <w:color w:val="000000" w:themeColor="text1"/>
          <w:szCs w:val="20"/>
        </w:rPr>
        <w:t xml:space="preserve">s established with a mixture of 0.12% ropivacaine and 0.5 </w:t>
      </w:r>
      <w:r w:rsidRPr="00177558">
        <w:rPr>
          <w:rFonts w:eastAsia="宋体" w:cs="Calibri"/>
          <w:color w:val="000000" w:themeColor="text1"/>
          <w:szCs w:val="20"/>
        </w:rPr>
        <w:sym w:font="Symbol" w:char="F06D"/>
      </w:r>
      <w:r w:rsidRPr="00177558">
        <w:rPr>
          <w:rFonts w:eastAsia="宋体" w:cs="Calibri"/>
          <w:color w:val="000000" w:themeColor="text1"/>
          <w:szCs w:val="20"/>
        </w:rPr>
        <w:t>g</w:t>
      </w:r>
      <w:r w:rsidR="00946A5C" w:rsidRPr="00177558">
        <w:rPr>
          <w:rFonts w:eastAsia="宋体" w:cs="Calibri"/>
          <w:color w:val="000000" w:themeColor="text1"/>
          <w:szCs w:val="20"/>
        </w:rPr>
        <w:t>·</w:t>
      </w:r>
      <w:r w:rsidRPr="00177558">
        <w:rPr>
          <w:rFonts w:eastAsia="宋体" w:cs="Calibri"/>
          <w:color w:val="000000" w:themeColor="text1"/>
          <w:szCs w:val="20"/>
        </w:rPr>
        <w:t>ml</w:t>
      </w:r>
      <w:r w:rsidR="00946A5C" w:rsidRPr="00177558">
        <w:rPr>
          <w:rFonts w:eastAsia="宋体" w:cs="Calibri"/>
          <w:color w:val="000000" w:themeColor="text1"/>
          <w:szCs w:val="20"/>
          <w:vertAlign w:val="superscript"/>
        </w:rPr>
        <w:t>-1</w:t>
      </w:r>
      <w:r w:rsidRPr="00177558">
        <w:rPr>
          <w:rFonts w:eastAsia="宋体" w:cs="Calibri"/>
          <w:color w:val="000000" w:themeColor="text1"/>
          <w:szCs w:val="20"/>
        </w:rPr>
        <w:t xml:space="preserve"> sufentanil and programmed to deliver 2-ml boluses with a lock-out interval of 20 minutes and a background infusion rate at 4 ml</w:t>
      </w:r>
      <w:r w:rsidR="00946A5C" w:rsidRPr="00177558">
        <w:rPr>
          <w:rFonts w:eastAsia="宋体" w:cs="Calibri"/>
          <w:color w:val="000000" w:themeColor="text1"/>
          <w:szCs w:val="20"/>
        </w:rPr>
        <w:t>·</w:t>
      </w:r>
      <w:r w:rsidRPr="00177558">
        <w:rPr>
          <w:rFonts w:eastAsia="宋体" w:cs="Calibri"/>
          <w:color w:val="000000" w:themeColor="text1"/>
          <w:szCs w:val="20"/>
        </w:rPr>
        <w:t>h</w:t>
      </w:r>
      <w:r w:rsidR="00946A5C" w:rsidRPr="00177558">
        <w:rPr>
          <w:rFonts w:eastAsia="宋体" w:cs="Calibri"/>
          <w:color w:val="000000" w:themeColor="text1"/>
          <w:szCs w:val="20"/>
          <w:vertAlign w:val="superscript"/>
        </w:rPr>
        <w:t>-1</w:t>
      </w:r>
      <w:r w:rsidRPr="00177558">
        <w:rPr>
          <w:rFonts w:eastAsia="宋体" w:cs="Calibri"/>
          <w:color w:val="000000" w:themeColor="text1"/>
          <w:szCs w:val="20"/>
        </w:rPr>
        <w:t>.</w:t>
      </w:r>
      <w:r w:rsidRPr="00177558">
        <w:rPr>
          <w:rFonts w:cstheme="minorHAnsi"/>
          <w:color w:val="000000" w:themeColor="text1"/>
          <w:szCs w:val="20"/>
        </w:rPr>
        <w:t xml:space="preserve"> </w:t>
      </w:r>
      <w:r w:rsidR="001256BD" w:rsidRPr="00177558">
        <w:rPr>
          <w:rFonts w:cstheme="minorHAnsi"/>
          <w:color w:val="000000" w:themeColor="text1"/>
          <w:szCs w:val="20"/>
        </w:rPr>
        <w:t xml:space="preserve">For patients with low body weight or poor general condition, doses can be decreased and upper dose limit can be set for the patient-controlled pump. For patients whose </w:t>
      </w:r>
      <w:r w:rsidR="00B3302F" w:rsidRPr="00177558">
        <w:rPr>
          <w:rFonts w:cstheme="minorHAnsi"/>
          <w:color w:val="000000" w:themeColor="text1"/>
          <w:szCs w:val="20"/>
        </w:rPr>
        <w:t xml:space="preserve">epidural </w:t>
      </w:r>
      <w:r w:rsidR="001256BD" w:rsidRPr="00177558">
        <w:rPr>
          <w:rFonts w:cstheme="minorHAnsi"/>
          <w:color w:val="000000" w:themeColor="text1"/>
          <w:szCs w:val="20"/>
        </w:rPr>
        <w:t>analgesia pump has to be decreased or stopped, the reasons, administered dose and subsequent management should be recorded.</w:t>
      </w:r>
    </w:p>
    <w:p w14:paraId="24ACE5BD" w14:textId="77777777" w:rsidR="00FB7BB6" w:rsidRPr="00177558" w:rsidRDefault="00FB7BB6" w:rsidP="00751CC2">
      <w:pPr>
        <w:snapToGrid w:val="0"/>
        <w:spacing w:beforeLines="50" w:before="156" w:afterLines="50" w:after="156"/>
        <w:rPr>
          <w:rFonts w:cstheme="minorHAnsi"/>
          <w:color w:val="000000" w:themeColor="text1"/>
          <w:szCs w:val="20"/>
        </w:rPr>
      </w:pPr>
    </w:p>
    <w:p w14:paraId="17F6576F" w14:textId="77777777" w:rsidR="00FB7BB6" w:rsidRPr="00177558" w:rsidRDefault="00FB7BB6"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6.4 Remedial measures</w:t>
      </w:r>
    </w:p>
    <w:p w14:paraId="6084F3A5" w14:textId="0921D7F2" w:rsidR="00FB7BB6" w:rsidRPr="00177558" w:rsidRDefault="00FB7BB6" w:rsidP="00751CC2">
      <w:pPr>
        <w:snapToGrid w:val="0"/>
        <w:spacing w:beforeLines="50" w:before="156" w:afterLines="50" w:after="156"/>
        <w:rPr>
          <w:rFonts w:cstheme="minorBidi"/>
          <w:color w:val="000000" w:themeColor="text1"/>
          <w:szCs w:val="20"/>
        </w:rPr>
      </w:pPr>
      <w:r w:rsidRPr="00177558">
        <w:rPr>
          <w:rFonts w:cstheme="minorHAnsi"/>
          <w:color w:val="000000" w:themeColor="text1"/>
          <w:szCs w:val="20"/>
        </w:rPr>
        <w:t xml:space="preserve">6.4.1 </w:t>
      </w:r>
      <w:r w:rsidR="002764E7" w:rsidRPr="00177558">
        <w:rPr>
          <w:rFonts w:cstheme="minorHAnsi"/>
          <w:color w:val="000000" w:themeColor="text1"/>
          <w:szCs w:val="20"/>
        </w:rPr>
        <w:t>F</w:t>
      </w:r>
      <w:r w:rsidRPr="00177558">
        <w:rPr>
          <w:color w:val="000000" w:themeColor="text1"/>
          <w:szCs w:val="20"/>
        </w:rPr>
        <w:t>ailure of epidural block</w:t>
      </w:r>
    </w:p>
    <w:p w14:paraId="1C1B70C8" w14:textId="6570740B" w:rsidR="002764E7" w:rsidRPr="00177558" w:rsidRDefault="002764E7" w:rsidP="00751CC2">
      <w:pPr>
        <w:snapToGrid w:val="0"/>
        <w:spacing w:beforeLines="50" w:before="156" w:afterLines="50" w:after="156"/>
        <w:rPr>
          <w:color w:val="000000" w:themeColor="text1"/>
          <w:szCs w:val="20"/>
        </w:rPr>
      </w:pPr>
      <w:r w:rsidRPr="00177558">
        <w:rPr>
          <w:color w:val="000000" w:themeColor="text1"/>
          <w:szCs w:val="20"/>
        </w:rPr>
        <w:t>6.4.1.1 For patients in the EGA group, epidural failure includes the following conditions: (1) failed m</w:t>
      </w:r>
      <w:r w:rsidR="00FB7BB6" w:rsidRPr="00177558">
        <w:rPr>
          <w:color w:val="000000" w:themeColor="text1"/>
          <w:szCs w:val="20"/>
        </w:rPr>
        <w:t xml:space="preserve">ultiple attempts </w:t>
      </w:r>
      <w:r w:rsidRPr="00177558">
        <w:rPr>
          <w:color w:val="000000" w:themeColor="text1"/>
          <w:szCs w:val="20"/>
        </w:rPr>
        <w:t xml:space="preserve">(usually more than 5 times) </w:t>
      </w:r>
      <w:r w:rsidR="00FB7BB6" w:rsidRPr="00177558">
        <w:rPr>
          <w:color w:val="000000" w:themeColor="text1"/>
          <w:szCs w:val="20"/>
        </w:rPr>
        <w:t xml:space="preserve">of epidural puncture by a senior </w:t>
      </w:r>
      <w:r w:rsidR="00F128D2" w:rsidRPr="00177558">
        <w:rPr>
          <w:color w:val="000000" w:themeColor="text1"/>
          <w:szCs w:val="20"/>
        </w:rPr>
        <w:t>anest</w:t>
      </w:r>
      <w:r w:rsidR="00FB7BB6" w:rsidRPr="00177558">
        <w:rPr>
          <w:color w:val="000000" w:themeColor="text1"/>
          <w:szCs w:val="20"/>
        </w:rPr>
        <w:t>hesiologist</w:t>
      </w:r>
      <w:r w:rsidRPr="00177558">
        <w:rPr>
          <w:color w:val="000000" w:themeColor="text1"/>
          <w:szCs w:val="20"/>
        </w:rPr>
        <w:t>; (2)</w:t>
      </w:r>
      <w:r w:rsidR="00FB7BB6" w:rsidRPr="00177558">
        <w:rPr>
          <w:color w:val="000000" w:themeColor="text1"/>
          <w:szCs w:val="20"/>
        </w:rPr>
        <w:t xml:space="preserve"> </w:t>
      </w:r>
      <w:r w:rsidRPr="00177558">
        <w:rPr>
          <w:color w:val="000000" w:themeColor="text1"/>
          <w:szCs w:val="20"/>
        </w:rPr>
        <w:t>patients refuse further epidural puncture attempts</w:t>
      </w:r>
      <w:r w:rsidR="00FB7BB6" w:rsidRPr="00177558">
        <w:rPr>
          <w:color w:val="000000" w:themeColor="text1"/>
          <w:szCs w:val="20"/>
        </w:rPr>
        <w:t xml:space="preserve">, or attending </w:t>
      </w:r>
      <w:r w:rsidR="00F128D2" w:rsidRPr="00177558">
        <w:rPr>
          <w:color w:val="000000" w:themeColor="text1"/>
          <w:szCs w:val="20"/>
        </w:rPr>
        <w:t>anest</w:t>
      </w:r>
      <w:r w:rsidR="00FB7BB6" w:rsidRPr="00177558">
        <w:rPr>
          <w:color w:val="000000" w:themeColor="text1"/>
          <w:szCs w:val="20"/>
        </w:rPr>
        <w:t>hesiologist</w:t>
      </w:r>
      <w:r w:rsidRPr="00177558">
        <w:rPr>
          <w:color w:val="000000" w:themeColor="text1"/>
          <w:szCs w:val="20"/>
        </w:rPr>
        <w:t>s</w:t>
      </w:r>
      <w:r w:rsidR="00FB7BB6" w:rsidRPr="00177558">
        <w:rPr>
          <w:color w:val="000000" w:themeColor="text1"/>
          <w:szCs w:val="20"/>
        </w:rPr>
        <w:t xml:space="preserve"> </w:t>
      </w:r>
      <w:r w:rsidRPr="00177558">
        <w:rPr>
          <w:color w:val="000000" w:themeColor="text1"/>
          <w:szCs w:val="20"/>
        </w:rPr>
        <w:t xml:space="preserve">consider further attempts </w:t>
      </w:r>
      <w:r w:rsidR="00FB7BB6" w:rsidRPr="00177558">
        <w:rPr>
          <w:color w:val="000000" w:themeColor="text1"/>
          <w:szCs w:val="20"/>
        </w:rPr>
        <w:t>is not beneficial</w:t>
      </w:r>
      <w:r w:rsidRPr="00177558">
        <w:rPr>
          <w:color w:val="000000" w:themeColor="text1"/>
          <w:szCs w:val="20"/>
        </w:rPr>
        <w:t>;</w:t>
      </w:r>
      <w:r w:rsidR="00FB7BB6" w:rsidRPr="00177558">
        <w:rPr>
          <w:color w:val="000000" w:themeColor="text1"/>
          <w:szCs w:val="20"/>
        </w:rPr>
        <w:t xml:space="preserve"> </w:t>
      </w:r>
      <w:r w:rsidRPr="00177558">
        <w:rPr>
          <w:color w:val="000000" w:themeColor="text1"/>
          <w:szCs w:val="20"/>
        </w:rPr>
        <w:t xml:space="preserve">(3) no dermatomes with sensory loss appear after testing dose of epidural lidocaine (usually 10-20 min are required), and judged as failed epidural block by the attending </w:t>
      </w:r>
      <w:r w:rsidR="00F128D2" w:rsidRPr="00177558">
        <w:rPr>
          <w:color w:val="000000" w:themeColor="text1"/>
          <w:szCs w:val="20"/>
        </w:rPr>
        <w:t>anest</w:t>
      </w:r>
      <w:r w:rsidRPr="00177558">
        <w:rPr>
          <w:color w:val="000000" w:themeColor="text1"/>
          <w:szCs w:val="20"/>
        </w:rPr>
        <w:t xml:space="preserve">hesiologists. </w:t>
      </w:r>
    </w:p>
    <w:p w14:paraId="6783F53A" w14:textId="507BB4E9" w:rsidR="00FB7BB6" w:rsidRPr="00177558" w:rsidRDefault="00F30495" w:rsidP="00751CC2">
      <w:pPr>
        <w:snapToGrid w:val="0"/>
        <w:spacing w:beforeLines="50" w:before="156" w:afterLines="50" w:after="156"/>
        <w:rPr>
          <w:color w:val="000000" w:themeColor="text1"/>
          <w:szCs w:val="20"/>
        </w:rPr>
      </w:pPr>
      <w:r w:rsidRPr="00177558">
        <w:rPr>
          <w:color w:val="000000" w:themeColor="text1"/>
          <w:szCs w:val="20"/>
        </w:rPr>
        <w:t xml:space="preserve">6.4.1.2 For patients in the EGA group with failed epidural block, </w:t>
      </w:r>
      <w:r w:rsidR="00F128D2" w:rsidRPr="00177558">
        <w:rPr>
          <w:color w:val="000000" w:themeColor="text1"/>
          <w:szCs w:val="20"/>
        </w:rPr>
        <w:t>anest</w:t>
      </w:r>
      <w:r w:rsidR="00FB7BB6" w:rsidRPr="00177558">
        <w:rPr>
          <w:color w:val="000000" w:themeColor="text1"/>
          <w:szCs w:val="20"/>
        </w:rPr>
        <w:t xml:space="preserve">hesia and postoperative analgesia will be performed as </w:t>
      </w:r>
      <w:r w:rsidRPr="00177558">
        <w:rPr>
          <w:color w:val="000000" w:themeColor="text1"/>
          <w:szCs w:val="20"/>
        </w:rPr>
        <w:t xml:space="preserve">patients </w:t>
      </w:r>
      <w:r w:rsidR="00FB7BB6" w:rsidRPr="00177558">
        <w:rPr>
          <w:color w:val="000000" w:themeColor="text1"/>
          <w:szCs w:val="20"/>
        </w:rPr>
        <w:t xml:space="preserve">in the </w:t>
      </w:r>
      <w:r w:rsidRPr="00177558">
        <w:rPr>
          <w:color w:val="000000" w:themeColor="text1"/>
          <w:szCs w:val="20"/>
        </w:rPr>
        <w:t>GA group (6.2.1 to 6.2.3)</w:t>
      </w:r>
      <w:r w:rsidR="00FB7BB6" w:rsidRPr="00177558">
        <w:rPr>
          <w:color w:val="000000" w:themeColor="text1"/>
          <w:szCs w:val="20"/>
        </w:rPr>
        <w:t>.</w:t>
      </w:r>
    </w:p>
    <w:p w14:paraId="483C83F2" w14:textId="62A47995" w:rsidR="00F30495" w:rsidRPr="00177558" w:rsidRDefault="00F30495" w:rsidP="00751CC2">
      <w:pPr>
        <w:snapToGrid w:val="0"/>
        <w:spacing w:beforeLines="50" w:before="156" w:afterLines="50" w:after="156"/>
        <w:rPr>
          <w:color w:val="000000" w:themeColor="text1"/>
          <w:szCs w:val="20"/>
        </w:rPr>
      </w:pPr>
      <w:r w:rsidRPr="00177558">
        <w:rPr>
          <w:color w:val="000000" w:themeColor="text1"/>
          <w:szCs w:val="20"/>
        </w:rPr>
        <w:t>6.</w:t>
      </w:r>
      <w:r w:rsidR="00105988" w:rsidRPr="00177558">
        <w:rPr>
          <w:color w:val="000000" w:themeColor="text1"/>
          <w:szCs w:val="20"/>
        </w:rPr>
        <w:t>4</w:t>
      </w:r>
      <w:r w:rsidRPr="00177558">
        <w:rPr>
          <w:color w:val="000000" w:themeColor="text1"/>
          <w:szCs w:val="20"/>
        </w:rPr>
        <w:t xml:space="preserve">.2 Inadequate </w:t>
      </w:r>
      <w:r w:rsidR="00F128D2" w:rsidRPr="00177558">
        <w:rPr>
          <w:color w:val="000000" w:themeColor="text1"/>
          <w:szCs w:val="20"/>
        </w:rPr>
        <w:t>anest</w:t>
      </w:r>
      <w:r w:rsidRPr="00177558">
        <w:rPr>
          <w:color w:val="000000" w:themeColor="text1"/>
          <w:szCs w:val="20"/>
        </w:rPr>
        <w:t>hesia</w:t>
      </w:r>
    </w:p>
    <w:p w14:paraId="686BC93D" w14:textId="45EE8BA9" w:rsidR="00F30495" w:rsidRPr="00177558" w:rsidRDefault="00F30495" w:rsidP="00F30495">
      <w:pPr>
        <w:snapToGrid w:val="0"/>
        <w:spacing w:beforeLines="50" w:before="156" w:afterLines="50" w:after="156"/>
        <w:rPr>
          <w:rFonts w:cstheme="minorHAnsi"/>
          <w:color w:val="000000" w:themeColor="text1"/>
          <w:szCs w:val="20"/>
        </w:rPr>
      </w:pPr>
      <w:r w:rsidRPr="00177558">
        <w:rPr>
          <w:color w:val="000000" w:themeColor="text1"/>
          <w:szCs w:val="20"/>
        </w:rPr>
        <w:t>6.</w:t>
      </w:r>
      <w:r w:rsidR="00105988" w:rsidRPr="00177558">
        <w:rPr>
          <w:color w:val="000000" w:themeColor="text1"/>
          <w:szCs w:val="20"/>
        </w:rPr>
        <w:t>4</w:t>
      </w:r>
      <w:r w:rsidRPr="00177558">
        <w:rPr>
          <w:color w:val="000000" w:themeColor="text1"/>
          <w:szCs w:val="20"/>
        </w:rPr>
        <w:t>.2.</w:t>
      </w:r>
      <w:r w:rsidR="00105988" w:rsidRPr="00177558">
        <w:rPr>
          <w:color w:val="000000" w:themeColor="text1"/>
          <w:szCs w:val="20"/>
        </w:rPr>
        <w:t>1</w:t>
      </w:r>
      <w:r w:rsidRPr="00177558">
        <w:rPr>
          <w:color w:val="000000" w:themeColor="text1"/>
          <w:szCs w:val="20"/>
        </w:rPr>
        <w:t xml:space="preserve"> For patients in the GA group, inadequate </w:t>
      </w:r>
      <w:r w:rsidR="00F128D2" w:rsidRPr="00177558">
        <w:rPr>
          <w:color w:val="000000" w:themeColor="text1"/>
          <w:szCs w:val="20"/>
        </w:rPr>
        <w:t>anest</w:t>
      </w:r>
      <w:r w:rsidRPr="00177558">
        <w:rPr>
          <w:color w:val="000000" w:themeColor="text1"/>
          <w:szCs w:val="20"/>
        </w:rPr>
        <w:t xml:space="preserve">hesia is managed </w:t>
      </w:r>
      <w:r w:rsidR="0094606D" w:rsidRPr="00177558">
        <w:rPr>
          <w:color w:val="000000" w:themeColor="text1"/>
          <w:szCs w:val="20"/>
        </w:rPr>
        <w:t>by</w:t>
      </w:r>
      <w:r w:rsidRPr="00177558">
        <w:rPr>
          <w:color w:val="000000" w:themeColor="text1"/>
          <w:szCs w:val="20"/>
        </w:rPr>
        <w:t xml:space="preserve"> increasing intravenous and/or inhalational </w:t>
      </w:r>
      <w:r w:rsidR="00F128D2" w:rsidRPr="00177558">
        <w:rPr>
          <w:color w:val="000000" w:themeColor="text1"/>
          <w:szCs w:val="20"/>
        </w:rPr>
        <w:t>anest</w:t>
      </w:r>
      <w:r w:rsidRPr="00177558">
        <w:rPr>
          <w:color w:val="000000" w:themeColor="text1"/>
          <w:szCs w:val="20"/>
        </w:rPr>
        <w:t xml:space="preserve">hetics. </w:t>
      </w:r>
    </w:p>
    <w:p w14:paraId="1B935D2B" w14:textId="581BA44E" w:rsidR="00F30495" w:rsidRPr="00177558" w:rsidRDefault="00F30495" w:rsidP="00751CC2">
      <w:pPr>
        <w:snapToGrid w:val="0"/>
        <w:spacing w:beforeLines="50" w:before="156" w:afterLines="50" w:after="156"/>
        <w:rPr>
          <w:color w:val="000000" w:themeColor="text1"/>
          <w:szCs w:val="20"/>
        </w:rPr>
      </w:pPr>
      <w:r w:rsidRPr="00177558">
        <w:rPr>
          <w:color w:val="000000" w:themeColor="text1"/>
          <w:szCs w:val="20"/>
        </w:rPr>
        <w:t>6.</w:t>
      </w:r>
      <w:r w:rsidR="00105988" w:rsidRPr="00177558">
        <w:rPr>
          <w:color w:val="000000" w:themeColor="text1"/>
          <w:szCs w:val="20"/>
        </w:rPr>
        <w:t>4</w:t>
      </w:r>
      <w:r w:rsidRPr="00177558">
        <w:rPr>
          <w:color w:val="000000" w:themeColor="text1"/>
          <w:szCs w:val="20"/>
        </w:rPr>
        <w:t>.2.</w:t>
      </w:r>
      <w:r w:rsidR="00105988" w:rsidRPr="00177558">
        <w:rPr>
          <w:color w:val="000000" w:themeColor="text1"/>
          <w:szCs w:val="20"/>
        </w:rPr>
        <w:t>2</w:t>
      </w:r>
      <w:r w:rsidRPr="00177558">
        <w:rPr>
          <w:color w:val="000000" w:themeColor="text1"/>
          <w:szCs w:val="20"/>
        </w:rPr>
        <w:t xml:space="preserve"> For patients in the </w:t>
      </w:r>
      <w:r w:rsidR="00105988" w:rsidRPr="00177558">
        <w:rPr>
          <w:color w:val="000000" w:themeColor="text1"/>
          <w:szCs w:val="20"/>
        </w:rPr>
        <w:t>EGA</w:t>
      </w:r>
      <w:r w:rsidRPr="00177558">
        <w:rPr>
          <w:color w:val="000000" w:themeColor="text1"/>
          <w:szCs w:val="20"/>
        </w:rPr>
        <w:t xml:space="preserve"> group, inadequate </w:t>
      </w:r>
      <w:r w:rsidR="00F128D2" w:rsidRPr="00177558">
        <w:rPr>
          <w:color w:val="000000" w:themeColor="text1"/>
          <w:szCs w:val="20"/>
        </w:rPr>
        <w:t>anest</w:t>
      </w:r>
      <w:r w:rsidRPr="00177558">
        <w:rPr>
          <w:color w:val="000000" w:themeColor="text1"/>
          <w:szCs w:val="20"/>
        </w:rPr>
        <w:t xml:space="preserve">hesia is managed with additional local </w:t>
      </w:r>
      <w:r w:rsidR="00F128D2" w:rsidRPr="00177558">
        <w:rPr>
          <w:color w:val="000000" w:themeColor="text1"/>
          <w:szCs w:val="20"/>
        </w:rPr>
        <w:t>anest</w:t>
      </w:r>
      <w:r w:rsidRPr="00177558">
        <w:rPr>
          <w:color w:val="000000" w:themeColor="text1"/>
          <w:szCs w:val="20"/>
        </w:rPr>
        <w:t xml:space="preserve">hetics administered through the epidural catheter, and/or </w:t>
      </w:r>
      <w:r w:rsidR="0094606D" w:rsidRPr="00177558">
        <w:rPr>
          <w:color w:val="000000" w:themeColor="text1"/>
          <w:szCs w:val="20"/>
        </w:rPr>
        <w:t xml:space="preserve">by </w:t>
      </w:r>
      <w:r w:rsidRPr="00177558">
        <w:rPr>
          <w:color w:val="000000" w:themeColor="text1"/>
          <w:szCs w:val="20"/>
        </w:rPr>
        <w:t xml:space="preserve">increasing intravenous and/or inhalational </w:t>
      </w:r>
      <w:r w:rsidR="00F128D2" w:rsidRPr="00177558">
        <w:rPr>
          <w:color w:val="000000" w:themeColor="text1"/>
          <w:szCs w:val="20"/>
        </w:rPr>
        <w:t>anest</w:t>
      </w:r>
      <w:r w:rsidRPr="00177558">
        <w:rPr>
          <w:color w:val="000000" w:themeColor="text1"/>
          <w:szCs w:val="20"/>
        </w:rPr>
        <w:t xml:space="preserve">hetics. </w:t>
      </w:r>
    </w:p>
    <w:p w14:paraId="330D4C87" w14:textId="42C8A1F1" w:rsidR="00105988"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6.4.</w:t>
      </w:r>
      <w:r w:rsidR="00105988" w:rsidRPr="00177558">
        <w:rPr>
          <w:rFonts w:cstheme="minorHAnsi"/>
          <w:color w:val="000000" w:themeColor="text1"/>
          <w:szCs w:val="20"/>
        </w:rPr>
        <w:t>3</w:t>
      </w:r>
      <w:r w:rsidRPr="00177558">
        <w:rPr>
          <w:rFonts w:cstheme="minorHAnsi"/>
          <w:color w:val="000000" w:themeColor="text1"/>
          <w:szCs w:val="20"/>
        </w:rPr>
        <w:t xml:space="preserve"> </w:t>
      </w:r>
      <w:r w:rsidR="00105988" w:rsidRPr="00177558">
        <w:rPr>
          <w:rFonts w:cstheme="minorHAnsi"/>
          <w:color w:val="000000" w:themeColor="text1"/>
          <w:szCs w:val="20"/>
        </w:rPr>
        <w:t>Unsatisfied postoperative analgesia</w:t>
      </w:r>
    </w:p>
    <w:p w14:paraId="7496B36C" w14:textId="0304B3D9" w:rsidR="00105988" w:rsidRPr="00177558" w:rsidRDefault="00105988"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6.4.3.1 For patients in the GA group, the PCIA pump setting will be adjusted (increased) and/or supplemental analgesics (such as opioids, non-steroidal anti-inflammatory drugs, and others) will be administered. The above measures will be recorded. </w:t>
      </w:r>
    </w:p>
    <w:p w14:paraId="1DBF5916" w14:textId="0FBFC355" w:rsidR="00FB7BB6" w:rsidRPr="00177558" w:rsidRDefault="00105988" w:rsidP="00105988">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6.4.3.2 For patients in the EGA group, the PCEA pump setting will be adjusted (increased), supplemental analgesics (such as opioids, non-steroidal anti-inflammatory drugs, and others) will be administered, or an intravenous analgesia pump will be provided.</w:t>
      </w:r>
      <w:r w:rsidR="00FB7BB6" w:rsidRPr="00177558">
        <w:rPr>
          <w:rFonts w:cstheme="minorHAnsi"/>
          <w:color w:val="000000" w:themeColor="text1"/>
          <w:szCs w:val="20"/>
        </w:rPr>
        <w:t xml:space="preserve"> The above measures will be recorded. </w:t>
      </w:r>
    </w:p>
    <w:p w14:paraId="50C95D3C" w14:textId="6ECE606F" w:rsidR="00FB7BB6" w:rsidRPr="00177558" w:rsidRDefault="00FB7BB6" w:rsidP="00751CC2">
      <w:pPr>
        <w:snapToGrid w:val="0"/>
        <w:spacing w:beforeLines="50" w:before="156" w:afterLines="50" w:after="156"/>
        <w:rPr>
          <w:rFonts w:cstheme="minorHAnsi"/>
          <w:color w:val="000000" w:themeColor="text1"/>
          <w:szCs w:val="20"/>
        </w:rPr>
      </w:pPr>
    </w:p>
    <w:p w14:paraId="2197A328" w14:textId="6B7B971C" w:rsidR="00105988" w:rsidRPr="00177558" w:rsidRDefault="00105988" w:rsidP="00105988">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6.</w:t>
      </w:r>
      <w:r w:rsidR="00456B69" w:rsidRPr="00177558">
        <w:rPr>
          <w:rFonts w:cstheme="minorHAnsi"/>
          <w:b/>
          <w:bCs/>
          <w:i/>
          <w:iCs/>
          <w:color w:val="000000" w:themeColor="text1"/>
          <w:szCs w:val="20"/>
        </w:rPr>
        <w:t>5</w:t>
      </w:r>
      <w:r w:rsidRPr="00177558">
        <w:rPr>
          <w:rFonts w:cstheme="minorHAnsi"/>
          <w:b/>
          <w:bCs/>
          <w:i/>
          <w:iCs/>
          <w:color w:val="000000" w:themeColor="text1"/>
          <w:szCs w:val="20"/>
        </w:rPr>
        <w:t xml:space="preserve"> Allowed and prohibited medications</w:t>
      </w:r>
    </w:p>
    <w:p w14:paraId="515B0A80" w14:textId="08EB39E7" w:rsidR="00105988" w:rsidRPr="00177558" w:rsidRDefault="00105988" w:rsidP="00105988">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6.</w:t>
      </w:r>
      <w:r w:rsidR="00456B69" w:rsidRPr="00177558">
        <w:rPr>
          <w:rFonts w:cstheme="minorHAnsi"/>
          <w:color w:val="000000" w:themeColor="text1"/>
          <w:szCs w:val="20"/>
        </w:rPr>
        <w:t>5</w:t>
      </w:r>
      <w:r w:rsidRPr="00177558">
        <w:rPr>
          <w:rFonts w:cstheme="minorHAnsi"/>
          <w:color w:val="000000" w:themeColor="text1"/>
          <w:szCs w:val="20"/>
        </w:rPr>
        <w:t xml:space="preserve">.1 For patients of both groups, no premedication (usually include anticholinergics and sedatives) is administered. </w:t>
      </w:r>
      <w:r w:rsidR="000A0302" w:rsidRPr="00177558">
        <w:rPr>
          <w:rFonts w:cstheme="minorHAnsi"/>
          <w:color w:val="000000" w:themeColor="text1"/>
          <w:szCs w:val="20"/>
        </w:rPr>
        <w:t xml:space="preserve">Dexmedetomidine can be administered at the discretion of </w:t>
      </w:r>
      <w:r w:rsidR="00F128D2" w:rsidRPr="00177558">
        <w:rPr>
          <w:rFonts w:cstheme="minorHAnsi"/>
          <w:color w:val="000000" w:themeColor="text1"/>
          <w:szCs w:val="20"/>
        </w:rPr>
        <w:t>anest</w:t>
      </w:r>
      <w:r w:rsidR="000A0302" w:rsidRPr="00177558">
        <w:rPr>
          <w:rFonts w:cstheme="minorHAnsi"/>
          <w:color w:val="000000" w:themeColor="text1"/>
          <w:szCs w:val="20"/>
        </w:rPr>
        <w:t xml:space="preserve">hesiologists. </w:t>
      </w:r>
      <w:r w:rsidRPr="00177558">
        <w:rPr>
          <w:rFonts w:cstheme="minorHAnsi"/>
          <w:color w:val="000000" w:themeColor="text1"/>
          <w:szCs w:val="20"/>
        </w:rPr>
        <w:t xml:space="preserve">Anticholinergics are prohibited unless being used for the treatment of bradycardia, in which case atropine will be administered. </w:t>
      </w:r>
    </w:p>
    <w:p w14:paraId="2CAEA997" w14:textId="334D9466" w:rsidR="00105988" w:rsidRPr="00177558" w:rsidRDefault="00105988" w:rsidP="00105988">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6.</w:t>
      </w:r>
      <w:r w:rsidR="00456B69" w:rsidRPr="00177558">
        <w:rPr>
          <w:rFonts w:cstheme="minorHAnsi"/>
          <w:color w:val="000000" w:themeColor="text1"/>
          <w:szCs w:val="20"/>
        </w:rPr>
        <w:t>5</w:t>
      </w:r>
      <w:r w:rsidRPr="00177558">
        <w:rPr>
          <w:rFonts w:cstheme="minorHAnsi"/>
          <w:color w:val="000000" w:themeColor="text1"/>
          <w:szCs w:val="20"/>
        </w:rPr>
        <w:t xml:space="preserve">.2 During </w:t>
      </w:r>
      <w:r w:rsidR="00F128D2" w:rsidRPr="00177558">
        <w:rPr>
          <w:rFonts w:cstheme="minorHAnsi"/>
          <w:color w:val="000000" w:themeColor="text1"/>
          <w:szCs w:val="20"/>
        </w:rPr>
        <w:t>anest</w:t>
      </w:r>
      <w:r w:rsidRPr="00177558">
        <w:rPr>
          <w:rFonts w:cstheme="minorHAnsi"/>
          <w:color w:val="000000" w:themeColor="text1"/>
          <w:szCs w:val="20"/>
        </w:rPr>
        <w:t>hesia, vasopressors (such as ephedrine, phenylephrine, dopamine, adrenaline and norepinephrine), antihypertensives (such as urapidil and nicardipine), atropine and esmolol can be used to maintain hemodynamic stable</w:t>
      </w:r>
      <w:r w:rsidR="000A0302" w:rsidRPr="00177558">
        <w:rPr>
          <w:rFonts w:cstheme="minorHAnsi"/>
          <w:color w:val="000000" w:themeColor="text1"/>
          <w:szCs w:val="20"/>
        </w:rPr>
        <w:t>. The target is to maintain the fluctuation of blood pressure and heart rate within 30% from baseline (average level in the ward before surgery).</w:t>
      </w:r>
      <w:r w:rsidRPr="00177558">
        <w:rPr>
          <w:rFonts w:cstheme="minorHAnsi"/>
          <w:color w:val="000000" w:themeColor="text1"/>
          <w:szCs w:val="20"/>
        </w:rPr>
        <w:t xml:space="preserve"> </w:t>
      </w:r>
      <w:r w:rsidR="000A0302" w:rsidRPr="00177558">
        <w:rPr>
          <w:rFonts w:cstheme="minorHAnsi"/>
          <w:color w:val="000000" w:themeColor="text1"/>
          <w:szCs w:val="20"/>
        </w:rPr>
        <w:t>Low</w:t>
      </w:r>
      <w:r w:rsidR="0094606D" w:rsidRPr="00177558">
        <w:rPr>
          <w:rFonts w:cstheme="minorHAnsi"/>
          <w:color w:val="000000" w:themeColor="text1"/>
          <w:szCs w:val="20"/>
        </w:rPr>
        <w:t>-</w:t>
      </w:r>
      <w:r w:rsidR="000A0302" w:rsidRPr="00177558">
        <w:rPr>
          <w:rFonts w:cstheme="minorHAnsi"/>
          <w:color w:val="000000" w:themeColor="text1"/>
          <w:szCs w:val="20"/>
        </w:rPr>
        <w:t>dose g</w:t>
      </w:r>
      <w:r w:rsidRPr="00177558">
        <w:rPr>
          <w:rFonts w:cstheme="minorHAnsi"/>
          <w:color w:val="000000" w:themeColor="text1"/>
          <w:szCs w:val="20"/>
        </w:rPr>
        <w:t xml:space="preserve">lucocorticoids </w:t>
      </w:r>
      <w:r w:rsidR="000A0302" w:rsidRPr="00177558">
        <w:rPr>
          <w:rFonts w:cstheme="minorHAnsi"/>
          <w:color w:val="000000" w:themeColor="text1"/>
          <w:szCs w:val="20"/>
        </w:rPr>
        <w:t xml:space="preserve">(usually 5-10 mg </w:t>
      </w:r>
      <w:r w:rsidR="000A0302" w:rsidRPr="00177558">
        <w:rPr>
          <w:rFonts w:cstheme="minorHAnsi"/>
          <w:color w:val="000000" w:themeColor="text1"/>
          <w:szCs w:val="20"/>
        </w:rPr>
        <w:lastRenderedPageBreak/>
        <w:t xml:space="preserve">dexamethasone) </w:t>
      </w:r>
      <w:r w:rsidRPr="00177558">
        <w:rPr>
          <w:rFonts w:cstheme="minorHAnsi"/>
          <w:color w:val="000000" w:themeColor="text1"/>
          <w:szCs w:val="20"/>
        </w:rPr>
        <w:t xml:space="preserve">and 5-hydroxytryptamine 3 (5-HT3) receptor antagonists can be used to prevent postoperative nausea and vomiting. </w:t>
      </w:r>
    </w:p>
    <w:p w14:paraId="43ACDE92" w14:textId="5A221BF4" w:rsidR="00105988" w:rsidRPr="00177558" w:rsidRDefault="00105988" w:rsidP="00105988">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6.</w:t>
      </w:r>
      <w:r w:rsidR="00456B69" w:rsidRPr="00177558">
        <w:rPr>
          <w:rFonts w:cstheme="minorHAnsi"/>
          <w:color w:val="000000" w:themeColor="text1"/>
          <w:szCs w:val="20"/>
        </w:rPr>
        <w:t>5</w:t>
      </w:r>
      <w:r w:rsidRPr="00177558">
        <w:rPr>
          <w:rFonts w:cstheme="minorHAnsi"/>
          <w:color w:val="000000" w:themeColor="text1"/>
          <w:szCs w:val="20"/>
        </w:rPr>
        <w:t>.3 For patients admitted to the ICU with endotracheal intubation, propofol and/or midazolam can be administered for sedation; the target is to maintain the Richmond Agitation-Sedation Scale</w:t>
      </w:r>
      <w:r w:rsidR="002A3033" w:rsidRPr="00177558">
        <w:rPr>
          <w:rFonts w:cstheme="minorHAnsi"/>
          <w:color w:val="000000" w:themeColor="text1"/>
          <w:szCs w:val="20"/>
        </w:rPr>
        <w:fldChar w:fldCharType="begin">
          <w:fldData xml:space="preserve">PEVuZE5vdGU+PENpdGU+PEF1dGhvcj5TZXNzbGVyPC9BdXRob3I+PFllYXI+MjAwMjwvWWVhcj48
UmVjTnVtPjIzMTwvUmVjTnVtPjxEaXNwbGF5VGV4dD48c3R5bGUgZmFjZT0ic3VwZXJzY3JpcHQi
PjQyLDQzPC9zdHlsZT48L0Rpc3BsYXlUZXh0PjxyZWNvcmQ+PHJlYy1udW1iZXI+MjMxPC9yZWMt
bnVtYmVyPjxmb3JlaWduLWtleXM+PGtleSBhcHA9IkVOIiBkYi1pZD0iMnJ2ZjAwdGRscDJ6ZHFl
ZDlwZHhmcjU2cHRwcnB3Mnp6YXRyIiB0aW1lc3RhbXA9IjE1OTczMDI4OTYiPjIzMTwva2V5Pjwv
Zm9yZWlnbi1rZXlzPjxyZWYtdHlwZSBuYW1lPSJKb3VybmFsIEFydGljbGUiPjE3PC9yZWYtdHlw
ZT48Y29udHJpYnV0b3JzPjxhdXRob3JzPjxhdXRob3I+U2Vzc2xlciwgQy4gTi48L2F1dGhvcj48
YXV0aG9yPkdvc25lbGwsIE0uIFMuPC9hdXRob3I+PGF1dGhvcj5HcmFwLCBNLiBKLjwvYXV0aG9y
PjxhdXRob3I+QnJvcGh5LCBHLiBNLjwvYXV0aG9yPjxhdXRob3I+TyZhcG9zO05lYWwsIFAuIFYu
PC9hdXRob3I+PGF1dGhvcj5LZWFuZSwgSy4gQS48L2F1dGhvcj48YXV0aG9yPlRlc29ybywgRS4g
UC48L2F1dGhvcj48YXV0aG9yPkVsc3dpY2ssIFIuIEsuPC9hdXRob3I+PC9hdXRob3JzPjwvY29u
dHJpYnV0b3JzPjxhdXRoLWFkZHJlc3M+RGl2aXNpb24gb2YgUHVsbW9uYXJ5IGFuZCBDcml0aWNh
bCBDYXJlIE1lZGljaW5lLCBEZXBhcnRtZW50IG9mIEludGVybmFsIE1lZGljaW5lLCBWaXJnaW5p
YSBDb21tb253ZWFsdGggVW5pdmVyc2l0eSBIZWFsdGggU3lzdGVtLCBSaWNobW9uZCwgVmlyZ2lu
aWEgMjMyOTgsIFVTQS4gY3Nlc3NsZXJAaHNjLnZjdS5lZHU8L2F1dGgtYWRkcmVzcz48dGl0bGVz
Pjx0aXRsZT5UaGUgUmljaG1vbmQgQWdpdGF0aW9uLVNlZGF0aW9uIFNjYWxlOiB2YWxpZGl0eSBh
bmQgcmVsaWFiaWxpdHkgaW4gYWR1bHQgaW50ZW5zaXZlIGNhcmUgdW5pdCBwYXRpZW50czwvdGl0
bGU+PHNlY29uZGFyeS10aXRsZT5BbSBKIFJlc3BpciBDcml0IENhcmUgTWVkPC9zZWNvbmRhcnkt
dGl0bGU+PC90aXRsZXM+PHBlcmlvZGljYWw+PGZ1bGwtdGl0bGU+QW0gSiBSZXNwaXIgQ3JpdCBD
YXJlIE1lZDwvZnVsbC10aXRsZT48L3BlcmlvZGljYWw+PHBhZ2VzPjEzMzgtNDQ8L3BhZ2VzPjx2
b2x1bWU+MTY2PC92b2x1bWU+PG51bWJlcj4xMDwvbnVtYmVyPjxlZGl0aW9uPjIwMDIvMTEvMDg8
L2VkaXRpb24+PGtleXdvcmRzPjxrZXl3b3JkPkFkdWx0PC9rZXl3b3JkPjxrZXl3b3JkPkFnZWQ8
L2tleXdvcmQ+PGtleXdvcmQ+Q29uc2Npb3VzIFNlZGF0aW9uLyptZXRob2RzPC9rZXl3b3JkPjxr
ZXl3b3JkPkZlbWFsZTwva2V5d29yZD48a2V5d29yZD5IdW1hbnM8L2tleXdvcmQ+PGtleXdvcmQ+
KkludGVuc2l2ZSBDYXJlIFVuaXRzPC9rZXl3b3JkPjxrZXl3b3JkPk1hbGU8L2tleXdvcmQ+PGtl
eXdvcmQ+TWlkZGxlIEFnZWQ8L2tleXdvcmQ+PGtleXdvcmQ+UG9pbnQtb2YtQ2FyZSBTeXN0ZW1z
PC9rZXl3b3JkPjxrZXl3b3JkPlBzeWNob21vdG9yIEFnaXRhdGlvbi8qZGlhZ25vc2lzPC9rZXl3
b3JkPjxrZXl3b3JkPlJlcHJvZHVjaWJpbGl0eSBvZiBSZXN1bHRzPC9rZXl3b3JkPjxrZXl3b3Jk
PlJlc3BpcmF0aW9uLCBBcnRpZmljaWFsPC9rZXl3b3JkPjxrZXl3b3JkPlN0YXRpc3RpY3MgYXMg
VG9waWM8L2tleXdvcmQ+PGtleXdvcmQ+VXJiYW4gSGVhbHRoPC9rZXl3b3JkPjxrZXl3b3JkPlZp
cmdpbmlhPC9rZXl3b3JkPjxrZXl3b3JkPipXZWlnaHRzIGFuZCBNZWFzdXJlczwva2V5d29yZD48
L2tleXdvcmRzPjxkYXRlcz48eWVhcj4yMDAyPC95ZWFyPjxwdWItZGF0ZXM+PGRhdGU+Tm92IDE1
PC9kYXRlPjwvcHViLWRhdGVzPjwvZGF0ZXM+PGlzYm4+MTA3My00NDlYIChQcmludCkmI3hEOzEw
NzMtNDQ5eDwvaXNibj48YWNjZXNzaW9uLW51bT4xMjQyMTc0MzwvYWNjZXNzaW9uLW51bT48dXJs
cz48L3VybHM+PGVsZWN0cm9uaWMtcmVzb3VyY2UtbnVtPjEwLjExNjQvcmNjbS4yMTA3MTM4PC9l
bGVjdHJvbmljLXJlc291cmNlLW51bT48cmVtb3RlLWRhdGFiYXNlLXByb3ZpZGVyPk5MTTwvcmVt
b3RlLWRhdGFiYXNlLXByb3ZpZGVyPjxsYW5ndWFnZT5lbmc8L2xhbmd1YWdlPjwvcmVjb3JkPjwv
Q2l0ZT48Q2l0ZT48QXV0aG9yPkVseTwvQXV0aG9yPjxZZWFyPjIwMDM8L1llYXI+PFJlY051bT4y
MzI8L1JlY051bT48cmVjb3JkPjxyZWMtbnVtYmVyPjIzMjwvcmVjLW51bWJlcj48Zm9yZWlnbi1r
ZXlzPjxrZXkgYXBwPSJFTiIgZGItaWQ9IjJydmYwMHRkbHAyemRxZWQ5cGR4ZnI1NnB0cHJwdzJ6
emF0ciIgdGltZXN0YW1wPSIxNTk3MzAyOTk1Ij4yMzI8L2tleT48L2ZvcmVpZ24ta2V5cz48cmVm
LXR5cGUgbmFtZT0iSm91cm5hbCBBcnRpY2xlIj4xNzwvcmVmLXR5cGU+PGNvbnRyaWJ1dG9ycz48
YXV0aG9ycz48YXV0aG9yPkVseSwgRS4gVy48L2F1dGhvcj48YXV0aG9yPlRydW1hbiwgQi48L2F1
dGhvcj48YXV0aG9yPlNoaW50YW5pLCBBLjwvYXV0aG9yPjxhdXRob3I+VGhvbWFzb24sIEouIFcu
PC9hdXRob3I+PGF1dGhvcj5XaGVlbGVyLCBBLiBQLjwvYXV0aG9yPjxhdXRob3I+R29yZG9uLCBT
LjwvYXV0aG9yPjxhdXRob3I+RnJhbmNpcywgSi48L2F1dGhvcj48YXV0aG9yPlNwZXJvZmYsIFQu
PC9hdXRob3I+PGF1dGhvcj5HYXV0YW0sIFMuPC9hdXRob3I+PGF1dGhvcj5NYXJnb2xpbiwgUi48
L2F1dGhvcj48YXV0aG9yPlNlc3NsZXIsIEMuIE4uPC9hdXRob3I+PGF1dGhvcj5EaXR0dXMsIFIu
IFMuPC9hdXRob3I+PGF1dGhvcj5CZXJuYXJkLCBHLiBSLjwvYXV0aG9yPjwvYXV0aG9ycz48L2Nv
bnRyaWJ1dG9ycz48YXV0aC1hZGRyZXNzPkRlcGFydG1lbnQgb2YgTWVkaWNpbmUsIENlbnRlciBm
b3IgSGVhbHRoIFNlcnZpY2VzIFJlc2VhcmNoLCBWYW5kZXJiaWx0IFVuaXZlcnNpdHkgU2Nob29s
IG9mIE1lZGljaW5lLCBUZW5uZXNzZWUgVmFsbGV5IFZldGVyYW4mYXBvcztzIEFmZmFpcnMgSGVh
bHRoY2FyZSBTeXN0ZW0sIEdlcmlhdHJpYyBSZXNlYXJjaCBFZHVjYXRpb24gYW5kIENsaW5pY2Fs
IENlbnRlciwgTmFzaHZpbGxlIDM3MjMyLCBVU0EuIHdlcy5lbHlAdmFuZGVyYmlsdC5lZHU8L2F1
dGgtYWRkcmVzcz48dGl0bGVzPjx0aXRsZT5Nb25pdG9yaW5nIHNlZGF0aW9uIHN0YXR1cyBvdmVy
IHRpbWUgaW4gSUNVIHBhdGllbnRzOiByZWxpYWJpbGl0eSBhbmQgdmFsaWRpdHkgb2YgdGhlIFJp
Y2htb25kIEFnaXRhdGlvbi1TZWRhdGlvbiBTY2FsZSAoUkFTUyk8L3RpdGxlPjxzZWNvbmRhcnkt
dGl0bGU+SmFtYTwvc2Vjb25kYXJ5LXRpdGxlPjwvdGl0bGVzPjxwZXJpb2RpY2FsPjxmdWxsLXRp
dGxlPkphbWE8L2Z1bGwtdGl0bGU+PC9wZXJpb2RpY2FsPjxwYWdlcz4yOTgzLTkxPC9wYWdlcz48
dm9sdW1lPjI4OTwvdm9sdW1lPjxudW1iZXI+MjI8L251bWJlcj48ZWRpdGlvbj4yMDAzLzA2LzEy
PC9lZGl0aW9uPjxrZXl3b3Jkcz48a2V5d29yZD5BZ2VkPC9rZXl3b3JkPjxrZXl3b3JkPkFuYWxn
ZXNpY3MvYWRtaW5pc3RyYXRpb24gJmFtcDsgZG9zYWdlPC9rZXl3b3JkPjxrZXl3b3JkPipDb25z
Y2lvdXMgU2VkYXRpb24vc3RhbmRhcmRzL3N0YXRpc3RpY3MgJmFtcDsgbnVtZXJpY2FsIGRhdGE8
L2tleXdvcmQ+PGtleXdvcmQ+Q29uc2Npb3VzbmVzczwva2V5d29yZD48a2V5d29yZD5Dcml0aWNh
bCBDYXJlL3N0YW5kYXJkcy9zdGF0aXN0aWNzICZhbXA7IG51bWVyaWNhbCBkYXRhPC9rZXl3b3Jk
PjxrZXl3b3JkPkVsZWN0cm9lbmNlcGhhbG9ncmFwaHk8L2tleXdvcmQ+PGtleXdvcmQ+RmVtYWxl
PC9rZXl3b3JkPjxrZXl3b3JkPkdsYXNnb3cgQ29tYSBTY2FsZTwva2V5d29yZD48a2V5d29yZD5I
dW1hbnM8L2tleXdvcmQ+PGtleXdvcmQ+SHlwbm90aWNzIGFuZCBTZWRhdGl2ZXMvYWRtaW5pc3Ry
YXRpb24gJmFtcDsgZG9zYWdlPC9rZXl3b3JkPjxrZXl3b3JkPipJbnRlbnNpdmUgQ2FyZSBVbml0
cy9zdGFuZGFyZHMvc3RhdGlzdGljcyAmYW1wOyBudW1lcmljYWwgZGF0YTwva2V5d29yZD48a2V5
d29yZD5NYWxlPC9rZXl3b3JkPjxrZXl3b3JkPk1pZGRsZSBBZ2VkPC9rZXl3b3JkPjxrZXl3b3Jk
PipNb25pdG9yaW5nLCBQaHlzaW9sb2dpYy9zdGFuZGFyZHMvc3RhdGlzdGljcyAmYW1wOyBudW1l
cmljYWwgZGF0YTwva2V5d29yZD48a2V5d29yZD4qTmV1cm9wc3ljaG9sb2dpY2FsIFRlc3RzPC9r
ZXl3b3JkPjxrZXl3b3JkPlJlcHJvZHVjaWJpbGl0eSBvZiBSZXN1bHRzPC9rZXl3b3JkPjxrZXl3
b3JkPlJlc3BpcmF0aW9uLCBBcnRpZmljaWFsPC9rZXl3b3JkPjwva2V5d29yZHM+PGRhdGVzPjx5
ZWFyPjIwMDM8L3llYXI+PHB1Yi1kYXRlcz48ZGF0ZT5KdW4gMTE8L2RhdGU+PC9wdWItZGF0ZXM+
PC9kYXRlcz48aXNibj4wMDk4LTc0ODQ8L2lzYm4+PGFjY2Vzc2lvbi1udW0+MTI3OTk0MDc8L2Fj
Y2Vzc2lvbi1udW0+PHVybHM+PC91cmxzPjxlbGVjdHJvbmljLXJlc291cmNlLW51bT4xMC4xMDAx
L2phbWEuMjg5LjIyLjI5ODM8L2VsZWN0cm9uaWMtcmVzb3VyY2UtbnVtPjxyZW1vdGUtZGF0YWJh
c2UtcHJvdmlkZXI+TkxNPC9yZW1vdGUtZGF0YWJhc2UtcHJvdmlkZXI+PGxhbmd1YWdlPmVuZzwv
bGFuZ3VhZ2U+PC9yZWNvcmQ+PC9DaXRlPjwvRW5kTm90ZT4A
</w:fldData>
        </w:fldChar>
      </w:r>
      <w:r w:rsidR="0087670A" w:rsidRPr="00177558">
        <w:rPr>
          <w:rFonts w:cstheme="minorHAnsi"/>
          <w:color w:val="000000" w:themeColor="text1"/>
          <w:szCs w:val="20"/>
        </w:rPr>
        <w:instrText xml:space="preserve"> ADDIN EN.CITE </w:instrText>
      </w:r>
      <w:r w:rsidR="0087670A" w:rsidRPr="00177558">
        <w:rPr>
          <w:rFonts w:cstheme="minorHAnsi"/>
          <w:color w:val="000000" w:themeColor="text1"/>
          <w:szCs w:val="20"/>
        </w:rPr>
        <w:fldChar w:fldCharType="begin">
          <w:fldData xml:space="preserve">PEVuZE5vdGU+PENpdGU+PEF1dGhvcj5TZXNzbGVyPC9BdXRob3I+PFllYXI+MjAwMjwvWWVhcj48
UmVjTnVtPjIzMTwvUmVjTnVtPjxEaXNwbGF5VGV4dD48c3R5bGUgZmFjZT0ic3VwZXJzY3JpcHQi
PjQyLDQzPC9zdHlsZT48L0Rpc3BsYXlUZXh0PjxyZWNvcmQ+PHJlYy1udW1iZXI+MjMxPC9yZWMt
bnVtYmVyPjxmb3JlaWduLWtleXM+PGtleSBhcHA9IkVOIiBkYi1pZD0iMnJ2ZjAwdGRscDJ6ZHFl
ZDlwZHhmcjU2cHRwcnB3Mnp6YXRyIiB0aW1lc3RhbXA9IjE1OTczMDI4OTYiPjIzMTwva2V5Pjwv
Zm9yZWlnbi1rZXlzPjxyZWYtdHlwZSBuYW1lPSJKb3VybmFsIEFydGljbGUiPjE3PC9yZWYtdHlw
ZT48Y29udHJpYnV0b3JzPjxhdXRob3JzPjxhdXRob3I+U2Vzc2xlciwgQy4gTi48L2F1dGhvcj48
YXV0aG9yPkdvc25lbGwsIE0uIFMuPC9hdXRob3I+PGF1dGhvcj5HcmFwLCBNLiBKLjwvYXV0aG9y
PjxhdXRob3I+QnJvcGh5LCBHLiBNLjwvYXV0aG9yPjxhdXRob3I+TyZhcG9zO05lYWwsIFAuIFYu
PC9hdXRob3I+PGF1dGhvcj5LZWFuZSwgSy4gQS48L2F1dGhvcj48YXV0aG9yPlRlc29ybywgRS4g
UC48L2F1dGhvcj48YXV0aG9yPkVsc3dpY2ssIFIuIEsuPC9hdXRob3I+PC9hdXRob3JzPjwvY29u
dHJpYnV0b3JzPjxhdXRoLWFkZHJlc3M+RGl2aXNpb24gb2YgUHVsbW9uYXJ5IGFuZCBDcml0aWNh
bCBDYXJlIE1lZGljaW5lLCBEZXBhcnRtZW50IG9mIEludGVybmFsIE1lZGljaW5lLCBWaXJnaW5p
YSBDb21tb253ZWFsdGggVW5pdmVyc2l0eSBIZWFsdGggU3lzdGVtLCBSaWNobW9uZCwgVmlyZ2lu
aWEgMjMyOTgsIFVTQS4gY3Nlc3NsZXJAaHNjLnZjdS5lZHU8L2F1dGgtYWRkcmVzcz48dGl0bGVz
Pjx0aXRsZT5UaGUgUmljaG1vbmQgQWdpdGF0aW9uLVNlZGF0aW9uIFNjYWxlOiB2YWxpZGl0eSBh
bmQgcmVsaWFiaWxpdHkgaW4gYWR1bHQgaW50ZW5zaXZlIGNhcmUgdW5pdCBwYXRpZW50czwvdGl0
bGU+PHNlY29uZGFyeS10aXRsZT5BbSBKIFJlc3BpciBDcml0IENhcmUgTWVkPC9zZWNvbmRhcnkt
dGl0bGU+PC90aXRsZXM+PHBlcmlvZGljYWw+PGZ1bGwtdGl0bGU+QW0gSiBSZXNwaXIgQ3JpdCBD
YXJlIE1lZDwvZnVsbC10aXRsZT48L3BlcmlvZGljYWw+PHBhZ2VzPjEzMzgtNDQ8L3BhZ2VzPjx2
b2x1bWU+MTY2PC92b2x1bWU+PG51bWJlcj4xMDwvbnVtYmVyPjxlZGl0aW9uPjIwMDIvMTEvMDg8
L2VkaXRpb24+PGtleXdvcmRzPjxrZXl3b3JkPkFkdWx0PC9rZXl3b3JkPjxrZXl3b3JkPkFnZWQ8
L2tleXdvcmQ+PGtleXdvcmQ+Q29uc2Npb3VzIFNlZGF0aW9uLyptZXRob2RzPC9rZXl3b3JkPjxr
ZXl3b3JkPkZlbWFsZTwva2V5d29yZD48a2V5d29yZD5IdW1hbnM8L2tleXdvcmQ+PGtleXdvcmQ+
KkludGVuc2l2ZSBDYXJlIFVuaXRzPC9rZXl3b3JkPjxrZXl3b3JkPk1hbGU8L2tleXdvcmQ+PGtl
eXdvcmQ+TWlkZGxlIEFnZWQ8L2tleXdvcmQ+PGtleXdvcmQ+UG9pbnQtb2YtQ2FyZSBTeXN0ZW1z
PC9rZXl3b3JkPjxrZXl3b3JkPlBzeWNob21vdG9yIEFnaXRhdGlvbi8qZGlhZ25vc2lzPC9rZXl3
b3JkPjxrZXl3b3JkPlJlcHJvZHVjaWJpbGl0eSBvZiBSZXN1bHRzPC9rZXl3b3JkPjxrZXl3b3Jk
PlJlc3BpcmF0aW9uLCBBcnRpZmljaWFsPC9rZXl3b3JkPjxrZXl3b3JkPlN0YXRpc3RpY3MgYXMg
VG9waWM8L2tleXdvcmQ+PGtleXdvcmQ+VXJiYW4gSGVhbHRoPC9rZXl3b3JkPjxrZXl3b3JkPlZp
cmdpbmlhPC9rZXl3b3JkPjxrZXl3b3JkPipXZWlnaHRzIGFuZCBNZWFzdXJlczwva2V5d29yZD48
L2tleXdvcmRzPjxkYXRlcz48eWVhcj4yMDAyPC95ZWFyPjxwdWItZGF0ZXM+PGRhdGU+Tm92IDE1
PC9kYXRlPjwvcHViLWRhdGVzPjwvZGF0ZXM+PGlzYm4+MTA3My00NDlYIChQcmludCkmI3hEOzEw
NzMtNDQ5eDwvaXNibj48YWNjZXNzaW9uLW51bT4xMjQyMTc0MzwvYWNjZXNzaW9uLW51bT48dXJs
cz48L3VybHM+PGVsZWN0cm9uaWMtcmVzb3VyY2UtbnVtPjEwLjExNjQvcmNjbS4yMTA3MTM4PC9l
bGVjdHJvbmljLXJlc291cmNlLW51bT48cmVtb3RlLWRhdGFiYXNlLXByb3ZpZGVyPk5MTTwvcmVt
b3RlLWRhdGFiYXNlLXByb3ZpZGVyPjxsYW5ndWFnZT5lbmc8L2xhbmd1YWdlPjwvcmVjb3JkPjwv
Q2l0ZT48Q2l0ZT48QXV0aG9yPkVseTwvQXV0aG9yPjxZZWFyPjIwMDM8L1llYXI+PFJlY051bT4y
MzI8L1JlY051bT48cmVjb3JkPjxyZWMtbnVtYmVyPjIzMjwvcmVjLW51bWJlcj48Zm9yZWlnbi1r
ZXlzPjxrZXkgYXBwPSJFTiIgZGItaWQ9IjJydmYwMHRkbHAyemRxZWQ5cGR4ZnI1NnB0cHJwdzJ6
emF0ciIgdGltZXN0YW1wPSIxNTk3MzAyOTk1Ij4yMzI8L2tleT48L2ZvcmVpZ24ta2V5cz48cmVm
LXR5cGUgbmFtZT0iSm91cm5hbCBBcnRpY2xlIj4xNzwvcmVmLXR5cGU+PGNvbnRyaWJ1dG9ycz48
YXV0aG9ycz48YXV0aG9yPkVseSwgRS4gVy48L2F1dGhvcj48YXV0aG9yPlRydW1hbiwgQi48L2F1
dGhvcj48YXV0aG9yPlNoaW50YW5pLCBBLjwvYXV0aG9yPjxhdXRob3I+VGhvbWFzb24sIEouIFcu
PC9hdXRob3I+PGF1dGhvcj5XaGVlbGVyLCBBLiBQLjwvYXV0aG9yPjxhdXRob3I+R29yZG9uLCBT
LjwvYXV0aG9yPjxhdXRob3I+RnJhbmNpcywgSi48L2F1dGhvcj48YXV0aG9yPlNwZXJvZmYsIFQu
PC9hdXRob3I+PGF1dGhvcj5HYXV0YW0sIFMuPC9hdXRob3I+PGF1dGhvcj5NYXJnb2xpbiwgUi48
L2F1dGhvcj48YXV0aG9yPlNlc3NsZXIsIEMuIE4uPC9hdXRob3I+PGF1dGhvcj5EaXR0dXMsIFIu
IFMuPC9hdXRob3I+PGF1dGhvcj5CZXJuYXJkLCBHLiBSLjwvYXV0aG9yPjwvYXV0aG9ycz48L2Nv
bnRyaWJ1dG9ycz48YXV0aC1hZGRyZXNzPkRlcGFydG1lbnQgb2YgTWVkaWNpbmUsIENlbnRlciBm
b3IgSGVhbHRoIFNlcnZpY2VzIFJlc2VhcmNoLCBWYW5kZXJiaWx0IFVuaXZlcnNpdHkgU2Nob29s
IG9mIE1lZGljaW5lLCBUZW5uZXNzZWUgVmFsbGV5IFZldGVyYW4mYXBvcztzIEFmZmFpcnMgSGVh
bHRoY2FyZSBTeXN0ZW0sIEdlcmlhdHJpYyBSZXNlYXJjaCBFZHVjYXRpb24gYW5kIENsaW5pY2Fs
IENlbnRlciwgTmFzaHZpbGxlIDM3MjMyLCBVU0EuIHdlcy5lbHlAdmFuZGVyYmlsdC5lZHU8L2F1
dGgtYWRkcmVzcz48dGl0bGVzPjx0aXRsZT5Nb25pdG9yaW5nIHNlZGF0aW9uIHN0YXR1cyBvdmVy
IHRpbWUgaW4gSUNVIHBhdGllbnRzOiByZWxpYWJpbGl0eSBhbmQgdmFsaWRpdHkgb2YgdGhlIFJp
Y2htb25kIEFnaXRhdGlvbi1TZWRhdGlvbiBTY2FsZSAoUkFTUyk8L3RpdGxlPjxzZWNvbmRhcnkt
dGl0bGU+SmFtYTwvc2Vjb25kYXJ5LXRpdGxlPjwvdGl0bGVzPjxwZXJpb2RpY2FsPjxmdWxsLXRp
dGxlPkphbWE8L2Z1bGwtdGl0bGU+PC9wZXJpb2RpY2FsPjxwYWdlcz4yOTgzLTkxPC9wYWdlcz48
dm9sdW1lPjI4OTwvdm9sdW1lPjxudW1iZXI+MjI8L251bWJlcj48ZWRpdGlvbj4yMDAzLzA2LzEy
PC9lZGl0aW9uPjxrZXl3b3Jkcz48a2V5d29yZD5BZ2VkPC9rZXl3b3JkPjxrZXl3b3JkPkFuYWxn
ZXNpY3MvYWRtaW5pc3RyYXRpb24gJmFtcDsgZG9zYWdlPC9rZXl3b3JkPjxrZXl3b3JkPipDb25z
Y2lvdXMgU2VkYXRpb24vc3RhbmRhcmRzL3N0YXRpc3RpY3MgJmFtcDsgbnVtZXJpY2FsIGRhdGE8
L2tleXdvcmQ+PGtleXdvcmQ+Q29uc2Npb3VzbmVzczwva2V5d29yZD48a2V5d29yZD5Dcml0aWNh
bCBDYXJlL3N0YW5kYXJkcy9zdGF0aXN0aWNzICZhbXA7IG51bWVyaWNhbCBkYXRhPC9rZXl3b3Jk
PjxrZXl3b3JkPkVsZWN0cm9lbmNlcGhhbG9ncmFwaHk8L2tleXdvcmQ+PGtleXdvcmQ+RmVtYWxl
PC9rZXl3b3JkPjxrZXl3b3JkPkdsYXNnb3cgQ29tYSBTY2FsZTwva2V5d29yZD48a2V5d29yZD5I
dW1hbnM8L2tleXdvcmQ+PGtleXdvcmQ+SHlwbm90aWNzIGFuZCBTZWRhdGl2ZXMvYWRtaW5pc3Ry
YXRpb24gJmFtcDsgZG9zYWdlPC9rZXl3b3JkPjxrZXl3b3JkPipJbnRlbnNpdmUgQ2FyZSBVbml0
cy9zdGFuZGFyZHMvc3RhdGlzdGljcyAmYW1wOyBudW1lcmljYWwgZGF0YTwva2V5d29yZD48a2V5
d29yZD5NYWxlPC9rZXl3b3JkPjxrZXl3b3JkPk1pZGRsZSBBZ2VkPC9rZXl3b3JkPjxrZXl3b3Jk
PipNb25pdG9yaW5nLCBQaHlzaW9sb2dpYy9zdGFuZGFyZHMvc3RhdGlzdGljcyAmYW1wOyBudW1l
cmljYWwgZGF0YTwva2V5d29yZD48a2V5d29yZD4qTmV1cm9wc3ljaG9sb2dpY2FsIFRlc3RzPC9r
ZXl3b3JkPjxrZXl3b3JkPlJlcHJvZHVjaWJpbGl0eSBvZiBSZXN1bHRzPC9rZXl3b3JkPjxrZXl3
b3JkPlJlc3BpcmF0aW9uLCBBcnRpZmljaWFsPC9rZXl3b3JkPjwva2V5d29yZHM+PGRhdGVzPjx5
ZWFyPjIwMDM8L3llYXI+PHB1Yi1kYXRlcz48ZGF0ZT5KdW4gMTE8L2RhdGU+PC9wdWItZGF0ZXM+
PC9kYXRlcz48aXNibj4wMDk4LTc0ODQ8L2lzYm4+PGFjY2Vzc2lvbi1udW0+MTI3OTk0MDc8L2Fj
Y2Vzc2lvbi1udW0+PHVybHM+PC91cmxzPjxlbGVjdHJvbmljLXJlc291cmNlLW51bT4xMC4xMDAx
L2phbWEuMjg5LjIyLjI5ODM8L2VsZWN0cm9uaWMtcmVzb3VyY2UtbnVtPjxyZW1vdGUtZGF0YWJh
c2UtcHJvdmlkZXI+TkxNPC9yZW1vdGUtZGF0YWJhc2UtcHJvdmlkZXI+PGxhbmd1YWdlPmVuZzwv
bGFuZ3VhZ2U+PC9yZWNvcmQ+PC9DaXRlPjwvRW5kTm90ZT4A
</w:fldData>
        </w:fldChar>
      </w:r>
      <w:r w:rsidR="0087670A" w:rsidRPr="00177558">
        <w:rPr>
          <w:rFonts w:cstheme="minorHAnsi"/>
          <w:color w:val="000000" w:themeColor="text1"/>
          <w:szCs w:val="20"/>
        </w:rPr>
        <w:instrText xml:space="preserve"> ADDIN EN.CITE.DATA </w:instrText>
      </w:r>
      <w:r w:rsidR="0087670A" w:rsidRPr="00177558">
        <w:rPr>
          <w:rFonts w:cstheme="minorHAnsi"/>
          <w:color w:val="000000" w:themeColor="text1"/>
          <w:szCs w:val="20"/>
        </w:rPr>
      </w:r>
      <w:r w:rsidR="0087670A" w:rsidRPr="00177558">
        <w:rPr>
          <w:rFonts w:cstheme="minorHAnsi"/>
          <w:color w:val="000000" w:themeColor="text1"/>
          <w:szCs w:val="20"/>
        </w:rPr>
        <w:fldChar w:fldCharType="end"/>
      </w:r>
      <w:r w:rsidR="002A3033" w:rsidRPr="00177558">
        <w:rPr>
          <w:rFonts w:cstheme="minorHAnsi"/>
          <w:color w:val="000000" w:themeColor="text1"/>
          <w:szCs w:val="20"/>
        </w:rPr>
      </w:r>
      <w:r w:rsidR="002A3033" w:rsidRPr="00177558">
        <w:rPr>
          <w:rFonts w:cstheme="minorHAnsi"/>
          <w:color w:val="000000" w:themeColor="text1"/>
          <w:szCs w:val="20"/>
        </w:rPr>
        <w:fldChar w:fldCharType="separate"/>
      </w:r>
      <w:hyperlink w:anchor="_ENREF_6_42" w:tooltip="Sessler, 2002 #231" w:history="1">
        <w:r w:rsidR="0087670A" w:rsidRPr="00177558">
          <w:rPr>
            <w:rFonts w:cstheme="minorHAnsi"/>
            <w:color w:val="000000" w:themeColor="text1"/>
            <w:szCs w:val="20"/>
            <w:vertAlign w:val="superscript"/>
          </w:rPr>
          <w:t>42</w:t>
        </w:r>
      </w:hyperlink>
      <w:r w:rsidR="0087670A" w:rsidRPr="00177558">
        <w:rPr>
          <w:rFonts w:cstheme="minorHAnsi"/>
          <w:color w:val="000000" w:themeColor="text1"/>
          <w:szCs w:val="20"/>
          <w:vertAlign w:val="superscript"/>
        </w:rPr>
        <w:t>,</w:t>
      </w:r>
      <w:hyperlink w:anchor="_ENREF_6_43" w:tooltip="Ely, 2003 #232" w:history="1">
        <w:r w:rsidR="0087670A" w:rsidRPr="00177558">
          <w:rPr>
            <w:rFonts w:cstheme="minorHAnsi"/>
            <w:color w:val="000000" w:themeColor="text1"/>
            <w:szCs w:val="20"/>
            <w:vertAlign w:val="superscript"/>
          </w:rPr>
          <w:t>43</w:t>
        </w:r>
      </w:hyperlink>
      <w:r w:rsidR="002A3033" w:rsidRPr="00177558">
        <w:rPr>
          <w:rFonts w:cstheme="minorHAnsi"/>
          <w:color w:val="000000" w:themeColor="text1"/>
          <w:szCs w:val="20"/>
        </w:rPr>
        <w:fldChar w:fldCharType="end"/>
      </w:r>
      <w:r w:rsidRPr="00177558">
        <w:rPr>
          <w:rFonts w:cstheme="minorHAnsi"/>
          <w:color w:val="000000" w:themeColor="text1"/>
          <w:szCs w:val="20"/>
        </w:rPr>
        <w:t xml:space="preserve"> (RASS, score ranges from –5 [unarousable] to +4 [combative] and 0 indicates alert and calm) from -2 to +1. For patients admitted to the ICU without endotracheal intubation, sedatives should not be administered unless otherwise needed. Other sedatives are not allowed. </w:t>
      </w:r>
    </w:p>
    <w:p w14:paraId="7E566813" w14:textId="21B63A93" w:rsidR="00105988" w:rsidRPr="00177558" w:rsidRDefault="00105988" w:rsidP="00105988">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6.</w:t>
      </w:r>
      <w:r w:rsidR="00456B69" w:rsidRPr="00177558">
        <w:rPr>
          <w:rFonts w:cstheme="minorHAnsi"/>
          <w:color w:val="000000" w:themeColor="text1"/>
          <w:szCs w:val="20"/>
        </w:rPr>
        <w:t>5</w:t>
      </w:r>
      <w:r w:rsidRPr="00177558">
        <w:rPr>
          <w:rFonts w:cstheme="minorHAnsi"/>
          <w:color w:val="000000" w:themeColor="text1"/>
          <w:szCs w:val="20"/>
        </w:rPr>
        <w:t xml:space="preserve">.4 Other perioperative management are provided according to routine practice. </w:t>
      </w:r>
    </w:p>
    <w:p w14:paraId="353B5350" w14:textId="77777777" w:rsidR="00105988" w:rsidRPr="00177558" w:rsidRDefault="00105988" w:rsidP="00105988">
      <w:pPr>
        <w:snapToGrid w:val="0"/>
        <w:spacing w:beforeLines="50" w:before="156" w:afterLines="50" w:after="156"/>
        <w:rPr>
          <w:rFonts w:cstheme="minorHAnsi"/>
          <w:color w:val="000000" w:themeColor="text1"/>
          <w:szCs w:val="20"/>
        </w:rPr>
      </w:pPr>
    </w:p>
    <w:p w14:paraId="580AA222" w14:textId="77777777" w:rsidR="00FB7BB6" w:rsidRPr="00177558" w:rsidRDefault="00FB7BB6" w:rsidP="00F92F45">
      <w:pPr>
        <w:pStyle w:val="2"/>
        <w:rPr>
          <w:color w:val="000000" w:themeColor="text1"/>
          <w:sz w:val="20"/>
          <w:szCs w:val="20"/>
        </w:rPr>
      </w:pPr>
      <w:bookmarkStart w:id="119" w:name="_Toc45825543"/>
      <w:bookmarkStart w:id="120" w:name="_Toc45825825"/>
      <w:bookmarkStart w:id="121" w:name="_Toc48409137"/>
      <w:bookmarkStart w:id="122" w:name="_Toc48424781"/>
      <w:r w:rsidRPr="00177558">
        <w:rPr>
          <w:color w:val="000000" w:themeColor="text1"/>
          <w:sz w:val="20"/>
          <w:szCs w:val="20"/>
        </w:rPr>
        <w:t>7. Data collection</w:t>
      </w:r>
      <w:bookmarkEnd w:id="119"/>
      <w:bookmarkEnd w:id="120"/>
      <w:bookmarkEnd w:id="121"/>
      <w:bookmarkEnd w:id="122"/>
      <w:r w:rsidRPr="00177558">
        <w:rPr>
          <w:color w:val="000000" w:themeColor="text1"/>
          <w:sz w:val="20"/>
          <w:szCs w:val="20"/>
        </w:rPr>
        <w:t xml:space="preserve"> </w:t>
      </w:r>
    </w:p>
    <w:p w14:paraId="2AFADC4D" w14:textId="77777777" w:rsidR="00FB7BB6" w:rsidRPr="00177558" w:rsidRDefault="00FB7BB6"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7.1 Baseline data</w:t>
      </w:r>
    </w:p>
    <w:p w14:paraId="74E249AA" w14:textId="78A85CBF" w:rsidR="00FB7BB6" w:rsidRPr="00177558" w:rsidRDefault="00FB7BB6" w:rsidP="00751CC2">
      <w:pPr>
        <w:snapToGrid w:val="0"/>
        <w:spacing w:beforeLines="50" w:before="156" w:afterLines="50" w:after="156"/>
        <w:rPr>
          <w:color w:val="000000" w:themeColor="text1"/>
          <w:szCs w:val="20"/>
        </w:rPr>
      </w:pPr>
      <w:r w:rsidRPr="00177558">
        <w:rPr>
          <w:color w:val="000000" w:themeColor="text1"/>
          <w:szCs w:val="20"/>
        </w:rPr>
        <w:t>7.1.1 Demographic data</w:t>
      </w:r>
      <w:r w:rsidR="00B84417" w:rsidRPr="00177558">
        <w:rPr>
          <w:color w:val="000000" w:themeColor="text1"/>
          <w:szCs w:val="20"/>
        </w:rPr>
        <w:t>,</w:t>
      </w:r>
      <w:r w:rsidRPr="00177558">
        <w:rPr>
          <w:color w:val="000000" w:themeColor="text1"/>
          <w:szCs w:val="20"/>
        </w:rPr>
        <w:t xml:space="preserve"> including gender, date of birth, educational levels, </w:t>
      </w:r>
      <w:r w:rsidR="008F0AEA" w:rsidRPr="00177558">
        <w:rPr>
          <w:color w:val="000000" w:themeColor="text1"/>
          <w:szCs w:val="20"/>
        </w:rPr>
        <w:t>and</w:t>
      </w:r>
      <w:r w:rsidRPr="00177558">
        <w:rPr>
          <w:color w:val="000000" w:themeColor="text1"/>
          <w:szCs w:val="20"/>
        </w:rPr>
        <w:t xml:space="preserve"> </w:t>
      </w:r>
      <w:r w:rsidR="008F0AEA" w:rsidRPr="00177558">
        <w:rPr>
          <w:color w:val="000000" w:themeColor="text1"/>
          <w:szCs w:val="20"/>
        </w:rPr>
        <w:t>body weight index.</w:t>
      </w:r>
    </w:p>
    <w:p w14:paraId="2830FAD7" w14:textId="22F5DB83" w:rsidR="00FB7BB6" w:rsidRPr="00177558" w:rsidRDefault="00FB7BB6" w:rsidP="00751CC2">
      <w:pPr>
        <w:snapToGrid w:val="0"/>
        <w:spacing w:beforeLines="50" w:before="156" w:afterLines="50" w:after="156"/>
        <w:rPr>
          <w:color w:val="000000" w:themeColor="text1"/>
          <w:szCs w:val="20"/>
        </w:rPr>
      </w:pPr>
      <w:r w:rsidRPr="00177558">
        <w:rPr>
          <w:color w:val="000000" w:themeColor="text1"/>
          <w:szCs w:val="20"/>
        </w:rPr>
        <w:t>7.1.2 Primary diagnosis</w:t>
      </w:r>
      <w:r w:rsidR="00B84417" w:rsidRPr="00177558">
        <w:rPr>
          <w:color w:val="000000" w:themeColor="text1"/>
          <w:szCs w:val="20"/>
        </w:rPr>
        <w:t>,</w:t>
      </w:r>
      <w:r w:rsidRPr="00177558">
        <w:rPr>
          <w:color w:val="000000" w:themeColor="text1"/>
          <w:szCs w:val="20"/>
        </w:rPr>
        <w:t xml:space="preserve"> </w:t>
      </w:r>
      <w:r w:rsidR="00B84417" w:rsidRPr="00177558">
        <w:rPr>
          <w:color w:val="000000" w:themeColor="text1"/>
          <w:szCs w:val="20"/>
        </w:rPr>
        <w:t xml:space="preserve">i.e., </w:t>
      </w:r>
      <w:r w:rsidRPr="00177558">
        <w:rPr>
          <w:color w:val="000000" w:themeColor="text1"/>
          <w:szCs w:val="20"/>
        </w:rPr>
        <w:t xml:space="preserve">diagnosis of lung cancer </w:t>
      </w:r>
      <w:r w:rsidR="00B84417" w:rsidRPr="00177558">
        <w:rPr>
          <w:color w:val="000000" w:themeColor="text1"/>
          <w:szCs w:val="20"/>
        </w:rPr>
        <w:t>according to the International Classification of Disease-10</w:t>
      </w:r>
      <w:r w:rsidR="00B84417" w:rsidRPr="00177558">
        <w:rPr>
          <w:color w:val="000000" w:themeColor="text1"/>
          <w:szCs w:val="20"/>
          <w:vertAlign w:val="superscript"/>
        </w:rPr>
        <w:t>th</w:t>
      </w:r>
      <w:r w:rsidR="00B84417" w:rsidRPr="00177558">
        <w:rPr>
          <w:color w:val="000000" w:themeColor="text1"/>
          <w:szCs w:val="20"/>
        </w:rPr>
        <w:t xml:space="preserve"> edition, including </w:t>
      </w:r>
      <w:r w:rsidRPr="00177558">
        <w:rPr>
          <w:color w:val="000000" w:themeColor="text1"/>
          <w:szCs w:val="20"/>
        </w:rPr>
        <w:t>location</w:t>
      </w:r>
      <w:r w:rsidR="00B84417" w:rsidRPr="00177558">
        <w:rPr>
          <w:color w:val="000000" w:themeColor="text1"/>
          <w:szCs w:val="20"/>
        </w:rPr>
        <w:t xml:space="preserve"> and</w:t>
      </w:r>
      <w:r w:rsidRPr="00177558">
        <w:rPr>
          <w:color w:val="000000" w:themeColor="text1"/>
          <w:szCs w:val="20"/>
        </w:rPr>
        <w:t xml:space="preserve"> clinical </w:t>
      </w:r>
      <w:r w:rsidR="00F128D2" w:rsidRPr="00177558">
        <w:rPr>
          <w:color w:val="000000" w:themeColor="text1"/>
          <w:szCs w:val="20"/>
        </w:rPr>
        <w:t>tumor</w:t>
      </w:r>
      <w:r w:rsidRPr="00177558">
        <w:rPr>
          <w:color w:val="000000" w:themeColor="text1"/>
          <w:szCs w:val="20"/>
        </w:rPr>
        <w:t xml:space="preserve">-node-metastasis </w:t>
      </w:r>
      <w:r w:rsidR="00E65E0F" w:rsidRPr="00177558">
        <w:rPr>
          <w:color w:val="000000" w:themeColor="text1"/>
          <w:szCs w:val="20"/>
        </w:rPr>
        <w:t xml:space="preserve">(TNM) </w:t>
      </w:r>
      <w:r w:rsidRPr="00177558">
        <w:rPr>
          <w:color w:val="000000" w:themeColor="text1"/>
          <w:szCs w:val="20"/>
        </w:rPr>
        <w:t>stage</w:t>
      </w:r>
      <w:r w:rsidR="00F669E1" w:rsidRPr="00177558">
        <w:rPr>
          <w:color w:val="000000" w:themeColor="text1"/>
          <w:szCs w:val="20"/>
        </w:rPr>
        <w:t>.</w:t>
      </w:r>
    </w:p>
    <w:p w14:paraId="7A13DC26" w14:textId="41244340" w:rsidR="00FB7BB6" w:rsidRPr="00177558" w:rsidRDefault="00FB7BB6" w:rsidP="00751CC2">
      <w:pPr>
        <w:snapToGrid w:val="0"/>
        <w:spacing w:beforeLines="50" w:before="156" w:afterLines="50" w:after="156"/>
        <w:rPr>
          <w:color w:val="000000" w:themeColor="text1"/>
          <w:szCs w:val="20"/>
        </w:rPr>
      </w:pPr>
      <w:r w:rsidRPr="00177558">
        <w:rPr>
          <w:color w:val="000000" w:themeColor="text1"/>
          <w:szCs w:val="20"/>
        </w:rPr>
        <w:t>7.1.3 Medical comorbidity</w:t>
      </w:r>
      <w:r w:rsidR="00B84417" w:rsidRPr="00177558">
        <w:rPr>
          <w:color w:val="000000" w:themeColor="text1"/>
          <w:szCs w:val="20"/>
        </w:rPr>
        <w:t>,</w:t>
      </w:r>
      <w:r w:rsidRPr="00177558">
        <w:rPr>
          <w:color w:val="000000" w:themeColor="text1"/>
          <w:szCs w:val="20"/>
        </w:rPr>
        <w:t xml:space="preserve"> </w:t>
      </w:r>
      <w:r w:rsidR="00B84417" w:rsidRPr="00177558">
        <w:rPr>
          <w:color w:val="000000" w:themeColor="text1"/>
          <w:szCs w:val="20"/>
        </w:rPr>
        <w:t xml:space="preserve">including </w:t>
      </w:r>
      <w:r w:rsidRPr="00177558">
        <w:rPr>
          <w:color w:val="000000" w:themeColor="text1"/>
          <w:szCs w:val="20"/>
        </w:rPr>
        <w:t xml:space="preserve">diagnosis, </w:t>
      </w:r>
      <w:r w:rsidR="00B84417" w:rsidRPr="00177558">
        <w:rPr>
          <w:color w:val="000000" w:themeColor="text1"/>
          <w:szCs w:val="20"/>
        </w:rPr>
        <w:t xml:space="preserve">duration, </w:t>
      </w:r>
      <w:r w:rsidRPr="00177558">
        <w:rPr>
          <w:color w:val="000000" w:themeColor="text1"/>
          <w:szCs w:val="20"/>
        </w:rPr>
        <w:t xml:space="preserve">severity, </w:t>
      </w:r>
      <w:r w:rsidR="00B84417" w:rsidRPr="00177558">
        <w:rPr>
          <w:color w:val="000000" w:themeColor="text1"/>
          <w:szCs w:val="20"/>
        </w:rPr>
        <w:t xml:space="preserve">and </w:t>
      </w:r>
      <w:r w:rsidRPr="00177558">
        <w:rPr>
          <w:color w:val="000000" w:themeColor="text1"/>
          <w:szCs w:val="20"/>
        </w:rPr>
        <w:t>medical therapy</w:t>
      </w:r>
      <w:r w:rsidR="00F669E1" w:rsidRPr="00177558">
        <w:rPr>
          <w:color w:val="000000" w:themeColor="text1"/>
          <w:szCs w:val="20"/>
        </w:rPr>
        <w:t>.</w:t>
      </w:r>
    </w:p>
    <w:p w14:paraId="05958F29" w14:textId="181A1979" w:rsidR="00CE2B8B" w:rsidRPr="00177558" w:rsidRDefault="00CE2B8B" w:rsidP="00CE2B8B">
      <w:pPr>
        <w:snapToGrid w:val="0"/>
        <w:spacing w:beforeLines="50" w:before="156" w:afterLines="50" w:after="156"/>
        <w:rPr>
          <w:color w:val="000000" w:themeColor="text1"/>
          <w:szCs w:val="20"/>
        </w:rPr>
      </w:pPr>
      <w:r w:rsidRPr="00177558">
        <w:rPr>
          <w:rFonts w:cstheme="minorHAnsi"/>
          <w:color w:val="000000" w:themeColor="text1"/>
          <w:szCs w:val="20"/>
        </w:rPr>
        <w:t xml:space="preserve">7.1.4 Personal </w:t>
      </w:r>
      <w:r w:rsidR="003A6C5F" w:rsidRPr="00177558">
        <w:rPr>
          <w:rFonts w:cstheme="minorHAnsi"/>
          <w:color w:val="000000" w:themeColor="text1"/>
          <w:szCs w:val="20"/>
        </w:rPr>
        <w:t>history</w:t>
      </w:r>
      <w:r w:rsidRPr="00177558">
        <w:rPr>
          <w:rFonts w:cstheme="minorHAnsi"/>
          <w:color w:val="000000" w:themeColor="text1"/>
          <w:szCs w:val="20"/>
        </w:rPr>
        <w:t xml:space="preserve">, including chronic smoking, smoking index, </w:t>
      </w:r>
      <w:r w:rsidRPr="00177558">
        <w:rPr>
          <w:color w:val="000000" w:themeColor="text1"/>
          <w:szCs w:val="20"/>
        </w:rPr>
        <w:t xml:space="preserve">excessive alcohol consumption, food and drug allergy, previous </w:t>
      </w:r>
      <w:r w:rsidR="00F128D2" w:rsidRPr="00177558">
        <w:rPr>
          <w:color w:val="000000" w:themeColor="text1"/>
          <w:szCs w:val="20"/>
        </w:rPr>
        <w:t>anest</w:t>
      </w:r>
      <w:r w:rsidRPr="00177558">
        <w:rPr>
          <w:color w:val="000000" w:themeColor="text1"/>
          <w:szCs w:val="20"/>
        </w:rPr>
        <w:t>hesia/surgery,</w:t>
      </w:r>
      <w:r w:rsidRPr="00177558">
        <w:rPr>
          <w:rFonts w:cstheme="minorHAnsi"/>
          <w:color w:val="000000" w:themeColor="text1"/>
          <w:szCs w:val="20"/>
        </w:rPr>
        <w:t xml:space="preserve"> and exposure to harmful substances (such as coal, dust, asbestos and other chemicals).</w:t>
      </w:r>
    </w:p>
    <w:p w14:paraId="55A1BBB6" w14:textId="5E47343D" w:rsidR="00CE2B8B" w:rsidRPr="00177558" w:rsidRDefault="00CE2B8B" w:rsidP="00CE2B8B">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1.5 Cancer history in first-degree family members.</w:t>
      </w:r>
    </w:p>
    <w:p w14:paraId="3C1457BD" w14:textId="77777777" w:rsidR="00CE2B8B" w:rsidRPr="00177558" w:rsidRDefault="00CE2B8B" w:rsidP="00CE2B8B">
      <w:pPr>
        <w:snapToGrid w:val="0"/>
        <w:spacing w:beforeLines="50" w:before="156" w:afterLines="50" w:after="156"/>
        <w:rPr>
          <w:color w:val="000000" w:themeColor="text1"/>
          <w:szCs w:val="20"/>
        </w:rPr>
      </w:pPr>
      <w:r w:rsidRPr="00177558">
        <w:rPr>
          <w:color w:val="000000" w:themeColor="text1"/>
          <w:szCs w:val="20"/>
        </w:rPr>
        <w:t xml:space="preserve">7.1.6 Results of main laboratory tests, including blood/urine/stool routine, blood biochemistry, coagulation function, and cancer biomarkers. </w:t>
      </w:r>
    </w:p>
    <w:p w14:paraId="66F19A09" w14:textId="1C18585D" w:rsidR="00FB7BB6" w:rsidRPr="00177558" w:rsidRDefault="00FB7BB6" w:rsidP="00751CC2">
      <w:pPr>
        <w:snapToGrid w:val="0"/>
        <w:spacing w:beforeLines="50" w:before="156" w:afterLines="50" w:after="156"/>
        <w:rPr>
          <w:color w:val="000000" w:themeColor="text1"/>
          <w:szCs w:val="20"/>
        </w:rPr>
      </w:pPr>
      <w:r w:rsidRPr="00177558">
        <w:rPr>
          <w:color w:val="000000" w:themeColor="text1"/>
          <w:szCs w:val="20"/>
        </w:rPr>
        <w:t>7.1.</w:t>
      </w:r>
      <w:r w:rsidR="00CE2B8B" w:rsidRPr="00177558">
        <w:rPr>
          <w:color w:val="000000" w:themeColor="text1"/>
          <w:szCs w:val="20"/>
        </w:rPr>
        <w:t>7</w:t>
      </w:r>
      <w:r w:rsidRPr="00177558">
        <w:rPr>
          <w:color w:val="000000" w:themeColor="text1"/>
          <w:szCs w:val="20"/>
        </w:rPr>
        <w:t xml:space="preserve"> </w:t>
      </w:r>
      <w:r w:rsidR="007D1756" w:rsidRPr="00177558">
        <w:rPr>
          <w:color w:val="000000" w:themeColor="text1"/>
          <w:szCs w:val="20"/>
        </w:rPr>
        <w:t>Results of i</w:t>
      </w:r>
      <w:r w:rsidRPr="00177558">
        <w:rPr>
          <w:color w:val="000000" w:themeColor="text1"/>
          <w:szCs w:val="20"/>
        </w:rPr>
        <w:t>maging diagnostic examination</w:t>
      </w:r>
      <w:r w:rsidR="007D1756" w:rsidRPr="00177558">
        <w:rPr>
          <w:color w:val="000000" w:themeColor="text1"/>
          <w:szCs w:val="20"/>
        </w:rPr>
        <w:t>s,</w:t>
      </w:r>
      <w:r w:rsidRPr="00177558">
        <w:rPr>
          <w:color w:val="000000" w:themeColor="text1"/>
          <w:szCs w:val="20"/>
        </w:rPr>
        <w:t xml:space="preserve"> </w:t>
      </w:r>
      <w:r w:rsidR="00DA38BD" w:rsidRPr="00177558">
        <w:rPr>
          <w:color w:val="000000" w:themeColor="text1"/>
          <w:szCs w:val="20"/>
        </w:rPr>
        <w:t xml:space="preserve">including </w:t>
      </w:r>
      <w:r w:rsidR="007D1756" w:rsidRPr="00177558">
        <w:rPr>
          <w:color w:val="000000" w:themeColor="text1"/>
          <w:szCs w:val="20"/>
        </w:rPr>
        <w:t xml:space="preserve">chest </w:t>
      </w:r>
      <w:r w:rsidRPr="00177558">
        <w:rPr>
          <w:color w:val="000000" w:themeColor="text1"/>
          <w:szCs w:val="20"/>
        </w:rPr>
        <w:t xml:space="preserve">X-ray, chest </w:t>
      </w:r>
      <w:r w:rsidR="00DA38BD" w:rsidRPr="00177558">
        <w:rPr>
          <w:color w:val="000000" w:themeColor="text1"/>
          <w:szCs w:val="20"/>
        </w:rPr>
        <w:t>computed tomography (</w:t>
      </w:r>
      <w:r w:rsidRPr="00177558">
        <w:rPr>
          <w:color w:val="000000" w:themeColor="text1"/>
          <w:szCs w:val="20"/>
        </w:rPr>
        <w:t>CT</w:t>
      </w:r>
      <w:r w:rsidR="00DA38BD" w:rsidRPr="00177558">
        <w:rPr>
          <w:color w:val="000000" w:themeColor="text1"/>
          <w:szCs w:val="20"/>
        </w:rPr>
        <w:t>)</w:t>
      </w:r>
      <w:r w:rsidRPr="00177558">
        <w:rPr>
          <w:color w:val="000000" w:themeColor="text1"/>
          <w:szCs w:val="20"/>
        </w:rPr>
        <w:t xml:space="preserve"> scan</w:t>
      </w:r>
      <w:r w:rsidR="00DA38BD" w:rsidRPr="00177558">
        <w:rPr>
          <w:color w:val="000000" w:themeColor="text1"/>
          <w:szCs w:val="20"/>
        </w:rPr>
        <w:t>/</w:t>
      </w:r>
      <w:r w:rsidRPr="00177558">
        <w:rPr>
          <w:color w:val="000000" w:themeColor="text1"/>
          <w:szCs w:val="20"/>
        </w:rPr>
        <w:t xml:space="preserve">enhanced CT scan, cranial </w:t>
      </w:r>
      <w:r w:rsidR="00DA38BD" w:rsidRPr="00177558">
        <w:rPr>
          <w:color w:val="000000" w:themeColor="text1"/>
          <w:szCs w:val="20"/>
        </w:rPr>
        <w:t>magnetic resonance imaging (</w:t>
      </w:r>
      <w:r w:rsidRPr="00177558">
        <w:rPr>
          <w:color w:val="000000" w:themeColor="text1"/>
          <w:szCs w:val="20"/>
        </w:rPr>
        <w:t>MRI</w:t>
      </w:r>
      <w:r w:rsidR="00DA38BD" w:rsidRPr="00177558">
        <w:rPr>
          <w:color w:val="000000" w:themeColor="text1"/>
          <w:szCs w:val="20"/>
        </w:rPr>
        <w:t>)/</w:t>
      </w:r>
      <w:r w:rsidRPr="00177558">
        <w:rPr>
          <w:color w:val="000000" w:themeColor="text1"/>
          <w:szCs w:val="20"/>
        </w:rPr>
        <w:t>CT</w:t>
      </w:r>
      <w:r w:rsidR="00DA38BD" w:rsidRPr="00177558">
        <w:rPr>
          <w:color w:val="000000" w:themeColor="text1"/>
          <w:szCs w:val="20"/>
        </w:rPr>
        <w:t xml:space="preserve"> scan/</w:t>
      </w:r>
      <w:r w:rsidRPr="00177558">
        <w:rPr>
          <w:color w:val="000000" w:themeColor="text1"/>
          <w:szCs w:val="20"/>
        </w:rPr>
        <w:t>enhancement CT</w:t>
      </w:r>
      <w:r w:rsidR="00DA38BD" w:rsidRPr="00177558">
        <w:rPr>
          <w:color w:val="000000" w:themeColor="text1"/>
          <w:szCs w:val="20"/>
        </w:rPr>
        <w:t xml:space="preserve"> scan</w:t>
      </w:r>
      <w:r w:rsidRPr="00177558">
        <w:rPr>
          <w:color w:val="000000" w:themeColor="text1"/>
          <w:szCs w:val="20"/>
        </w:rPr>
        <w:t xml:space="preserve">, </w:t>
      </w:r>
      <w:r w:rsidR="007D1756" w:rsidRPr="00177558">
        <w:rPr>
          <w:color w:val="000000" w:themeColor="text1"/>
          <w:szCs w:val="20"/>
        </w:rPr>
        <w:t xml:space="preserve">positron emission tomography </w:t>
      </w:r>
      <w:r w:rsidR="00DA38BD" w:rsidRPr="00177558">
        <w:rPr>
          <w:color w:val="000000" w:themeColor="text1"/>
          <w:szCs w:val="20"/>
        </w:rPr>
        <w:t>(</w:t>
      </w:r>
      <w:r w:rsidRPr="00177558">
        <w:rPr>
          <w:color w:val="000000" w:themeColor="text1"/>
          <w:szCs w:val="20"/>
        </w:rPr>
        <w:t>PET</w:t>
      </w:r>
      <w:r w:rsidR="00DA38BD" w:rsidRPr="00177558">
        <w:rPr>
          <w:color w:val="000000" w:themeColor="text1"/>
          <w:szCs w:val="20"/>
        </w:rPr>
        <w:t>)</w:t>
      </w:r>
      <w:r w:rsidRPr="00177558">
        <w:rPr>
          <w:color w:val="000000" w:themeColor="text1"/>
          <w:szCs w:val="20"/>
        </w:rPr>
        <w:t>-CT</w:t>
      </w:r>
      <w:r w:rsidR="00DA38BD" w:rsidRPr="00177558">
        <w:rPr>
          <w:color w:val="000000" w:themeColor="text1"/>
          <w:szCs w:val="20"/>
        </w:rPr>
        <w:t xml:space="preserve"> scan</w:t>
      </w:r>
      <w:r w:rsidRPr="00177558">
        <w:rPr>
          <w:color w:val="000000" w:themeColor="text1"/>
          <w:szCs w:val="20"/>
        </w:rPr>
        <w:t>, abdominal ultrasound examination</w:t>
      </w:r>
      <w:r w:rsidR="00DA38BD" w:rsidRPr="00177558">
        <w:rPr>
          <w:color w:val="000000" w:themeColor="text1"/>
          <w:szCs w:val="20"/>
        </w:rPr>
        <w:t>/</w:t>
      </w:r>
      <w:r w:rsidRPr="00177558">
        <w:rPr>
          <w:color w:val="000000" w:themeColor="text1"/>
          <w:szCs w:val="20"/>
        </w:rPr>
        <w:t xml:space="preserve">CT scan, skeleton </w:t>
      </w:r>
      <w:r w:rsidR="00DA38BD" w:rsidRPr="00177558">
        <w:rPr>
          <w:color w:val="000000" w:themeColor="text1"/>
          <w:szCs w:val="20"/>
        </w:rPr>
        <w:t>e</w:t>
      </w:r>
      <w:r w:rsidR="007D1756" w:rsidRPr="00177558">
        <w:rPr>
          <w:color w:val="000000" w:themeColor="text1"/>
          <w:szCs w:val="20"/>
        </w:rPr>
        <w:t xml:space="preserve">mission </w:t>
      </w:r>
      <w:r w:rsidR="00DA38BD" w:rsidRPr="00177558">
        <w:rPr>
          <w:color w:val="000000" w:themeColor="text1"/>
          <w:szCs w:val="20"/>
        </w:rPr>
        <w:t>c</w:t>
      </w:r>
      <w:r w:rsidR="007D1756" w:rsidRPr="00177558">
        <w:rPr>
          <w:color w:val="000000" w:themeColor="text1"/>
          <w:szCs w:val="20"/>
        </w:rPr>
        <w:t xml:space="preserve">omputed </w:t>
      </w:r>
      <w:r w:rsidR="00DA38BD" w:rsidRPr="00177558">
        <w:rPr>
          <w:color w:val="000000" w:themeColor="text1"/>
          <w:szCs w:val="20"/>
        </w:rPr>
        <w:t>t</w:t>
      </w:r>
      <w:r w:rsidR="007D1756" w:rsidRPr="00177558">
        <w:rPr>
          <w:color w:val="000000" w:themeColor="text1"/>
          <w:szCs w:val="20"/>
        </w:rPr>
        <w:t xml:space="preserve">omography </w:t>
      </w:r>
      <w:r w:rsidR="00DA38BD" w:rsidRPr="00177558">
        <w:rPr>
          <w:color w:val="000000" w:themeColor="text1"/>
          <w:szCs w:val="20"/>
        </w:rPr>
        <w:t>(</w:t>
      </w:r>
      <w:r w:rsidRPr="00177558">
        <w:rPr>
          <w:color w:val="000000" w:themeColor="text1"/>
          <w:szCs w:val="20"/>
        </w:rPr>
        <w:t>ECT</w:t>
      </w:r>
      <w:r w:rsidR="00DA38BD" w:rsidRPr="00177558">
        <w:rPr>
          <w:color w:val="000000" w:themeColor="text1"/>
          <w:szCs w:val="20"/>
        </w:rPr>
        <w:t>)</w:t>
      </w:r>
      <w:r w:rsidRPr="00177558">
        <w:rPr>
          <w:color w:val="000000" w:themeColor="text1"/>
          <w:szCs w:val="20"/>
        </w:rPr>
        <w:t xml:space="preserve"> scan, </w:t>
      </w:r>
      <w:r w:rsidR="00DA38BD" w:rsidRPr="00177558">
        <w:rPr>
          <w:color w:val="000000" w:themeColor="text1"/>
          <w:szCs w:val="20"/>
        </w:rPr>
        <w:t xml:space="preserve">and </w:t>
      </w:r>
      <w:r w:rsidRPr="00177558">
        <w:rPr>
          <w:color w:val="000000" w:themeColor="text1"/>
          <w:szCs w:val="20"/>
        </w:rPr>
        <w:t>other</w:t>
      </w:r>
      <w:r w:rsidR="00DA38BD" w:rsidRPr="00177558">
        <w:rPr>
          <w:color w:val="000000" w:themeColor="text1"/>
          <w:szCs w:val="20"/>
        </w:rPr>
        <w:t>s</w:t>
      </w:r>
      <w:r w:rsidRPr="00177558">
        <w:rPr>
          <w:color w:val="000000" w:themeColor="text1"/>
          <w:szCs w:val="20"/>
        </w:rPr>
        <w:t xml:space="preserve"> if available</w:t>
      </w:r>
      <w:r w:rsidR="00F669E1" w:rsidRPr="00177558">
        <w:rPr>
          <w:color w:val="000000" w:themeColor="text1"/>
          <w:szCs w:val="20"/>
        </w:rPr>
        <w:t>.</w:t>
      </w:r>
    </w:p>
    <w:p w14:paraId="5DAF2B67" w14:textId="11EF6E9A" w:rsidR="00FB7BB6" w:rsidRPr="00177558" w:rsidRDefault="00FB7BB6" w:rsidP="00751CC2">
      <w:pPr>
        <w:snapToGrid w:val="0"/>
        <w:spacing w:beforeLines="50" w:before="156" w:afterLines="50" w:after="156"/>
        <w:rPr>
          <w:color w:val="000000" w:themeColor="text1"/>
          <w:szCs w:val="20"/>
        </w:rPr>
      </w:pPr>
      <w:r w:rsidRPr="00177558">
        <w:rPr>
          <w:color w:val="000000" w:themeColor="text1"/>
          <w:szCs w:val="20"/>
        </w:rPr>
        <w:t>7.1.</w:t>
      </w:r>
      <w:r w:rsidR="00CE2B8B" w:rsidRPr="00177558">
        <w:rPr>
          <w:color w:val="000000" w:themeColor="text1"/>
          <w:szCs w:val="20"/>
        </w:rPr>
        <w:t>8</w:t>
      </w:r>
      <w:r w:rsidRPr="00177558">
        <w:rPr>
          <w:color w:val="000000" w:themeColor="text1"/>
          <w:szCs w:val="20"/>
        </w:rPr>
        <w:t xml:space="preserve"> </w:t>
      </w:r>
      <w:r w:rsidR="003F4842" w:rsidRPr="00177558">
        <w:rPr>
          <w:rFonts w:cstheme="minorHAnsi"/>
          <w:color w:val="000000" w:themeColor="text1"/>
          <w:szCs w:val="20"/>
        </w:rPr>
        <w:t>P</w:t>
      </w:r>
      <w:r w:rsidRPr="00177558">
        <w:rPr>
          <w:rFonts w:cstheme="minorHAnsi"/>
          <w:color w:val="000000" w:themeColor="text1"/>
          <w:szCs w:val="20"/>
        </w:rPr>
        <w:t xml:space="preserve">athological diagnosis </w:t>
      </w:r>
      <w:r w:rsidR="003F4842" w:rsidRPr="00177558">
        <w:rPr>
          <w:rFonts w:cstheme="minorHAnsi"/>
          <w:color w:val="000000" w:themeColor="text1"/>
          <w:szCs w:val="20"/>
        </w:rPr>
        <w:t xml:space="preserve">of biopsy specimen </w:t>
      </w:r>
      <w:r w:rsidRPr="00177558">
        <w:rPr>
          <w:rFonts w:cstheme="minorHAnsi"/>
          <w:color w:val="000000" w:themeColor="text1"/>
          <w:szCs w:val="20"/>
        </w:rPr>
        <w:t>if performed</w:t>
      </w:r>
      <w:r w:rsidR="00F669E1" w:rsidRPr="00177558">
        <w:rPr>
          <w:rFonts w:cstheme="minorHAnsi"/>
          <w:color w:val="000000" w:themeColor="text1"/>
          <w:szCs w:val="20"/>
        </w:rPr>
        <w:t>.</w:t>
      </w:r>
    </w:p>
    <w:p w14:paraId="2420E9FB" w14:textId="34E0D3DB" w:rsidR="00FB7BB6" w:rsidRPr="00177558" w:rsidRDefault="003F4842" w:rsidP="00751CC2">
      <w:pPr>
        <w:snapToGrid w:val="0"/>
        <w:spacing w:beforeLines="50" w:before="156" w:afterLines="50" w:after="156"/>
        <w:rPr>
          <w:color w:val="000000" w:themeColor="text1"/>
          <w:szCs w:val="20"/>
        </w:rPr>
      </w:pPr>
      <w:r w:rsidRPr="00177558">
        <w:rPr>
          <w:color w:val="000000" w:themeColor="text1"/>
          <w:szCs w:val="20"/>
        </w:rPr>
        <w:t>7.1.</w:t>
      </w:r>
      <w:r w:rsidR="00CE2B8B" w:rsidRPr="00177558">
        <w:rPr>
          <w:color w:val="000000" w:themeColor="text1"/>
          <w:szCs w:val="20"/>
        </w:rPr>
        <w:t>9</w:t>
      </w:r>
      <w:r w:rsidRPr="00177558">
        <w:rPr>
          <w:color w:val="000000" w:themeColor="text1"/>
          <w:szCs w:val="20"/>
        </w:rPr>
        <w:t xml:space="preserve"> Results of instrumental examinations, including electrocardiogram, </w:t>
      </w:r>
      <w:r w:rsidR="00FB7BB6" w:rsidRPr="00177558">
        <w:rPr>
          <w:color w:val="000000" w:themeColor="text1"/>
          <w:szCs w:val="20"/>
        </w:rPr>
        <w:t>echocardiogra</w:t>
      </w:r>
      <w:r w:rsidRPr="00177558">
        <w:rPr>
          <w:color w:val="000000" w:themeColor="text1"/>
          <w:szCs w:val="20"/>
        </w:rPr>
        <w:t>m</w:t>
      </w:r>
      <w:r w:rsidR="00FB7BB6" w:rsidRPr="00177558">
        <w:rPr>
          <w:color w:val="000000" w:themeColor="text1"/>
          <w:szCs w:val="20"/>
        </w:rPr>
        <w:t xml:space="preserve">, </w:t>
      </w:r>
      <w:r w:rsidRPr="00177558">
        <w:rPr>
          <w:color w:val="000000" w:themeColor="text1"/>
          <w:szCs w:val="20"/>
        </w:rPr>
        <w:t xml:space="preserve">and </w:t>
      </w:r>
      <w:r w:rsidR="00FB7BB6" w:rsidRPr="00177558">
        <w:rPr>
          <w:color w:val="000000" w:themeColor="text1"/>
          <w:szCs w:val="20"/>
        </w:rPr>
        <w:t>lung function examination</w:t>
      </w:r>
      <w:r w:rsidR="00F669E1" w:rsidRPr="00177558">
        <w:rPr>
          <w:color w:val="000000" w:themeColor="text1"/>
          <w:szCs w:val="20"/>
        </w:rPr>
        <w:t>.</w:t>
      </w:r>
    </w:p>
    <w:p w14:paraId="1DBD1AAD" w14:textId="65034667" w:rsidR="00FB7BB6" w:rsidRPr="00177558" w:rsidRDefault="00FB7BB6" w:rsidP="00751CC2">
      <w:pPr>
        <w:snapToGrid w:val="0"/>
        <w:spacing w:beforeLines="50" w:before="156" w:afterLines="50" w:after="156"/>
        <w:rPr>
          <w:color w:val="000000" w:themeColor="text1"/>
          <w:szCs w:val="20"/>
        </w:rPr>
      </w:pPr>
      <w:r w:rsidRPr="00177558">
        <w:rPr>
          <w:color w:val="000000" w:themeColor="text1"/>
          <w:szCs w:val="20"/>
        </w:rPr>
        <w:t>7.1.</w:t>
      </w:r>
      <w:r w:rsidR="00CE2B8B" w:rsidRPr="00177558">
        <w:rPr>
          <w:color w:val="000000" w:themeColor="text1"/>
          <w:szCs w:val="20"/>
        </w:rPr>
        <w:t>10</w:t>
      </w:r>
      <w:r w:rsidRPr="00177558">
        <w:rPr>
          <w:color w:val="000000" w:themeColor="text1"/>
          <w:szCs w:val="20"/>
        </w:rPr>
        <w:t xml:space="preserve"> American Society of </w:t>
      </w:r>
      <w:r w:rsidR="00F128D2" w:rsidRPr="00177558">
        <w:rPr>
          <w:color w:val="000000" w:themeColor="text1"/>
          <w:szCs w:val="20"/>
        </w:rPr>
        <w:t>Anest</w:t>
      </w:r>
      <w:r w:rsidRPr="00177558">
        <w:rPr>
          <w:color w:val="000000" w:themeColor="text1"/>
          <w:szCs w:val="20"/>
        </w:rPr>
        <w:t>hesiologists classification</w:t>
      </w:r>
      <w:r w:rsidR="003F4842" w:rsidRPr="00177558">
        <w:rPr>
          <w:color w:val="000000" w:themeColor="text1"/>
          <w:szCs w:val="20"/>
        </w:rPr>
        <w:t xml:space="preserve"> and</w:t>
      </w:r>
      <w:r w:rsidRPr="00177558">
        <w:rPr>
          <w:color w:val="000000" w:themeColor="text1"/>
          <w:szCs w:val="20"/>
        </w:rPr>
        <w:t xml:space="preserve"> New York Heart Association classification</w:t>
      </w:r>
      <w:r w:rsidR="00F669E1" w:rsidRPr="00177558">
        <w:rPr>
          <w:color w:val="000000" w:themeColor="text1"/>
          <w:szCs w:val="20"/>
        </w:rPr>
        <w:t>.</w:t>
      </w:r>
    </w:p>
    <w:p w14:paraId="4E57D424" w14:textId="77777777" w:rsidR="00FB7BB6" w:rsidRPr="00177558" w:rsidRDefault="00FB7BB6" w:rsidP="00751CC2">
      <w:pPr>
        <w:snapToGrid w:val="0"/>
        <w:spacing w:beforeLines="50" w:before="156" w:afterLines="50" w:after="156"/>
        <w:rPr>
          <w:rFonts w:cstheme="minorHAnsi"/>
          <w:i/>
          <w:iCs/>
          <w:color w:val="000000" w:themeColor="text1"/>
          <w:szCs w:val="20"/>
        </w:rPr>
      </w:pPr>
    </w:p>
    <w:p w14:paraId="1A7254D4" w14:textId="77777777" w:rsidR="00FB7BB6" w:rsidRPr="00177558" w:rsidRDefault="00FB7BB6"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7.2 Intraoperative data </w:t>
      </w:r>
    </w:p>
    <w:p w14:paraId="2F2D0423" w14:textId="7CF3AF55"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For each participant, </w:t>
      </w:r>
      <w:r w:rsidR="00D8722F" w:rsidRPr="00177558">
        <w:rPr>
          <w:rFonts w:cstheme="minorHAnsi"/>
          <w:color w:val="000000" w:themeColor="text1"/>
          <w:szCs w:val="20"/>
        </w:rPr>
        <w:t>intraoperative data</w:t>
      </w:r>
      <w:r w:rsidRPr="00177558">
        <w:rPr>
          <w:rFonts w:cstheme="minorHAnsi"/>
          <w:color w:val="000000" w:themeColor="text1"/>
          <w:szCs w:val="20"/>
        </w:rPr>
        <w:t xml:space="preserve"> will be recorded by the </w:t>
      </w:r>
      <w:r w:rsidR="00F128D2" w:rsidRPr="00177558">
        <w:rPr>
          <w:rFonts w:cstheme="minorHAnsi"/>
          <w:color w:val="000000" w:themeColor="text1"/>
          <w:szCs w:val="20"/>
        </w:rPr>
        <w:t>anest</w:t>
      </w:r>
      <w:r w:rsidRPr="00177558">
        <w:rPr>
          <w:rFonts w:cstheme="minorHAnsi"/>
          <w:color w:val="000000" w:themeColor="text1"/>
          <w:szCs w:val="20"/>
        </w:rPr>
        <w:t>hesiologist</w:t>
      </w:r>
      <w:r w:rsidR="00D8722F" w:rsidRPr="00177558">
        <w:rPr>
          <w:rFonts w:cstheme="minorHAnsi"/>
          <w:color w:val="000000" w:themeColor="text1"/>
          <w:szCs w:val="20"/>
        </w:rPr>
        <w:t>s</w:t>
      </w:r>
      <w:r w:rsidRPr="00177558">
        <w:rPr>
          <w:rFonts w:cstheme="minorHAnsi"/>
          <w:color w:val="000000" w:themeColor="text1"/>
          <w:szCs w:val="20"/>
        </w:rPr>
        <w:t xml:space="preserve"> in charge of </w:t>
      </w:r>
      <w:r w:rsidR="00F128D2" w:rsidRPr="00177558">
        <w:rPr>
          <w:rFonts w:cstheme="minorHAnsi"/>
          <w:color w:val="000000" w:themeColor="text1"/>
          <w:szCs w:val="20"/>
        </w:rPr>
        <w:t>anest</w:t>
      </w:r>
      <w:r w:rsidRPr="00177558">
        <w:rPr>
          <w:rFonts w:cstheme="minorHAnsi"/>
          <w:color w:val="000000" w:themeColor="text1"/>
          <w:szCs w:val="20"/>
        </w:rPr>
        <w:t>hesia.</w:t>
      </w:r>
    </w:p>
    <w:p w14:paraId="6D047240" w14:textId="63CA0447"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7.2.1 </w:t>
      </w:r>
      <w:r w:rsidR="00F128D2" w:rsidRPr="00177558">
        <w:rPr>
          <w:rFonts w:cstheme="minorHAnsi"/>
          <w:color w:val="000000" w:themeColor="text1"/>
          <w:szCs w:val="20"/>
        </w:rPr>
        <w:t>Anest</w:t>
      </w:r>
      <w:r w:rsidRPr="00177558">
        <w:rPr>
          <w:rFonts w:cstheme="minorHAnsi"/>
          <w:color w:val="000000" w:themeColor="text1"/>
          <w:szCs w:val="20"/>
        </w:rPr>
        <w:t>hesia method, type</w:t>
      </w:r>
      <w:r w:rsidR="000674AA" w:rsidRPr="00177558">
        <w:rPr>
          <w:rFonts w:cstheme="minorHAnsi"/>
          <w:color w:val="000000" w:themeColor="text1"/>
          <w:szCs w:val="20"/>
        </w:rPr>
        <w:t>s</w:t>
      </w:r>
      <w:r w:rsidRPr="00177558">
        <w:rPr>
          <w:rFonts w:cstheme="minorHAnsi"/>
          <w:color w:val="000000" w:themeColor="text1"/>
          <w:szCs w:val="20"/>
        </w:rPr>
        <w:t xml:space="preserve"> and dose</w:t>
      </w:r>
      <w:r w:rsidR="000674AA" w:rsidRPr="00177558">
        <w:rPr>
          <w:rFonts w:cstheme="minorHAnsi"/>
          <w:color w:val="000000" w:themeColor="text1"/>
          <w:szCs w:val="20"/>
        </w:rPr>
        <w:t>s</w:t>
      </w:r>
      <w:r w:rsidRPr="00177558">
        <w:rPr>
          <w:rFonts w:cstheme="minorHAnsi"/>
          <w:color w:val="000000" w:themeColor="text1"/>
          <w:szCs w:val="20"/>
        </w:rPr>
        <w:t xml:space="preserve"> of </w:t>
      </w:r>
      <w:r w:rsidR="00F128D2" w:rsidRPr="00177558">
        <w:rPr>
          <w:rFonts w:cstheme="minorHAnsi"/>
          <w:color w:val="000000" w:themeColor="text1"/>
          <w:szCs w:val="20"/>
        </w:rPr>
        <w:t>anest</w:t>
      </w:r>
      <w:r w:rsidRPr="00177558">
        <w:rPr>
          <w:rFonts w:cstheme="minorHAnsi"/>
          <w:color w:val="000000" w:themeColor="text1"/>
          <w:szCs w:val="20"/>
        </w:rPr>
        <w:t xml:space="preserve">hetics and other medications used during </w:t>
      </w:r>
      <w:r w:rsidR="00F128D2" w:rsidRPr="00177558">
        <w:rPr>
          <w:rFonts w:cstheme="minorHAnsi"/>
          <w:color w:val="000000" w:themeColor="text1"/>
          <w:szCs w:val="20"/>
        </w:rPr>
        <w:t>anest</w:t>
      </w:r>
      <w:r w:rsidRPr="00177558">
        <w:rPr>
          <w:rFonts w:cstheme="minorHAnsi"/>
          <w:color w:val="000000" w:themeColor="text1"/>
          <w:szCs w:val="20"/>
        </w:rPr>
        <w:t xml:space="preserve">hesia, duration of </w:t>
      </w:r>
      <w:r w:rsidR="00F128D2" w:rsidRPr="00177558">
        <w:rPr>
          <w:rFonts w:cstheme="minorHAnsi"/>
          <w:color w:val="000000" w:themeColor="text1"/>
          <w:szCs w:val="20"/>
        </w:rPr>
        <w:t>anest</w:t>
      </w:r>
      <w:r w:rsidRPr="00177558">
        <w:rPr>
          <w:rFonts w:cstheme="minorHAnsi"/>
          <w:color w:val="000000" w:themeColor="text1"/>
          <w:szCs w:val="20"/>
        </w:rPr>
        <w:t>hesia.</w:t>
      </w:r>
    </w:p>
    <w:p w14:paraId="5EA002A6" w14:textId="05F6A932"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2.2 Fluid balance (</w:t>
      </w:r>
      <w:r w:rsidR="000674AA" w:rsidRPr="00177558">
        <w:rPr>
          <w:rFonts w:cstheme="minorHAnsi"/>
          <w:color w:val="000000" w:themeColor="text1"/>
          <w:szCs w:val="20"/>
        </w:rPr>
        <w:t xml:space="preserve">including </w:t>
      </w:r>
      <w:r w:rsidRPr="00177558">
        <w:rPr>
          <w:rFonts w:cstheme="minorHAnsi"/>
          <w:color w:val="000000" w:themeColor="text1"/>
          <w:szCs w:val="20"/>
        </w:rPr>
        <w:t xml:space="preserve">fluid infusion, </w:t>
      </w:r>
      <w:r w:rsidR="000674AA" w:rsidRPr="00177558">
        <w:rPr>
          <w:rFonts w:cstheme="minorHAnsi"/>
          <w:color w:val="000000" w:themeColor="text1"/>
          <w:szCs w:val="20"/>
        </w:rPr>
        <w:t>estimated blood loss</w:t>
      </w:r>
      <w:r w:rsidRPr="00177558">
        <w:rPr>
          <w:rFonts w:cstheme="minorHAnsi"/>
          <w:color w:val="000000" w:themeColor="text1"/>
          <w:szCs w:val="20"/>
        </w:rPr>
        <w:t>, and urine output) and transfusion of blood products.</w:t>
      </w:r>
    </w:p>
    <w:p w14:paraId="3B928ED2" w14:textId="207295A2"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2.3 Surgical information</w:t>
      </w:r>
      <w:r w:rsidR="003E08B3" w:rsidRPr="00177558">
        <w:rPr>
          <w:rFonts w:cstheme="minorHAnsi"/>
          <w:color w:val="000000" w:themeColor="text1"/>
          <w:szCs w:val="20"/>
        </w:rPr>
        <w:t>,</w:t>
      </w:r>
      <w:r w:rsidRPr="00177558">
        <w:rPr>
          <w:rFonts w:cstheme="minorHAnsi"/>
          <w:color w:val="000000" w:themeColor="text1"/>
          <w:szCs w:val="20"/>
        </w:rPr>
        <w:t xml:space="preserve"> </w:t>
      </w:r>
      <w:r w:rsidR="003E08B3" w:rsidRPr="00177558">
        <w:rPr>
          <w:rFonts w:cstheme="minorHAnsi"/>
          <w:color w:val="000000" w:themeColor="text1"/>
          <w:szCs w:val="20"/>
        </w:rPr>
        <w:t>including location</w:t>
      </w:r>
      <w:r w:rsidRPr="00177558">
        <w:rPr>
          <w:rFonts w:cstheme="minorHAnsi"/>
          <w:color w:val="000000" w:themeColor="text1"/>
          <w:szCs w:val="20"/>
        </w:rPr>
        <w:t xml:space="preserve">, type </w:t>
      </w:r>
      <w:r w:rsidR="003E08B3" w:rsidRPr="00177558">
        <w:rPr>
          <w:rFonts w:cstheme="minorHAnsi"/>
          <w:color w:val="000000" w:themeColor="text1"/>
          <w:szCs w:val="20"/>
        </w:rPr>
        <w:t xml:space="preserve">and duration </w:t>
      </w:r>
      <w:r w:rsidRPr="00177558">
        <w:rPr>
          <w:rFonts w:cstheme="minorHAnsi"/>
          <w:color w:val="000000" w:themeColor="text1"/>
          <w:szCs w:val="20"/>
        </w:rPr>
        <w:t xml:space="preserve">of surgery, and </w:t>
      </w:r>
      <w:r w:rsidR="003E08B3" w:rsidRPr="00177558">
        <w:rPr>
          <w:rFonts w:cstheme="minorHAnsi"/>
          <w:color w:val="000000" w:themeColor="text1"/>
          <w:szCs w:val="20"/>
        </w:rPr>
        <w:t xml:space="preserve">results of </w:t>
      </w:r>
      <w:r w:rsidRPr="00177558">
        <w:rPr>
          <w:rFonts w:cstheme="minorHAnsi"/>
          <w:color w:val="000000" w:themeColor="text1"/>
          <w:szCs w:val="20"/>
        </w:rPr>
        <w:t xml:space="preserve">frozen pathological </w:t>
      </w:r>
      <w:r w:rsidR="003E08B3" w:rsidRPr="00177558">
        <w:rPr>
          <w:rFonts w:cstheme="minorHAnsi"/>
          <w:color w:val="000000" w:themeColor="text1"/>
          <w:szCs w:val="20"/>
        </w:rPr>
        <w:t xml:space="preserve">examination </w:t>
      </w:r>
      <w:r w:rsidRPr="00177558">
        <w:rPr>
          <w:rFonts w:cstheme="minorHAnsi"/>
          <w:color w:val="000000" w:themeColor="text1"/>
          <w:szCs w:val="20"/>
        </w:rPr>
        <w:t>if available.</w:t>
      </w:r>
    </w:p>
    <w:p w14:paraId="007DD314" w14:textId="6024B90C"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2.4 Data of vital signs and arterial blood gas result</w:t>
      </w:r>
      <w:r w:rsidR="003E08B3" w:rsidRPr="00177558">
        <w:rPr>
          <w:rFonts w:cstheme="minorHAnsi"/>
          <w:color w:val="000000" w:themeColor="text1"/>
          <w:szCs w:val="20"/>
        </w:rPr>
        <w:t>s</w:t>
      </w:r>
      <w:r w:rsidRPr="00177558">
        <w:rPr>
          <w:rFonts w:cstheme="minorHAnsi"/>
          <w:color w:val="000000" w:themeColor="text1"/>
          <w:szCs w:val="20"/>
        </w:rPr>
        <w:t>.</w:t>
      </w:r>
    </w:p>
    <w:p w14:paraId="76174FFF" w14:textId="5D301B19"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lastRenderedPageBreak/>
        <w:t xml:space="preserve">7.2.5 </w:t>
      </w:r>
      <w:r w:rsidR="003E08B3" w:rsidRPr="00177558">
        <w:rPr>
          <w:rFonts w:cstheme="minorHAnsi"/>
          <w:color w:val="000000" w:themeColor="text1"/>
          <w:szCs w:val="20"/>
        </w:rPr>
        <w:t xml:space="preserve">Occurrence of </w:t>
      </w:r>
      <w:r w:rsidRPr="00177558">
        <w:rPr>
          <w:rFonts w:cstheme="minorHAnsi"/>
          <w:color w:val="000000" w:themeColor="text1"/>
          <w:szCs w:val="20"/>
        </w:rPr>
        <w:t>adverse events and/or severe adverse event</w:t>
      </w:r>
      <w:r w:rsidR="003A6C5F" w:rsidRPr="00177558">
        <w:rPr>
          <w:rFonts w:cstheme="minorHAnsi"/>
          <w:color w:val="000000" w:themeColor="text1"/>
          <w:szCs w:val="20"/>
        </w:rPr>
        <w:t>s</w:t>
      </w:r>
      <w:r w:rsidRPr="00177558">
        <w:rPr>
          <w:rFonts w:cstheme="minorHAnsi"/>
          <w:color w:val="000000" w:themeColor="text1"/>
          <w:szCs w:val="20"/>
        </w:rPr>
        <w:t>.</w:t>
      </w:r>
    </w:p>
    <w:p w14:paraId="7764F081" w14:textId="77777777" w:rsidR="00FB7BB6" w:rsidRPr="00177558" w:rsidRDefault="00FB7BB6" w:rsidP="00751CC2">
      <w:pPr>
        <w:snapToGrid w:val="0"/>
        <w:spacing w:beforeLines="50" w:before="156" w:afterLines="50" w:after="156"/>
        <w:rPr>
          <w:rFonts w:cstheme="minorHAnsi"/>
          <w:color w:val="000000" w:themeColor="text1"/>
          <w:szCs w:val="20"/>
        </w:rPr>
      </w:pPr>
    </w:p>
    <w:p w14:paraId="766B8ECE" w14:textId="658E83BC" w:rsidR="00FB7BB6" w:rsidRPr="00177558" w:rsidRDefault="00FB7BB6"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7.3 </w:t>
      </w:r>
      <w:r w:rsidR="004340E1" w:rsidRPr="00177558">
        <w:rPr>
          <w:rFonts w:cstheme="minorHAnsi"/>
          <w:b/>
          <w:bCs/>
          <w:i/>
          <w:iCs/>
          <w:color w:val="000000" w:themeColor="text1"/>
          <w:szCs w:val="20"/>
        </w:rPr>
        <w:t>I</w:t>
      </w:r>
      <w:r w:rsidRPr="00177558">
        <w:rPr>
          <w:rFonts w:cstheme="minorHAnsi"/>
          <w:b/>
          <w:bCs/>
          <w:i/>
          <w:iCs/>
          <w:color w:val="000000" w:themeColor="text1"/>
          <w:szCs w:val="20"/>
        </w:rPr>
        <w:t>n-hospital follow-up</w:t>
      </w:r>
      <w:r w:rsidR="00A30856" w:rsidRPr="00177558">
        <w:rPr>
          <w:rFonts w:cstheme="minorHAnsi"/>
          <w:b/>
          <w:bCs/>
          <w:i/>
          <w:iCs/>
          <w:color w:val="000000" w:themeColor="text1"/>
          <w:szCs w:val="20"/>
        </w:rPr>
        <w:t>s</w:t>
      </w:r>
      <w:r w:rsidRPr="00177558">
        <w:rPr>
          <w:rFonts w:cstheme="minorHAnsi"/>
          <w:b/>
          <w:bCs/>
          <w:i/>
          <w:iCs/>
          <w:color w:val="000000" w:themeColor="text1"/>
          <w:szCs w:val="20"/>
        </w:rPr>
        <w:t xml:space="preserve"> </w:t>
      </w:r>
      <w:r w:rsidR="004340E1" w:rsidRPr="00177558">
        <w:rPr>
          <w:rFonts w:cstheme="minorHAnsi"/>
          <w:b/>
          <w:bCs/>
          <w:i/>
          <w:iCs/>
          <w:color w:val="000000" w:themeColor="text1"/>
          <w:szCs w:val="20"/>
        </w:rPr>
        <w:t>after surgery</w:t>
      </w:r>
    </w:p>
    <w:p w14:paraId="17525E1D" w14:textId="6F44868A"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7.3.1 </w:t>
      </w:r>
      <w:r w:rsidR="004340E1" w:rsidRPr="00177558">
        <w:rPr>
          <w:rFonts w:cstheme="minorHAnsi"/>
          <w:color w:val="000000" w:themeColor="text1"/>
          <w:szCs w:val="20"/>
        </w:rPr>
        <w:t>P</w:t>
      </w:r>
      <w:r w:rsidRPr="00177558">
        <w:rPr>
          <w:rFonts w:cstheme="minorHAnsi"/>
          <w:color w:val="000000" w:themeColor="text1"/>
          <w:szCs w:val="20"/>
        </w:rPr>
        <w:t>ostoperative follow-up</w:t>
      </w:r>
      <w:r w:rsidR="004340E1" w:rsidRPr="00177558">
        <w:rPr>
          <w:rFonts w:cstheme="minorHAnsi"/>
          <w:color w:val="000000" w:themeColor="text1"/>
          <w:szCs w:val="20"/>
        </w:rPr>
        <w:t>s</w:t>
      </w:r>
      <w:r w:rsidRPr="00177558">
        <w:rPr>
          <w:rFonts w:cstheme="minorHAnsi"/>
          <w:color w:val="000000" w:themeColor="text1"/>
          <w:szCs w:val="20"/>
        </w:rPr>
        <w:t xml:space="preserve"> </w:t>
      </w:r>
      <w:r w:rsidR="00D0497A" w:rsidRPr="00177558">
        <w:rPr>
          <w:rFonts w:cstheme="minorHAnsi"/>
          <w:color w:val="000000" w:themeColor="text1"/>
          <w:szCs w:val="20"/>
        </w:rPr>
        <w:t>will be</w:t>
      </w:r>
      <w:r w:rsidRPr="00177558">
        <w:rPr>
          <w:rFonts w:cstheme="minorHAnsi"/>
          <w:color w:val="000000" w:themeColor="text1"/>
          <w:szCs w:val="20"/>
        </w:rPr>
        <w:t xml:space="preserve"> </w:t>
      </w:r>
      <w:r w:rsidR="004340E1" w:rsidRPr="00177558">
        <w:rPr>
          <w:rFonts w:cstheme="minorHAnsi"/>
          <w:color w:val="000000" w:themeColor="text1"/>
          <w:szCs w:val="20"/>
        </w:rPr>
        <w:t xml:space="preserve">performed by investigators </w:t>
      </w:r>
      <w:r w:rsidRPr="00177558">
        <w:rPr>
          <w:rFonts w:cstheme="minorHAnsi"/>
          <w:color w:val="000000" w:themeColor="text1"/>
          <w:szCs w:val="20"/>
        </w:rPr>
        <w:t>who d</w:t>
      </w:r>
      <w:r w:rsidR="004340E1" w:rsidRPr="00177558">
        <w:rPr>
          <w:rFonts w:cstheme="minorHAnsi"/>
          <w:color w:val="000000" w:themeColor="text1"/>
          <w:szCs w:val="20"/>
        </w:rPr>
        <w:t>o</w:t>
      </w:r>
      <w:r w:rsidRPr="00177558">
        <w:rPr>
          <w:rFonts w:cstheme="minorHAnsi"/>
          <w:color w:val="000000" w:themeColor="text1"/>
          <w:szCs w:val="20"/>
        </w:rPr>
        <w:t xml:space="preserve"> not </w:t>
      </w:r>
      <w:r w:rsidR="004340E1" w:rsidRPr="00177558">
        <w:rPr>
          <w:rFonts w:cstheme="minorHAnsi"/>
          <w:color w:val="000000" w:themeColor="text1"/>
          <w:szCs w:val="20"/>
        </w:rPr>
        <w:t xml:space="preserve">participate </w:t>
      </w:r>
      <w:r w:rsidRPr="00177558">
        <w:rPr>
          <w:rFonts w:cstheme="minorHAnsi"/>
          <w:color w:val="000000" w:themeColor="text1"/>
          <w:szCs w:val="20"/>
        </w:rPr>
        <w:t xml:space="preserve">the intraoperative management. </w:t>
      </w:r>
      <w:r w:rsidRPr="00177558">
        <w:rPr>
          <w:rFonts w:eastAsia="宋体" w:cs="Calibri"/>
          <w:color w:val="000000" w:themeColor="text1"/>
          <w:szCs w:val="20"/>
        </w:rPr>
        <w:t xml:space="preserve">Postoperative follow-ups </w:t>
      </w:r>
      <w:r w:rsidR="004340E1" w:rsidRPr="00177558">
        <w:rPr>
          <w:rFonts w:eastAsia="宋体" w:cs="Calibri"/>
          <w:color w:val="000000" w:themeColor="text1"/>
          <w:szCs w:val="20"/>
        </w:rPr>
        <w:t>are</w:t>
      </w:r>
      <w:r w:rsidRPr="00177558">
        <w:rPr>
          <w:rFonts w:eastAsia="宋体" w:cs="Calibri"/>
          <w:color w:val="000000" w:themeColor="text1"/>
          <w:szCs w:val="20"/>
        </w:rPr>
        <w:t xml:space="preserve"> performed daily (8:00-10:00 am) during the first 3 postoperative days and </w:t>
      </w:r>
      <w:r w:rsidR="00201F21" w:rsidRPr="00177558">
        <w:rPr>
          <w:rFonts w:eastAsia="宋体" w:cs="Calibri"/>
          <w:color w:val="000000" w:themeColor="text1"/>
          <w:szCs w:val="20"/>
        </w:rPr>
        <w:t>at</w:t>
      </w:r>
      <w:r w:rsidRPr="00177558">
        <w:rPr>
          <w:rFonts w:eastAsia="宋体" w:cs="Calibri"/>
          <w:color w:val="000000" w:themeColor="text1"/>
          <w:szCs w:val="20"/>
        </w:rPr>
        <w:t xml:space="preserve"> hospital discharge</w:t>
      </w:r>
      <w:r w:rsidR="005E639C" w:rsidRPr="00177558">
        <w:rPr>
          <w:rFonts w:eastAsia="宋体" w:cs="Calibri"/>
          <w:color w:val="000000" w:themeColor="text1"/>
          <w:szCs w:val="20"/>
        </w:rPr>
        <w:t xml:space="preserve"> </w:t>
      </w:r>
      <w:r w:rsidR="00201F21" w:rsidRPr="00177558">
        <w:rPr>
          <w:rFonts w:eastAsia="宋体" w:cs="Calibri"/>
          <w:color w:val="000000" w:themeColor="text1"/>
          <w:szCs w:val="20"/>
        </w:rPr>
        <w:t>(</w:t>
      </w:r>
      <w:r w:rsidR="005E639C" w:rsidRPr="00177558">
        <w:rPr>
          <w:rFonts w:eastAsia="宋体" w:cs="Calibri"/>
          <w:color w:val="000000" w:themeColor="text1"/>
          <w:szCs w:val="20"/>
        </w:rPr>
        <w:t>up to 30 days after surgery</w:t>
      </w:r>
      <w:r w:rsidR="00201F21" w:rsidRPr="00177558">
        <w:rPr>
          <w:rFonts w:eastAsia="宋体" w:cs="Calibri"/>
          <w:color w:val="000000" w:themeColor="text1"/>
          <w:szCs w:val="20"/>
        </w:rPr>
        <w:t>)</w:t>
      </w:r>
      <w:r w:rsidRPr="00177558">
        <w:rPr>
          <w:rFonts w:eastAsia="宋体" w:cs="Calibri"/>
          <w:color w:val="000000" w:themeColor="text1"/>
          <w:szCs w:val="20"/>
        </w:rPr>
        <w:t xml:space="preserve">. </w:t>
      </w:r>
      <w:r w:rsidR="005E639C" w:rsidRPr="00177558">
        <w:rPr>
          <w:rFonts w:eastAsia="宋体" w:cs="Calibri"/>
          <w:color w:val="000000" w:themeColor="text1"/>
          <w:szCs w:val="20"/>
        </w:rPr>
        <w:t xml:space="preserve">Data in </w:t>
      </w:r>
      <w:r w:rsidRPr="00177558">
        <w:rPr>
          <w:rFonts w:eastAsia="宋体" w:cs="Calibri"/>
          <w:color w:val="000000" w:themeColor="text1"/>
          <w:szCs w:val="20"/>
        </w:rPr>
        <w:t xml:space="preserve">the </w:t>
      </w:r>
      <w:r w:rsidR="00F128D2" w:rsidRPr="00177558">
        <w:rPr>
          <w:rFonts w:eastAsia="宋体" w:cs="Calibri"/>
          <w:color w:val="000000" w:themeColor="text1"/>
          <w:szCs w:val="20"/>
        </w:rPr>
        <w:t>Anest</w:t>
      </w:r>
      <w:r w:rsidRPr="00177558">
        <w:rPr>
          <w:rFonts w:eastAsia="宋体" w:cs="Calibri"/>
          <w:color w:val="000000" w:themeColor="text1"/>
          <w:szCs w:val="20"/>
        </w:rPr>
        <w:t>hesia Information Medical System and the Electronic Medical Record System will be achieved.</w:t>
      </w:r>
    </w:p>
    <w:p w14:paraId="1D8E7955" w14:textId="3BE30A0B" w:rsidR="002A3A96" w:rsidRPr="00177558" w:rsidRDefault="00C671D7"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3.</w:t>
      </w:r>
      <w:r w:rsidR="00E65E0F" w:rsidRPr="00177558">
        <w:rPr>
          <w:rFonts w:cstheme="minorHAnsi"/>
          <w:color w:val="000000" w:themeColor="text1"/>
          <w:szCs w:val="20"/>
        </w:rPr>
        <w:t>2</w:t>
      </w:r>
      <w:r w:rsidRPr="00177558">
        <w:rPr>
          <w:rFonts w:cstheme="minorHAnsi"/>
          <w:color w:val="000000" w:themeColor="text1"/>
          <w:szCs w:val="20"/>
        </w:rPr>
        <w:t xml:space="preserve"> </w:t>
      </w:r>
      <w:r w:rsidR="00E542CC" w:rsidRPr="00177558">
        <w:rPr>
          <w:rFonts w:cstheme="minorHAnsi"/>
          <w:color w:val="000000" w:themeColor="text1"/>
          <w:szCs w:val="20"/>
        </w:rPr>
        <w:t xml:space="preserve">For patients who are admitted to </w:t>
      </w:r>
      <w:r w:rsidRPr="00177558">
        <w:rPr>
          <w:rFonts w:cstheme="minorHAnsi"/>
          <w:color w:val="000000" w:themeColor="text1"/>
          <w:szCs w:val="20"/>
        </w:rPr>
        <w:t>ICU after surgery</w:t>
      </w:r>
      <w:r w:rsidR="00E542CC" w:rsidRPr="00177558">
        <w:rPr>
          <w:rFonts w:cstheme="minorHAnsi"/>
          <w:color w:val="000000" w:themeColor="text1"/>
          <w:szCs w:val="20"/>
        </w:rPr>
        <w:t>,</w:t>
      </w:r>
      <w:r w:rsidRPr="00177558">
        <w:rPr>
          <w:rFonts w:cstheme="minorHAnsi"/>
          <w:color w:val="000000" w:themeColor="text1"/>
          <w:szCs w:val="20"/>
        </w:rPr>
        <w:t xml:space="preserve"> the worst Acute Physiology and Chronic Health Evaluation II </w:t>
      </w:r>
      <w:r w:rsidR="003A6C5F" w:rsidRPr="00177558">
        <w:rPr>
          <w:rFonts w:cstheme="minorHAnsi"/>
          <w:color w:val="000000" w:themeColor="text1"/>
          <w:szCs w:val="20"/>
        </w:rPr>
        <w:t xml:space="preserve">score </w:t>
      </w:r>
      <w:r w:rsidRPr="00177558">
        <w:rPr>
          <w:rFonts w:cstheme="minorHAnsi"/>
          <w:color w:val="000000" w:themeColor="text1"/>
          <w:szCs w:val="20"/>
        </w:rPr>
        <w:t>(APACHE II</w:t>
      </w:r>
      <w:r w:rsidR="00E542CC" w:rsidRPr="00177558">
        <w:rPr>
          <w:rFonts w:cstheme="minorHAnsi"/>
          <w:color w:val="000000" w:themeColor="text1"/>
          <w:szCs w:val="20"/>
        </w:rPr>
        <w:t>;</w:t>
      </w:r>
      <w:r w:rsidRPr="00177558">
        <w:rPr>
          <w:rFonts w:cstheme="minorHAnsi"/>
          <w:color w:val="000000" w:themeColor="text1"/>
          <w:szCs w:val="20"/>
        </w:rPr>
        <w:t xml:space="preserve"> score ranges from 0 to 71, with higher score indicating more severe disease)</w:t>
      </w:r>
      <w:hyperlink w:anchor="_ENREF_6_44" w:tooltip="Knaus, 1985 #233" w:history="1">
        <w:r w:rsidR="0087670A" w:rsidRPr="00177558">
          <w:rPr>
            <w:rFonts w:cstheme="minorHAnsi"/>
            <w:color w:val="000000" w:themeColor="text1"/>
            <w:szCs w:val="20"/>
          </w:rPr>
          <w:fldChar w:fldCharType="begin"/>
        </w:r>
        <w:r w:rsidR="0087670A" w:rsidRPr="00177558">
          <w:rPr>
            <w:rFonts w:cstheme="minorHAnsi"/>
            <w:color w:val="000000" w:themeColor="text1"/>
            <w:szCs w:val="20"/>
          </w:rPr>
          <w:instrText xml:space="preserve"> ADDIN EN.CITE &lt;EndNote&gt;&lt;Cite&gt;&lt;Author&gt;Knaus&lt;/Author&gt;&lt;Year&gt;1985&lt;/Year&gt;&lt;RecNum&gt;233&lt;/RecNum&gt;&lt;DisplayText&gt;&lt;style face="superscript"&gt;44&lt;/style&gt;&lt;/DisplayText&gt;&lt;record&gt;&lt;rec-number&gt;233&lt;/rec-number&gt;&lt;foreign-keys&gt;&lt;key app="EN" db-id="2rvf00tdlp2zdqed9pdxfr56ptprpw2zzatr" timestamp="1597303108"&gt;233&lt;/key&gt;&lt;/foreign-keys&gt;&lt;ref-type name="Journal Article"&gt;17&lt;/ref-type&gt;&lt;contributors&gt;&lt;authors&gt;&lt;author&gt;Knaus, W. A.&lt;/author&gt;&lt;author&gt;Draper, E. A.&lt;/author&gt;&lt;author&gt;Wagner, D. P.&lt;/author&gt;&lt;author&gt;Zimmerman, J. E.&lt;/author&gt;&lt;/authors&gt;&lt;/contributors&gt;&lt;titles&gt;&lt;title&gt;APACHE II: a severity of disease classification system&lt;/title&gt;&lt;secondary-title&gt;Crit Care Med&lt;/secondary-title&gt;&lt;/titles&gt;&lt;periodical&gt;&lt;full-title&gt;Crit Care Med&lt;/full-title&gt;&lt;/periodical&gt;&lt;pages&gt;818-29&lt;/pages&gt;&lt;volume&gt;13&lt;/volume&gt;&lt;number&gt;10&lt;/number&gt;&lt;edition&gt;1985/10/01&lt;/edition&gt;&lt;keywords&gt;&lt;keyword&gt;Acute Disease&lt;/keyword&gt;&lt;keyword&gt;Adult&lt;/keyword&gt;&lt;keyword&gt;Age Factors&lt;/keyword&gt;&lt;keyword&gt;Aged&lt;/keyword&gt;&lt;keyword&gt;Chronic Disease&lt;/keyword&gt;&lt;keyword&gt;Coronary Artery Bypass/mortality&lt;/keyword&gt;&lt;keyword&gt;*Costs and Cost Analysis&lt;/keyword&gt;&lt;keyword&gt;Critical Care/*methods&lt;/keyword&gt;&lt;keyword&gt;*Diagnosis-Related Groups&lt;/keyword&gt;&lt;keyword&gt;Disease/*classification/physiopathology&lt;/keyword&gt;&lt;keyword&gt;Humans&lt;/keyword&gt;&lt;keyword&gt;Middle Aged&lt;/keyword&gt;&lt;keyword&gt;Patient Admission&lt;/keyword&gt;&lt;keyword&gt;Prognosis&lt;/keyword&gt;&lt;keyword&gt;Risk&lt;/keyword&gt;&lt;keyword&gt;Surgical Procedures, Operative/mortality&lt;/keyword&gt;&lt;/keywords&gt;&lt;dates&gt;&lt;year&gt;1985&lt;/year&gt;&lt;pub-dates&gt;&lt;date&gt;Oct&lt;/date&gt;&lt;/pub-dates&gt;&lt;/dates&gt;&lt;isbn&gt;0090-3493 (Print)&amp;#xD;0090-3493&lt;/isbn&gt;&lt;accession-num&gt;3928249&lt;/accession-num&gt;&lt;urls&gt;&lt;/urls&gt;&lt;remote-database-provider&gt;NLM&lt;/remote-database-provider&gt;&lt;language&gt;eng&lt;/language&gt;&lt;/record&gt;&lt;/Cite&gt;&lt;/EndNote&gt;</w:instrText>
        </w:r>
        <w:r w:rsidR="0087670A" w:rsidRPr="00177558">
          <w:rPr>
            <w:rFonts w:cstheme="minorHAnsi"/>
            <w:color w:val="000000" w:themeColor="text1"/>
            <w:szCs w:val="20"/>
          </w:rPr>
          <w:fldChar w:fldCharType="separate"/>
        </w:r>
        <w:r w:rsidR="0087670A" w:rsidRPr="00177558">
          <w:rPr>
            <w:rFonts w:cstheme="minorHAnsi"/>
            <w:color w:val="000000" w:themeColor="text1"/>
            <w:szCs w:val="20"/>
            <w:vertAlign w:val="superscript"/>
          </w:rPr>
          <w:t>44</w:t>
        </w:r>
        <w:r w:rsidR="0087670A" w:rsidRPr="00177558">
          <w:rPr>
            <w:rFonts w:cstheme="minorHAnsi"/>
            <w:color w:val="000000" w:themeColor="text1"/>
            <w:szCs w:val="20"/>
          </w:rPr>
          <w:fldChar w:fldCharType="end"/>
        </w:r>
      </w:hyperlink>
      <w:r w:rsidR="00D5510E" w:rsidRPr="00177558">
        <w:rPr>
          <w:rFonts w:cstheme="minorHAnsi"/>
          <w:color w:val="000000" w:themeColor="text1"/>
          <w:szCs w:val="20"/>
        </w:rPr>
        <w:t xml:space="preserve"> </w:t>
      </w:r>
      <w:r w:rsidRPr="00177558">
        <w:rPr>
          <w:rFonts w:cstheme="minorHAnsi"/>
          <w:color w:val="000000" w:themeColor="text1"/>
          <w:szCs w:val="20"/>
        </w:rPr>
        <w:t xml:space="preserve">during the first 24 hours after surgery, </w:t>
      </w:r>
      <w:r w:rsidR="00E542CC" w:rsidRPr="00177558">
        <w:rPr>
          <w:rFonts w:cstheme="minorHAnsi"/>
          <w:color w:val="000000" w:themeColor="text1"/>
          <w:szCs w:val="20"/>
        </w:rPr>
        <w:t xml:space="preserve">the percentage with endotracheal intubation, </w:t>
      </w:r>
      <w:r w:rsidRPr="00177558">
        <w:rPr>
          <w:rFonts w:cstheme="minorHAnsi"/>
          <w:color w:val="000000" w:themeColor="text1"/>
          <w:szCs w:val="20"/>
        </w:rPr>
        <w:t xml:space="preserve">and the length of ICU stay </w:t>
      </w:r>
      <w:r w:rsidR="00E542CC" w:rsidRPr="00177558">
        <w:rPr>
          <w:rFonts w:cstheme="minorHAnsi"/>
          <w:color w:val="000000" w:themeColor="text1"/>
          <w:szCs w:val="20"/>
        </w:rPr>
        <w:t>are</w:t>
      </w:r>
      <w:r w:rsidRPr="00177558">
        <w:rPr>
          <w:rFonts w:cstheme="minorHAnsi"/>
          <w:color w:val="000000" w:themeColor="text1"/>
          <w:szCs w:val="20"/>
        </w:rPr>
        <w:t xml:space="preserve"> recorded.</w:t>
      </w:r>
    </w:p>
    <w:p w14:paraId="1D961936" w14:textId="79FFE0FF" w:rsidR="005E639C"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3.</w:t>
      </w:r>
      <w:r w:rsidR="00E65E0F" w:rsidRPr="00177558">
        <w:rPr>
          <w:rFonts w:cstheme="minorHAnsi"/>
          <w:color w:val="000000" w:themeColor="text1"/>
          <w:szCs w:val="20"/>
        </w:rPr>
        <w:t>3</w:t>
      </w:r>
      <w:r w:rsidRPr="00177558">
        <w:rPr>
          <w:rFonts w:cstheme="minorHAnsi"/>
          <w:color w:val="000000" w:themeColor="text1"/>
          <w:szCs w:val="20"/>
        </w:rPr>
        <w:t xml:space="preserve"> The intensity of pain both at rest and with coughing </w:t>
      </w:r>
      <w:r w:rsidR="005E639C" w:rsidRPr="00177558">
        <w:rPr>
          <w:rFonts w:cstheme="minorHAnsi"/>
          <w:color w:val="000000" w:themeColor="text1"/>
          <w:szCs w:val="20"/>
        </w:rPr>
        <w:t>a</w:t>
      </w:r>
      <w:r w:rsidRPr="00177558">
        <w:rPr>
          <w:rFonts w:cstheme="minorHAnsi"/>
          <w:color w:val="000000" w:themeColor="text1"/>
          <w:szCs w:val="20"/>
        </w:rPr>
        <w:t xml:space="preserve">re assessed </w:t>
      </w:r>
      <w:r w:rsidR="005E639C" w:rsidRPr="00177558">
        <w:rPr>
          <w:rFonts w:cstheme="minorHAnsi"/>
          <w:color w:val="000000" w:themeColor="text1"/>
          <w:szCs w:val="20"/>
        </w:rPr>
        <w:t xml:space="preserve">daily </w:t>
      </w:r>
      <w:r w:rsidR="00C4444E" w:rsidRPr="00177558">
        <w:rPr>
          <w:rFonts w:cstheme="minorHAnsi"/>
          <w:color w:val="000000" w:themeColor="text1"/>
          <w:szCs w:val="20"/>
        </w:rPr>
        <w:t xml:space="preserve">(8:00-10:00 am) </w:t>
      </w:r>
      <w:r w:rsidRPr="00177558">
        <w:rPr>
          <w:rFonts w:cstheme="minorHAnsi"/>
          <w:color w:val="000000" w:themeColor="text1"/>
          <w:szCs w:val="20"/>
        </w:rPr>
        <w:t>during the first 3 postoperative days with numeric rating scale (NRS</w:t>
      </w:r>
      <w:r w:rsidR="005E639C" w:rsidRPr="00177558">
        <w:rPr>
          <w:rFonts w:cstheme="minorHAnsi"/>
          <w:color w:val="000000" w:themeColor="text1"/>
          <w:szCs w:val="20"/>
        </w:rPr>
        <w:t xml:space="preserve">; an 11-point scale </w:t>
      </w:r>
      <w:r w:rsidRPr="00177558">
        <w:rPr>
          <w:rFonts w:cstheme="minorHAnsi"/>
          <w:color w:val="000000" w:themeColor="text1"/>
          <w:szCs w:val="20"/>
        </w:rPr>
        <w:t>where 0</w:t>
      </w:r>
      <w:r w:rsidR="005E639C" w:rsidRPr="00177558">
        <w:rPr>
          <w:rFonts w:cstheme="minorHAnsi"/>
          <w:color w:val="000000" w:themeColor="text1"/>
          <w:szCs w:val="20"/>
        </w:rPr>
        <w:t>=</w:t>
      </w:r>
      <w:r w:rsidRPr="00177558">
        <w:rPr>
          <w:rFonts w:cstheme="minorHAnsi"/>
          <w:color w:val="000000" w:themeColor="text1"/>
          <w:szCs w:val="20"/>
        </w:rPr>
        <w:t>no pain and 10</w:t>
      </w:r>
      <w:r w:rsidR="005E639C" w:rsidRPr="00177558">
        <w:rPr>
          <w:rFonts w:cstheme="minorHAnsi"/>
          <w:color w:val="000000" w:themeColor="text1"/>
          <w:szCs w:val="20"/>
        </w:rPr>
        <w:t>=</w:t>
      </w:r>
      <w:r w:rsidRPr="00177558">
        <w:rPr>
          <w:rFonts w:cstheme="minorHAnsi"/>
          <w:color w:val="000000" w:themeColor="text1"/>
          <w:szCs w:val="20"/>
        </w:rPr>
        <w:t xml:space="preserve">the worst pain). The </w:t>
      </w:r>
      <w:r w:rsidR="003C0DE9" w:rsidRPr="00177558">
        <w:rPr>
          <w:rFonts w:cstheme="minorHAnsi"/>
          <w:color w:val="000000" w:themeColor="text1"/>
          <w:szCs w:val="20"/>
        </w:rPr>
        <w:t xml:space="preserve">final status </w:t>
      </w:r>
      <w:r w:rsidR="005E639C" w:rsidRPr="00177558">
        <w:rPr>
          <w:rFonts w:cstheme="minorHAnsi"/>
          <w:color w:val="000000" w:themeColor="text1"/>
          <w:szCs w:val="20"/>
        </w:rPr>
        <w:t xml:space="preserve">of PCIA/PCEA </w:t>
      </w:r>
      <w:r w:rsidRPr="00177558">
        <w:rPr>
          <w:rFonts w:cstheme="minorHAnsi"/>
          <w:color w:val="000000" w:themeColor="text1"/>
          <w:szCs w:val="20"/>
        </w:rPr>
        <w:t>pump us</w:t>
      </w:r>
      <w:r w:rsidR="00C671D7" w:rsidRPr="00177558">
        <w:rPr>
          <w:rFonts w:cstheme="minorHAnsi"/>
          <w:color w:val="000000" w:themeColor="text1"/>
          <w:szCs w:val="20"/>
        </w:rPr>
        <w:t>e</w:t>
      </w:r>
      <w:r w:rsidRPr="00177558">
        <w:rPr>
          <w:rFonts w:cstheme="minorHAnsi"/>
          <w:color w:val="000000" w:themeColor="text1"/>
          <w:szCs w:val="20"/>
        </w:rPr>
        <w:t xml:space="preserve"> (completed use, dos</w:t>
      </w:r>
      <w:r w:rsidR="00C671D7" w:rsidRPr="00177558">
        <w:rPr>
          <w:rFonts w:cstheme="minorHAnsi"/>
          <w:color w:val="000000" w:themeColor="text1"/>
          <w:szCs w:val="20"/>
        </w:rPr>
        <w:t>e</w:t>
      </w:r>
      <w:r w:rsidRPr="00177558">
        <w:rPr>
          <w:rFonts w:cstheme="minorHAnsi"/>
          <w:color w:val="000000" w:themeColor="text1"/>
          <w:szCs w:val="20"/>
        </w:rPr>
        <w:t xml:space="preserve"> reduction, </w:t>
      </w:r>
      <w:r w:rsidR="00C671D7" w:rsidRPr="00177558">
        <w:rPr>
          <w:rFonts w:cstheme="minorHAnsi"/>
          <w:color w:val="000000" w:themeColor="text1"/>
          <w:szCs w:val="20"/>
        </w:rPr>
        <w:t xml:space="preserve">early </w:t>
      </w:r>
      <w:r w:rsidRPr="00177558">
        <w:rPr>
          <w:rFonts w:cstheme="minorHAnsi"/>
          <w:color w:val="000000" w:themeColor="text1"/>
          <w:szCs w:val="20"/>
        </w:rPr>
        <w:t>termination, change to other analgesic method)</w:t>
      </w:r>
      <w:r w:rsidR="00C671D7" w:rsidRPr="00177558">
        <w:rPr>
          <w:rFonts w:cstheme="minorHAnsi"/>
          <w:color w:val="000000" w:themeColor="text1"/>
          <w:szCs w:val="20"/>
        </w:rPr>
        <w:t xml:space="preserve"> is recorded.</w:t>
      </w:r>
      <w:r w:rsidRPr="00177558">
        <w:rPr>
          <w:rFonts w:cstheme="minorHAnsi"/>
          <w:color w:val="000000" w:themeColor="text1"/>
          <w:szCs w:val="20"/>
        </w:rPr>
        <w:t xml:space="preserve"> </w:t>
      </w:r>
      <w:r w:rsidR="00C671D7" w:rsidRPr="00177558">
        <w:rPr>
          <w:rFonts w:cstheme="minorHAnsi"/>
          <w:color w:val="000000" w:themeColor="text1"/>
          <w:szCs w:val="20"/>
        </w:rPr>
        <w:t xml:space="preserve">The use of </w:t>
      </w:r>
      <w:r w:rsidR="003A6C5F" w:rsidRPr="00177558">
        <w:rPr>
          <w:rFonts w:cstheme="minorHAnsi"/>
          <w:color w:val="000000" w:themeColor="text1"/>
          <w:szCs w:val="20"/>
        </w:rPr>
        <w:t xml:space="preserve">supplemental </w:t>
      </w:r>
      <w:r w:rsidR="00C671D7" w:rsidRPr="00177558">
        <w:rPr>
          <w:rFonts w:cstheme="minorHAnsi"/>
          <w:color w:val="000000" w:themeColor="text1"/>
          <w:szCs w:val="20"/>
        </w:rPr>
        <w:t>analgesics and other m</w:t>
      </w:r>
      <w:r w:rsidRPr="00177558">
        <w:rPr>
          <w:rFonts w:cstheme="minorHAnsi"/>
          <w:color w:val="000000" w:themeColor="text1"/>
          <w:szCs w:val="20"/>
        </w:rPr>
        <w:t>edications (including antiemetic</w:t>
      </w:r>
      <w:r w:rsidR="00C671D7" w:rsidRPr="00177558">
        <w:rPr>
          <w:rFonts w:cstheme="minorHAnsi"/>
          <w:color w:val="000000" w:themeColor="text1"/>
          <w:szCs w:val="20"/>
        </w:rPr>
        <w:t>s</w:t>
      </w:r>
      <w:r w:rsidRPr="00177558">
        <w:rPr>
          <w:rFonts w:cstheme="minorHAnsi"/>
          <w:color w:val="000000" w:themeColor="text1"/>
          <w:szCs w:val="20"/>
        </w:rPr>
        <w:t xml:space="preserve">) </w:t>
      </w:r>
      <w:r w:rsidR="00C671D7" w:rsidRPr="00177558">
        <w:rPr>
          <w:rFonts w:cstheme="minorHAnsi"/>
          <w:color w:val="000000" w:themeColor="text1"/>
          <w:szCs w:val="20"/>
        </w:rPr>
        <w:t xml:space="preserve">are </w:t>
      </w:r>
      <w:r w:rsidRPr="00177558">
        <w:rPr>
          <w:rFonts w:cstheme="minorHAnsi"/>
          <w:color w:val="000000" w:themeColor="text1"/>
          <w:szCs w:val="20"/>
        </w:rPr>
        <w:t xml:space="preserve">recorded. </w:t>
      </w:r>
    </w:p>
    <w:p w14:paraId="2285E0A4" w14:textId="0E6F03B2" w:rsidR="00FB7BB6" w:rsidRPr="00177558" w:rsidRDefault="00E542CC"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3.</w:t>
      </w:r>
      <w:r w:rsidR="00E65E0F" w:rsidRPr="00177558">
        <w:rPr>
          <w:rFonts w:cstheme="minorHAnsi"/>
          <w:color w:val="000000" w:themeColor="text1"/>
          <w:szCs w:val="20"/>
        </w:rPr>
        <w:t>4</w:t>
      </w:r>
      <w:r w:rsidRPr="00177558">
        <w:rPr>
          <w:rFonts w:cstheme="minorHAnsi"/>
          <w:color w:val="000000" w:themeColor="text1"/>
          <w:szCs w:val="20"/>
        </w:rPr>
        <w:t xml:space="preserve"> The occurrence of postoperative complications during hospital stay</w:t>
      </w:r>
      <w:bookmarkStart w:id="123" w:name="_Hlk50921918"/>
      <w:r w:rsidRPr="00177558">
        <w:rPr>
          <w:rFonts w:cstheme="minorHAnsi"/>
          <w:color w:val="000000" w:themeColor="text1"/>
          <w:szCs w:val="20"/>
        </w:rPr>
        <w:t xml:space="preserve"> </w:t>
      </w:r>
      <w:r w:rsidR="003175A4" w:rsidRPr="00177558">
        <w:rPr>
          <w:rFonts w:cstheme="minorHAnsi"/>
          <w:color w:val="000000" w:themeColor="text1"/>
          <w:szCs w:val="20"/>
        </w:rPr>
        <w:t>(up to 30 days)</w:t>
      </w:r>
      <w:bookmarkEnd w:id="123"/>
      <w:r w:rsidR="003175A4" w:rsidRPr="00177558">
        <w:rPr>
          <w:rFonts w:cstheme="minorHAnsi"/>
          <w:color w:val="000000" w:themeColor="text1"/>
          <w:szCs w:val="20"/>
        </w:rPr>
        <w:t xml:space="preserve"> </w:t>
      </w:r>
      <w:r w:rsidRPr="00177558">
        <w:rPr>
          <w:rFonts w:cstheme="minorHAnsi"/>
          <w:color w:val="000000" w:themeColor="text1"/>
          <w:szCs w:val="20"/>
        </w:rPr>
        <w:t xml:space="preserve">are recorded. Postoperative complications are </w:t>
      </w:r>
      <w:r w:rsidR="00401C05" w:rsidRPr="00177558">
        <w:rPr>
          <w:rFonts w:cstheme="minorHAnsi"/>
          <w:color w:val="000000" w:themeColor="text1"/>
          <w:szCs w:val="20"/>
        </w:rPr>
        <w:t xml:space="preserve">generally </w:t>
      </w:r>
      <w:r w:rsidRPr="00177558">
        <w:rPr>
          <w:rFonts w:cstheme="minorHAnsi"/>
          <w:color w:val="000000" w:themeColor="text1"/>
          <w:szCs w:val="20"/>
        </w:rPr>
        <w:t xml:space="preserve">defined as newly occurred medical conditions that are harmful for patients’ recovery and required therapeutic intervention, i.e., </w:t>
      </w:r>
      <w:r w:rsidR="00FB7BB6" w:rsidRPr="00177558">
        <w:rPr>
          <w:rFonts w:eastAsia="宋体" w:cs="Calibri"/>
          <w:color w:val="000000" w:themeColor="text1"/>
          <w:szCs w:val="20"/>
        </w:rPr>
        <w:t>grade II or higher on the Clavien-Dindo classification</w:t>
      </w:r>
      <w:r w:rsidRPr="00177558">
        <w:rPr>
          <w:rFonts w:eastAsia="宋体" w:cs="Calibri"/>
          <w:color w:val="000000" w:themeColor="text1"/>
          <w:szCs w:val="20"/>
        </w:rPr>
        <w:t>.</w:t>
      </w:r>
      <w:hyperlink w:anchor="_ENREF_6_45" w:tooltip="Dindo, 2004 #171" w:history="1">
        <w:r w:rsidR="0087670A" w:rsidRPr="00177558">
          <w:rPr>
            <w:rFonts w:eastAsia="宋体" w:cs="Calibri"/>
            <w:color w:val="000000" w:themeColor="text1"/>
            <w:szCs w:val="20"/>
          </w:rPr>
          <w:fldChar w:fldCharType="begin"/>
        </w:r>
        <w:r w:rsidR="0087670A" w:rsidRPr="00177558">
          <w:rPr>
            <w:rFonts w:eastAsia="宋体" w:cs="Calibri"/>
            <w:color w:val="000000" w:themeColor="text1"/>
            <w:szCs w:val="20"/>
          </w:rPr>
          <w:instrText xml:space="preserve"> ADDIN EN.CITE &lt;EndNote&gt;&lt;Cite&gt;&lt;Author&gt;Dindo&lt;/Author&gt;&lt;Year&gt;2004&lt;/Year&gt;&lt;RecNum&gt;171&lt;/RecNum&gt;&lt;DisplayText&gt;&lt;style face="superscript"&gt;45&lt;/style&gt;&lt;/DisplayText&gt;&lt;record&gt;&lt;rec-number&gt;171&lt;/rec-number&gt;&lt;foreign-keys&gt;&lt;key app="EN" db-id="2rvf00tdlp2zdqed9pdxfr56ptprpw2zzatr" timestamp="1588687336"&gt;171&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titles&gt;&lt;periodical&gt;&lt;full-title&gt;Ann Surg&lt;/full-title&gt;&lt;abbr-1&gt;Annals of surgery&lt;/abbr-1&gt;&lt;/periodical&gt;&lt;pages&gt;205-13&lt;/pages&gt;&lt;volume&gt;240&lt;/volume&gt;&lt;number&gt;2&lt;/number&gt;&lt;edition&gt;2004/07/27&lt;/edition&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lt;/isbn&gt;&lt;accession-num&gt;15273542&lt;/accession-num&gt;&lt;urls&gt;&lt;/urls&gt;&lt;custom2&gt;PMC1360123&lt;/custom2&gt;&lt;electronic-resource-num&gt;10.1097/01.sla.0000133083.54934.ae&lt;/electronic-resource-num&gt;&lt;remote-database-provider&gt;NLM&lt;/remote-database-provider&gt;&lt;language&gt;eng&lt;/language&gt;&lt;/record&gt;&lt;/Cite&gt;&lt;/EndNote&gt;</w:instrText>
        </w:r>
        <w:r w:rsidR="0087670A" w:rsidRPr="00177558">
          <w:rPr>
            <w:rFonts w:eastAsia="宋体" w:cs="Calibri"/>
            <w:color w:val="000000" w:themeColor="text1"/>
            <w:szCs w:val="20"/>
          </w:rPr>
          <w:fldChar w:fldCharType="separate"/>
        </w:r>
        <w:r w:rsidR="0087670A" w:rsidRPr="00177558">
          <w:rPr>
            <w:rFonts w:eastAsia="宋体" w:cs="Calibri"/>
            <w:color w:val="000000" w:themeColor="text1"/>
            <w:szCs w:val="20"/>
            <w:vertAlign w:val="superscript"/>
          </w:rPr>
          <w:t>45</w:t>
        </w:r>
        <w:r w:rsidR="0087670A" w:rsidRPr="00177558">
          <w:rPr>
            <w:rFonts w:eastAsia="宋体" w:cs="Calibri"/>
            <w:color w:val="000000" w:themeColor="text1"/>
            <w:szCs w:val="20"/>
          </w:rPr>
          <w:fldChar w:fldCharType="end"/>
        </w:r>
      </w:hyperlink>
    </w:p>
    <w:p w14:paraId="15D68543" w14:textId="29C84958"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3.</w:t>
      </w:r>
      <w:r w:rsidR="00E65E0F" w:rsidRPr="00177558">
        <w:rPr>
          <w:rFonts w:cstheme="minorHAnsi"/>
          <w:color w:val="000000" w:themeColor="text1"/>
          <w:szCs w:val="20"/>
        </w:rPr>
        <w:t>5</w:t>
      </w:r>
      <w:r w:rsidRPr="00177558">
        <w:rPr>
          <w:rFonts w:cstheme="minorHAnsi"/>
          <w:color w:val="000000" w:themeColor="text1"/>
          <w:szCs w:val="20"/>
        </w:rPr>
        <w:t xml:space="preserve"> Duration of chest-tube drainage </w:t>
      </w:r>
      <w:r w:rsidR="00523F80" w:rsidRPr="00177558">
        <w:rPr>
          <w:rFonts w:cstheme="minorHAnsi"/>
          <w:color w:val="000000" w:themeColor="text1"/>
          <w:szCs w:val="20"/>
        </w:rPr>
        <w:t>and l</w:t>
      </w:r>
      <w:r w:rsidRPr="00177558">
        <w:rPr>
          <w:rFonts w:cstheme="minorHAnsi"/>
          <w:color w:val="000000" w:themeColor="text1"/>
          <w:szCs w:val="20"/>
        </w:rPr>
        <w:t xml:space="preserve">ength of </w:t>
      </w:r>
      <w:r w:rsidR="00401C05" w:rsidRPr="00177558">
        <w:rPr>
          <w:rFonts w:cstheme="minorHAnsi"/>
          <w:color w:val="000000" w:themeColor="text1"/>
          <w:szCs w:val="20"/>
        </w:rPr>
        <w:t xml:space="preserve">stay in </w:t>
      </w:r>
      <w:r w:rsidRPr="00177558">
        <w:rPr>
          <w:rFonts w:cstheme="minorHAnsi"/>
          <w:color w:val="000000" w:themeColor="text1"/>
          <w:szCs w:val="20"/>
        </w:rPr>
        <w:t>hospital after surgery.</w:t>
      </w:r>
    </w:p>
    <w:p w14:paraId="61C329DD" w14:textId="057014B2"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7.3.6 </w:t>
      </w:r>
      <w:r w:rsidR="007E6957" w:rsidRPr="00177558">
        <w:rPr>
          <w:rFonts w:cstheme="minorHAnsi"/>
          <w:color w:val="000000" w:themeColor="text1"/>
          <w:szCs w:val="20"/>
        </w:rPr>
        <w:t>All-cause i</w:t>
      </w:r>
      <w:r w:rsidRPr="00177558">
        <w:rPr>
          <w:rFonts w:cstheme="minorHAnsi"/>
          <w:color w:val="000000" w:themeColor="text1"/>
          <w:szCs w:val="20"/>
        </w:rPr>
        <w:t>n-hospital mortality after surgery</w:t>
      </w:r>
      <w:r w:rsidR="00AD163B" w:rsidRPr="00177558">
        <w:rPr>
          <w:rFonts w:cstheme="minorHAnsi"/>
          <w:color w:val="000000" w:themeColor="text1"/>
          <w:szCs w:val="20"/>
        </w:rPr>
        <w:t xml:space="preserve"> (up to 30 days)</w:t>
      </w:r>
      <w:r w:rsidRPr="00177558">
        <w:rPr>
          <w:rFonts w:cstheme="minorHAnsi"/>
          <w:color w:val="000000" w:themeColor="text1"/>
          <w:szCs w:val="20"/>
        </w:rPr>
        <w:t xml:space="preserve">. </w:t>
      </w:r>
    </w:p>
    <w:p w14:paraId="4E3E61B8" w14:textId="28AE6E2B" w:rsidR="005E639C" w:rsidRPr="00177558" w:rsidRDefault="005E639C" w:rsidP="005E639C">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3.</w:t>
      </w:r>
      <w:r w:rsidR="00E65E0F" w:rsidRPr="00177558">
        <w:rPr>
          <w:rFonts w:cstheme="minorHAnsi"/>
          <w:color w:val="000000" w:themeColor="text1"/>
          <w:szCs w:val="20"/>
        </w:rPr>
        <w:t>7</w:t>
      </w:r>
      <w:r w:rsidRPr="00177558">
        <w:rPr>
          <w:rFonts w:cstheme="minorHAnsi"/>
          <w:color w:val="000000" w:themeColor="text1"/>
          <w:szCs w:val="20"/>
        </w:rPr>
        <w:t xml:space="preserve"> </w:t>
      </w:r>
      <w:r w:rsidR="00523F80" w:rsidRPr="00177558">
        <w:rPr>
          <w:rFonts w:cstheme="minorHAnsi"/>
          <w:color w:val="000000" w:themeColor="text1"/>
          <w:szCs w:val="20"/>
        </w:rPr>
        <w:t>Results p</w:t>
      </w:r>
      <w:r w:rsidRPr="00177558">
        <w:rPr>
          <w:rFonts w:cstheme="minorHAnsi"/>
          <w:color w:val="000000" w:themeColor="text1"/>
          <w:szCs w:val="20"/>
        </w:rPr>
        <w:t xml:space="preserve">ostoperative pathological </w:t>
      </w:r>
      <w:r w:rsidR="00523F80" w:rsidRPr="00177558">
        <w:rPr>
          <w:rFonts w:cstheme="minorHAnsi"/>
          <w:color w:val="000000" w:themeColor="text1"/>
          <w:szCs w:val="20"/>
        </w:rPr>
        <w:t xml:space="preserve">examination are collected and </w:t>
      </w:r>
      <w:r w:rsidRPr="00177558">
        <w:rPr>
          <w:rFonts w:cstheme="minorHAnsi"/>
          <w:color w:val="000000" w:themeColor="text1"/>
          <w:szCs w:val="20"/>
        </w:rPr>
        <w:t>includ</w:t>
      </w:r>
      <w:r w:rsidR="00523F80" w:rsidRPr="00177558">
        <w:rPr>
          <w:rFonts w:cstheme="minorHAnsi"/>
          <w:color w:val="000000" w:themeColor="text1"/>
          <w:szCs w:val="20"/>
        </w:rPr>
        <w:t>ed</w:t>
      </w:r>
      <w:r w:rsidRPr="00177558">
        <w:rPr>
          <w:rFonts w:cstheme="minorHAnsi"/>
          <w:color w:val="000000" w:themeColor="text1"/>
          <w:szCs w:val="20"/>
        </w:rPr>
        <w:t xml:space="preserve"> </w:t>
      </w:r>
      <w:r w:rsidR="00523F80" w:rsidRPr="00177558">
        <w:rPr>
          <w:rFonts w:cstheme="minorHAnsi"/>
          <w:color w:val="000000" w:themeColor="text1"/>
          <w:szCs w:val="20"/>
        </w:rPr>
        <w:t>pathological type</w:t>
      </w:r>
      <w:r w:rsidRPr="00177558">
        <w:rPr>
          <w:rFonts w:cstheme="minorHAnsi"/>
          <w:color w:val="000000" w:themeColor="text1"/>
          <w:szCs w:val="20"/>
        </w:rPr>
        <w:t xml:space="preserve">, </w:t>
      </w:r>
      <w:r w:rsidR="00523F80" w:rsidRPr="00177558">
        <w:rPr>
          <w:rFonts w:cstheme="minorHAnsi"/>
          <w:color w:val="000000" w:themeColor="text1"/>
          <w:szCs w:val="20"/>
        </w:rPr>
        <w:t>maximal diameter</w:t>
      </w:r>
      <w:r w:rsidRPr="00177558">
        <w:rPr>
          <w:rFonts w:cstheme="minorHAnsi"/>
          <w:color w:val="000000" w:themeColor="text1"/>
          <w:szCs w:val="20"/>
        </w:rPr>
        <w:t xml:space="preserve">, lymph node invasion, metastasis, and </w:t>
      </w:r>
      <w:r w:rsidR="00523F80" w:rsidRPr="00177558">
        <w:rPr>
          <w:rFonts w:cstheme="minorHAnsi"/>
          <w:color w:val="000000" w:themeColor="text1"/>
          <w:szCs w:val="20"/>
        </w:rPr>
        <w:t xml:space="preserve">results of </w:t>
      </w:r>
      <w:r w:rsidRPr="00177558">
        <w:rPr>
          <w:rFonts w:cstheme="minorHAnsi"/>
          <w:color w:val="000000" w:themeColor="text1"/>
          <w:szCs w:val="20"/>
        </w:rPr>
        <w:t>immune-histochemical analysis (</w:t>
      </w:r>
      <w:r w:rsidR="00E65E0F" w:rsidRPr="00177558">
        <w:rPr>
          <w:rFonts w:cstheme="minorHAnsi"/>
          <w:color w:val="000000" w:themeColor="text1"/>
          <w:szCs w:val="20"/>
        </w:rPr>
        <w:t>if available</w:t>
      </w:r>
      <w:r w:rsidRPr="00177558">
        <w:rPr>
          <w:rFonts w:cstheme="minorHAnsi"/>
          <w:color w:val="000000" w:themeColor="text1"/>
          <w:szCs w:val="20"/>
        </w:rPr>
        <w:t xml:space="preserve">). </w:t>
      </w:r>
      <w:r w:rsidR="00E65E0F" w:rsidRPr="00177558">
        <w:rPr>
          <w:rFonts w:cstheme="minorHAnsi"/>
          <w:color w:val="000000" w:themeColor="text1"/>
          <w:szCs w:val="20"/>
        </w:rPr>
        <w:t>The TNM stage is classified according to the 8th edition International Association for the Study of Lung Cancer (IASLC) and the American Joint Committee on Cancer (AJCC) TNM classification</w:t>
      </w:r>
      <w:r w:rsidRPr="00177558">
        <w:rPr>
          <w:rFonts w:cstheme="minorHAnsi"/>
          <w:color w:val="000000" w:themeColor="text1"/>
          <w:szCs w:val="20"/>
        </w:rPr>
        <w:t>.</w:t>
      </w:r>
      <w:hyperlink w:anchor="_ENREF_6_46" w:tooltip="Goldstraw, 2016 #139" w:history="1">
        <w:r w:rsidR="0087670A" w:rsidRPr="00177558">
          <w:rPr>
            <w:rFonts w:cstheme="minorHAnsi"/>
            <w:color w:val="000000" w:themeColor="text1"/>
            <w:szCs w:val="20"/>
          </w:rPr>
          <w:fldChar w:fldCharType="begin">
            <w:fldData xml:space="preserve">PEVuZE5vdGU+PENpdGU+PEF1dGhvcj5Hb2xkc3RyYXc8L0F1dGhvcj48WWVhcj4yMDE2PC9ZZWFy
PjxSZWNOdW0+MTM5PC9SZWNOdW0+PERpc3BsYXlUZXh0PjxzdHlsZSBmYWNlPSJzdXBlcnNjcmlw
dCI+NDY8L3N0eWxlPjwvRGlzcGxheVRleHQ+PHJlY29yZD48cmVjLW51bWJlcj4xMzk8L3JlYy1u
dW1iZXI+PGZvcmVpZ24ta2V5cz48a2V5IGFwcD0iRU4iIGRiLWlkPSIycnZmMDB0ZGxwMnpkcWVk
OXBkeGZyNTZwdHBycHcyenphdHIiIHRpbWVzdGFtcD0iMTU4NjY2MTYxMiI+MTM5PC9rZXk+PC9m
b3JlaWduLWtleXM+PHJlZi10eXBlIG5hbWU9IkpvdXJuYWwgQXJ0aWNsZSI+MTc8L3JlZi10eXBl
Pjxjb250cmlidXRvcnM+PGF1dGhvcnM+PGF1dGhvcj5Hb2xkc3RyYXcsIFAuPC9hdXRob3I+PGF1
dGhvcj5DaGFuc2t5LCBLLjwvYXV0aG9yPjxhdXRob3I+Q3Jvd2xleSwgSi48L2F1dGhvcj48YXV0
aG9yPlJhbWktUG9ydGEsIFIuPC9hdXRob3I+PGF1dGhvcj5Bc2FtdXJhLCBILjwvYXV0aG9yPjxh
dXRob3I+RWJlcmhhcmR0LCBXLiBFLjwvYXV0aG9yPjxhdXRob3I+TmljaG9sc29uLCBBLiBHLjwv
YXV0aG9yPjxhdXRob3I+R3Jvb21lLCBQLjwvYXV0aG9yPjxhdXRob3I+TWl0Y2hlbGwsIEEuPC9h
dXRob3I+PGF1dGhvcj5Cb2xlamFjaywgVi48L2F1dGhvcj48L2F1dGhvcnM+PC9jb250cmlidXRv
cnM+PGF1dGgtYWRkcmVzcz5EZXBhcnRtZW50IG9mIFRob3JhY2ljIFN1cmdlcnksIFJveWFsIEJy
b21wdG9uIGFuZCBIYXJlZmllbGQgTmF0aW9uYWwgSGVhbHRoIFNlcnZpY2UgRm91bmRhdGlvbiBU
cnVzdCBhbmQgSW1wZXJpYWwgQ29sbGVnZSwgTG9uZG9uLCBVbml0ZWQgS2luZ2RvbS4gRWxlY3Ry
b25pYyBhZGRyZXNzOiBwLmdvbGRzdHJhd0BpbXBlcmlhTC5hYy51ay4mI3hEO0NhbmNlciBSZXNl
YXJjaCBhbmQgQmlvc3RhdGlzdGljcywgU2VhdHRsZSwgV0EsIFVTQS4mI3hEO0RlcGFydG1lbnQg
b2YgVGhvcmFjaWMgU3VyZ2VyeSwgSG9zcGl0YWwgVW5pdmVyc2l0YXJpIE11dHVhIFRlcnJhc3Nh
LCBVbml2ZXJzaXR5IG9mIEJhcmNlbG9uYSwgYW5kIENJQkVSRVMgTHVuZyBDYW5jZXIgR3JvdXAs
IFRlcnJhc3NhLCBCYXJjZWxvbmEsIFNwYWluLiYjeEQ7RGl2aXNpb24gb2YgVGhvcmFjaWMgU3Vy
Z2VyeSwgS2VpbyBVbml2ZXJzaXR5IFNjaG9vbCBvZiBNZWRpY2luZSwgVG9reW8sIEphcGFuLiYj
eEQ7V2VzdCBHZXJtYW4gQ2FuY2VyIENlbnRyZSwgVW5pdmVyc2l0eSBIb3NwaXRhbCwgUnVocmxh
bmRrbGluaWssIFVuaXZlcnNpdHkgRHVpc2J1cmctRXNzZW4sIEVzc2VuLCBHZXJtYW55LiYjeEQ7
RGVwYXJ0bWVudCBvZiBQYXRob2xvZ3ksIFJveWFsIEJyb21wdG9uIGFuZCBIYXJlZmllbGQgTkhT
IEZvdW5kYXRpb24gVHJ1c3QgYW5kIEltcGVyaWFsIENvbGxlZ2UsIExvbmRvbiwgVW5pdGVkIEtp
bmdkb20uJiN4RDtRdWVlbiZhcG9zO3MgQ2FuY2VyIFJlc2VhcmNoIEluc3RpdHV0ZSwgS2luZ3N0
b24sIE9OLCBDYW5hZGEuPC9hdXRoLWFkZHJlc3M+PHRpdGxlcz48dGl0bGU+VGhlIElBU0xDIEx1
bmcgQ2FuY2VyIFN0YWdpbmcgUHJvamVjdDogUHJvcG9zYWxzIGZvciBSZXZpc2lvbiBvZiB0aGUg
VE5NIFN0YWdlIEdyb3VwaW5ncyBpbiB0aGUgRm9ydGhjb21pbmcgKEVpZ2h0aCkgRWRpdGlvbiBv
ZiB0aGUgVE5NIENsYXNzaWZpY2F0aW9uIGZvciBMdW5nIENhbmNlcjwvdGl0bGU+PHNlY29uZGFy
eS10aXRsZT5KIFRob3JhYyBPbmNvbDwvc2Vjb25kYXJ5LXRpdGxlPjwvdGl0bGVzPjxwZXJpb2Rp
Y2FsPjxmdWxsLXRpdGxlPkogVGhvcmFjIE9uY29sPC9mdWxsLXRpdGxlPjwvcGVyaW9kaWNhbD48
cGFnZXM+MzktNTE8L3BhZ2VzPjx2b2x1bWU+MTE8L3ZvbHVtZT48bnVtYmVyPjE8L251bWJlcj48
ZWRpdGlvbj4yMDE2LzAxLzE1PC9lZGl0aW9uPjxrZXl3b3Jkcz48a2V5d29yZD5IdW1hbnM8L2tl
eXdvcmQ+PGtleXdvcmQ+THVuZyBOZW9wbGFzbXMvKmNsYXNzaWZpY2F0aW9uLypwYXRob2xvZ3k8
L2tleXdvcmQ+PGtleXdvcmQ+TmVvcGxhc20gU3RhZ2luZy8qc3RhbmRhcmRzPC9rZXl3b3JkPjxr
ZXl3b3JkPlByb2dub3Npczwva2V5d29yZD48a2V5d29yZD5TRUVSIFByb2dyYW08L2tleXdvcmQ+
PGtleXdvcmQ+THVuZyBjYW5jZXI8L2tleXdvcmQ+PGtleXdvcmQ+UHJvZ25vc3RpYyBmYWN0b3Jz
PC9rZXl3b3JkPjxrZXl3b3JkPlN0YWdpbmc8L2tleXdvcmQ+PC9rZXl3b3Jkcz48ZGF0ZXM+PHll
YXI+MjAxNjwveWVhcj48cHViLWRhdGVzPjxkYXRlPkphbjwvZGF0ZT48L3B1Yi1kYXRlcz48L2Rh
dGVzPjxpc2JuPjE1NTYtMDg2NDwvaXNibj48YWNjZXNzaW9uLW51bT4yNjc2MjczODwvYWNjZXNz
aW9uLW51bT48dXJscz48L3VybHM+PGVsZWN0cm9uaWMtcmVzb3VyY2UtbnVtPjEwLjEwMTYvai5q
dGhvLjIwMTUuMDkuMDA5PC9lbGVjdHJvbmljLXJlc291cmNlLW51bT48cmVtb3RlLWRhdGFiYXNl
LXByb3ZpZGVyPk5MTTwvcmVtb3RlLWRhdGFiYXNlLXByb3ZpZGVyPjxsYW5ndWFnZT5lbmc8L2xh
bmd1YWdlPjwvcmVjb3JkPjwvQ2l0ZT48L0VuZE5vdGU+AG==
</w:fldData>
          </w:fldChar>
        </w:r>
        <w:r w:rsidR="0087670A" w:rsidRPr="00177558">
          <w:rPr>
            <w:rFonts w:cstheme="minorHAnsi"/>
            <w:color w:val="000000" w:themeColor="text1"/>
            <w:szCs w:val="20"/>
          </w:rPr>
          <w:instrText xml:space="preserve"> ADDIN EN.CITE </w:instrText>
        </w:r>
        <w:r w:rsidR="0087670A" w:rsidRPr="00177558">
          <w:rPr>
            <w:rFonts w:cstheme="minorHAnsi"/>
            <w:color w:val="000000" w:themeColor="text1"/>
            <w:szCs w:val="20"/>
          </w:rPr>
          <w:fldChar w:fldCharType="begin">
            <w:fldData xml:space="preserve">PEVuZE5vdGU+PENpdGU+PEF1dGhvcj5Hb2xkc3RyYXc8L0F1dGhvcj48WWVhcj4yMDE2PC9ZZWFy
PjxSZWNOdW0+MTM5PC9SZWNOdW0+PERpc3BsYXlUZXh0PjxzdHlsZSBmYWNlPSJzdXBlcnNjcmlw
dCI+NDY8L3N0eWxlPjwvRGlzcGxheVRleHQ+PHJlY29yZD48cmVjLW51bWJlcj4xMzk8L3JlYy1u
dW1iZXI+PGZvcmVpZ24ta2V5cz48a2V5IGFwcD0iRU4iIGRiLWlkPSIycnZmMDB0ZGxwMnpkcWVk
OXBkeGZyNTZwdHBycHcyenphdHIiIHRpbWVzdGFtcD0iMTU4NjY2MTYxMiI+MTM5PC9rZXk+PC9m
b3JlaWduLWtleXM+PHJlZi10eXBlIG5hbWU9IkpvdXJuYWwgQXJ0aWNsZSI+MTc8L3JlZi10eXBl
Pjxjb250cmlidXRvcnM+PGF1dGhvcnM+PGF1dGhvcj5Hb2xkc3RyYXcsIFAuPC9hdXRob3I+PGF1
dGhvcj5DaGFuc2t5LCBLLjwvYXV0aG9yPjxhdXRob3I+Q3Jvd2xleSwgSi48L2F1dGhvcj48YXV0
aG9yPlJhbWktUG9ydGEsIFIuPC9hdXRob3I+PGF1dGhvcj5Bc2FtdXJhLCBILjwvYXV0aG9yPjxh
dXRob3I+RWJlcmhhcmR0LCBXLiBFLjwvYXV0aG9yPjxhdXRob3I+TmljaG9sc29uLCBBLiBHLjwv
YXV0aG9yPjxhdXRob3I+R3Jvb21lLCBQLjwvYXV0aG9yPjxhdXRob3I+TWl0Y2hlbGwsIEEuPC9h
dXRob3I+PGF1dGhvcj5Cb2xlamFjaywgVi48L2F1dGhvcj48L2F1dGhvcnM+PC9jb250cmlidXRv
cnM+PGF1dGgtYWRkcmVzcz5EZXBhcnRtZW50IG9mIFRob3JhY2ljIFN1cmdlcnksIFJveWFsIEJy
b21wdG9uIGFuZCBIYXJlZmllbGQgTmF0aW9uYWwgSGVhbHRoIFNlcnZpY2UgRm91bmRhdGlvbiBU
cnVzdCBhbmQgSW1wZXJpYWwgQ29sbGVnZSwgTG9uZG9uLCBVbml0ZWQgS2luZ2RvbS4gRWxlY3Ry
b25pYyBhZGRyZXNzOiBwLmdvbGRzdHJhd0BpbXBlcmlhTC5hYy51ay4mI3hEO0NhbmNlciBSZXNl
YXJjaCBhbmQgQmlvc3RhdGlzdGljcywgU2VhdHRsZSwgV0EsIFVTQS4mI3hEO0RlcGFydG1lbnQg
b2YgVGhvcmFjaWMgU3VyZ2VyeSwgSG9zcGl0YWwgVW5pdmVyc2l0YXJpIE11dHVhIFRlcnJhc3Nh
LCBVbml2ZXJzaXR5IG9mIEJhcmNlbG9uYSwgYW5kIENJQkVSRVMgTHVuZyBDYW5jZXIgR3JvdXAs
IFRlcnJhc3NhLCBCYXJjZWxvbmEsIFNwYWluLiYjeEQ7RGl2aXNpb24gb2YgVGhvcmFjaWMgU3Vy
Z2VyeSwgS2VpbyBVbml2ZXJzaXR5IFNjaG9vbCBvZiBNZWRpY2luZSwgVG9reW8sIEphcGFuLiYj
eEQ7V2VzdCBHZXJtYW4gQ2FuY2VyIENlbnRyZSwgVW5pdmVyc2l0eSBIb3NwaXRhbCwgUnVocmxh
bmRrbGluaWssIFVuaXZlcnNpdHkgRHVpc2J1cmctRXNzZW4sIEVzc2VuLCBHZXJtYW55LiYjeEQ7
RGVwYXJ0bWVudCBvZiBQYXRob2xvZ3ksIFJveWFsIEJyb21wdG9uIGFuZCBIYXJlZmllbGQgTkhT
IEZvdW5kYXRpb24gVHJ1c3QgYW5kIEltcGVyaWFsIENvbGxlZ2UsIExvbmRvbiwgVW5pdGVkIEtp
bmdkb20uJiN4RDtRdWVlbiZhcG9zO3MgQ2FuY2VyIFJlc2VhcmNoIEluc3RpdHV0ZSwgS2luZ3N0
b24sIE9OLCBDYW5hZGEuPC9hdXRoLWFkZHJlc3M+PHRpdGxlcz48dGl0bGU+VGhlIElBU0xDIEx1
bmcgQ2FuY2VyIFN0YWdpbmcgUHJvamVjdDogUHJvcG9zYWxzIGZvciBSZXZpc2lvbiBvZiB0aGUg
VE5NIFN0YWdlIEdyb3VwaW5ncyBpbiB0aGUgRm9ydGhjb21pbmcgKEVpZ2h0aCkgRWRpdGlvbiBv
ZiB0aGUgVE5NIENsYXNzaWZpY2F0aW9uIGZvciBMdW5nIENhbmNlcjwvdGl0bGU+PHNlY29uZGFy
eS10aXRsZT5KIFRob3JhYyBPbmNvbDwvc2Vjb25kYXJ5LXRpdGxlPjwvdGl0bGVzPjxwZXJpb2Rp
Y2FsPjxmdWxsLXRpdGxlPkogVGhvcmFjIE9uY29sPC9mdWxsLXRpdGxlPjwvcGVyaW9kaWNhbD48
cGFnZXM+MzktNTE8L3BhZ2VzPjx2b2x1bWU+MTE8L3ZvbHVtZT48bnVtYmVyPjE8L251bWJlcj48
ZWRpdGlvbj4yMDE2LzAxLzE1PC9lZGl0aW9uPjxrZXl3b3Jkcz48a2V5d29yZD5IdW1hbnM8L2tl
eXdvcmQ+PGtleXdvcmQ+THVuZyBOZW9wbGFzbXMvKmNsYXNzaWZpY2F0aW9uLypwYXRob2xvZ3k8
L2tleXdvcmQ+PGtleXdvcmQ+TmVvcGxhc20gU3RhZ2luZy8qc3RhbmRhcmRzPC9rZXl3b3JkPjxr
ZXl3b3JkPlByb2dub3Npczwva2V5d29yZD48a2V5d29yZD5TRUVSIFByb2dyYW08L2tleXdvcmQ+
PGtleXdvcmQ+THVuZyBjYW5jZXI8L2tleXdvcmQ+PGtleXdvcmQ+UHJvZ25vc3RpYyBmYWN0b3Jz
PC9rZXl3b3JkPjxrZXl3b3JkPlN0YWdpbmc8L2tleXdvcmQ+PC9rZXl3b3Jkcz48ZGF0ZXM+PHll
YXI+MjAxNjwveWVhcj48cHViLWRhdGVzPjxkYXRlPkphbjwvZGF0ZT48L3B1Yi1kYXRlcz48L2Rh
dGVzPjxpc2JuPjE1NTYtMDg2NDwvaXNibj48YWNjZXNzaW9uLW51bT4yNjc2MjczODwvYWNjZXNz
aW9uLW51bT48dXJscz48L3VybHM+PGVsZWN0cm9uaWMtcmVzb3VyY2UtbnVtPjEwLjEwMTYvai5q
dGhvLjIwMTUuMDkuMDA5PC9lbGVjdHJvbmljLXJlc291cmNlLW51bT48cmVtb3RlLWRhdGFiYXNl
LXByb3ZpZGVyPk5MTTwvcmVtb3RlLWRhdGFiYXNlLXByb3ZpZGVyPjxsYW5ndWFnZT5lbmc8L2xh
bmd1YWdlPjwvcmVjb3JkPjwvQ2l0ZT48L0VuZE5vdGU+AG==
</w:fldData>
          </w:fldChar>
        </w:r>
        <w:r w:rsidR="0087670A" w:rsidRPr="00177558">
          <w:rPr>
            <w:rFonts w:cstheme="minorHAnsi"/>
            <w:color w:val="000000" w:themeColor="text1"/>
            <w:szCs w:val="20"/>
          </w:rPr>
          <w:instrText xml:space="preserve"> ADDIN EN.CITE.DATA </w:instrText>
        </w:r>
        <w:r w:rsidR="0087670A" w:rsidRPr="00177558">
          <w:rPr>
            <w:rFonts w:cstheme="minorHAnsi"/>
            <w:color w:val="000000" w:themeColor="text1"/>
            <w:szCs w:val="20"/>
          </w:rPr>
        </w:r>
        <w:r w:rsidR="0087670A" w:rsidRPr="00177558">
          <w:rPr>
            <w:rFonts w:cstheme="minorHAnsi"/>
            <w:color w:val="000000" w:themeColor="text1"/>
            <w:szCs w:val="20"/>
          </w:rPr>
          <w:fldChar w:fldCharType="end"/>
        </w:r>
        <w:r w:rsidR="0087670A" w:rsidRPr="00177558">
          <w:rPr>
            <w:rFonts w:cstheme="minorHAnsi"/>
            <w:color w:val="000000" w:themeColor="text1"/>
            <w:szCs w:val="20"/>
          </w:rPr>
        </w:r>
        <w:r w:rsidR="0087670A" w:rsidRPr="00177558">
          <w:rPr>
            <w:rFonts w:cstheme="minorHAnsi"/>
            <w:color w:val="000000" w:themeColor="text1"/>
            <w:szCs w:val="20"/>
          </w:rPr>
          <w:fldChar w:fldCharType="separate"/>
        </w:r>
        <w:r w:rsidR="0087670A" w:rsidRPr="00177558">
          <w:rPr>
            <w:rFonts w:cstheme="minorHAnsi"/>
            <w:color w:val="000000" w:themeColor="text1"/>
            <w:szCs w:val="20"/>
            <w:vertAlign w:val="superscript"/>
          </w:rPr>
          <w:t>46</w:t>
        </w:r>
        <w:r w:rsidR="0087670A" w:rsidRPr="00177558">
          <w:rPr>
            <w:rFonts w:cstheme="minorHAnsi"/>
            <w:color w:val="000000" w:themeColor="text1"/>
            <w:szCs w:val="20"/>
          </w:rPr>
          <w:fldChar w:fldCharType="end"/>
        </w:r>
      </w:hyperlink>
    </w:p>
    <w:p w14:paraId="5F1F7CF7" w14:textId="21D2DBEC" w:rsidR="007822D4" w:rsidRPr="00177558" w:rsidRDefault="007822D4" w:rsidP="007822D4">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7.3.8 Immunohistochemical staining of CD8 and FOXP3 molecules are performed in excised lung adenocarcinoma specimens. Number of CD8+ and FOXP3+ T cells </w:t>
      </w:r>
      <w:r w:rsidR="009012D4" w:rsidRPr="00177558">
        <w:rPr>
          <w:rFonts w:cstheme="minorHAnsi"/>
          <w:color w:val="000000" w:themeColor="text1"/>
          <w:szCs w:val="20"/>
        </w:rPr>
        <w:t>are</w:t>
      </w:r>
      <w:r w:rsidRPr="00177558">
        <w:rPr>
          <w:rFonts w:cstheme="minorHAnsi"/>
          <w:color w:val="000000" w:themeColor="text1"/>
          <w:szCs w:val="20"/>
        </w:rPr>
        <w:t xml:space="preserve"> counted per mm</w:t>
      </w:r>
      <w:r w:rsidRPr="00177558">
        <w:rPr>
          <w:rFonts w:cstheme="minorHAnsi"/>
          <w:color w:val="000000" w:themeColor="text1"/>
          <w:szCs w:val="20"/>
          <w:vertAlign w:val="superscript"/>
        </w:rPr>
        <w:t>2</w:t>
      </w:r>
      <w:r w:rsidRPr="00177558">
        <w:rPr>
          <w:rFonts w:cstheme="minorHAnsi"/>
          <w:color w:val="000000" w:themeColor="text1"/>
          <w:szCs w:val="20"/>
        </w:rPr>
        <w:t xml:space="preserve"> </w:t>
      </w:r>
      <w:r w:rsidR="00F128D2" w:rsidRPr="00177558">
        <w:rPr>
          <w:rFonts w:cstheme="minorHAnsi"/>
          <w:color w:val="000000" w:themeColor="text1"/>
          <w:szCs w:val="20"/>
        </w:rPr>
        <w:t>tumor</w:t>
      </w:r>
      <w:r w:rsidRPr="00177558">
        <w:rPr>
          <w:rFonts w:cstheme="minorHAnsi"/>
          <w:color w:val="000000" w:themeColor="text1"/>
          <w:szCs w:val="20"/>
        </w:rPr>
        <w:t xml:space="preserve"> area (sub-study, performed in part of enrolled patients).</w:t>
      </w:r>
    </w:p>
    <w:p w14:paraId="5609FA94" w14:textId="013A00B5" w:rsidR="007822D4" w:rsidRPr="00177558" w:rsidRDefault="007822D4" w:rsidP="007822D4">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3.9 Peripheral blood samples are collected</w:t>
      </w:r>
      <w:r w:rsidR="00F54F7C" w:rsidRPr="00177558">
        <w:rPr>
          <w:rFonts w:cstheme="minorHAnsi"/>
          <w:color w:val="000000" w:themeColor="text1"/>
          <w:szCs w:val="20"/>
        </w:rPr>
        <w:t xml:space="preserve"> at the beginning of surgery, at the end of surgery and 24 hours after surgery.</w:t>
      </w:r>
      <w:r w:rsidRPr="00177558">
        <w:rPr>
          <w:rFonts w:cstheme="minorHAnsi"/>
          <w:color w:val="000000" w:themeColor="text1"/>
          <w:szCs w:val="20"/>
        </w:rPr>
        <w:t xml:space="preserve"> Percentage</w:t>
      </w:r>
      <w:r w:rsidR="009012D4" w:rsidRPr="00177558">
        <w:rPr>
          <w:rFonts w:cstheme="minorHAnsi"/>
          <w:color w:val="000000" w:themeColor="text1"/>
          <w:szCs w:val="20"/>
        </w:rPr>
        <w:t>s</w:t>
      </w:r>
      <w:r w:rsidRPr="00177558">
        <w:rPr>
          <w:rFonts w:cstheme="minorHAnsi"/>
          <w:color w:val="000000" w:themeColor="text1"/>
          <w:szCs w:val="20"/>
        </w:rPr>
        <w:t xml:space="preserve"> of NK- and T-cell</w:t>
      </w:r>
      <w:r w:rsidR="00191B7C" w:rsidRPr="00177558">
        <w:rPr>
          <w:rFonts w:cstheme="minorHAnsi"/>
          <w:color w:val="000000" w:themeColor="text1"/>
          <w:szCs w:val="20"/>
        </w:rPr>
        <w:t>s</w:t>
      </w:r>
      <w:r w:rsidRPr="00177558">
        <w:rPr>
          <w:rFonts w:cstheme="minorHAnsi"/>
          <w:color w:val="000000" w:themeColor="text1"/>
          <w:szCs w:val="20"/>
        </w:rPr>
        <w:t xml:space="preserve"> </w:t>
      </w:r>
      <w:r w:rsidR="009012D4" w:rsidRPr="00177558">
        <w:rPr>
          <w:rFonts w:cstheme="minorHAnsi"/>
          <w:color w:val="000000" w:themeColor="text1"/>
          <w:szCs w:val="20"/>
        </w:rPr>
        <w:t>are</w:t>
      </w:r>
      <w:r w:rsidRPr="00177558">
        <w:rPr>
          <w:rFonts w:cstheme="minorHAnsi"/>
          <w:color w:val="000000" w:themeColor="text1"/>
          <w:szCs w:val="20"/>
        </w:rPr>
        <w:t xml:space="preserve"> measured by flow cytometry (sub-study, performed in part of enrolled patients).</w:t>
      </w:r>
    </w:p>
    <w:p w14:paraId="1729EAEA" w14:textId="77777777" w:rsidR="00FB7BB6" w:rsidRPr="00177558" w:rsidRDefault="00FB7BB6" w:rsidP="00751CC2">
      <w:pPr>
        <w:snapToGrid w:val="0"/>
        <w:spacing w:beforeLines="50" w:before="156" w:afterLines="50" w:after="156"/>
        <w:rPr>
          <w:rFonts w:cstheme="minorHAnsi"/>
          <w:color w:val="000000" w:themeColor="text1"/>
          <w:szCs w:val="20"/>
        </w:rPr>
      </w:pPr>
    </w:p>
    <w:p w14:paraId="3E25CE80" w14:textId="0237D832" w:rsidR="00FB7BB6" w:rsidRPr="00177558" w:rsidRDefault="00FB7BB6"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7.4 Long-term follow-up</w:t>
      </w:r>
      <w:r w:rsidR="00A30856" w:rsidRPr="00177558">
        <w:rPr>
          <w:rFonts w:cstheme="minorHAnsi"/>
          <w:b/>
          <w:bCs/>
          <w:i/>
          <w:iCs/>
          <w:color w:val="000000" w:themeColor="text1"/>
          <w:szCs w:val="20"/>
        </w:rPr>
        <w:t>s</w:t>
      </w:r>
      <w:r w:rsidRPr="00177558">
        <w:rPr>
          <w:rFonts w:cstheme="minorHAnsi"/>
          <w:b/>
          <w:bCs/>
          <w:i/>
          <w:iCs/>
          <w:color w:val="000000" w:themeColor="text1"/>
          <w:szCs w:val="20"/>
        </w:rPr>
        <w:t xml:space="preserve"> </w:t>
      </w:r>
      <w:r w:rsidR="00E65E0F" w:rsidRPr="00177558">
        <w:rPr>
          <w:rFonts w:cstheme="minorHAnsi"/>
          <w:b/>
          <w:bCs/>
          <w:i/>
          <w:iCs/>
          <w:color w:val="000000" w:themeColor="text1"/>
          <w:szCs w:val="20"/>
        </w:rPr>
        <w:t>after surgery</w:t>
      </w:r>
    </w:p>
    <w:p w14:paraId="4B6FE6E1" w14:textId="686790D8"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7.4.1 </w:t>
      </w:r>
      <w:r w:rsidR="00171505" w:rsidRPr="00177558">
        <w:rPr>
          <w:rFonts w:cstheme="minorHAnsi"/>
          <w:color w:val="000000" w:themeColor="text1"/>
          <w:szCs w:val="20"/>
        </w:rPr>
        <w:t>L</w:t>
      </w:r>
      <w:r w:rsidRPr="00177558">
        <w:rPr>
          <w:rFonts w:cstheme="minorHAnsi"/>
          <w:color w:val="000000" w:themeColor="text1"/>
          <w:szCs w:val="20"/>
        </w:rPr>
        <w:t>ong-term follow-up</w:t>
      </w:r>
      <w:r w:rsidR="00171505" w:rsidRPr="00177558">
        <w:rPr>
          <w:rFonts w:cstheme="minorHAnsi"/>
          <w:color w:val="000000" w:themeColor="text1"/>
          <w:szCs w:val="20"/>
        </w:rPr>
        <w:t>s</w:t>
      </w:r>
      <w:r w:rsidRPr="00177558">
        <w:rPr>
          <w:rFonts w:cstheme="minorHAnsi"/>
          <w:color w:val="000000" w:themeColor="text1"/>
          <w:szCs w:val="20"/>
        </w:rPr>
        <w:t xml:space="preserve"> </w:t>
      </w:r>
      <w:r w:rsidR="009012D4" w:rsidRPr="00177558">
        <w:rPr>
          <w:rFonts w:cstheme="minorHAnsi"/>
          <w:color w:val="000000" w:themeColor="text1"/>
          <w:szCs w:val="20"/>
        </w:rPr>
        <w:t xml:space="preserve">will be </w:t>
      </w:r>
      <w:r w:rsidR="00171505" w:rsidRPr="00177558">
        <w:rPr>
          <w:rFonts w:cstheme="minorHAnsi"/>
          <w:color w:val="000000" w:themeColor="text1"/>
          <w:szCs w:val="20"/>
        </w:rPr>
        <w:t xml:space="preserve">performed </w:t>
      </w:r>
      <w:r w:rsidRPr="00177558">
        <w:rPr>
          <w:rFonts w:cstheme="minorHAnsi"/>
          <w:color w:val="000000" w:themeColor="text1"/>
          <w:szCs w:val="20"/>
        </w:rPr>
        <w:t>by investigator</w:t>
      </w:r>
      <w:r w:rsidR="00171505" w:rsidRPr="00177558">
        <w:rPr>
          <w:rFonts w:cstheme="minorHAnsi"/>
          <w:color w:val="000000" w:themeColor="text1"/>
          <w:szCs w:val="20"/>
        </w:rPr>
        <w:t>s</w:t>
      </w:r>
      <w:r w:rsidRPr="00177558">
        <w:rPr>
          <w:rFonts w:cstheme="minorHAnsi"/>
          <w:color w:val="000000" w:themeColor="text1"/>
          <w:szCs w:val="20"/>
        </w:rPr>
        <w:t xml:space="preserve"> who d</w:t>
      </w:r>
      <w:r w:rsidR="00171505" w:rsidRPr="00177558">
        <w:rPr>
          <w:rFonts w:cstheme="minorHAnsi"/>
          <w:color w:val="000000" w:themeColor="text1"/>
          <w:szCs w:val="20"/>
        </w:rPr>
        <w:t>o</w:t>
      </w:r>
      <w:r w:rsidRPr="00177558">
        <w:rPr>
          <w:rFonts w:cstheme="minorHAnsi"/>
          <w:color w:val="000000" w:themeColor="text1"/>
          <w:szCs w:val="20"/>
        </w:rPr>
        <w:t xml:space="preserve"> not </w:t>
      </w:r>
      <w:r w:rsidR="00171505" w:rsidRPr="00177558">
        <w:rPr>
          <w:rFonts w:cstheme="minorHAnsi"/>
          <w:color w:val="000000" w:themeColor="text1"/>
          <w:szCs w:val="20"/>
        </w:rPr>
        <w:t xml:space="preserve">participate </w:t>
      </w:r>
      <w:r w:rsidRPr="00177558">
        <w:rPr>
          <w:rFonts w:cstheme="minorHAnsi"/>
          <w:color w:val="000000" w:themeColor="text1"/>
          <w:szCs w:val="20"/>
        </w:rPr>
        <w:t>in in-hospital care</w:t>
      </w:r>
      <w:r w:rsidR="00171505" w:rsidRPr="00177558">
        <w:rPr>
          <w:rFonts w:cstheme="minorHAnsi"/>
          <w:color w:val="000000" w:themeColor="text1"/>
          <w:szCs w:val="20"/>
        </w:rPr>
        <w:t xml:space="preserve"> and follow-ups</w:t>
      </w:r>
      <w:r w:rsidRPr="00177558">
        <w:rPr>
          <w:rFonts w:cstheme="minorHAnsi"/>
          <w:color w:val="000000" w:themeColor="text1"/>
          <w:szCs w:val="20"/>
        </w:rPr>
        <w:t xml:space="preserve">, and </w:t>
      </w:r>
      <w:r w:rsidR="00171505" w:rsidRPr="00177558">
        <w:rPr>
          <w:rFonts w:cstheme="minorHAnsi"/>
          <w:color w:val="000000" w:themeColor="text1"/>
          <w:szCs w:val="20"/>
        </w:rPr>
        <w:t>a</w:t>
      </w:r>
      <w:r w:rsidRPr="00177558">
        <w:rPr>
          <w:rFonts w:cstheme="minorHAnsi"/>
          <w:color w:val="000000" w:themeColor="text1"/>
          <w:szCs w:val="20"/>
        </w:rPr>
        <w:t xml:space="preserve">re blinded </w:t>
      </w:r>
      <w:r w:rsidR="003C0DE9" w:rsidRPr="00177558">
        <w:rPr>
          <w:rFonts w:cstheme="minorHAnsi"/>
          <w:color w:val="000000" w:themeColor="text1"/>
          <w:szCs w:val="20"/>
        </w:rPr>
        <w:t>to</w:t>
      </w:r>
      <w:r w:rsidRPr="00177558">
        <w:rPr>
          <w:rFonts w:cstheme="minorHAnsi"/>
          <w:color w:val="000000" w:themeColor="text1"/>
          <w:szCs w:val="20"/>
        </w:rPr>
        <w:t xml:space="preserve"> </w:t>
      </w:r>
      <w:r w:rsidR="00171505" w:rsidRPr="00177558">
        <w:rPr>
          <w:rFonts w:cstheme="minorHAnsi"/>
          <w:color w:val="000000" w:themeColor="text1"/>
          <w:szCs w:val="20"/>
        </w:rPr>
        <w:t>study group assignment</w:t>
      </w:r>
      <w:r w:rsidRPr="00177558">
        <w:rPr>
          <w:rFonts w:cstheme="minorHAnsi"/>
          <w:color w:val="000000" w:themeColor="text1"/>
          <w:szCs w:val="20"/>
        </w:rPr>
        <w:t xml:space="preserve">. </w:t>
      </w:r>
    </w:p>
    <w:p w14:paraId="1EF93289" w14:textId="2CB1470B"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7.4.2 </w:t>
      </w:r>
      <w:r w:rsidR="00A30856" w:rsidRPr="00177558">
        <w:rPr>
          <w:rFonts w:cstheme="minorHAnsi"/>
          <w:color w:val="000000" w:themeColor="text1"/>
          <w:szCs w:val="20"/>
        </w:rPr>
        <w:t xml:space="preserve">Long-term </w:t>
      </w:r>
      <w:r w:rsidRPr="00177558">
        <w:rPr>
          <w:rFonts w:cstheme="minorHAnsi"/>
          <w:color w:val="000000" w:themeColor="text1"/>
          <w:szCs w:val="20"/>
        </w:rPr>
        <w:t>follow-up</w:t>
      </w:r>
      <w:r w:rsidR="00A30856" w:rsidRPr="00177558">
        <w:rPr>
          <w:rFonts w:cstheme="minorHAnsi"/>
          <w:color w:val="000000" w:themeColor="text1"/>
          <w:szCs w:val="20"/>
        </w:rPr>
        <w:t>s</w:t>
      </w:r>
      <w:r w:rsidRPr="00177558">
        <w:rPr>
          <w:rFonts w:cstheme="minorHAnsi"/>
          <w:color w:val="000000" w:themeColor="text1"/>
          <w:szCs w:val="20"/>
        </w:rPr>
        <w:t xml:space="preserve"> </w:t>
      </w:r>
      <w:r w:rsidR="00A30856" w:rsidRPr="00177558">
        <w:rPr>
          <w:rFonts w:cstheme="minorHAnsi"/>
          <w:color w:val="000000" w:themeColor="text1"/>
          <w:szCs w:val="20"/>
        </w:rPr>
        <w:t xml:space="preserve">are performed </w:t>
      </w:r>
      <w:r w:rsidRPr="00177558">
        <w:rPr>
          <w:rFonts w:cstheme="minorHAnsi"/>
          <w:color w:val="000000" w:themeColor="text1"/>
          <w:szCs w:val="20"/>
        </w:rPr>
        <w:t xml:space="preserve">every 3 months </w:t>
      </w:r>
      <w:r w:rsidR="00A30856" w:rsidRPr="00177558">
        <w:rPr>
          <w:rFonts w:cstheme="minorHAnsi"/>
          <w:color w:val="000000" w:themeColor="text1"/>
          <w:szCs w:val="20"/>
        </w:rPr>
        <w:t xml:space="preserve">during </w:t>
      </w:r>
      <w:r w:rsidRPr="00177558">
        <w:rPr>
          <w:rFonts w:cstheme="minorHAnsi"/>
          <w:color w:val="000000" w:themeColor="text1"/>
          <w:szCs w:val="20"/>
        </w:rPr>
        <w:t xml:space="preserve">the first year after surgery, every 6 months during the second year after surgery, and every year thereafter. </w:t>
      </w:r>
      <w:r w:rsidRPr="00177558">
        <w:rPr>
          <w:rFonts w:eastAsia="宋体" w:cs="Calibri"/>
          <w:color w:val="000000" w:themeColor="text1"/>
          <w:szCs w:val="20"/>
        </w:rPr>
        <w:t xml:space="preserve">The interval </w:t>
      </w:r>
      <w:r w:rsidR="00A30856" w:rsidRPr="00177558">
        <w:rPr>
          <w:rFonts w:eastAsia="宋体" w:cs="Calibri"/>
          <w:color w:val="000000" w:themeColor="text1"/>
          <w:szCs w:val="20"/>
        </w:rPr>
        <w:t>i</w:t>
      </w:r>
      <w:r w:rsidRPr="00177558">
        <w:rPr>
          <w:rFonts w:eastAsia="宋体" w:cs="Calibri"/>
          <w:color w:val="000000" w:themeColor="text1"/>
          <w:szCs w:val="20"/>
        </w:rPr>
        <w:t xml:space="preserve">s shortened in cases </w:t>
      </w:r>
      <w:r w:rsidR="00A30856" w:rsidRPr="00177558">
        <w:rPr>
          <w:rFonts w:eastAsia="宋体" w:cs="Calibri"/>
          <w:color w:val="000000" w:themeColor="text1"/>
          <w:szCs w:val="20"/>
        </w:rPr>
        <w:t xml:space="preserve">with </w:t>
      </w:r>
      <w:r w:rsidRPr="00177558">
        <w:rPr>
          <w:rFonts w:eastAsia="宋体" w:cs="Calibri"/>
          <w:color w:val="000000" w:themeColor="text1"/>
          <w:szCs w:val="20"/>
        </w:rPr>
        <w:t>advanced</w:t>
      </w:r>
      <w:r w:rsidR="00A30856" w:rsidRPr="00177558">
        <w:rPr>
          <w:rFonts w:eastAsia="宋体" w:cs="Calibri"/>
          <w:color w:val="000000" w:themeColor="text1"/>
          <w:szCs w:val="20"/>
        </w:rPr>
        <w:t>-</w:t>
      </w:r>
      <w:r w:rsidRPr="00177558">
        <w:rPr>
          <w:rFonts w:eastAsia="宋体" w:cs="Calibri"/>
          <w:color w:val="000000" w:themeColor="text1"/>
          <w:szCs w:val="20"/>
        </w:rPr>
        <w:t>stage cancer.</w:t>
      </w:r>
      <w:r w:rsidRPr="00177558">
        <w:rPr>
          <w:rFonts w:cstheme="minorHAnsi"/>
          <w:color w:val="000000" w:themeColor="text1"/>
          <w:szCs w:val="20"/>
        </w:rPr>
        <w:t xml:space="preserve"> </w:t>
      </w:r>
      <w:r w:rsidR="00A30856" w:rsidRPr="00177558">
        <w:rPr>
          <w:rFonts w:cstheme="minorHAnsi"/>
          <w:color w:val="000000" w:themeColor="text1"/>
          <w:szCs w:val="20"/>
        </w:rPr>
        <w:t>Patients are informed of the follow-up schedule before hospital discharge and are encouraged to cooperate with the investigators. Long-term</w:t>
      </w:r>
      <w:r w:rsidRPr="00177558">
        <w:rPr>
          <w:rFonts w:cstheme="minorHAnsi"/>
          <w:color w:val="000000" w:themeColor="text1"/>
          <w:szCs w:val="20"/>
        </w:rPr>
        <w:t xml:space="preserve"> follow-up</w:t>
      </w:r>
      <w:r w:rsidR="00A30856" w:rsidRPr="00177558">
        <w:rPr>
          <w:rFonts w:cstheme="minorHAnsi"/>
          <w:color w:val="000000" w:themeColor="text1"/>
          <w:szCs w:val="20"/>
        </w:rPr>
        <w:t>s</w:t>
      </w:r>
      <w:r w:rsidRPr="00177558">
        <w:rPr>
          <w:rFonts w:cstheme="minorHAnsi"/>
          <w:color w:val="000000" w:themeColor="text1"/>
          <w:szCs w:val="20"/>
        </w:rPr>
        <w:t xml:space="preserve"> </w:t>
      </w:r>
      <w:r w:rsidR="00A30856" w:rsidRPr="00177558">
        <w:rPr>
          <w:rFonts w:cstheme="minorHAnsi"/>
          <w:color w:val="000000" w:themeColor="text1"/>
          <w:szCs w:val="20"/>
        </w:rPr>
        <w:t>a</w:t>
      </w:r>
      <w:r w:rsidRPr="00177558">
        <w:rPr>
          <w:rFonts w:cstheme="minorHAnsi"/>
          <w:color w:val="000000" w:themeColor="text1"/>
          <w:szCs w:val="20"/>
        </w:rPr>
        <w:t xml:space="preserve">re </w:t>
      </w:r>
      <w:r w:rsidR="00CC04D3" w:rsidRPr="00177558">
        <w:rPr>
          <w:rFonts w:cstheme="minorHAnsi"/>
          <w:color w:val="000000" w:themeColor="text1"/>
          <w:szCs w:val="20"/>
        </w:rPr>
        <w:t xml:space="preserve">performed </w:t>
      </w:r>
      <w:r w:rsidR="00A30856" w:rsidRPr="00177558">
        <w:rPr>
          <w:rFonts w:cstheme="minorHAnsi"/>
          <w:color w:val="000000" w:themeColor="text1"/>
          <w:szCs w:val="20"/>
        </w:rPr>
        <w:t xml:space="preserve">via </w:t>
      </w:r>
      <w:r w:rsidRPr="00177558">
        <w:rPr>
          <w:rFonts w:cstheme="minorHAnsi"/>
          <w:color w:val="000000" w:themeColor="text1"/>
          <w:szCs w:val="20"/>
        </w:rPr>
        <w:t xml:space="preserve">clinic visit, telephone </w:t>
      </w:r>
      <w:r w:rsidR="00A30856" w:rsidRPr="00177558">
        <w:rPr>
          <w:rFonts w:cstheme="minorHAnsi"/>
          <w:color w:val="000000" w:themeColor="text1"/>
          <w:szCs w:val="20"/>
        </w:rPr>
        <w:t xml:space="preserve">interview </w:t>
      </w:r>
      <w:r w:rsidRPr="00177558">
        <w:rPr>
          <w:rFonts w:cstheme="minorHAnsi"/>
          <w:color w:val="000000" w:themeColor="text1"/>
          <w:szCs w:val="20"/>
        </w:rPr>
        <w:t>and message contact</w:t>
      </w:r>
      <w:r w:rsidR="00F27925" w:rsidRPr="00177558">
        <w:rPr>
          <w:rFonts w:cstheme="minorHAnsi"/>
          <w:color w:val="000000" w:themeColor="text1"/>
          <w:szCs w:val="20"/>
        </w:rPr>
        <w:t xml:space="preserve"> until 2 years after surgery of the last enrolled patient</w:t>
      </w:r>
      <w:r w:rsidRPr="00177558">
        <w:rPr>
          <w:rFonts w:cstheme="minorHAnsi"/>
          <w:color w:val="000000" w:themeColor="text1"/>
          <w:szCs w:val="20"/>
        </w:rPr>
        <w:t>.</w:t>
      </w:r>
    </w:p>
    <w:p w14:paraId="0BF1039B" w14:textId="3CE23343" w:rsidR="001B63D6" w:rsidRPr="00177558" w:rsidRDefault="001B63D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4.3 Data collection during long-term follow-ups includes the following:</w:t>
      </w:r>
    </w:p>
    <w:p w14:paraId="591481B8" w14:textId="1DE58038"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4.3</w:t>
      </w:r>
      <w:r w:rsidR="001B63D6" w:rsidRPr="00177558">
        <w:rPr>
          <w:rFonts w:cstheme="minorHAnsi"/>
          <w:color w:val="000000" w:themeColor="text1"/>
          <w:szCs w:val="20"/>
        </w:rPr>
        <w:t>.1</w:t>
      </w:r>
      <w:r w:rsidRPr="00177558">
        <w:rPr>
          <w:rFonts w:cstheme="minorHAnsi"/>
          <w:color w:val="000000" w:themeColor="text1"/>
          <w:szCs w:val="20"/>
        </w:rPr>
        <w:t xml:space="preserve"> Post</w:t>
      </w:r>
      <w:r w:rsidR="001B63D6" w:rsidRPr="00177558">
        <w:rPr>
          <w:rFonts w:cstheme="minorHAnsi"/>
          <w:color w:val="000000" w:themeColor="text1"/>
          <w:szCs w:val="20"/>
        </w:rPr>
        <w:t>operative</w:t>
      </w:r>
      <w:r w:rsidRPr="00177558">
        <w:rPr>
          <w:rFonts w:cstheme="minorHAnsi"/>
          <w:color w:val="000000" w:themeColor="text1"/>
          <w:szCs w:val="20"/>
        </w:rPr>
        <w:t xml:space="preserve"> therapy</w:t>
      </w:r>
      <w:r w:rsidR="001B63D6" w:rsidRPr="00177558">
        <w:rPr>
          <w:rFonts w:cstheme="minorHAnsi"/>
          <w:color w:val="000000" w:themeColor="text1"/>
          <w:szCs w:val="20"/>
        </w:rPr>
        <w:t xml:space="preserve"> for the primary surgical disease.</w:t>
      </w:r>
      <w:r w:rsidRPr="00177558">
        <w:rPr>
          <w:rFonts w:cstheme="minorHAnsi"/>
          <w:color w:val="000000" w:themeColor="text1"/>
          <w:szCs w:val="20"/>
        </w:rPr>
        <w:t xml:space="preserve"> </w:t>
      </w:r>
      <w:r w:rsidR="001B63D6" w:rsidRPr="00177558">
        <w:rPr>
          <w:rFonts w:cstheme="minorHAnsi"/>
          <w:color w:val="000000" w:themeColor="text1"/>
          <w:szCs w:val="20"/>
        </w:rPr>
        <w:t>For patients with confirmed lung cancer, post-</w:t>
      </w:r>
      <w:r w:rsidR="001B63D6" w:rsidRPr="00177558">
        <w:rPr>
          <w:rFonts w:cstheme="minorHAnsi"/>
          <w:color w:val="000000" w:themeColor="text1"/>
          <w:szCs w:val="20"/>
        </w:rPr>
        <w:lastRenderedPageBreak/>
        <w:t xml:space="preserve">surgical </w:t>
      </w:r>
      <w:r w:rsidR="00FD18C7" w:rsidRPr="00177558">
        <w:rPr>
          <w:rFonts w:cstheme="minorHAnsi"/>
          <w:color w:val="000000" w:themeColor="text1"/>
          <w:szCs w:val="20"/>
        </w:rPr>
        <w:t xml:space="preserve">anti-cancer </w:t>
      </w:r>
      <w:r w:rsidR="001B63D6" w:rsidRPr="00177558">
        <w:rPr>
          <w:rFonts w:cstheme="minorHAnsi"/>
          <w:color w:val="000000" w:themeColor="text1"/>
          <w:szCs w:val="20"/>
        </w:rPr>
        <w:t xml:space="preserve">therapy may </w:t>
      </w:r>
      <w:r w:rsidRPr="00177558">
        <w:rPr>
          <w:rFonts w:cstheme="minorHAnsi"/>
          <w:color w:val="000000" w:themeColor="text1"/>
          <w:szCs w:val="20"/>
        </w:rPr>
        <w:t>includ</w:t>
      </w:r>
      <w:r w:rsidR="001B63D6" w:rsidRPr="00177558">
        <w:rPr>
          <w:rFonts w:cstheme="minorHAnsi"/>
          <w:color w:val="000000" w:themeColor="text1"/>
          <w:szCs w:val="20"/>
        </w:rPr>
        <w:t>e</w:t>
      </w:r>
      <w:r w:rsidRPr="00177558">
        <w:rPr>
          <w:rFonts w:cstheme="minorHAnsi"/>
          <w:color w:val="000000" w:themeColor="text1"/>
          <w:szCs w:val="20"/>
        </w:rPr>
        <w:t xml:space="preserve"> chemotherapy, radiotherapy, targeted therapy, re-surg</w:t>
      </w:r>
      <w:r w:rsidR="001B63D6" w:rsidRPr="00177558">
        <w:rPr>
          <w:rFonts w:cstheme="minorHAnsi"/>
          <w:color w:val="000000" w:themeColor="text1"/>
          <w:szCs w:val="20"/>
        </w:rPr>
        <w:t>ery, and others</w:t>
      </w:r>
      <w:r w:rsidRPr="00177558">
        <w:rPr>
          <w:rFonts w:cstheme="minorHAnsi"/>
          <w:color w:val="000000" w:themeColor="text1"/>
          <w:szCs w:val="20"/>
        </w:rPr>
        <w:t>.</w:t>
      </w:r>
    </w:p>
    <w:p w14:paraId="02C1426B" w14:textId="3E6A9C7C" w:rsidR="00FB7BB6" w:rsidRPr="00177558" w:rsidRDefault="00FB7BB6" w:rsidP="00751CC2">
      <w:pPr>
        <w:snapToGrid w:val="0"/>
        <w:spacing w:beforeLines="50" w:before="156" w:afterLines="50" w:after="156"/>
        <w:rPr>
          <w:color w:val="000000" w:themeColor="text1"/>
          <w:szCs w:val="20"/>
        </w:rPr>
      </w:pPr>
      <w:r w:rsidRPr="00177558">
        <w:rPr>
          <w:color w:val="000000" w:themeColor="text1"/>
          <w:szCs w:val="20"/>
        </w:rPr>
        <w:t>7.4.</w:t>
      </w:r>
      <w:r w:rsidR="001B63D6" w:rsidRPr="00177558">
        <w:rPr>
          <w:color w:val="000000" w:themeColor="text1"/>
          <w:szCs w:val="20"/>
        </w:rPr>
        <w:t>3.2</w:t>
      </w:r>
      <w:r w:rsidRPr="00177558">
        <w:rPr>
          <w:color w:val="000000" w:themeColor="text1"/>
          <w:szCs w:val="20"/>
        </w:rPr>
        <w:t xml:space="preserve"> </w:t>
      </w:r>
      <w:r w:rsidR="001B63D6" w:rsidRPr="00177558">
        <w:rPr>
          <w:color w:val="000000" w:themeColor="text1"/>
          <w:szCs w:val="20"/>
        </w:rPr>
        <w:t>R</w:t>
      </w:r>
      <w:r w:rsidRPr="00177558">
        <w:rPr>
          <w:color w:val="000000" w:themeColor="text1"/>
          <w:szCs w:val="20"/>
        </w:rPr>
        <w:t xml:space="preserve">esults </w:t>
      </w:r>
      <w:r w:rsidR="001B63D6" w:rsidRPr="00177558">
        <w:rPr>
          <w:color w:val="000000" w:themeColor="text1"/>
          <w:szCs w:val="20"/>
        </w:rPr>
        <w:t>of postoperative re-examinations</w:t>
      </w:r>
      <w:r w:rsidR="00FD18C7" w:rsidRPr="00177558">
        <w:rPr>
          <w:color w:val="000000" w:themeColor="text1"/>
          <w:szCs w:val="20"/>
        </w:rPr>
        <w:t xml:space="preserve">, which usually </w:t>
      </w:r>
      <w:r w:rsidR="00FD18C7" w:rsidRPr="00177558">
        <w:rPr>
          <w:rFonts w:cstheme="minorHAnsi"/>
          <w:color w:val="000000" w:themeColor="text1"/>
          <w:szCs w:val="20"/>
        </w:rPr>
        <w:t xml:space="preserve">include </w:t>
      </w:r>
      <w:r w:rsidR="00FD18C7" w:rsidRPr="00177558">
        <w:rPr>
          <w:rFonts w:eastAsia="宋体" w:cs="Calibri"/>
          <w:color w:val="000000" w:themeColor="text1"/>
          <w:szCs w:val="20"/>
        </w:rPr>
        <w:t xml:space="preserve">chest radiography, computed tomography scan, positron emission tomography scan, sputum cytology, and measurement of </w:t>
      </w:r>
      <w:r w:rsidR="00F128D2" w:rsidRPr="00177558">
        <w:rPr>
          <w:rFonts w:eastAsia="宋体" w:cs="Calibri"/>
          <w:color w:val="000000" w:themeColor="text1"/>
          <w:szCs w:val="20"/>
        </w:rPr>
        <w:t>tumor</w:t>
      </w:r>
      <w:r w:rsidR="00FD18C7" w:rsidRPr="00177558">
        <w:rPr>
          <w:rFonts w:eastAsia="宋体" w:cs="Calibri"/>
          <w:color w:val="000000" w:themeColor="text1"/>
          <w:szCs w:val="20"/>
        </w:rPr>
        <w:t xml:space="preserve"> biomarkers</w:t>
      </w:r>
      <w:r w:rsidR="00FD18C7" w:rsidRPr="00177558">
        <w:rPr>
          <w:rFonts w:cstheme="minorHAnsi"/>
          <w:color w:val="000000" w:themeColor="text1"/>
          <w:szCs w:val="20"/>
        </w:rPr>
        <w:t>.</w:t>
      </w:r>
      <w:hyperlink w:anchor="_ENREF_6_47" w:tooltip="Bruzzi, 2006 #27" w:history="1">
        <w:r w:rsidR="0087670A" w:rsidRPr="00177558">
          <w:rPr>
            <w:rFonts w:cstheme="minorHAnsi"/>
            <w:color w:val="000000" w:themeColor="text1"/>
            <w:szCs w:val="20"/>
          </w:rPr>
          <w:fldChar w:fldCharType="begin">
            <w:fldData xml:space="preserve">PEVuZE5vdGU+PENpdGU+PEF1dGhvcj5CcnV6emk8L0F1dGhvcj48WWVhcj4yMDA2PC9ZZWFyPjxS
ZWNOdW0+Mjc8L1JlY051bT48RGlzcGxheVRleHQ+PHN0eWxlIGZhY2U9InN1cGVyc2NyaXB0Ij40
Ny01MDwvc3R5bGU+PC9EaXNwbGF5VGV4dD48cmVjb3JkPjxyZWMtbnVtYmVyPjI3PC9yZWMtbnVt
YmVyPjxmb3JlaWduLWtleXM+PGtleSBhcHA9IkVOIiBkYi1pZD0iZnNhMjlmd2FjNTIycnJleDJl
bTVkeHI4dDBmZHp0dGFleHh2Ij4yNzwva2V5PjwvZm9yZWlnbi1rZXlzPjxyZWYtdHlwZSBuYW1l
PSJKb3VybmFsIEFydGljbGUiPjE3PC9yZWYtdHlwZT48Y29udHJpYnV0b3JzPjxhdXRob3JzPjxh
dXRob3I+QnJ1enppLCBKLiBGLjwvYXV0aG9yPjxhdXRob3I+TXVuZGVuLCBSLiBGLjwvYXV0aG9y
PjwvYXV0aG9ycz48L2NvbnRyaWJ1dG9ycz48YXV0aC1hZGRyZXNzPkRlcGFydG1lbnQgb2YgUmFk
aW9sb2d5LCBNRCBBbmRlcnNvbiBDYW5jZXIgQ2VudGVyLCBIb3VzdG9uLCBUWCA3NzAzMC00MDA5
LCBVU0EuIGpicnV6emlAbWRhbmRlcnNvbi5vcmc8L2F1dGgtYWRkcmVzcz48dGl0bGVzPjx0aXRs
ZT5QRVQvQ1QgaW1hZ2luZyBvZiBsdW5nIGNhbmNlcjwvdGl0bGU+PHNlY29uZGFyeS10aXRsZT5K
IFRob3JhYyBJbWFnaW5nPC9zZWNvbmRhcnktdGl0bGU+PGFsdC10aXRsZT5Kb3VybmFsIG9mIHRo
b3JhY2ljIGltYWdpbmc8L2FsdC10aXRsZT48L3RpdGxlcz48cGVyaW9kaWNhbD48ZnVsbC10aXRs
ZT5Kb3VybmFsIG9mIFRob3JhY2ljIEltYWdpbmc8L2Z1bGwtdGl0bGU+PGFiYnItMT5KLiBUaG9y
YWMuIEltYWdpbmc8L2FiYnItMT48YWJici0yPkogVGhvcmFjIEltYWdpbmc8L2FiYnItMj48L3Bl
cmlvZGljYWw+PGFsdC1wZXJpb2RpY2FsPjxmdWxsLXRpdGxlPkpvdXJuYWwgb2YgVGhvcmFjaWMg
SW1hZ2luZzwvZnVsbC10aXRsZT48YWJici0xPkouIFRob3JhYy4gSW1hZ2luZzwvYWJici0xPjxh
YmJyLTI+SiBUaG9yYWMgSW1hZ2luZzwvYWJici0yPjwvYWx0LXBlcmlvZGljYWw+PHBhZ2VzPjEy
My0zNjwvcGFnZXM+PHZvbHVtZT4yMTwvdm9sdW1lPjxudW1iZXI+MjwvbnVtYmVyPjxlZGl0aW9u
PjIwMDYvMDYvMTQ8L2VkaXRpb24+PGtleXdvcmRzPjxrZXl3b3JkPkFkZW5vY2FyY2lub21hL3Jh
ZGlvZ3JhcGh5L3JhZGlvbnVjbGlkZSBpbWFnaW5nPC9rZXl3b3JkPjxrZXl3b3JkPkFkcmVuYWwg
R2xhbmQgTmVvcGxhc21zL3NlY29uZGFyeTwva2V5d29yZD48a2V5d29yZD5DYXJjaW5vbWEsIE5v
bi1TbWFsbC1DZWxsIEx1bmcvKmRpYWdub3Npcy9yYWRpb2dyYXBoeS9yYWRpb251Y2xpZGU8L2tl
eXdvcmQ+PGtleXdvcmQ+aW1hZ2luZy9zZWNvbmRhcnkvdGhlcmFweTwva2V5d29yZD48a2V5d29y
ZD5Db21iaW5lZCBNb2RhbGl0eSBUaGVyYXB5PC9rZXl3b3JkPjxrZXl3b3JkPkh1bWFuczwva2V5
d29yZD48a2V5d29yZD5MdW5nIE5lb3BsYXNtcy8qZGlhZ25vc2lzL3BhdGhvbG9neS9yYWRpb2dy
YXBoeS9yYWRpb251Y2xpZGUgaW1hZ2luZy90aGVyYXB5PC9rZXl3b3JkPjxrZXl3b3JkPkx5bXBo
YXRpYyBNZXRhc3Rhc2lzPC9rZXl3b3JkPjxrZXl3b3JkPk1lZGlhc3Rpbm9zY29weTwva2V5d29y
ZD48a2V5d29yZD5OZW9wbGFzbSBTdGFnaW5nL21ldGhvZHM8L2tleXdvcmQ+PGtleXdvcmQ+UGxl
dXJhbCBFZmZ1c2lvbiwgTWFsaWduYW50L2RpYWdub3Npcy9ldGlvbG9neTwva2V5d29yZD48a2V5
d29yZD5QbGV1cmFsIE5lb3BsYXNtcy9zZWNvbmRhcnk8L2tleXdvcmQ+PGtleXdvcmQ+UG9zaXRy
b24tRW1pc3Npb24gVG9tb2dyYXBoeS8qbWV0aG9kczwva2V5d29yZD48a2V5d29yZD5TZW5zaXRp
dml0eSBhbmQgU3BlY2lmaWNpdHk8L2tleXdvcmQ+PGtleXdvcmQ+VG9tb2dyYXBoeSwgWC1SYXkg
Q29tcHV0ZWQvKm1ldGhvZHM8L2tleXdvcmQ+PC9rZXl3b3Jkcz48ZGF0ZXM+PHllYXI+MjAwNjwv
eWVhcj48cHViLWRhdGVzPjxkYXRlPk1heTwvZGF0ZT48L3B1Yi1kYXRlcz48L2RhdGVzPjxpc2Ju
PjA4ODMtNTk5MyAoUHJpbnQpJiN4RDswODgzLTU5OTM8L2lzYm4+PGFjY2Vzc2lvbi1udW0+MTY3
NzAyMjk8L2FjY2Vzc2lvbi1udW0+PHVybHM+PC91cmxzPjxyZW1vdGUtZGF0YWJhc2UtcHJvdmlk
ZXI+TmxtPC9yZW1vdGUtZGF0YWJhc2UtcHJvdmlkZXI+PGxhbmd1YWdlPmVuZzwvbGFuZ3VhZ2U+
PC9yZWNvcmQ+PC9DaXRlPjxDaXRlPjxBdXRob3I+QWxiZXJ0czwvQXV0aG9yPjxZZWFyPjIwMDc8
L1llYXI+PFJlY051bT4yNzgyPC9SZWNOdW0+PHJlY29yZD48cmVjLW51bWJlcj4yNzgyPC9yZWMt
bnVtYmVyPjxmb3JlaWduLWtleXM+PGtleSBhcHA9IkVOIiBkYi1pZD0iZnNhMjlmd2FjNTIycnJl
eDJlbTVkeHI4dDBmZHp0dGFleHh2Ij4yNzgyPC9rZXk+PC9mb3JlaWduLWtleXM+PHJlZi10eXBl
IG5hbWU9IkpvdXJuYWwgQXJ0aWNsZSI+MTc8L3JlZi10eXBlPjxjb250cmlidXRvcnM+PGF1dGhv
cnM+PGF1dGhvcj5BbGJlcnRzLCBXLiBNLjwvYXV0aG9yPjwvYXV0aG9ycz48L2NvbnRyaWJ1dG9y
cz48YXV0aC1hZGRyZXNzPkguIExlZSBNb2ZmaXR0IENhbmNlciBDZW50ZXIgYW5kIFJlc2VhcmNo
IEluc3RpdHV0ZSwgRGVwYXJ0bWVudCBvZiBJbnRlcmRpc2NpcGxpbmFyeSBPbmNvbG9neSwgVW5p
dmVyc2l0eSBvZiBTb3V0aCBGbG9yaWRhIENvbGxlZ2Ugb2YgTWVkaWNpbmUsIFRhbXBhLCBGbG9y
aWRhIDMzNjEyLCBVU0EuIGFsYmVydHNAbW9mZml0dC51c2YuZWR1PC9hdXRoLWFkZHJlc3M+PHRp
dGxlcz48dGl0bGU+Rm9sbG93IHVwIGFuZCBzdXJ2ZWlsbGFuY2Ugb2YgdGhlIHBhdGllbnQgd2l0
aCBsdW5nIGNhbmNlcjogd2hhdCBkbyB5b3UgZG8gYWZ0ZXIgc3VyZ2VyeT88L3RpdGxlPjxzZWNv
bmRhcnktdGl0bGU+UmVzcGlyb2xvZ3k8L3NlY29uZGFyeS10aXRsZT48YWx0LXRpdGxlPlJlc3Bp
cm9sb2d5IChDYXJsdG9uLCBWaWMuKTwvYWx0LXRpdGxlPjwvdGl0bGVzPjxwZXJpb2RpY2FsPjxm
dWxsLXRpdGxlPlJlc3Bpcm9sb2d5PC9mdWxsLXRpdGxlPjxhYmJyLTE+UmVzcGlyb2xvZ3k8L2Fi
YnItMT48YWJici0yPlJlc3Bpcm9sb2d5PC9hYmJyLTI+PC9wZXJpb2RpY2FsPjxwYWdlcz4xNi0y
MTwvcGFnZXM+PHZvbHVtZT4xMjwvdm9sdW1lPjxudW1iZXI+MTwvbnVtYmVyPjxlZGl0aW9uPjIw
MDcvMDEvMDk8L2VkaXRpb24+PGtleXdvcmRzPjxrZXl3b3JkPkZvbGxvdy1VcCBTdHVkaWVzPC9r
ZXl3b3JkPjxrZXl3b3JkPkh1bWFuczwva2V5d29yZD48a2V5d29yZD5JbmNpZGVuY2U8L2tleXdv
cmQ+PGtleXdvcmQ+Kkx1bmcgTmVvcGxhc21zL2RpYWdub3N0aWMgaW1hZ2luZy9lcGlkZW1pb2xv
Z3kvc3VyZ2VyeTwva2V5d29yZD48a2V5d29yZD5OZW9wbGFzbSBSZWN1cnJlbmNlLCBMb2NhbC9l
cGlkZW1pb2xvZ3k8L2tleXdvcmQ+PGtleXdvcmQ+KlBuZXVtb25lY3RvbXk8L2tleXdvcmQ+PGtl
eXdvcmQ+KlBvcHVsYXRpb24gU3VydmVpbGxhbmNlPC9rZXl3b3JkPjxrZXl3b3JkPlBvc3RvcGVy
YXRpdmUgQ2FyZS8qbWV0aG9kczwva2V5d29yZD48a2V5d29yZD5Qcm9nbm9zaXM8L2tleXdvcmQ+
PGtleXdvcmQ+UmFkaW9ncmFwaHksIFRob3JhY2ljPC9rZXl3b3JkPjxrZXl3b3JkPlN1cnZpdmFs
IFJhdGUvdHJlbmRzPC9rZXl3b3JkPjxrZXl3b3JkPlRvbW9ncmFwaHksIFgtUmF5IENvbXB1dGVk
PC9rZXl3b3JkPjxrZXl3b3JkPlVuaXRlZCBTdGF0ZXMvZXBpZGVtaW9sb2d5PC9rZXl3b3JkPjwv
a2V5d29yZHM+PGRhdGVzPjx5ZWFyPjIwMDc8L3llYXI+PHB1Yi1kYXRlcz48ZGF0ZT5KYW48L2Rh
dGU+PC9wdWItZGF0ZXM+PC9kYXRlcz48aXNibj4xMzIzLTc3OTkgKFByaW50KSYjeEQ7MTMyMy03
Nzk5PC9pc2JuPjxhY2Nlc3Npb24tbnVtPjE3MjA3MDIwPC9hY2Nlc3Npb24tbnVtPjx1cmxzPjwv
dXJscz48ZWxlY3Ryb25pYy1yZXNvdXJjZS1udW0+MTAuMTExMS9qLjE0NDAtMTg0My4yMDA2LjAw
OTU2Lng8L2VsZWN0cm9uaWMtcmVzb3VyY2UtbnVtPjxyZW1vdGUtZGF0YWJhc2UtcHJvdmlkZXI+
TmxtPC9yZW1vdGUtZGF0YWJhc2UtcHJvdmlkZXI+PGxhbmd1YWdlPmVuZzwvbGFuZ3VhZ2U+PC9y
ZWNvcmQ+PC9DaXRlPjxDaXRlPjxBdXRob3I+Q29sdDwvQXV0aG9yPjxZZWFyPjIwMTM8L1llYXI+
PFJlY051bT4yNzgzPC9SZWNOdW0+PHJlY29yZD48cmVjLW51bWJlcj4yNzgzPC9yZWMtbnVtYmVy
Pjxmb3JlaWduLWtleXM+PGtleSBhcHA9IkVOIiBkYi1pZD0iZnNhMjlmd2FjNTIycnJleDJlbTVk
eHI4dDBmZHp0dGFleHh2Ij4yNzgzPC9rZXk+PC9mb3JlaWduLWtleXM+PHJlZi10eXBlIG5hbWU9
IkpvdXJuYWwgQXJ0aWNsZSI+MTc8L3JlZi10eXBlPjxjb250cmlidXRvcnM+PGF1dGhvcnM+PGF1
dGhvcj5Db2x0LCBILiBHLjwvYXV0aG9yPjxhdXRob3I+TXVyZ3UsIFMuIEQuPC9hdXRob3I+PGF1
dGhvcj5Lb3JzdCwgUi4gSi48L2F1dGhvcj48YXV0aG9yPlNsYXRvcmUsIEMuIEcuPC9hdXRob3I+
PGF1dGhvcj5VbmdlciwgTS48L2F1dGhvcj48YXV0aG9yPlF1YWRyZWxsaSwgUy48L2F1dGhvcj48
L2F1dGhvcnM+PC9jb250cmlidXRvcnM+PGF1dGgtYWRkcmVzcz5EaXZpc2lvbiBvZiBQdWxtb25h
cnkgYW5kIENyaXRpY2FsIENhcmUgTWVkaWNpbmUsIFVuaXZlcnNpdHkgb2YgQ2FsaWZvcm5pYSwg
SXJ2aW5lLCBPcmFuZ2UsIENBLCBVU0EuIGhjb2x0QHVjaS5lZHU8L2F1dGgtYWRkcmVzcz48dGl0
bGVzPjx0aXRsZT5Gb2xsb3ctdXAgYW5kIHN1cnZlaWxsYW5jZSBvZiB0aGUgcGF0aWVudCB3aXRo
IGx1bmcgY2FuY2VyIGFmdGVyIGN1cmF0aXZlLWludGVudCB0aGVyYXB5OiBEaWFnbm9zaXMgYW5k
IG1hbmFnZW1lbnQgb2YgbHVuZyBjYW5jZXIsIDNyZCBlZDogQW1lcmljYW4gQ29sbGVnZSBvZiBD
aGVzdCBQaHlzaWNpYW5zIGV2aWRlbmNlLWJhc2VkIGNsaW5pY2FsIHByYWN0aWNlIGd1aWRlbGlu
ZXM8L3RpdGxlPjxzZWNvbmRhcnktdGl0bGU+Q2hlc3Q8L3NlY29uZGFyeS10aXRsZT48YWx0LXRp
dGxlPkNoZXN0PC9hbHQtdGl0bGU+PC90aXRsZXM+PHBlcmlvZGljYWw+PGZ1bGwtdGl0bGU+Q2hl
c3Q8L2Z1bGwtdGl0bGU+PGFiYnItMT5DaGVzdDwvYWJici0xPjxhYmJyLTI+Q2hlc3Q8L2FiYnIt
Mj48L3BlcmlvZGljYWw+PGFsdC1wZXJpb2RpY2FsPjxmdWxsLXRpdGxlPkNoZXN0PC9mdWxsLXRp
dGxlPjxhYmJyLTE+Q2hlc3Q8L2FiYnItMT48YWJici0yPkNoZXN0PC9hYmJyLTI+PC9hbHQtcGVy
aW9kaWNhbD48cGFnZXM+ZTQzN1MtNTRTPC9wYWdlcz48dm9sdW1lPjE0Mzwvdm9sdW1lPjxudW1i
ZXI+NSBTdXBwbDwvbnVtYmVyPjxlZGl0aW9uPjIwMTMvMDUvMTA8L2VkaXRpb24+PGtleXdvcmRz
PjxrZXl3b3JkPkJpb21hcmtlcnMsIFR1bW9yL2FuYWx5c2lzPC9rZXl3b3JkPjxrZXl3b3JkPkJy
b25jaG9zY29weTwva2V5d29yZD48a2V5d29yZD4qQ29udGludWl0eSBvZiBQYXRpZW50IENhcmU8
L2tleXdvcmQ+PGtleXdvcmQ+RGVjaXNpb24gTWFraW5nPC9rZXl3b3JkPjxrZXl3b3JkPkRpYWdu
b3N0aWMgSW1hZ2luZzwva2V5d29yZD48a2V5d29yZD5FdmlkZW5jZS1CYXNlZCBNZWRpY2luZTwv
a2V5d29yZD48a2V5d29yZD5IdW1hbnM8L2tleXdvcmQ+PGtleXdvcmQ+THVuZyBOZW9wbGFzbXMv
cGF0aG9sb2d5Lyp0aGVyYXB5PC9rZXl3b3JkPjxrZXl3b3JkPk5lb3BsYXNtIFJlY3VycmVuY2Us
IExvY2FsPC9rZXl3b3JkPjxrZXl3b3JkPipQb3B1bGF0aW9uIFN1cnZlaWxsYW5jZTwva2V5d29y
ZD48a2V5d29yZD5RdWFsaXR5IG9mIExpZmU8L2tleXdvcmQ+PGtleXdvcmQ+U3Vydml2YWwgQW5h
bHlzaXM8L2tleXdvcmQ+PC9rZXl3b3Jkcz48ZGF0ZXM+PHllYXI+MjAxMzwveWVhcj48cHViLWRh
dGVzPjxkYXRlPk1heTwvZGF0ZT48L3B1Yi1kYXRlcz48L2RhdGVzPjxpc2JuPjAwMTItMzY5Mjwv
aXNibj48YWNjZXNzaW9uLW51bT4yMzY0OTQ1MTwvYWNjZXNzaW9uLW51bT48dXJscz48L3VybHM+
PGVsZWN0cm9uaWMtcmVzb3VyY2UtbnVtPjEwLjEzNzgvY2hlc3QuMTItMjM2NTwvZWxlY3Ryb25p
Yy1yZXNvdXJjZS1udW0+PHJlbW90ZS1kYXRhYmFzZS1wcm92aWRlcj5ObG08L3JlbW90ZS1kYXRh
YmFzZS1wcm92aWRlcj48bGFuZ3VhZ2U+ZW5nPC9sYW5ndWFnZT48L3JlY29yZD48L0NpdGU+PENp
dGU+PEF1dGhvcj5IaWNrczwvQXV0aG9yPjxZZWFyPjIwMDE8L1llYXI+PFJlY051bT4yNzg0PC9S
ZWNOdW0+PHJlY29yZD48cmVjLW51bWJlcj4yNzg0PC9yZWMtbnVtYmVyPjxmb3JlaWduLWtleXM+
PGtleSBhcHA9IkVOIiBkYi1pZD0iZnNhMjlmd2FjNTIycnJleDJlbTVkeHI4dDBmZHp0dGFleHh2
Ij4yNzg0PC9rZXk+PC9mb3JlaWduLWtleXM+PHJlZi10eXBlIG5hbWU9IkpvdXJuYWwgQXJ0aWNs
ZSI+MTc8L3JlZi10eXBlPjxjb250cmlidXRvcnM+PGF1dGhvcnM+PGF1dGhvcj5IaWNrcywgUi4g
Si48L2F1dGhvcj48YXV0aG9yPkthbGZmLCBWLjwvYXV0aG9yPjxhdXRob3I+TWFjTWFudXMsIE0u
IFAuPC9hdXRob3I+PGF1dGhvcj5XYXJlLCBSLiBFLjwvYXV0aG9yPjxhdXRob3I+TWNLZW56aWUs
IEEuIEYuPC9hdXRob3I+PGF1dGhvcj5NYXR0aGV3cywgSi4gUC48L2F1dGhvcj48YXV0aG9yPkJh
bGwsIEQuIEwuPC9hdXRob3I+PC9hdXRob3JzPjwvY29udHJpYnV0b3JzPjxhdXRoLWFkZHJlc3M+
RGVwYXJ0bWVudCBvZiBEaWFnbm9zdGljIEltYWdpbmcsIFBldGVyIE1hY0NhbGx1bSBDYW5jZXIg
SW5zdGl0dXRlLCBFYXN0IE1lbGJvdXJuZSwgVmljdG9yaWEsIEF1c3RyYWxpYS48L2F1dGgtYWRk
cmVzcz48dGl0bGVzPjx0aXRsZT5UaGUgdXRpbGl0eSBvZiAoMTgpRi1GREcgUEVUIGZvciBzdXNw
ZWN0ZWQgcmVjdXJyZW50IG5vbi1zbWFsbCBjZWxsIGx1bmcgY2FuY2VyIGFmdGVyIHBvdGVudGlh
bGx5IGN1cmF0aXZlIHRoZXJhcHk6IGltcGFjdCBvbiBtYW5hZ2VtZW50IGFuZCBwcm9nbm9zdGlj
IHN0cmF0aWZpY2F0aW9uPC90aXRsZT48c2Vjb25kYXJ5LXRpdGxlPkogTnVjbCBNZWQ8L3NlY29u
ZGFyeS10aXRsZT48YWx0LXRpdGxlPkpvdXJuYWwgb2YgbnVjbGVhciBtZWRpY2luZSA6IG9mZmlj
aWFsIHB1YmxpY2F0aW9uLCBTb2NpZXR5IG9mIE51Y2xlYXIgTWVkaWNpbmU8L2FsdC10aXRsZT48
L3RpdGxlcz48cGVyaW9kaWNhbD48ZnVsbC10aXRsZT5Kb3VybmFsIG9mIE51Y2xlYXIgTWVkaWNp
bmU8L2Z1bGwtdGl0bGU+PGFiYnItMT5KLiBOdWNsLiBNZWQuPC9hYmJyLTE+PGFiYnItMj5KIE51
Y2wgTWVkPC9hYmJyLTI+PC9wZXJpb2RpY2FsPjxwYWdlcz4xNjA1LTEzPC9wYWdlcz48dm9sdW1l
PjQyPC92b2x1bWU+PG51bWJlcj4xMTwvbnVtYmVyPjxlZGl0aW9uPjIwMDEvMTEvMDc8L2VkaXRp
b24+PGtleXdvcmRzPjxrZXl3b3JkPkFnZWQ8L2tleXdvcmQ+PGtleXdvcmQ+Q2FyY2lub21hLCBO
b24tU21hbGwtQ2VsbCBMdW5nLypkaWFnbm9zdGljIGltYWdpbmcvdGhlcmFweTwva2V5d29yZD48
a2V5d29yZD5GZW1hbGU8L2tleXdvcmQ+PGtleXdvcmQ+KkZsdW9yb2Rlb3h5Z2x1Y29zZSBGMTg8
L2tleXdvcmQ+PGtleXdvcmQ+SHVtYW5zPC9rZXl3b3JkPjxrZXl3b3JkPkx1bmcgTmVvcGxhc21z
LypkaWFnbm9zdGljIGltYWdpbmcvdGhlcmFweTwva2V5d29yZD48a2V5d29yZD5NYWxlPC9rZXl3
b3JkPjxrZXl3b3JkPk1pZGRsZSBBZ2VkPC9rZXl3b3JkPjxrZXl3b3JkPk5lb3BsYXNtIFJlY3Vy
cmVuY2UsIExvY2FsLypkaWFnbm9zdGljIGltYWdpbmc8L2tleXdvcmQ+PGtleXdvcmQ+TmVvcGxh
c20gU3RhZ2luZzwva2V5d29yZD48a2V5d29yZD5QcmVkaWN0aXZlIFZhbHVlIG9mIFRlc3RzPC9r
ZXl3b3JkPjxrZXl3b3JkPlByb2dub3Npczwva2V5d29yZD48a2V5d29yZD5SYWRpb251Y2xpZGUg
SW1hZ2luZzwva2V5d29yZD48a2V5d29yZD4qUmFkaW9waGFybWFjZXV0aWNhbHM8L2tleXdvcmQ+
PGtleXdvcmQ+U3Vydml2YWwgQW5hbHlzaXM8L2tleXdvcmQ+PC9rZXl3b3Jkcz48ZGF0ZXM+PHll
YXI+MjAwMTwveWVhcj48cHViLWRhdGVzPjxkYXRlPk5vdjwvZGF0ZT48L3B1Yi1kYXRlcz48L2Rh
dGVzPjxpc2JuPjAxNjEtNTUwNSAoUHJpbnQpJiN4RDswMTYxLTU1MDU8L2lzYm4+PGFjY2Vzc2lv
bi1udW0+MTE2OTY2Mjg8L2FjY2Vzc2lvbi1udW0+PHVybHM+PC91cmxzPjxyZW1vdGUtZGF0YWJh
c2UtcHJvdmlkZXI+TmxtPC9yZW1vdGUtZGF0YWJhc2UtcHJvdmlkZXI+PGxhbmd1YWdlPmVuZzwv
bGFuZ3VhZ2U+PC9yZWNvcmQ+PC9DaXRlPjwvRW5kTm90ZT5=
</w:fldData>
          </w:fldChar>
        </w:r>
        <w:r w:rsidR="0087670A" w:rsidRPr="00177558">
          <w:rPr>
            <w:rFonts w:cstheme="minorHAnsi"/>
            <w:color w:val="000000" w:themeColor="text1"/>
            <w:szCs w:val="20"/>
          </w:rPr>
          <w:instrText xml:space="preserve"> ADDIN EN.CITE </w:instrText>
        </w:r>
        <w:r w:rsidR="0087670A" w:rsidRPr="00177558">
          <w:rPr>
            <w:rFonts w:cstheme="minorHAnsi"/>
            <w:color w:val="000000" w:themeColor="text1"/>
            <w:szCs w:val="20"/>
          </w:rPr>
          <w:fldChar w:fldCharType="begin">
            <w:fldData xml:space="preserve">PEVuZE5vdGU+PENpdGU+PEF1dGhvcj5CcnV6emk8L0F1dGhvcj48WWVhcj4yMDA2PC9ZZWFyPjxS
ZWNOdW0+Mjc8L1JlY051bT48RGlzcGxheVRleHQ+PHN0eWxlIGZhY2U9InN1cGVyc2NyaXB0Ij40
Ny01MDwvc3R5bGU+PC9EaXNwbGF5VGV4dD48cmVjb3JkPjxyZWMtbnVtYmVyPjI3PC9yZWMtbnVt
YmVyPjxmb3JlaWduLWtleXM+PGtleSBhcHA9IkVOIiBkYi1pZD0iZnNhMjlmd2FjNTIycnJleDJl
bTVkeHI4dDBmZHp0dGFleHh2Ij4yNzwva2V5PjwvZm9yZWlnbi1rZXlzPjxyZWYtdHlwZSBuYW1l
PSJKb3VybmFsIEFydGljbGUiPjE3PC9yZWYtdHlwZT48Y29udHJpYnV0b3JzPjxhdXRob3JzPjxh
dXRob3I+QnJ1enppLCBKLiBGLjwvYXV0aG9yPjxhdXRob3I+TXVuZGVuLCBSLiBGLjwvYXV0aG9y
PjwvYXV0aG9ycz48L2NvbnRyaWJ1dG9ycz48YXV0aC1hZGRyZXNzPkRlcGFydG1lbnQgb2YgUmFk
aW9sb2d5LCBNRCBBbmRlcnNvbiBDYW5jZXIgQ2VudGVyLCBIb3VzdG9uLCBUWCA3NzAzMC00MDA5
LCBVU0EuIGpicnV6emlAbWRhbmRlcnNvbi5vcmc8L2F1dGgtYWRkcmVzcz48dGl0bGVzPjx0aXRs
ZT5QRVQvQ1QgaW1hZ2luZyBvZiBsdW5nIGNhbmNlcjwvdGl0bGU+PHNlY29uZGFyeS10aXRsZT5K
IFRob3JhYyBJbWFnaW5nPC9zZWNvbmRhcnktdGl0bGU+PGFsdC10aXRsZT5Kb3VybmFsIG9mIHRo
b3JhY2ljIGltYWdpbmc8L2FsdC10aXRsZT48L3RpdGxlcz48cGVyaW9kaWNhbD48ZnVsbC10aXRs
ZT5Kb3VybmFsIG9mIFRob3JhY2ljIEltYWdpbmc8L2Z1bGwtdGl0bGU+PGFiYnItMT5KLiBUaG9y
YWMuIEltYWdpbmc8L2FiYnItMT48YWJici0yPkogVGhvcmFjIEltYWdpbmc8L2FiYnItMj48L3Bl
cmlvZGljYWw+PGFsdC1wZXJpb2RpY2FsPjxmdWxsLXRpdGxlPkpvdXJuYWwgb2YgVGhvcmFjaWMg
SW1hZ2luZzwvZnVsbC10aXRsZT48YWJici0xPkouIFRob3JhYy4gSW1hZ2luZzwvYWJici0xPjxh
YmJyLTI+SiBUaG9yYWMgSW1hZ2luZzwvYWJici0yPjwvYWx0LXBlcmlvZGljYWw+PHBhZ2VzPjEy
My0zNjwvcGFnZXM+PHZvbHVtZT4yMTwvdm9sdW1lPjxudW1iZXI+MjwvbnVtYmVyPjxlZGl0aW9u
PjIwMDYvMDYvMTQ8L2VkaXRpb24+PGtleXdvcmRzPjxrZXl3b3JkPkFkZW5vY2FyY2lub21hL3Jh
ZGlvZ3JhcGh5L3JhZGlvbnVjbGlkZSBpbWFnaW5nPC9rZXl3b3JkPjxrZXl3b3JkPkFkcmVuYWwg
R2xhbmQgTmVvcGxhc21zL3NlY29uZGFyeTwva2V5d29yZD48a2V5d29yZD5DYXJjaW5vbWEsIE5v
bi1TbWFsbC1DZWxsIEx1bmcvKmRpYWdub3Npcy9yYWRpb2dyYXBoeS9yYWRpb251Y2xpZGU8L2tl
eXdvcmQ+PGtleXdvcmQ+aW1hZ2luZy9zZWNvbmRhcnkvdGhlcmFweTwva2V5d29yZD48a2V5d29y
ZD5Db21iaW5lZCBNb2RhbGl0eSBUaGVyYXB5PC9rZXl3b3JkPjxrZXl3b3JkPkh1bWFuczwva2V5
d29yZD48a2V5d29yZD5MdW5nIE5lb3BsYXNtcy8qZGlhZ25vc2lzL3BhdGhvbG9neS9yYWRpb2dy
YXBoeS9yYWRpb251Y2xpZGUgaW1hZ2luZy90aGVyYXB5PC9rZXl3b3JkPjxrZXl3b3JkPkx5bXBo
YXRpYyBNZXRhc3Rhc2lzPC9rZXl3b3JkPjxrZXl3b3JkPk1lZGlhc3Rpbm9zY29weTwva2V5d29y
ZD48a2V5d29yZD5OZW9wbGFzbSBTdGFnaW5nL21ldGhvZHM8L2tleXdvcmQ+PGtleXdvcmQ+UGxl
dXJhbCBFZmZ1c2lvbiwgTWFsaWduYW50L2RpYWdub3Npcy9ldGlvbG9neTwva2V5d29yZD48a2V5
d29yZD5QbGV1cmFsIE5lb3BsYXNtcy9zZWNvbmRhcnk8L2tleXdvcmQ+PGtleXdvcmQ+UG9zaXRy
b24tRW1pc3Npb24gVG9tb2dyYXBoeS8qbWV0aG9kczwva2V5d29yZD48a2V5d29yZD5TZW5zaXRp
dml0eSBhbmQgU3BlY2lmaWNpdHk8L2tleXdvcmQ+PGtleXdvcmQ+VG9tb2dyYXBoeSwgWC1SYXkg
Q29tcHV0ZWQvKm1ldGhvZHM8L2tleXdvcmQ+PC9rZXl3b3Jkcz48ZGF0ZXM+PHllYXI+MjAwNjwv
eWVhcj48cHViLWRhdGVzPjxkYXRlPk1heTwvZGF0ZT48L3B1Yi1kYXRlcz48L2RhdGVzPjxpc2Ju
PjA4ODMtNTk5MyAoUHJpbnQpJiN4RDswODgzLTU5OTM8L2lzYm4+PGFjY2Vzc2lvbi1udW0+MTY3
NzAyMjk8L2FjY2Vzc2lvbi1udW0+PHVybHM+PC91cmxzPjxyZW1vdGUtZGF0YWJhc2UtcHJvdmlk
ZXI+TmxtPC9yZW1vdGUtZGF0YWJhc2UtcHJvdmlkZXI+PGxhbmd1YWdlPmVuZzwvbGFuZ3VhZ2U+
PC9yZWNvcmQ+PC9DaXRlPjxDaXRlPjxBdXRob3I+QWxiZXJ0czwvQXV0aG9yPjxZZWFyPjIwMDc8
L1llYXI+PFJlY051bT4yNzgyPC9SZWNOdW0+PHJlY29yZD48cmVjLW51bWJlcj4yNzgyPC9yZWMt
bnVtYmVyPjxmb3JlaWduLWtleXM+PGtleSBhcHA9IkVOIiBkYi1pZD0iZnNhMjlmd2FjNTIycnJl
eDJlbTVkeHI4dDBmZHp0dGFleHh2Ij4yNzgyPC9rZXk+PC9mb3JlaWduLWtleXM+PHJlZi10eXBl
IG5hbWU9IkpvdXJuYWwgQXJ0aWNsZSI+MTc8L3JlZi10eXBlPjxjb250cmlidXRvcnM+PGF1dGhv
cnM+PGF1dGhvcj5BbGJlcnRzLCBXLiBNLjwvYXV0aG9yPjwvYXV0aG9ycz48L2NvbnRyaWJ1dG9y
cz48YXV0aC1hZGRyZXNzPkguIExlZSBNb2ZmaXR0IENhbmNlciBDZW50ZXIgYW5kIFJlc2VhcmNo
IEluc3RpdHV0ZSwgRGVwYXJ0bWVudCBvZiBJbnRlcmRpc2NpcGxpbmFyeSBPbmNvbG9neSwgVW5p
dmVyc2l0eSBvZiBTb3V0aCBGbG9yaWRhIENvbGxlZ2Ugb2YgTWVkaWNpbmUsIFRhbXBhLCBGbG9y
aWRhIDMzNjEyLCBVU0EuIGFsYmVydHNAbW9mZml0dC51c2YuZWR1PC9hdXRoLWFkZHJlc3M+PHRp
dGxlcz48dGl0bGU+Rm9sbG93IHVwIGFuZCBzdXJ2ZWlsbGFuY2Ugb2YgdGhlIHBhdGllbnQgd2l0
aCBsdW5nIGNhbmNlcjogd2hhdCBkbyB5b3UgZG8gYWZ0ZXIgc3VyZ2VyeT88L3RpdGxlPjxzZWNv
bmRhcnktdGl0bGU+UmVzcGlyb2xvZ3k8L3NlY29uZGFyeS10aXRsZT48YWx0LXRpdGxlPlJlc3Bp
cm9sb2d5IChDYXJsdG9uLCBWaWMuKTwvYWx0LXRpdGxlPjwvdGl0bGVzPjxwZXJpb2RpY2FsPjxm
dWxsLXRpdGxlPlJlc3Bpcm9sb2d5PC9mdWxsLXRpdGxlPjxhYmJyLTE+UmVzcGlyb2xvZ3k8L2Fi
YnItMT48YWJici0yPlJlc3Bpcm9sb2d5PC9hYmJyLTI+PC9wZXJpb2RpY2FsPjxwYWdlcz4xNi0y
MTwvcGFnZXM+PHZvbHVtZT4xMjwvdm9sdW1lPjxudW1iZXI+MTwvbnVtYmVyPjxlZGl0aW9uPjIw
MDcvMDEvMDk8L2VkaXRpb24+PGtleXdvcmRzPjxrZXl3b3JkPkZvbGxvdy1VcCBTdHVkaWVzPC9r
ZXl3b3JkPjxrZXl3b3JkPkh1bWFuczwva2V5d29yZD48a2V5d29yZD5JbmNpZGVuY2U8L2tleXdv
cmQ+PGtleXdvcmQ+Kkx1bmcgTmVvcGxhc21zL2RpYWdub3N0aWMgaW1hZ2luZy9lcGlkZW1pb2xv
Z3kvc3VyZ2VyeTwva2V5d29yZD48a2V5d29yZD5OZW9wbGFzbSBSZWN1cnJlbmNlLCBMb2NhbC9l
cGlkZW1pb2xvZ3k8L2tleXdvcmQ+PGtleXdvcmQ+KlBuZXVtb25lY3RvbXk8L2tleXdvcmQ+PGtl
eXdvcmQ+KlBvcHVsYXRpb24gU3VydmVpbGxhbmNlPC9rZXl3b3JkPjxrZXl3b3JkPlBvc3RvcGVy
YXRpdmUgQ2FyZS8qbWV0aG9kczwva2V5d29yZD48a2V5d29yZD5Qcm9nbm9zaXM8L2tleXdvcmQ+
PGtleXdvcmQ+UmFkaW9ncmFwaHksIFRob3JhY2ljPC9rZXl3b3JkPjxrZXl3b3JkPlN1cnZpdmFs
IFJhdGUvdHJlbmRzPC9rZXl3b3JkPjxrZXl3b3JkPlRvbW9ncmFwaHksIFgtUmF5IENvbXB1dGVk
PC9rZXl3b3JkPjxrZXl3b3JkPlVuaXRlZCBTdGF0ZXMvZXBpZGVtaW9sb2d5PC9rZXl3b3JkPjwv
a2V5d29yZHM+PGRhdGVzPjx5ZWFyPjIwMDc8L3llYXI+PHB1Yi1kYXRlcz48ZGF0ZT5KYW48L2Rh
dGU+PC9wdWItZGF0ZXM+PC9kYXRlcz48aXNibj4xMzIzLTc3OTkgKFByaW50KSYjeEQ7MTMyMy03
Nzk5PC9pc2JuPjxhY2Nlc3Npb24tbnVtPjE3MjA3MDIwPC9hY2Nlc3Npb24tbnVtPjx1cmxzPjwv
dXJscz48ZWxlY3Ryb25pYy1yZXNvdXJjZS1udW0+MTAuMTExMS9qLjE0NDAtMTg0My4yMDA2LjAw
OTU2Lng8L2VsZWN0cm9uaWMtcmVzb3VyY2UtbnVtPjxyZW1vdGUtZGF0YWJhc2UtcHJvdmlkZXI+
TmxtPC9yZW1vdGUtZGF0YWJhc2UtcHJvdmlkZXI+PGxhbmd1YWdlPmVuZzwvbGFuZ3VhZ2U+PC9y
ZWNvcmQ+PC9DaXRlPjxDaXRlPjxBdXRob3I+Q29sdDwvQXV0aG9yPjxZZWFyPjIwMTM8L1llYXI+
PFJlY051bT4yNzgzPC9SZWNOdW0+PHJlY29yZD48cmVjLW51bWJlcj4yNzgzPC9yZWMtbnVtYmVy
Pjxmb3JlaWduLWtleXM+PGtleSBhcHA9IkVOIiBkYi1pZD0iZnNhMjlmd2FjNTIycnJleDJlbTVk
eHI4dDBmZHp0dGFleHh2Ij4yNzgzPC9rZXk+PC9mb3JlaWduLWtleXM+PHJlZi10eXBlIG5hbWU9
IkpvdXJuYWwgQXJ0aWNsZSI+MTc8L3JlZi10eXBlPjxjb250cmlidXRvcnM+PGF1dGhvcnM+PGF1
dGhvcj5Db2x0LCBILiBHLjwvYXV0aG9yPjxhdXRob3I+TXVyZ3UsIFMuIEQuPC9hdXRob3I+PGF1
dGhvcj5Lb3JzdCwgUi4gSi48L2F1dGhvcj48YXV0aG9yPlNsYXRvcmUsIEMuIEcuPC9hdXRob3I+
PGF1dGhvcj5VbmdlciwgTS48L2F1dGhvcj48YXV0aG9yPlF1YWRyZWxsaSwgUy48L2F1dGhvcj48
L2F1dGhvcnM+PC9jb250cmlidXRvcnM+PGF1dGgtYWRkcmVzcz5EaXZpc2lvbiBvZiBQdWxtb25h
cnkgYW5kIENyaXRpY2FsIENhcmUgTWVkaWNpbmUsIFVuaXZlcnNpdHkgb2YgQ2FsaWZvcm5pYSwg
SXJ2aW5lLCBPcmFuZ2UsIENBLCBVU0EuIGhjb2x0QHVjaS5lZHU8L2F1dGgtYWRkcmVzcz48dGl0
bGVzPjx0aXRsZT5Gb2xsb3ctdXAgYW5kIHN1cnZlaWxsYW5jZSBvZiB0aGUgcGF0aWVudCB3aXRo
IGx1bmcgY2FuY2VyIGFmdGVyIGN1cmF0aXZlLWludGVudCB0aGVyYXB5OiBEaWFnbm9zaXMgYW5k
IG1hbmFnZW1lbnQgb2YgbHVuZyBjYW5jZXIsIDNyZCBlZDogQW1lcmljYW4gQ29sbGVnZSBvZiBD
aGVzdCBQaHlzaWNpYW5zIGV2aWRlbmNlLWJhc2VkIGNsaW5pY2FsIHByYWN0aWNlIGd1aWRlbGlu
ZXM8L3RpdGxlPjxzZWNvbmRhcnktdGl0bGU+Q2hlc3Q8L3NlY29uZGFyeS10aXRsZT48YWx0LXRp
dGxlPkNoZXN0PC9hbHQtdGl0bGU+PC90aXRsZXM+PHBlcmlvZGljYWw+PGZ1bGwtdGl0bGU+Q2hl
c3Q8L2Z1bGwtdGl0bGU+PGFiYnItMT5DaGVzdDwvYWJici0xPjxhYmJyLTI+Q2hlc3Q8L2FiYnIt
Mj48L3BlcmlvZGljYWw+PGFsdC1wZXJpb2RpY2FsPjxmdWxsLXRpdGxlPkNoZXN0PC9mdWxsLXRp
dGxlPjxhYmJyLTE+Q2hlc3Q8L2FiYnItMT48YWJici0yPkNoZXN0PC9hYmJyLTI+PC9hbHQtcGVy
aW9kaWNhbD48cGFnZXM+ZTQzN1MtNTRTPC9wYWdlcz48dm9sdW1lPjE0Mzwvdm9sdW1lPjxudW1i
ZXI+NSBTdXBwbDwvbnVtYmVyPjxlZGl0aW9uPjIwMTMvMDUvMTA8L2VkaXRpb24+PGtleXdvcmRz
PjxrZXl3b3JkPkJpb21hcmtlcnMsIFR1bW9yL2FuYWx5c2lzPC9rZXl3b3JkPjxrZXl3b3JkPkJy
b25jaG9zY29weTwva2V5d29yZD48a2V5d29yZD4qQ29udGludWl0eSBvZiBQYXRpZW50IENhcmU8
L2tleXdvcmQ+PGtleXdvcmQ+RGVjaXNpb24gTWFraW5nPC9rZXl3b3JkPjxrZXl3b3JkPkRpYWdu
b3N0aWMgSW1hZ2luZzwva2V5d29yZD48a2V5d29yZD5FdmlkZW5jZS1CYXNlZCBNZWRpY2luZTwv
a2V5d29yZD48a2V5d29yZD5IdW1hbnM8L2tleXdvcmQ+PGtleXdvcmQ+THVuZyBOZW9wbGFzbXMv
cGF0aG9sb2d5Lyp0aGVyYXB5PC9rZXl3b3JkPjxrZXl3b3JkPk5lb3BsYXNtIFJlY3VycmVuY2Us
IExvY2FsPC9rZXl3b3JkPjxrZXl3b3JkPipQb3B1bGF0aW9uIFN1cnZlaWxsYW5jZTwva2V5d29y
ZD48a2V5d29yZD5RdWFsaXR5IG9mIExpZmU8L2tleXdvcmQ+PGtleXdvcmQ+U3Vydml2YWwgQW5h
bHlzaXM8L2tleXdvcmQ+PC9rZXl3b3Jkcz48ZGF0ZXM+PHllYXI+MjAxMzwveWVhcj48cHViLWRh
dGVzPjxkYXRlPk1heTwvZGF0ZT48L3B1Yi1kYXRlcz48L2RhdGVzPjxpc2JuPjAwMTItMzY5Mjwv
aXNibj48YWNjZXNzaW9uLW51bT4yMzY0OTQ1MTwvYWNjZXNzaW9uLW51bT48dXJscz48L3VybHM+
PGVsZWN0cm9uaWMtcmVzb3VyY2UtbnVtPjEwLjEzNzgvY2hlc3QuMTItMjM2NTwvZWxlY3Ryb25p
Yy1yZXNvdXJjZS1udW0+PHJlbW90ZS1kYXRhYmFzZS1wcm92aWRlcj5ObG08L3JlbW90ZS1kYXRh
YmFzZS1wcm92aWRlcj48bGFuZ3VhZ2U+ZW5nPC9sYW5ndWFnZT48L3JlY29yZD48L0NpdGU+PENp
dGU+PEF1dGhvcj5IaWNrczwvQXV0aG9yPjxZZWFyPjIwMDE8L1llYXI+PFJlY051bT4yNzg0PC9S
ZWNOdW0+PHJlY29yZD48cmVjLW51bWJlcj4yNzg0PC9yZWMtbnVtYmVyPjxmb3JlaWduLWtleXM+
PGtleSBhcHA9IkVOIiBkYi1pZD0iZnNhMjlmd2FjNTIycnJleDJlbTVkeHI4dDBmZHp0dGFleHh2
Ij4yNzg0PC9rZXk+PC9mb3JlaWduLWtleXM+PHJlZi10eXBlIG5hbWU9IkpvdXJuYWwgQXJ0aWNs
ZSI+MTc8L3JlZi10eXBlPjxjb250cmlidXRvcnM+PGF1dGhvcnM+PGF1dGhvcj5IaWNrcywgUi4g
Si48L2F1dGhvcj48YXV0aG9yPkthbGZmLCBWLjwvYXV0aG9yPjxhdXRob3I+TWFjTWFudXMsIE0u
IFAuPC9hdXRob3I+PGF1dGhvcj5XYXJlLCBSLiBFLjwvYXV0aG9yPjxhdXRob3I+TWNLZW56aWUs
IEEuIEYuPC9hdXRob3I+PGF1dGhvcj5NYXR0aGV3cywgSi4gUC48L2F1dGhvcj48YXV0aG9yPkJh
bGwsIEQuIEwuPC9hdXRob3I+PC9hdXRob3JzPjwvY29udHJpYnV0b3JzPjxhdXRoLWFkZHJlc3M+
RGVwYXJ0bWVudCBvZiBEaWFnbm9zdGljIEltYWdpbmcsIFBldGVyIE1hY0NhbGx1bSBDYW5jZXIg
SW5zdGl0dXRlLCBFYXN0IE1lbGJvdXJuZSwgVmljdG9yaWEsIEF1c3RyYWxpYS48L2F1dGgtYWRk
cmVzcz48dGl0bGVzPjx0aXRsZT5UaGUgdXRpbGl0eSBvZiAoMTgpRi1GREcgUEVUIGZvciBzdXNw
ZWN0ZWQgcmVjdXJyZW50IG5vbi1zbWFsbCBjZWxsIGx1bmcgY2FuY2VyIGFmdGVyIHBvdGVudGlh
bGx5IGN1cmF0aXZlIHRoZXJhcHk6IGltcGFjdCBvbiBtYW5hZ2VtZW50IGFuZCBwcm9nbm9zdGlj
IHN0cmF0aWZpY2F0aW9uPC90aXRsZT48c2Vjb25kYXJ5LXRpdGxlPkogTnVjbCBNZWQ8L3NlY29u
ZGFyeS10aXRsZT48YWx0LXRpdGxlPkpvdXJuYWwgb2YgbnVjbGVhciBtZWRpY2luZSA6IG9mZmlj
aWFsIHB1YmxpY2F0aW9uLCBTb2NpZXR5IG9mIE51Y2xlYXIgTWVkaWNpbmU8L2FsdC10aXRsZT48
L3RpdGxlcz48cGVyaW9kaWNhbD48ZnVsbC10aXRsZT5Kb3VybmFsIG9mIE51Y2xlYXIgTWVkaWNp
bmU8L2Z1bGwtdGl0bGU+PGFiYnItMT5KLiBOdWNsLiBNZWQuPC9hYmJyLTE+PGFiYnItMj5KIE51
Y2wgTWVkPC9hYmJyLTI+PC9wZXJpb2RpY2FsPjxwYWdlcz4xNjA1LTEzPC9wYWdlcz48dm9sdW1l
PjQyPC92b2x1bWU+PG51bWJlcj4xMTwvbnVtYmVyPjxlZGl0aW9uPjIwMDEvMTEvMDc8L2VkaXRp
b24+PGtleXdvcmRzPjxrZXl3b3JkPkFnZWQ8L2tleXdvcmQ+PGtleXdvcmQ+Q2FyY2lub21hLCBO
b24tU21hbGwtQ2VsbCBMdW5nLypkaWFnbm9zdGljIGltYWdpbmcvdGhlcmFweTwva2V5d29yZD48
a2V5d29yZD5GZW1hbGU8L2tleXdvcmQ+PGtleXdvcmQ+KkZsdW9yb2Rlb3h5Z2x1Y29zZSBGMTg8
L2tleXdvcmQ+PGtleXdvcmQ+SHVtYW5zPC9rZXl3b3JkPjxrZXl3b3JkPkx1bmcgTmVvcGxhc21z
LypkaWFnbm9zdGljIGltYWdpbmcvdGhlcmFweTwva2V5d29yZD48a2V5d29yZD5NYWxlPC9rZXl3
b3JkPjxrZXl3b3JkPk1pZGRsZSBBZ2VkPC9rZXl3b3JkPjxrZXl3b3JkPk5lb3BsYXNtIFJlY3Vy
cmVuY2UsIExvY2FsLypkaWFnbm9zdGljIGltYWdpbmc8L2tleXdvcmQ+PGtleXdvcmQ+TmVvcGxh
c20gU3RhZ2luZzwva2V5d29yZD48a2V5d29yZD5QcmVkaWN0aXZlIFZhbHVlIG9mIFRlc3RzPC9r
ZXl3b3JkPjxrZXl3b3JkPlByb2dub3Npczwva2V5d29yZD48a2V5d29yZD5SYWRpb251Y2xpZGUg
SW1hZ2luZzwva2V5d29yZD48a2V5d29yZD4qUmFkaW9waGFybWFjZXV0aWNhbHM8L2tleXdvcmQ+
PGtleXdvcmQ+U3Vydml2YWwgQW5hbHlzaXM8L2tleXdvcmQ+PC9rZXl3b3Jkcz48ZGF0ZXM+PHll
YXI+MjAwMTwveWVhcj48cHViLWRhdGVzPjxkYXRlPk5vdjwvZGF0ZT48L3B1Yi1kYXRlcz48L2Rh
dGVzPjxpc2JuPjAxNjEtNTUwNSAoUHJpbnQpJiN4RDswMTYxLTU1MDU8L2lzYm4+PGFjY2Vzc2lv
bi1udW0+MTE2OTY2Mjg8L2FjY2Vzc2lvbi1udW0+PHVybHM+PC91cmxzPjxyZW1vdGUtZGF0YWJh
c2UtcHJvdmlkZXI+TmxtPC9yZW1vdGUtZGF0YWJhc2UtcHJvdmlkZXI+PGxhbmd1YWdlPmVuZzwv
bGFuZ3VhZ2U+PC9yZWNvcmQ+PC9DaXRlPjwvRW5kTm90ZT5=
</w:fldData>
          </w:fldChar>
        </w:r>
        <w:r w:rsidR="0087670A" w:rsidRPr="00177558">
          <w:rPr>
            <w:rFonts w:cstheme="minorHAnsi"/>
            <w:color w:val="000000" w:themeColor="text1"/>
            <w:szCs w:val="20"/>
          </w:rPr>
          <w:instrText xml:space="preserve"> ADDIN EN.CITE.DATA </w:instrText>
        </w:r>
        <w:r w:rsidR="0087670A" w:rsidRPr="00177558">
          <w:rPr>
            <w:rFonts w:cstheme="minorHAnsi"/>
            <w:color w:val="000000" w:themeColor="text1"/>
            <w:szCs w:val="20"/>
          </w:rPr>
        </w:r>
        <w:r w:rsidR="0087670A" w:rsidRPr="00177558">
          <w:rPr>
            <w:rFonts w:cstheme="minorHAnsi"/>
            <w:color w:val="000000" w:themeColor="text1"/>
            <w:szCs w:val="20"/>
          </w:rPr>
          <w:fldChar w:fldCharType="end"/>
        </w:r>
        <w:r w:rsidR="0087670A" w:rsidRPr="00177558">
          <w:rPr>
            <w:rFonts w:cstheme="minorHAnsi"/>
            <w:color w:val="000000" w:themeColor="text1"/>
            <w:szCs w:val="20"/>
          </w:rPr>
        </w:r>
        <w:r w:rsidR="0087670A" w:rsidRPr="00177558">
          <w:rPr>
            <w:rFonts w:cstheme="minorHAnsi"/>
            <w:color w:val="000000" w:themeColor="text1"/>
            <w:szCs w:val="20"/>
          </w:rPr>
          <w:fldChar w:fldCharType="separate"/>
        </w:r>
        <w:r w:rsidR="0087670A" w:rsidRPr="00177558">
          <w:rPr>
            <w:rFonts w:cstheme="minorHAnsi"/>
            <w:color w:val="000000" w:themeColor="text1"/>
            <w:szCs w:val="20"/>
            <w:vertAlign w:val="superscript"/>
          </w:rPr>
          <w:t>47-50</w:t>
        </w:r>
        <w:r w:rsidR="0087670A" w:rsidRPr="00177558">
          <w:rPr>
            <w:rFonts w:cstheme="minorHAnsi"/>
            <w:color w:val="000000" w:themeColor="text1"/>
            <w:szCs w:val="20"/>
          </w:rPr>
          <w:fldChar w:fldCharType="end"/>
        </w:r>
      </w:hyperlink>
      <w:r w:rsidR="001B63D6" w:rsidRPr="00177558">
        <w:rPr>
          <w:color w:val="000000" w:themeColor="text1"/>
          <w:szCs w:val="20"/>
        </w:rPr>
        <w:t xml:space="preserve"> </w:t>
      </w:r>
      <w:bookmarkStart w:id="124" w:name="_Hlk48089245"/>
      <w:r w:rsidR="008F5562" w:rsidRPr="00177558">
        <w:rPr>
          <w:color w:val="000000" w:themeColor="text1"/>
          <w:szCs w:val="20"/>
        </w:rPr>
        <w:t>C</w:t>
      </w:r>
      <w:r w:rsidR="00FD18C7" w:rsidRPr="00177558">
        <w:rPr>
          <w:color w:val="000000" w:themeColor="text1"/>
          <w:szCs w:val="20"/>
        </w:rPr>
        <w:t xml:space="preserve">ancer recurrence is defined as reappearance of the same cancer in the </w:t>
      </w:r>
      <w:r w:rsidR="00256CAD" w:rsidRPr="00177558">
        <w:rPr>
          <w:color w:val="000000" w:themeColor="text1"/>
          <w:szCs w:val="20"/>
        </w:rPr>
        <w:t xml:space="preserve">ipsilateral </w:t>
      </w:r>
      <w:r w:rsidR="008F5562" w:rsidRPr="00177558">
        <w:rPr>
          <w:color w:val="000000" w:themeColor="text1"/>
          <w:szCs w:val="20"/>
        </w:rPr>
        <w:t xml:space="preserve">thorax, including </w:t>
      </w:r>
      <w:r w:rsidR="00256CAD" w:rsidRPr="00177558">
        <w:rPr>
          <w:color w:val="000000" w:themeColor="text1"/>
          <w:szCs w:val="20"/>
        </w:rPr>
        <w:t xml:space="preserve">lung </w:t>
      </w:r>
      <w:r w:rsidR="00D23B42" w:rsidRPr="00177558">
        <w:rPr>
          <w:color w:val="000000" w:themeColor="text1"/>
          <w:szCs w:val="20"/>
        </w:rPr>
        <w:t xml:space="preserve">and/or </w:t>
      </w:r>
      <w:r w:rsidR="00256CAD" w:rsidRPr="00177558">
        <w:rPr>
          <w:color w:val="000000" w:themeColor="text1"/>
          <w:szCs w:val="20"/>
        </w:rPr>
        <w:t>mediastinal</w:t>
      </w:r>
      <w:r w:rsidR="008F5562" w:rsidRPr="00177558">
        <w:rPr>
          <w:color w:val="000000" w:themeColor="text1"/>
          <w:szCs w:val="20"/>
        </w:rPr>
        <w:t>/</w:t>
      </w:r>
      <w:r w:rsidR="00256CAD" w:rsidRPr="00177558">
        <w:rPr>
          <w:color w:val="000000" w:themeColor="text1"/>
          <w:szCs w:val="20"/>
        </w:rPr>
        <w:t>hilar lymph nodes</w:t>
      </w:r>
      <w:r w:rsidR="00FD18C7" w:rsidRPr="00177558">
        <w:rPr>
          <w:color w:val="000000" w:themeColor="text1"/>
          <w:szCs w:val="20"/>
        </w:rPr>
        <w:t xml:space="preserve">; cancer metastasis is defined as reappearance of the same cancer in other part of the body, </w:t>
      </w:r>
      <w:r w:rsidR="009F3D44" w:rsidRPr="00177558">
        <w:rPr>
          <w:color w:val="000000" w:themeColor="text1"/>
          <w:szCs w:val="20"/>
        </w:rPr>
        <w:t>except the ipsilateral thorax</w:t>
      </w:r>
      <w:r w:rsidR="00FD18C7" w:rsidRPr="00177558">
        <w:rPr>
          <w:color w:val="000000" w:themeColor="text1"/>
          <w:szCs w:val="20"/>
        </w:rPr>
        <w:t xml:space="preserve">. </w:t>
      </w:r>
      <w:bookmarkEnd w:id="124"/>
      <w:r w:rsidR="00FD18C7" w:rsidRPr="00177558">
        <w:rPr>
          <w:color w:val="000000" w:themeColor="text1"/>
          <w:szCs w:val="20"/>
        </w:rPr>
        <w:t xml:space="preserve">The development of cancer recurrence and/or metastasis will be diagnosed by surgeons </w:t>
      </w:r>
      <w:bookmarkStart w:id="125" w:name="_Hlk48089318"/>
      <w:r w:rsidR="00FD18C7" w:rsidRPr="00177558">
        <w:rPr>
          <w:color w:val="000000" w:themeColor="text1"/>
          <w:szCs w:val="20"/>
        </w:rPr>
        <w:t>(and/or radiologists when necessary)</w:t>
      </w:r>
      <w:bookmarkEnd w:id="125"/>
      <w:r w:rsidR="00FD18C7" w:rsidRPr="00177558">
        <w:rPr>
          <w:color w:val="000000" w:themeColor="text1"/>
          <w:szCs w:val="20"/>
        </w:rPr>
        <w:t xml:space="preserve"> according to the results of re-examination. For patients with confirmed cancer recurrence and/or metastasis, the diagnostic evidence, date of earliest diagnoses and subsequent therapies </w:t>
      </w:r>
      <w:r w:rsidR="009012D4" w:rsidRPr="00177558">
        <w:rPr>
          <w:color w:val="000000" w:themeColor="text1"/>
          <w:szCs w:val="20"/>
        </w:rPr>
        <w:t>are</w:t>
      </w:r>
      <w:r w:rsidR="00FD18C7" w:rsidRPr="00177558">
        <w:rPr>
          <w:color w:val="000000" w:themeColor="text1"/>
          <w:szCs w:val="20"/>
        </w:rPr>
        <w:t xml:space="preserve"> documented</w:t>
      </w:r>
      <w:r w:rsidRPr="00177558">
        <w:rPr>
          <w:color w:val="000000" w:themeColor="text1"/>
          <w:szCs w:val="20"/>
        </w:rPr>
        <w:t>.</w:t>
      </w:r>
    </w:p>
    <w:p w14:paraId="4EE07AE2" w14:textId="265F2E7F"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4.</w:t>
      </w:r>
      <w:r w:rsidR="002F2F96" w:rsidRPr="00177558">
        <w:rPr>
          <w:rFonts w:cstheme="minorHAnsi"/>
          <w:color w:val="000000" w:themeColor="text1"/>
          <w:szCs w:val="20"/>
        </w:rPr>
        <w:t>3.3</w:t>
      </w:r>
      <w:r w:rsidRPr="00177558">
        <w:rPr>
          <w:rFonts w:cstheme="minorHAnsi"/>
          <w:color w:val="000000" w:themeColor="text1"/>
          <w:szCs w:val="20"/>
        </w:rPr>
        <w:t xml:space="preserve"> </w:t>
      </w:r>
      <w:r w:rsidR="002F2F96" w:rsidRPr="00177558">
        <w:rPr>
          <w:rFonts w:cstheme="minorHAnsi"/>
          <w:color w:val="000000" w:themeColor="text1"/>
          <w:szCs w:val="20"/>
        </w:rPr>
        <w:t>For patients who die during the follow-up period after surgery, the exact date</w:t>
      </w:r>
      <w:r w:rsidR="009012D4" w:rsidRPr="00177558">
        <w:rPr>
          <w:rFonts w:cstheme="minorHAnsi"/>
          <w:color w:val="000000" w:themeColor="text1"/>
          <w:szCs w:val="20"/>
        </w:rPr>
        <w:t>s</w:t>
      </w:r>
      <w:r w:rsidR="002F2F96" w:rsidRPr="00177558">
        <w:rPr>
          <w:rFonts w:cstheme="minorHAnsi"/>
          <w:color w:val="000000" w:themeColor="text1"/>
          <w:szCs w:val="20"/>
        </w:rPr>
        <w:t xml:space="preserve"> of death </w:t>
      </w:r>
      <w:r w:rsidR="009012D4" w:rsidRPr="00177558">
        <w:rPr>
          <w:rFonts w:cstheme="minorHAnsi"/>
          <w:color w:val="000000" w:themeColor="text1"/>
          <w:szCs w:val="20"/>
        </w:rPr>
        <w:t>are</w:t>
      </w:r>
      <w:r w:rsidR="002F2F96" w:rsidRPr="00177558">
        <w:rPr>
          <w:rFonts w:cstheme="minorHAnsi"/>
          <w:color w:val="000000" w:themeColor="text1"/>
          <w:szCs w:val="20"/>
        </w:rPr>
        <w:t xml:space="preserve"> recorded (consistent with death certificate). The causes of death </w:t>
      </w:r>
      <w:r w:rsidR="009012D4" w:rsidRPr="00177558">
        <w:rPr>
          <w:rFonts w:cstheme="minorHAnsi"/>
          <w:color w:val="000000" w:themeColor="text1"/>
          <w:szCs w:val="20"/>
        </w:rPr>
        <w:t>are</w:t>
      </w:r>
      <w:r w:rsidR="002F2F96" w:rsidRPr="00177558">
        <w:rPr>
          <w:rFonts w:cstheme="minorHAnsi"/>
          <w:color w:val="000000" w:themeColor="text1"/>
          <w:szCs w:val="20"/>
        </w:rPr>
        <w:t xml:space="preserve"> documented. </w:t>
      </w:r>
      <w:bookmarkStart w:id="126" w:name="_Hlk51974889"/>
      <w:r w:rsidR="002F2F96" w:rsidRPr="00177558">
        <w:rPr>
          <w:rFonts w:cstheme="minorHAnsi"/>
          <w:color w:val="000000" w:themeColor="text1"/>
          <w:szCs w:val="20"/>
        </w:rPr>
        <w:t>Cancer-specific death is defined as death fully attributable to a specific cancer, i.e., the cancer for which the surgery is performed during the trial.</w:t>
      </w:r>
      <w:hyperlink w:anchor="_ENREF_6_51" w:tooltip="Sarfati, 2010 #234" w:history="1">
        <w:r w:rsidR="0087670A" w:rsidRPr="00177558">
          <w:rPr>
            <w:rFonts w:cstheme="minorHAnsi"/>
            <w:color w:val="000000" w:themeColor="text1"/>
            <w:szCs w:val="20"/>
          </w:rPr>
          <w:fldChar w:fldCharType="begin"/>
        </w:r>
        <w:r w:rsidR="0087670A" w:rsidRPr="00177558">
          <w:rPr>
            <w:rFonts w:cstheme="minorHAnsi"/>
            <w:color w:val="000000" w:themeColor="text1"/>
            <w:szCs w:val="20"/>
          </w:rPr>
          <w:instrText xml:space="preserve"> ADDIN EN.CITE &lt;EndNote&gt;&lt;Cite&gt;&lt;Author&gt;Sarfati&lt;/Author&gt;&lt;Year&gt;2010&lt;/Year&gt;&lt;RecNum&gt;234&lt;/RecNum&gt;&lt;DisplayText&gt;&lt;style face="superscript"&gt;51&lt;/style&gt;&lt;/DisplayText&gt;&lt;record&gt;&lt;rec-number&gt;234&lt;/rec-number&gt;&lt;foreign-keys&gt;&lt;key app="EN" db-id="2rvf00tdlp2zdqed9pdxfr56ptprpw2zzatr" timestamp="1597303597"&gt;234&lt;/key&gt;&lt;/foreign-keys&gt;&lt;ref-type name="Journal Article"&gt;17&lt;/ref-type&gt;&lt;contributors&gt;&lt;authors&gt;&lt;author&gt;Sarfati, D.&lt;/author&gt;&lt;author&gt;Blakely, T.&lt;/author&gt;&lt;author&gt;Pearce, N.&lt;/author&gt;&lt;/authors&gt;&lt;/contributors&gt;&lt;auth-address&gt;Department of Public Health, University of Otago Wellington, Wellington, New Zealand. diana.sarfati@otago.ac.nz&lt;/auth-address&gt;&lt;titles&gt;&lt;title&gt;Measuring cancer survival in populations: relative survival vs cancer-specific survival&lt;/title&gt;&lt;secondary-title&gt;Int J Epidemiol&lt;/secondary-title&gt;&lt;/titles&gt;&lt;periodical&gt;&lt;full-title&gt;Int J Epidemiol&lt;/full-title&gt;&lt;/periodical&gt;&lt;pages&gt;598-610&lt;/pages&gt;&lt;volume&gt;39&lt;/volume&gt;&lt;number&gt;2&lt;/number&gt;&lt;edition&gt;2010/02/10&lt;/edition&gt;&lt;keywords&gt;&lt;keyword&gt;*Bias&lt;/keyword&gt;&lt;keyword&gt;Cause of Death&lt;/keyword&gt;&lt;keyword&gt;Humans&lt;/keyword&gt;&lt;keyword&gt;Neoplasms/*mortality&lt;/keyword&gt;&lt;keyword&gt;Population Surveillance/*methods&lt;/keyword&gt;&lt;keyword&gt;Proportional Hazards Models&lt;/keyword&gt;&lt;keyword&gt;Regression Analysis&lt;/keyword&gt;&lt;keyword&gt;Survival Analysis&lt;/keyword&gt;&lt;keyword&gt;Survival Rate&lt;/keyword&gt;&lt;/keywords&gt;&lt;dates&gt;&lt;year&gt;2010&lt;/year&gt;&lt;pub-dates&gt;&lt;date&gt;Apr&lt;/date&gt;&lt;/pub-dates&gt;&lt;/dates&gt;&lt;isbn&gt;0300-5771&lt;/isbn&gt;&lt;accession-num&gt;20142331&lt;/accession-num&gt;&lt;urls&gt;&lt;/urls&gt;&lt;electronic-resource-num&gt;10.1093/ije/dyp392&lt;/electronic-resource-num&gt;&lt;remote-database-provider&gt;NLM&lt;/remote-database-provider&gt;&lt;language&gt;eng&lt;/language&gt;&lt;/record&gt;&lt;/Cite&gt;&lt;/EndNote&gt;</w:instrText>
        </w:r>
        <w:r w:rsidR="0087670A" w:rsidRPr="00177558">
          <w:rPr>
            <w:rFonts w:cstheme="minorHAnsi"/>
            <w:color w:val="000000" w:themeColor="text1"/>
            <w:szCs w:val="20"/>
          </w:rPr>
          <w:fldChar w:fldCharType="separate"/>
        </w:r>
        <w:r w:rsidR="0087670A" w:rsidRPr="00177558">
          <w:rPr>
            <w:rFonts w:cstheme="minorHAnsi"/>
            <w:color w:val="000000" w:themeColor="text1"/>
            <w:szCs w:val="20"/>
            <w:vertAlign w:val="superscript"/>
          </w:rPr>
          <w:t>51</w:t>
        </w:r>
        <w:r w:rsidR="0087670A" w:rsidRPr="00177558">
          <w:rPr>
            <w:rFonts w:cstheme="minorHAnsi"/>
            <w:color w:val="000000" w:themeColor="text1"/>
            <w:szCs w:val="20"/>
          </w:rPr>
          <w:fldChar w:fldCharType="end"/>
        </w:r>
      </w:hyperlink>
      <w:r w:rsidR="002F2F96" w:rsidRPr="00177558">
        <w:rPr>
          <w:rFonts w:cstheme="minorHAnsi"/>
          <w:color w:val="000000" w:themeColor="text1"/>
          <w:szCs w:val="20"/>
        </w:rPr>
        <w:t xml:space="preserve"> Cancer-specific death usually occur after cancer recurrence and/or metastasis, with other causes including stroke, myocardial infarction or accident excluded. </w:t>
      </w:r>
      <w:bookmarkEnd w:id="126"/>
    </w:p>
    <w:p w14:paraId="3CC0A823" w14:textId="1BDD5D69" w:rsidR="00A37396" w:rsidRPr="00177558" w:rsidRDefault="00FB7BB6" w:rsidP="00751CC2">
      <w:pPr>
        <w:snapToGrid w:val="0"/>
        <w:spacing w:beforeLines="50" w:before="156" w:afterLines="50" w:after="156"/>
        <w:rPr>
          <w:rFonts w:eastAsia="宋体"/>
          <w:color w:val="000000" w:themeColor="text1"/>
          <w:szCs w:val="20"/>
        </w:rPr>
      </w:pPr>
      <w:r w:rsidRPr="00177558">
        <w:rPr>
          <w:rFonts w:cstheme="minorHAnsi"/>
          <w:color w:val="000000" w:themeColor="text1"/>
          <w:szCs w:val="20"/>
        </w:rPr>
        <w:t>7.4.</w:t>
      </w:r>
      <w:r w:rsidR="007447B5" w:rsidRPr="00177558">
        <w:rPr>
          <w:rFonts w:cstheme="minorHAnsi"/>
          <w:color w:val="000000" w:themeColor="text1"/>
          <w:szCs w:val="20"/>
        </w:rPr>
        <w:t>3.4</w:t>
      </w:r>
      <w:r w:rsidRPr="00177558">
        <w:rPr>
          <w:rFonts w:cstheme="minorHAnsi"/>
          <w:color w:val="000000" w:themeColor="text1"/>
          <w:szCs w:val="20"/>
        </w:rPr>
        <w:t xml:space="preserve"> </w:t>
      </w:r>
      <w:r w:rsidR="00A37396" w:rsidRPr="00177558">
        <w:rPr>
          <w:rFonts w:cstheme="minorHAnsi"/>
          <w:color w:val="000000" w:themeColor="text1"/>
          <w:szCs w:val="20"/>
        </w:rPr>
        <w:t>For 1-year survivors, self-reported physical activit</w:t>
      </w:r>
      <w:r w:rsidR="009012D4" w:rsidRPr="00177558">
        <w:rPr>
          <w:rFonts w:cstheme="minorHAnsi"/>
          <w:color w:val="000000" w:themeColor="text1"/>
          <w:szCs w:val="20"/>
        </w:rPr>
        <w:t>ies</w:t>
      </w:r>
      <w:r w:rsidR="00A37396" w:rsidRPr="00177558">
        <w:rPr>
          <w:rFonts w:cstheme="minorHAnsi"/>
          <w:color w:val="000000" w:themeColor="text1"/>
          <w:szCs w:val="20"/>
        </w:rPr>
        <w:t xml:space="preserve"> </w:t>
      </w:r>
      <w:r w:rsidR="009012D4" w:rsidRPr="00177558">
        <w:rPr>
          <w:rFonts w:cstheme="minorHAnsi"/>
          <w:color w:val="000000" w:themeColor="text1"/>
          <w:szCs w:val="20"/>
        </w:rPr>
        <w:t>are</w:t>
      </w:r>
      <w:r w:rsidR="00D0497A" w:rsidRPr="00177558">
        <w:rPr>
          <w:rFonts w:cstheme="minorHAnsi"/>
          <w:color w:val="000000" w:themeColor="text1"/>
          <w:szCs w:val="20"/>
        </w:rPr>
        <w:t xml:space="preserve"> </w:t>
      </w:r>
      <w:r w:rsidR="00A37396" w:rsidRPr="00177558">
        <w:rPr>
          <w:rFonts w:cstheme="minorHAnsi"/>
          <w:color w:val="000000" w:themeColor="text1"/>
          <w:szCs w:val="20"/>
        </w:rPr>
        <w:t xml:space="preserve">assessed </w:t>
      </w:r>
      <w:r w:rsidR="004E519F" w:rsidRPr="00177558">
        <w:rPr>
          <w:rFonts w:cstheme="minorHAnsi"/>
          <w:color w:val="000000" w:themeColor="text1"/>
          <w:szCs w:val="20"/>
        </w:rPr>
        <w:t xml:space="preserve">by estimating </w:t>
      </w:r>
      <w:r w:rsidR="00A37396" w:rsidRPr="00177558">
        <w:rPr>
          <w:rFonts w:cstheme="minorHAnsi"/>
          <w:color w:val="000000" w:themeColor="text1"/>
          <w:szCs w:val="20"/>
        </w:rPr>
        <w:t xml:space="preserve">metabolic equivalents </w:t>
      </w:r>
      <w:bookmarkStart w:id="127" w:name="_Hlk46440473"/>
      <w:r w:rsidR="00A37396" w:rsidRPr="00177558">
        <w:rPr>
          <w:rFonts w:cstheme="minorHAnsi"/>
          <w:color w:val="000000" w:themeColor="text1"/>
          <w:szCs w:val="20"/>
        </w:rPr>
        <w:t>(MET; 1 MET = 3</w:t>
      </w:r>
      <w:r w:rsidR="004835E4" w:rsidRPr="00177558">
        <w:rPr>
          <w:rFonts w:cstheme="minorHAnsi"/>
          <w:color w:val="000000" w:themeColor="text1"/>
          <w:szCs w:val="20"/>
        </w:rPr>
        <w:t>.</w:t>
      </w:r>
      <w:r w:rsidR="00A37396" w:rsidRPr="00177558">
        <w:rPr>
          <w:rFonts w:cstheme="minorHAnsi"/>
          <w:color w:val="000000" w:themeColor="text1"/>
          <w:szCs w:val="20"/>
        </w:rPr>
        <w:t>5 ml</w:t>
      </w:r>
      <w:r w:rsidR="00946A5C" w:rsidRPr="00177558">
        <w:rPr>
          <w:rFonts w:cstheme="minorHAnsi"/>
          <w:color w:val="000000" w:themeColor="text1"/>
          <w:szCs w:val="20"/>
        </w:rPr>
        <w:t>·</w:t>
      </w:r>
      <w:r w:rsidR="00A37396" w:rsidRPr="00177558">
        <w:rPr>
          <w:rFonts w:cstheme="minorHAnsi"/>
          <w:color w:val="000000" w:themeColor="text1"/>
          <w:szCs w:val="20"/>
        </w:rPr>
        <w:t>min</w:t>
      </w:r>
      <w:r w:rsidR="00946A5C" w:rsidRPr="00177558">
        <w:rPr>
          <w:rFonts w:cstheme="minorHAnsi"/>
          <w:color w:val="000000" w:themeColor="text1"/>
          <w:szCs w:val="20"/>
          <w:vertAlign w:val="superscript"/>
        </w:rPr>
        <w:t>-1</w:t>
      </w:r>
      <w:r w:rsidR="00946A5C" w:rsidRPr="00177558">
        <w:rPr>
          <w:rFonts w:cstheme="minorHAnsi"/>
          <w:color w:val="000000" w:themeColor="text1"/>
          <w:szCs w:val="20"/>
        </w:rPr>
        <w:t>·</w:t>
      </w:r>
      <w:r w:rsidR="00A37396" w:rsidRPr="00177558">
        <w:rPr>
          <w:rFonts w:cstheme="minorHAnsi"/>
          <w:color w:val="000000" w:themeColor="text1"/>
          <w:szCs w:val="20"/>
        </w:rPr>
        <w:t>kg</w:t>
      </w:r>
      <w:r w:rsidR="00946A5C" w:rsidRPr="00177558">
        <w:rPr>
          <w:rFonts w:cstheme="minorHAnsi"/>
          <w:color w:val="000000" w:themeColor="text1"/>
          <w:szCs w:val="20"/>
          <w:vertAlign w:val="superscript"/>
        </w:rPr>
        <w:t>-1</w:t>
      </w:r>
      <w:r w:rsidR="00A37396" w:rsidRPr="00177558">
        <w:rPr>
          <w:rFonts w:cstheme="minorHAnsi"/>
          <w:color w:val="000000" w:themeColor="text1"/>
          <w:szCs w:val="20"/>
        </w:rPr>
        <w:t xml:space="preserve"> resting oxygen consumption)</w:t>
      </w:r>
      <w:r w:rsidR="004E519F" w:rsidRPr="00177558">
        <w:rPr>
          <w:rFonts w:cstheme="minorHAnsi"/>
          <w:color w:val="000000" w:themeColor="text1"/>
          <w:szCs w:val="20"/>
        </w:rPr>
        <w:t xml:space="preserve"> for activity in daily life.</w:t>
      </w:r>
      <w:r w:rsidR="00A37396" w:rsidRPr="00177558">
        <w:rPr>
          <w:rFonts w:cstheme="minorHAnsi"/>
          <w:color w:val="000000" w:themeColor="text1"/>
          <w:szCs w:val="20"/>
        </w:rPr>
        <w:t xml:space="preserve"> </w:t>
      </w:r>
      <w:bookmarkStart w:id="128" w:name="_Hlk48088926"/>
      <w:bookmarkEnd w:id="127"/>
      <w:r w:rsidR="004E519F" w:rsidRPr="00177558">
        <w:rPr>
          <w:rFonts w:eastAsia="宋体"/>
          <w:color w:val="000000" w:themeColor="text1"/>
          <w:szCs w:val="20"/>
        </w:rPr>
        <w:t>Full physical recovery was defined as performance of moderate-intensity activity (3-5.9 METs) for at least 150 minutes a week</w:t>
      </w:r>
      <w:r w:rsidR="003C0DE9" w:rsidRPr="00177558">
        <w:rPr>
          <w:rFonts w:eastAsia="宋体"/>
          <w:color w:val="000000" w:themeColor="text1"/>
          <w:szCs w:val="20"/>
        </w:rPr>
        <w:t xml:space="preserve"> or higher</w:t>
      </w:r>
      <w:r w:rsidR="004E519F" w:rsidRPr="00177558">
        <w:rPr>
          <w:rFonts w:eastAsia="宋体"/>
          <w:color w:val="000000" w:themeColor="text1"/>
          <w:szCs w:val="20"/>
        </w:rPr>
        <w:t>.</w:t>
      </w:r>
      <w:r w:rsidR="001B5F80" w:rsidRPr="00177558">
        <w:rPr>
          <w:rFonts w:eastAsia="宋体"/>
          <w:color w:val="000000" w:themeColor="text1"/>
          <w:szCs w:val="20"/>
        </w:rPr>
        <w:fldChar w:fldCharType="begin">
          <w:fldData xml:space="preserve">PEVuZE5vdGU+PENpdGU+PEF1dGhvcj5Sb2NrPC9BdXRob3I+PFllYXI+MjAxMjwvWWVhcj48UmVj
TnVtPjIwNDwvUmVjTnVtPjxEaXNwbGF5VGV4dD48c3R5bGUgZmFjZT0ic3VwZXJzY3JpcHQiPjUy
LDUzPC9zdHlsZT48L0Rpc3BsYXlUZXh0PjxyZWNvcmQ+PHJlYy1udW1iZXI+MjA0PC9yZWMtbnVt
YmVyPjxmb3JlaWduLWtleXM+PGtleSBhcHA9IkVOIiBkYi1pZD0iMnJ2ZjAwdGRscDJ6ZHFlZDlw
ZHhmcjU2cHRwcnB3Mnp6YXRyIiB0aW1lc3RhbXA9IjE1OTU3MzY0ODAiPjIwNDwva2V5PjwvZm9y
ZWlnbi1rZXlzPjxyZWYtdHlwZSBuYW1lPSJKb3VybmFsIEFydGljbGUiPjE3PC9yZWYtdHlwZT48
Y29udHJpYnV0b3JzPjxhdXRob3JzPjxhdXRob3I+Um9jaywgQ2hlcnlsIEwuPC9hdXRob3I+PGF1
dGhvcj5Eb3lsZSwgQ29sbGVlbjwvYXV0aG9yPjxhdXRob3I+RGVtYXJrLVdhaG5lZnJpZWQsIFdl
bmR5PC9hdXRob3I+PGF1dGhvcj5NZXllcmhhcmR0LCBKZWZmcmV5PC9hdXRob3I+PGF1dGhvcj5D
b3VybmV5YSwgS2VycnkgUy48L2F1dGhvcj48YXV0aG9yPlNjaHdhcnR6LCBBbm5hIEwuPC9hdXRo
b3I+PGF1dGhvcj5CYW5kZXJhLCBFbGlzYSBWLjwvYXV0aG9yPjxhdXRob3I+SGFtaWx0b24sIEth
dGhyeW4gSy48L2F1dGhvcj48YXV0aG9yPkdyYW50LCBCYXJiYXJhPC9hdXRob3I+PGF1dGhvcj5N
Y0N1bGxvdWdoLCBNYXJqaTwvYXV0aG9yPjxhdXRob3I+QnllcnMsIFRpbTwvYXV0aG9yPjxhdXRo
b3I+R2Fuc2xlciwgVGVkPC9hdXRob3I+PC9hdXRob3JzPjwvY29udHJpYnV0b3JzPjx0aXRsZXM+
PHRpdGxlPk51dHJpdGlvbiBhbmQgcGh5c2ljYWwgYWN0aXZpdHkgZ3VpZGVsaW5lcyBmb3IgY2Fu
Y2VyIHN1cnZpdm9yczwvdGl0bGU+PHNlY29uZGFyeS10aXRsZT5DQTogQSBDYW5jZXIgSm91cm5h
bCBmb3IgQ2xpbmljaWFuczwvc2Vjb25kYXJ5LXRpdGxlPjwvdGl0bGVzPjxwZXJpb2RpY2FsPjxm
dWxsLXRpdGxlPkNBIENhbmNlciBKIENsaW48L2Z1bGwtdGl0bGU+PGFiYnItMT5DQTogYSBjYW5j
ZXIgam91cm5hbCBmb3IgY2xpbmljaWFuczwvYWJici0xPjwvcGVyaW9kaWNhbD48cGFnZXM+MjQy
LTI3NDwvcGFnZXM+PHZvbHVtZT42Mjwvdm9sdW1lPjxudW1iZXI+NDwvbnVtYmVyPjxkYXRlcz48
eWVhcj4yMDEyPC95ZWFyPjwvZGF0ZXM+PGlzYm4+MDAwNy05MjM1PC9pc2JuPjx1cmxzPjxyZWxh
dGVkLXVybHM+PHVybD5odHRwczovL2Fjc2pvdXJuYWxzLm9ubGluZWxpYnJhcnkud2lsZXkuY29t
L2RvaS9hYnMvMTAuMzMyMi9jYWFjLjIxMTQyPC91cmw+PC9yZWxhdGVkLXVybHM+PC91cmxzPjxl
bGVjdHJvbmljLXJlc291cmNlLW51bT4xMC4zMzIyL2NhYWMuMjExNDI8L2VsZWN0cm9uaWMtcmVz
b3VyY2UtbnVtPjwvcmVjb3JkPjwvQ2l0ZT48Q2l0ZT48QXV0aG9yPkFpbnN3b3J0aDwvQXV0aG9y
PjxZZWFyPjIwMTE8L1llYXI+PFJlY051bT4yMDI8L1JlY051bT48cmVjb3JkPjxyZWMtbnVtYmVy
PjIwMjwvcmVjLW51bWJlcj48Zm9yZWlnbi1rZXlzPjxrZXkgYXBwPSJFTiIgZGItaWQ9IjJydmYw
MHRkbHAyemRxZWQ5cGR4ZnI1NnB0cHJwdzJ6emF0ciIgdGltZXN0YW1wPSIxNTk1NjQyMTY1Ij4y
MDI8L2tleT48L2ZvcmVpZ24ta2V5cz48cmVmLXR5cGUgbmFtZT0iSm91cm5hbCBBcnRpY2xlIj4x
NzwvcmVmLXR5cGU+PGNvbnRyaWJ1dG9ycz48YXV0aG9ycz48YXV0aG9yPkIuRS4gQWluc3dvcnRo
IDwvYXV0aG9yPjxhdXRob3I+Vy5MLiBIYXNrZWxsIDwvYXV0aG9yPjxhdXRob3I+Uy5ELiBIZXJy
bWFubiA8L2F1dGhvcj48YXV0aG9yPk4gTWVja2VzIDwvYXV0aG9yPjxhdXRob3I+QmFzc2V0dCBE
LlIuIEpSLjwvYXV0aG9yPjxhdXRob3I+VHVkb3ItTG9ja2UgQzwvYXV0aG9yPjxhdXRob3I+R3Jl
ZXIgSi5MLjwvYXV0aG9yPjxhdXRob3I+VmV6aW5hIEouPC9hdXRob3I+PGF1dGhvcj5XaGl0dC1H
bG92ZXIgTS5DLjwvYXV0aG9yPjxhdXRob3I+TGVvbiBBLlMuPC9hdXRob3I+PC9hdXRob3JzPjwv
Y29udHJpYnV0b3JzPjx0aXRsZXM+PHRpdGxlPjIwMTEgQ29tcGVuZGl1bSBvZiBQaHlzaWNhbCBB
Y3Rpdml0aWVzOiBBIFNlY29uZCBVcGRhdGUgb2YgQ29kZXMgYW5kIE1FVCBWYWx1ZXM8L3RpdGxl
PjxzZWNvbmRhcnktdGl0bGU+TWVkaWNpbmUgJmFtcDsgU2NpZW5jZSBpbiBTcG9ydHMgJmFtcDsg
RXhlcmNpc2U8L3NlY29uZGFyeS10aXRsZT48L3RpdGxlcz48cGVyaW9kaWNhbD48ZnVsbC10aXRs
ZT5NZWRpY2luZSAmYW1wOyBTY2llbmNlIGluIFNwb3J0cyAmYW1wOyBFeGVyY2lzZTwvZnVsbC10
aXRsZT48L3BlcmlvZGljYWw+PHBhZ2VzPjE1NzUtMTU4MTwvcGFnZXM+PHZvbHVtZT40Mzwvdm9s
dW1lPjxudW1iZXI+ODwvbnVtYmVyPjxrZXl3b3Jkcz48a2V5d29yZD5FWEVSQ0lTRTwva2V5d29y
ZD48a2V5d29yZD5FWEVSVElPTjwva2V5d29yZD48a2V5d29yZD5FTkVSR1kgRVhQRU5ESVRVUkU8
L2tleXdvcmQ+PGtleXdvcmQ+TUVUQUJPTElDPC9rZXl3b3JkPjxrZXl3b3JkPk9YWUdFTiBVUFRB
S0U8L2tleXdvcmQ+PGtleXdvcmQ+S0lMT0NBTE9SSUU8L2tleXdvcmQ+PC9rZXl3b3Jkcz48ZGF0
ZXM+PHllYXI+MjAxMTwveWVhcj48L2RhdGVzPjxpc2JuPjAxOTUtOTEzMTwvaXNibj48YWNjZXNz
aW9uLW51bT4wMDAwNTc2OC0yMDExMDgwMDAtMDAwMjU8L2FjY2Vzc2lvbi1udW0+PHVybHM+PHJl
bGF0ZWQtdXJscz48dXJsPmh0dHBzOi8vam91cm5hbHMubHd3LmNvbS9hY3NtLW1zc2UvRnVsbHRl
eHQvMjAxMS8wODAwMC8yMDExX0NvbXBlbmRpdW1fb2ZfUGh5c2ljYWxfQWN0aXZpdGllc19fQV9T
ZWNvbmQuMjUuYXNweDwvdXJsPjwvcmVsYXRlZC11cmxzPjwvdXJscz48ZWxlY3Ryb25pYy1yZXNv
dXJjZS1udW0+MTAuMTI0OS9NU1MuMGIwMTNlMzE4MjFlY2UxMjwvZWxlY3Ryb25pYy1yZXNvdXJj
ZS1udW0+PC9yZWNvcmQ+PC9DaXRlPjwvRW5kTm90ZT4A
</w:fldData>
        </w:fldChar>
      </w:r>
      <w:r w:rsidR="0087670A" w:rsidRPr="00177558">
        <w:rPr>
          <w:rFonts w:eastAsia="宋体"/>
          <w:color w:val="000000" w:themeColor="text1"/>
          <w:szCs w:val="20"/>
        </w:rPr>
        <w:instrText xml:space="preserve"> ADDIN EN.CITE </w:instrText>
      </w:r>
      <w:r w:rsidR="0087670A" w:rsidRPr="00177558">
        <w:rPr>
          <w:rFonts w:eastAsia="宋体"/>
          <w:color w:val="000000" w:themeColor="text1"/>
          <w:szCs w:val="20"/>
        </w:rPr>
        <w:fldChar w:fldCharType="begin">
          <w:fldData xml:space="preserve">PEVuZE5vdGU+PENpdGU+PEF1dGhvcj5Sb2NrPC9BdXRob3I+PFllYXI+MjAxMjwvWWVhcj48UmVj
TnVtPjIwNDwvUmVjTnVtPjxEaXNwbGF5VGV4dD48c3R5bGUgZmFjZT0ic3VwZXJzY3JpcHQiPjUy
LDUzPC9zdHlsZT48L0Rpc3BsYXlUZXh0PjxyZWNvcmQ+PHJlYy1udW1iZXI+MjA0PC9yZWMtbnVt
YmVyPjxmb3JlaWduLWtleXM+PGtleSBhcHA9IkVOIiBkYi1pZD0iMnJ2ZjAwdGRscDJ6ZHFlZDlw
ZHhmcjU2cHRwcnB3Mnp6YXRyIiB0aW1lc3RhbXA9IjE1OTU3MzY0ODAiPjIwNDwva2V5PjwvZm9y
ZWlnbi1rZXlzPjxyZWYtdHlwZSBuYW1lPSJKb3VybmFsIEFydGljbGUiPjE3PC9yZWYtdHlwZT48
Y29udHJpYnV0b3JzPjxhdXRob3JzPjxhdXRob3I+Um9jaywgQ2hlcnlsIEwuPC9hdXRob3I+PGF1
dGhvcj5Eb3lsZSwgQ29sbGVlbjwvYXV0aG9yPjxhdXRob3I+RGVtYXJrLVdhaG5lZnJpZWQsIFdl
bmR5PC9hdXRob3I+PGF1dGhvcj5NZXllcmhhcmR0LCBKZWZmcmV5PC9hdXRob3I+PGF1dGhvcj5D
b3VybmV5YSwgS2VycnkgUy48L2F1dGhvcj48YXV0aG9yPlNjaHdhcnR6LCBBbm5hIEwuPC9hdXRo
b3I+PGF1dGhvcj5CYW5kZXJhLCBFbGlzYSBWLjwvYXV0aG9yPjxhdXRob3I+SGFtaWx0b24sIEth
dGhyeW4gSy48L2F1dGhvcj48YXV0aG9yPkdyYW50LCBCYXJiYXJhPC9hdXRob3I+PGF1dGhvcj5N
Y0N1bGxvdWdoLCBNYXJqaTwvYXV0aG9yPjxhdXRob3I+QnllcnMsIFRpbTwvYXV0aG9yPjxhdXRo
b3I+R2Fuc2xlciwgVGVkPC9hdXRob3I+PC9hdXRob3JzPjwvY29udHJpYnV0b3JzPjx0aXRsZXM+
PHRpdGxlPk51dHJpdGlvbiBhbmQgcGh5c2ljYWwgYWN0aXZpdHkgZ3VpZGVsaW5lcyBmb3IgY2Fu
Y2VyIHN1cnZpdm9yczwvdGl0bGU+PHNlY29uZGFyeS10aXRsZT5DQTogQSBDYW5jZXIgSm91cm5h
bCBmb3IgQ2xpbmljaWFuczwvc2Vjb25kYXJ5LXRpdGxlPjwvdGl0bGVzPjxwZXJpb2RpY2FsPjxm
dWxsLXRpdGxlPkNBIENhbmNlciBKIENsaW48L2Z1bGwtdGl0bGU+PGFiYnItMT5DQTogYSBjYW5j
ZXIgam91cm5hbCBmb3IgY2xpbmljaWFuczwvYWJici0xPjwvcGVyaW9kaWNhbD48cGFnZXM+MjQy
LTI3NDwvcGFnZXM+PHZvbHVtZT42Mjwvdm9sdW1lPjxudW1iZXI+NDwvbnVtYmVyPjxkYXRlcz48
eWVhcj4yMDEyPC95ZWFyPjwvZGF0ZXM+PGlzYm4+MDAwNy05MjM1PC9pc2JuPjx1cmxzPjxyZWxh
dGVkLXVybHM+PHVybD5odHRwczovL2Fjc2pvdXJuYWxzLm9ubGluZWxpYnJhcnkud2lsZXkuY29t
L2RvaS9hYnMvMTAuMzMyMi9jYWFjLjIxMTQyPC91cmw+PC9yZWxhdGVkLXVybHM+PC91cmxzPjxl
bGVjdHJvbmljLXJlc291cmNlLW51bT4xMC4zMzIyL2NhYWMuMjExNDI8L2VsZWN0cm9uaWMtcmVz
b3VyY2UtbnVtPjwvcmVjb3JkPjwvQ2l0ZT48Q2l0ZT48QXV0aG9yPkFpbnN3b3J0aDwvQXV0aG9y
PjxZZWFyPjIwMTE8L1llYXI+PFJlY051bT4yMDI8L1JlY051bT48cmVjb3JkPjxyZWMtbnVtYmVy
PjIwMjwvcmVjLW51bWJlcj48Zm9yZWlnbi1rZXlzPjxrZXkgYXBwPSJFTiIgZGItaWQ9IjJydmYw
MHRkbHAyemRxZWQ5cGR4ZnI1NnB0cHJwdzJ6emF0ciIgdGltZXN0YW1wPSIxNTk1NjQyMTY1Ij4y
MDI8L2tleT48L2ZvcmVpZ24ta2V5cz48cmVmLXR5cGUgbmFtZT0iSm91cm5hbCBBcnRpY2xlIj4x
NzwvcmVmLXR5cGU+PGNvbnRyaWJ1dG9ycz48YXV0aG9ycz48YXV0aG9yPkIuRS4gQWluc3dvcnRo
IDwvYXV0aG9yPjxhdXRob3I+Vy5MLiBIYXNrZWxsIDwvYXV0aG9yPjxhdXRob3I+Uy5ELiBIZXJy
bWFubiA8L2F1dGhvcj48YXV0aG9yPk4gTWVja2VzIDwvYXV0aG9yPjxhdXRob3I+QmFzc2V0dCBE
LlIuIEpSLjwvYXV0aG9yPjxhdXRob3I+VHVkb3ItTG9ja2UgQzwvYXV0aG9yPjxhdXRob3I+R3Jl
ZXIgSi5MLjwvYXV0aG9yPjxhdXRob3I+VmV6aW5hIEouPC9hdXRob3I+PGF1dGhvcj5XaGl0dC1H
bG92ZXIgTS5DLjwvYXV0aG9yPjxhdXRob3I+TGVvbiBBLlMuPC9hdXRob3I+PC9hdXRob3JzPjwv
Y29udHJpYnV0b3JzPjx0aXRsZXM+PHRpdGxlPjIwMTEgQ29tcGVuZGl1bSBvZiBQaHlzaWNhbCBB
Y3Rpdml0aWVzOiBBIFNlY29uZCBVcGRhdGUgb2YgQ29kZXMgYW5kIE1FVCBWYWx1ZXM8L3RpdGxl
PjxzZWNvbmRhcnktdGl0bGU+TWVkaWNpbmUgJmFtcDsgU2NpZW5jZSBpbiBTcG9ydHMgJmFtcDsg
RXhlcmNpc2U8L3NlY29uZGFyeS10aXRsZT48L3RpdGxlcz48cGVyaW9kaWNhbD48ZnVsbC10aXRs
ZT5NZWRpY2luZSAmYW1wOyBTY2llbmNlIGluIFNwb3J0cyAmYW1wOyBFeGVyY2lzZTwvZnVsbC10
aXRsZT48L3BlcmlvZGljYWw+PHBhZ2VzPjE1NzUtMTU4MTwvcGFnZXM+PHZvbHVtZT40Mzwvdm9s
dW1lPjxudW1iZXI+ODwvbnVtYmVyPjxrZXl3b3Jkcz48a2V5d29yZD5FWEVSQ0lTRTwva2V5d29y
ZD48a2V5d29yZD5FWEVSVElPTjwva2V5d29yZD48a2V5d29yZD5FTkVSR1kgRVhQRU5ESVRVUkU8
L2tleXdvcmQ+PGtleXdvcmQ+TUVUQUJPTElDPC9rZXl3b3JkPjxrZXl3b3JkPk9YWUdFTiBVUFRB
S0U8L2tleXdvcmQ+PGtleXdvcmQ+S0lMT0NBTE9SSUU8L2tleXdvcmQ+PC9rZXl3b3Jkcz48ZGF0
ZXM+PHllYXI+MjAxMTwveWVhcj48L2RhdGVzPjxpc2JuPjAxOTUtOTEzMTwvaXNibj48YWNjZXNz
aW9uLW51bT4wMDAwNTc2OC0yMDExMDgwMDAtMDAwMjU8L2FjY2Vzc2lvbi1udW0+PHVybHM+PHJl
bGF0ZWQtdXJscz48dXJsPmh0dHBzOi8vam91cm5hbHMubHd3LmNvbS9hY3NtLW1zc2UvRnVsbHRl
eHQvMjAxMS8wODAwMC8yMDExX0NvbXBlbmRpdW1fb2ZfUGh5c2ljYWxfQWN0aXZpdGllc19fQV9T
ZWNvbmQuMjUuYXNweDwvdXJsPjwvcmVsYXRlZC11cmxzPjwvdXJscz48ZWxlY3Ryb25pYy1yZXNv
dXJjZS1udW0+MTAuMTI0OS9NU1MuMGIwMTNlMzE4MjFlY2UxMjwvZWxlY3Ryb25pYy1yZXNvdXJj
ZS1udW0+PC9yZWNvcmQ+PC9DaXRlPjwvRW5kTm90ZT4A
</w:fldData>
        </w:fldChar>
      </w:r>
      <w:r w:rsidR="0087670A" w:rsidRPr="00177558">
        <w:rPr>
          <w:rFonts w:eastAsia="宋体"/>
          <w:color w:val="000000" w:themeColor="text1"/>
          <w:szCs w:val="20"/>
        </w:rPr>
        <w:instrText xml:space="preserve"> ADDIN EN.CITE.DATA </w:instrText>
      </w:r>
      <w:r w:rsidR="0087670A" w:rsidRPr="00177558">
        <w:rPr>
          <w:rFonts w:eastAsia="宋体"/>
          <w:color w:val="000000" w:themeColor="text1"/>
          <w:szCs w:val="20"/>
        </w:rPr>
      </w:r>
      <w:r w:rsidR="0087670A" w:rsidRPr="00177558">
        <w:rPr>
          <w:rFonts w:eastAsia="宋体"/>
          <w:color w:val="000000" w:themeColor="text1"/>
          <w:szCs w:val="20"/>
        </w:rPr>
        <w:fldChar w:fldCharType="end"/>
      </w:r>
      <w:r w:rsidR="001B5F80" w:rsidRPr="00177558">
        <w:rPr>
          <w:rFonts w:eastAsia="宋体"/>
          <w:color w:val="000000" w:themeColor="text1"/>
          <w:szCs w:val="20"/>
        </w:rPr>
      </w:r>
      <w:r w:rsidR="001B5F80" w:rsidRPr="00177558">
        <w:rPr>
          <w:rFonts w:eastAsia="宋体"/>
          <w:color w:val="000000" w:themeColor="text1"/>
          <w:szCs w:val="20"/>
        </w:rPr>
        <w:fldChar w:fldCharType="separate"/>
      </w:r>
      <w:hyperlink w:anchor="_ENREF_6_52" w:tooltip="Rock, 2012 #204" w:history="1">
        <w:r w:rsidR="0087670A" w:rsidRPr="00177558">
          <w:rPr>
            <w:rFonts w:eastAsia="宋体"/>
            <w:color w:val="000000" w:themeColor="text1"/>
            <w:szCs w:val="20"/>
            <w:vertAlign w:val="superscript"/>
          </w:rPr>
          <w:t>52</w:t>
        </w:r>
      </w:hyperlink>
      <w:r w:rsidR="0087670A" w:rsidRPr="00177558">
        <w:rPr>
          <w:rFonts w:eastAsia="宋体"/>
          <w:color w:val="000000" w:themeColor="text1"/>
          <w:szCs w:val="20"/>
          <w:vertAlign w:val="superscript"/>
        </w:rPr>
        <w:t>,</w:t>
      </w:r>
      <w:hyperlink w:anchor="_ENREF_6_53" w:tooltip="Ainsworth, 2011 #202" w:history="1">
        <w:r w:rsidR="0087670A" w:rsidRPr="00177558">
          <w:rPr>
            <w:rFonts w:eastAsia="宋体"/>
            <w:color w:val="000000" w:themeColor="text1"/>
            <w:szCs w:val="20"/>
            <w:vertAlign w:val="superscript"/>
          </w:rPr>
          <w:t>53</w:t>
        </w:r>
      </w:hyperlink>
      <w:r w:rsidR="001B5F80" w:rsidRPr="00177558">
        <w:rPr>
          <w:rFonts w:eastAsia="宋体"/>
          <w:color w:val="000000" w:themeColor="text1"/>
          <w:szCs w:val="20"/>
        </w:rPr>
        <w:fldChar w:fldCharType="end"/>
      </w:r>
      <w:bookmarkEnd w:id="128"/>
      <w:r w:rsidR="00C34832" w:rsidRPr="00177558">
        <w:rPr>
          <w:rFonts w:eastAsia="宋体"/>
          <w:color w:val="000000" w:themeColor="text1"/>
          <w:szCs w:val="20"/>
        </w:rPr>
        <w:t xml:space="preserve"> Example</w:t>
      </w:r>
      <w:r w:rsidR="000C519F" w:rsidRPr="00177558">
        <w:rPr>
          <w:rFonts w:eastAsia="宋体"/>
          <w:color w:val="000000" w:themeColor="text1"/>
          <w:szCs w:val="20"/>
        </w:rPr>
        <w:t>s</w:t>
      </w:r>
      <w:r w:rsidR="00C34832" w:rsidRPr="00177558">
        <w:rPr>
          <w:rFonts w:eastAsia="宋体"/>
          <w:color w:val="000000" w:themeColor="text1"/>
          <w:szCs w:val="20"/>
        </w:rPr>
        <w:t xml:space="preserve"> of</w:t>
      </w:r>
      <w:r w:rsidR="00352B04" w:rsidRPr="00177558">
        <w:rPr>
          <w:rFonts w:eastAsia="宋体"/>
          <w:color w:val="000000" w:themeColor="text1"/>
          <w:szCs w:val="20"/>
        </w:rPr>
        <w:t xml:space="preserve"> </w:t>
      </w:r>
      <w:r w:rsidR="00C34832" w:rsidRPr="00177558">
        <w:rPr>
          <w:rFonts w:eastAsia="宋体"/>
          <w:color w:val="000000" w:themeColor="text1"/>
          <w:szCs w:val="20"/>
        </w:rPr>
        <w:t xml:space="preserve">metabolic equivalents values of </w:t>
      </w:r>
      <w:r w:rsidR="00352B04" w:rsidRPr="00177558">
        <w:rPr>
          <w:rFonts w:eastAsia="宋体"/>
          <w:color w:val="000000" w:themeColor="text1"/>
          <w:szCs w:val="20"/>
        </w:rPr>
        <w:t>moderate-intensity</w:t>
      </w:r>
      <w:r w:rsidR="00C34832" w:rsidRPr="00177558">
        <w:rPr>
          <w:rFonts w:eastAsia="宋体"/>
          <w:color w:val="000000" w:themeColor="text1"/>
          <w:szCs w:val="20"/>
        </w:rPr>
        <w:t xml:space="preserve"> physical activities are illustrated as </w:t>
      </w:r>
      <w:r w:rsidR="003C0DE9" w:rsidRPr="00177558">
        <w:rPr>
          <w:rFonts w:eastAsia="宋体"/>
          <w:color w:val="000000" w:themeColor="text1"/>
          <w:szCs w:val="20"/>
        </w:rPr>
        <w:t>below</w:t>
      </w:r>
      <w:r w:rsidR="00C34832" w:rsidRPr="00177558">
        <w:rPr>
          <w:rFonts w:eastAsia="宋体"/>
          <w:color w:val="000000" w:themeColor="text1"/>
          <w:szCs w:val="20"/>
        </w:rPr>
        <w:t>.</w:t>
      </w:r>
    </w:p>
    <w:p w14:paraId="25D4E9F6" w14:textId="6C7FC905" w:rsidR="003C0DE9" w:rsidRPr="00177558" w:rsidRDefault="003C29D3" w:rsidP="00751CC2">
      <w:pPr>
        <w:snapToGrid w:val="0"/>
        <w:spacing w:beforeLines="50" w:before="156" w:afterLines="50" w:after="156"/>
        <w:rPr>
          <w:rFonts w:eastAsia="宋体"/>
          <w:color w:val="000000" w:themeColor="text1"/>
          <w:szCs w:val="20"/>
        </w:rPr>
      </w:pPr>
      <w:r w:rsidRPr="00177558">
        <w:rPr>
          <w:rFonts w:eastAsia="宋体"/>
          <w:color w:val="000000" w:themeColor="text1"/>
          <w:szCs w:val="20"/>
        </w:rPr>
        <w:t>Metabolic equivalents (METs) value of common moderate-intensity physical activities</w:t>
      </w:r>
    </w:p>
    <w:tbl>
      <w:tblPr>
        <w:tblStyle w:val="a7"/>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6505"/>
        <w:gridCol w:w="2515"/>
      </w:tblGrid>
      <w:tr w:rsidR="00177558" w:rsidRPr="00177558" w14:paraId="197ADBB2" w14:textId="77777777" w:rsidTr="00317A54">
        <w:trPr>
          <w:trHeight w:val="340"/>
        </w:trPr>
        <w:tc>
          <w:tcPr>
            <w:tcW w:w="3606" w:type="pct"/>
            <w:vAlign w:val="center"/>
          </w:tcPr>
          <w:p w14:paraId="0CFD6AC4" w14:textId="63952083" w:rsidR="003C29D3" w:rsidRPr="00177558" w:rsidRDefault="003C29D3" w:rsidP="00317A54">
            <w:pPr>
              <w:snapToGrid w:val="0"/>
              <w:jc w:val="both"/>
              <w:rPr>
                <w:rFonts w:eastAsia="宋体"/>
                <w:color w:val="000000" w:themeColor="text1"/>
                <w:szCs w:val="20"/>
              </w:rPr>
            </w:pPr>
            <w:r w:rsidRPr="00177558">
              <w:rPr>
                <w:rFonts w:eastAsia="宋体"/>
                <w:color w:val="000000" w:themeColor="text1"/>
                <w:szCs w:val="20"/>
              </w:rPr>
              <w:t xml:space="preserve">Activity </w:t>
            </w:r>
          </w:p>
        </w:tc>
        <w:tc>
          <w:tcPr>
            <w:tcW w:w="1394" w:type="pct"/>
            <w:vAlign w:val="center"/>
          </w:tcPr>
          <w:p w14:paraId="70F59C52" w14:textId="6D8150A5" w:rsidR="003C29D3" w:rsidRPr="00177558" w:rsidRDefault="003C29D3" w:rsidP="004160C8">
            <w:pPr>
              <w:snapToGrid w:val="0"/>
              <w:jc w:val="center"/>
              <w:rPr>
                <w:rFonts w:eastAsia="宋体"/>
                <w:color w:val="000000" w:themeColor="text1"/>
                <w:szCs w:val="20"/>
              </w:rPr>
            </w:pPr>
            <w:r w:rsidRPr="00177558">
              <w:rPr>
                <w:rFonts w:eastAsia="宋体"/>
                <w:color w:val="000000" w:themeColor="text1"/>
                <w:szCs w:val="20"/>
              </w:rPr>
              <w:t>Approximate METs</w:t>
            </w:r>
          </w:p>
        </w:tc>
      </w:tr>
      <w:tr w:rsidR="00177558" w:rsidRPr="00177558" w14:paraId="087A8265" w14:textId="77777777" w:rsidTr="00317A54">
        <w:trPr>
          <w:trHeight w:val="340"/>
        </w:trPr>
        <w:tc>
          <w:tcPr>
            <w:tcW w:w="3606" w:type="pct"/>
            <w:vAlign w:val="center"/>
          </w:tcPr>
          <w:p w14:paraId="194AF057" w14:textId="3CE067F2" w:rsidR="003C29D3" w:rsidRPr="00177558" w:rsidRDefault="003C29D3" w:rsidP="00317A54">
            <w:pPr>
              <w:snapToGrid w:val="0"/>
              <w:jc w:val="both"/>
              <w:rPr>
                <w:rFonts w:eastAsia="宋体"/>
                <w:b/>
                <w:bCs/>
                <w:color w:val="000000" w:themeColor="text1"/>
                <w:szCs w:val="20"/>
              </w:rPr>
            </w:pPr>
            <w:r w:rsidRPr="00177558">
              <w:rPr>
                <w:rFonts w:eastAsia="宋体"/>
                <w:b/>
                <w:bCs/>
                <w:color w:val="000000" w:themeColor="text1"/>
                <w:szCs w:val="20"/>
              </w:rPr>
              <w:t xml:space="preserve">Walking </w:t>
            </w:r>
          </w:p>
        </w:tc>
        <w:tc>
          <w:tcPr>
            <w:tcW w:w="1394" w:type="pct"/>
            <w:vAlign w:val="center"/>
          </w:tcPr>
          <w:p w14:paraId="6AF307AE" w14:textId="77777777" w:rsidR="003C29D3" w:rsidRPr="00177558" w:rsidRDefault="003C29D3" w:rsidP="004160C8">
            <w:pPr>
              <w:snapToGrid w:val="0"/>
              <w:jc w:val="center"/>
              <w:rPr>
                <w:rFonts w:eastAsia="宋体"/>
                <w:color w:val="000000" w:themeColor="text1"/>
                <w:szCs w:val="20"/>
              </w:rPr>
            </w:pPr>
          </w:p>
        </w:tc>
      </w:tr>
      <w:tr w:rsidR="00177558" w:rsidRPr="00177558" w14:paraId="727C61B9" w14:textId="77777777" w:rsidTr="00317A54">
        <w:trPr>
          <w:trHeight w:val="340"/>
        </w:trPr>
        <w:tc>
          <w:tcPr>
            <w:tcW w:w="3606" w:type="pct"/>
            <w:vAlign w:val="center"/>
          </w:tcPr>
          <w:p w14:paraId="5EE90A9F" w14:textId="6521D556" w:rsidR="003C29D3" w:rsidRPr="00177558" w:rsidRDefault="003C29D3" w:rsidP="00317A54">
            <w:pPr>
              <w:snapToGrid w:val="0"/>
              <w:jc w:val="both"/>
              <w:rPr>
                <w:rFonts w:eastAsia="宋体"/>
                <w:color w:val="000000" w:themeColor="text1"/>
                <w:szCs w:val="20"/>
              </w:rPr>
            </w:pPr>
            <w:r w:rsidRPr="00177558">
              <w:rPr>
                <w:rFonts w:eastAsia="宋体"/>
                <w:color w:val="000000" w:themeColor="text1"/>
                <w:szCs w:val="20"/>
              </w:rPr>
              <w:t>Walking 4.8 km</w:t>
            </w:r>
            <w:r w:rsidR="00946A5C" w:rsidRPr="00177558">
              <w:rPr>
                <w:rFonts w:eastAsia="宋体"/>
                <w:color w:val="000000" w:themeColor="text1"/>
                <w:szCs w:val="20"/>
              </w:rPr>
              <w:t>·</w:t>
            </w:r>
            <w:r w:rsidRPr="00177558">
              <w:rPr>
                <w:rFonts w:eastAsia="宋体"/>
                <w:color w:val="000000" w:themeColor="text1"/>
                <w:szCs w:val="20"/>
              </w:rPr>
              <w:t>h</w:t>
            </w:r>
            <w:r w:rsidR="00946A5C" w:rsidRPr="00177558">
              <w:rPr>
                <w:rFonts w:eastAsia="宋体"/>
                <w:color w:val="000000" w:themeColor="text1"/>
                <w:szCs w:val="20"/>
                <w:vertAlign w:val="superscript"/>
              </w:rPr>
              <w:t>-1</w:t>
            </w:r>
          </w:p>
        </w:tc>
        <w:tc>
          <w:tcPr>
            <w:tcW w:w="1394" w:type="pct"/>
            <w:vAlign w:val="center"/>
          </w:tcPr>
          <w:p w14:paraId="2D495CDD" w14:textId="05D94F90" w:rsidR="003C29D3" w:rsidRPr="00177558" w:rsidRDefault="003C29D3" w:rsidP="004160C8">
            <w:pPr>
              <w:snapToGrid w:val="0"/>
              <w:jc w:val="center"/>
              <w:rPr>
                <w:rFonts w:eastAsia="宋体"/>
                <w:color w:val="000000" w:themeColor="text1"/>
                <w:szCs w:val="20"/>
              </w:rPr>
            </w:pPr>
            <w:r w:rsidRPr="00177558">
              <w:rPr>
                <w:rFonts w:eastAsia="宋体"/>
                <w:color w:val="000000" w:themeColor="text1"/>
                <w:szCs w:val="20"/>
              </w:rPr>
              <w:t>3.0</w:t>
            </w:r>
          </w:p>
        </w:tc>
      </w:tr>
      <w:tr w:rsidR="00177558" w:rsidRPr="00177558" w14:paraId="5DAFE97A" w14:textId="77777777" w:rsidTr="00317A54">
        <w:trPr>
          <w:trHeight w:val="340"/>
        </w:trPr>
        <w:tc>
          <w:tcPr>
            <w:tcW w:w="3606" w:type="pct"/>
            <w:vAlign w:val="center"/>
          </w:tcPr>
          <w:p w14:paraId="28BDF570" w14:textId="2EA5E291" w:rsidR="003C29D3" w:rsidRPr="00177558" w:rsidRDefault="003C29D3" w:rsidP="00317A54">
            <w:pPr>
              <w:snapToGrid w:val="0"/>
              <w:jc w:val="both"/>
              <w:rPr>
                <w:rFonts w:eastAsia="宋体"/>
                <w:color w:val="000000" w:themeColor="text1"/>
                <w:szCs w:val="20"/>
              </w:rPr>
            </w:pPr>
            <w:r w:rsidRPr="00177558">
              <w:rPr>
                <w:rFonts w:eastAsia="宋体"/>
                <w:color w:val="000000" w:themeColor="text1"/>
                <w:szCs w:val="20"/>
              </w:rPr>
              <w:t>Walking at very brisk pace (6.4 km</w:t>
            </w:r>
            <w:r w:rsidR="00946A5C" w:rsidRPr="00177558">
              <w:rPr>
                <w:rFonts w:eastAsia="宋体"/>
                <w:color w:val="000000" w:themeColor="text1"/>
                <w:szCs w:val="20"/>
              </w:rPr>
              <w:t>·</w:t>
            </w:r>
            <w:r w:rsidRPr="00177558">
              <w:rPr>
                <w:rFonts w:eastAsia="宋体"/>
                <w:color w:val="000000" w:themeColor="text1"/>
                <w:szCs w:val="20"/>
              </w:rPr>
              <w:t>h</w:t>
            </w:r>
            <w:r w:rsidR="00946A5C" w:rsidRPr="00177558">
              <w:rPr>
                <w:rFonts w:eastAsia="宋体"/>
                <w:color w:val="000000" w:themeColor="text1"/>
                <w:szCs w:val="20"/>
                <w:vertAlign w:val="superscript"/>
              </w:rPr>
              <w:t>-1</w:t>
            </w:r>
            <w:r w:rsidRPr="00177558">
              <w:rPr>
                <w:rFonts w:eastAsia="宋体"/>
                <w:color w:val="000000" w:themeColor="text1"/>
                <w:szCs w:val="20"/>
              </w:rPr>
              <w:t>)</w:t>
            </w:r>
          </w:p>
        </w:tc>
        <w:tc>
          <w:tcPr>
            <w:tcW w:w="1394" w:type="pct"/>
            <w:vAlign w:val="center"/>
          </w:tcPr>
          <w:p w14:paraId="1A7D8DA6" w14:textId="31F0B435" w:rsidR="003C29D3" w:rsidRPr="00177558" w:rsidRDefault="003C29D3" w:rsidP="004160C8">
            <w:pPr>
              <w:snapToGrid w:val="0"/>
              <w:jc w:val="center"/>
              <w:rPr>
                <w:rFonts w:eastAsia="宋体"/>
                <w:color w:val="000000" w:themeColor="text1"/>
                <w:szCs w:val="20"/>
              </w:rPr>
            </w:pPr>
            <w:r w:rsidRPr="00177558">
              <w:rPr>
                <w:rFonts w:eastAsia="宋体"/>
                <w:color w:val="000000" w:themeColor="text1"/>
                <w:szCs w:val="20"/>
              </w:rPr>
              <w:t>5.0</w:t>
            </w:r>
          </w:p>
        </w:tc>
      </w:tr>
      <w:tr w:rsidR="00177558" w:rsidRPr="00177558" w14:paraId="5280258A" w14:textId="77777777" w:rsidTr="00317A54">
        <w:trPr>
          <w:trHeight w:val="340"/>
        </w:trPr>
        <w:tc>
          <w:tcPr>
            <w:tcW w:w="3606" w:type="pct"/>
            <w:vAlign w:val="center"/>
          </w:tcPr>
          <w:p w14:paraId="4DD3C83A" w14:textId="00CC860F" w:rsidR="00C34832" w:rsidRPr="00177558" w:rsidRDefault="004835E4" w:rsidP="00317A54">
            <w:pPr>
              <w:snapToGrid w:val="0"/>
              <w:jc w:val="both"/>
              <w:rPr>
                <w:rFonts w:eastAsia="宋体"/>
                <w:b/>
                <w:bCs/>
                <w:color w:val="000000" w:themeColor="text1"/>
                <w:szCs w:val="20"/>
              </w:rPr>
            </w:pPr>
            <w:r w:rsidRPr="00177558">
              <w:rPr>
                <w:rFonts w:eastAsia="宋体"/>
                <w:b/>
                <w:bCs/>
                <w:color w:val="000000" w:themeColor="text1"/>
                <w:szCs w:val="20"/>
              </w:rPr>
              <w:t>Household and occupation</w:t>
            </w:r>
          </w:p>
        </w:tc>
        <w:tc>
          <w:tcPr>
            <w:tcW w:w="1394" w:type="pct"/>
            <w:vAlign w:val="center"/>
          </w:tcPr>
          <w:p w14:paraId="50B5335C" w14:textId="096CA36D" w:rsidR="00C34832" w:rsidRPr="00177558" w:rsidRDefault="00C34832" w:rsidP="004160C8">
            <w:pPr>
              <w:snapToGrid w:val="0"/>
              <w:jc w:val="center"/>
              <w:rPr>
                <w:rFonts w:eastAsia="宋体"/>
                <w:color w:val="000000" w:themeColor="text1"/>
                <w:szCs w:val="20"/>
              </w:rPr>
            </w:pPr>
          </w:p>
        </w:tc>
      </w:tr>
      <w:tr w:rsidR="00177558" w:rsidRPr="00177558" w14:paraId="3D23AA23" w14:textId="77777777" w:rsidTr="00317A54">
        <w:trPr>
          <w:trHeight w:val="340"/>
        </w:trPr>
        <w:tc>
          <w:tcPr>
            <w:tcW w:w="3606" w:type="pct"/>
            <w:vAlign w:val="center"/>
          </w:tcPr>
          <w:p w14:paraId="192D0629" w14:textId="088439D5" w:rsidR="00C34832" w:rsidRPr="00177558" w:rsidRDefault="004835E4" w:rsidP="00317A54">
            <w:pPr>
              <w:snapToGrid w:val="0"/>
              <w:jc w:val="both"/>
              <w:rPr>
                <w:rFonts w:eastAsia="宋体"/>
                <w:color w:val="000000" w:themeColor="text1"/>
                <w:szCs w:val="20"/>
              </w:rPr>
            </w:pPr>
            <w:r w:rsidRPr="00177558">
              <w:rPr>
                <w:rFonts w:eastAsia="宋体"/>
                <w:color w:val="000000" w:themeColor="text1"/>
                <w:szCs w:val="20"/>
              </w:rPr>
              <w:t>Cleaning, heavy</w:t>
            </w:r>
            <w:r w:rsidR="003175A4" w:rsidRPr="00177558">
              <w:rPr>
                <w:rFonts w:eastAsia="宋体"/>
                <w:color w:val="000000" w:themeColor="text1"/>
                <w:szCs w:val="20"/>
              </w:rPr>
              <w:t xml:space="preserve"> </w:t>
            </w:r>
            <w:r w:rsidRPr="00177558">
              <w:rPr>
                <w:rFonts w:eastAsia="宋体"/>
                <w:color w:val="000000" w:themeColor="text1"/>
                <w:szCs w:val="20"/>
              </w:rPr>
              <w:t>— washing windows, car, clean</w:t>
            </w:r>
            <w:r w:rsidR="003175A4" w:rsidRPr="00177558">
              <w:rPr>
                <w:rFonts w:eastAsia="宋体"/>
                <w:color w:val="000000" w:themeColor="text1"/>
                <w:szCs w:val="20"/>
              </w:rPr>
              <w:t>ing</w:t>
            </w:r>
            <w:r w:rsidRPr="00177558">
              <w:rPr>
                <w:rFonts w:eastAsia="宋体"/>
                <w:color w:val="000000" w:themeColor="text1"/>
                <w:szCs w:val="20"/>
              </w:rPr>
              <w:t xml:space="preserve"> garage</w:t>
            </w:r>
          </w:p>
        </w:tc>
        <w:tc>
          <w:tcPr>
            <w:tcW w:w="1394" w:type="pct"/>
            <w:vAlign w:val="center"/>
          </w:tcPr>
          <w:p w14:paraId="6F52235D" w14:textId="419D20B7" w:rsidR="00C34832" w:rsidRPr="00177558" w:rsidRDefault="004835E4" w:rsidP="004160C8">
            <w:pPr>
              <w:snapToGrid w:val="0"/>
              <w:jc w:val="center"/>
              <w:rPr>
                <w:rFonts w:eastAsia="宋体"/>
                <w:color w:val="000000" w:themeColor="text1"/>
                <w:szCs w:val="20"/>
              </w:rPr>
            </w:pPr>
            <w:r w:rsidRPr="00177558">
              <w:rPr>
                <w:rFonts w:eastAsia="宋体"/>
                <w:color w:val="000000" w:themeColor="text1"/>
                <w:szCs w:val="20"/>
              </w:rPr>
              <w:t>3.0</w:t>
            </w:r>
          </w:p>
        </w:tc>
      </w:tr>
      <w:tr w:rsidR="00177558" w:rsidRPr="00177558" w14:paraId="59A7B8F2" w14:textId="77777777" w:rsidTr="00317A54">
        <w:trPr>
          <w:trHeight w:val="340"/>
        </w:trPr>
        <w:tc>
          <w:tcPr>
            <w:tcW w:w="3606" w:type="pct"/>
            <w:vAlign w:val="center"/>
          </w:tcPr>
          <w:p w14:paraId="1C42C43A" w14:textId="53FC1727" w:rsidR="00C34832" w:rsidRPr="00177558" w:rsidRDefault="004835E4" w:rsidP="00317A54">
            <w:pPr>
              <w:snapToGrid w:val="0"/>
              <w:jc w:val="both"/>
              <w:rPr>
                <w:rFonts w:eastAsia="宋体"/>
                <w:color w:val="000000" w:themeColor="text1"/>
                <w:szCs w:val="20"/>
              </w:rPr>
            </w:pPr>
            <w:r w:rsidRPr="00177558">
              <w:rPr>
                <w:rFonts w:eastAsia="宋体"/>
                <w:color w:val="000000" w:themeColor="text1"/>
                <w:szCs w:val="20"/>
              </w:rPr>
              <w:t>Sweeping floors or carpet, vacuuming, mopping</w:t>
            </w:r>
          </w:p>
        </w:tc>
        <w:tc>
          <w:tcPr>
            <w:tcW w:w="1394" w:type="pct"/>
            <w:vAlign w:val="center"/>
          </w:tcPr>
          <w:p w14:paraId="486EB1CC" w14:textId="2AA4EA07" w:rsidR="00C34832" w:rsidRPr="00177558" w:rsidRDefault="004835E4" w:rsidP="004160C8">
            <w:pPr>
              <w:snapToGrid w:val="0"/>
              <w:jc w:val="center"/>
              <w:rPr>
                <w:rFonts w:eastAsia="宋体"/>
                <w:color w:val="000000" w:themeColor="text1"/>
                <w:szCs w:val="20"/>
              </w:rPr>
            </w:pPr>
            <w:r w:rsidRPr="00177558">
              <w:rPr>
                <w:rFonts w:eastAsia="宋体"/>
                <w:color w:val="000000" w:themeColor="text1"/>
                <w:szCs w:val="20"/>
              </w:rPr>
              <w:t>3.0-3.5</w:t>
            </w:r>
          </w:p>
        </w:tc>
      </w:tr>
      <w:tr w:rsidR="00177558" w:rsidRPr="00177558" w14:paraId="733AB058" w14:textId="77777777" w:rsidTr="00317A54">
        <w:trPr>
          <w:trHeight w:val="340"/>
        </w:trPr>
        <w:tc>
          <w:tcPr>
            <w:tcW w:w="3606" w:type="pct"/>
            <w:vAlign w:val="center"/>
          </w:tcPr>
          <w:p w14:paraId="126F13F4" w14:textId="4E7AC062" w:rsidR="00C34832" w:rsidRPr="00177558" w:rsidRDefault="00884D84" w:rsidP="00317A54">
            <w:pPr>
              <w:snapToGrid w:val="0"/>
              <w:jc w:val="both"/>
              <w:rPr>
                <w:rFonts w:eastAsia="宋体"/>
                <w:color w:val="000000" w:themeColor="text1"/>
                <w:szCs w:val="20"/>
              </w:rPr>
            </w:pPr>
            <w:r w:rsidRPr="00177558">
              <w:rPr>
                <w:rFonts w:eastAsia="宋体"/>
                <w:color w:val="000000" w:themeColor="text1"/>
                <w:szCs w:val="20"/>
              </w:rPr>
              <w:t>Stair climbing, 3 floors</w:t>
            </w:r>
            <w:r w:rsidR="000A5199" w:rsidRPr="00177558">
              <w:rPr>
                <w:rFonts w:eastAsia="宋体"/>
                <w:color w:val="000000" w:themeColor="text1"/>
                <w:szCs w:val="20"/>
              </w:rPr>
              <w:t xml:space="preserve"> (at least)</w:t>
            </w:r>
          </w:p>
        </w:tc>
        <w:tc>
          <w:tcPr>
            <w:tcW w:w="1394" w:type="pct"/>
            <w:vAlign w:val="center"/>
          </w:tcPr>
          <w:p w14:paraId="4A5D2AAB" w14:textId="05D09299" w:rsidR="00C34832" w:rsidRPr="00177558" w:rsidRDefault="000414A5" w:rsidP="004160C8">
            <w:pPr>
              <w:snapToGrid w:val="0"/>
              <w:jc w:val="center"/>
              <w:rPr>
                <w:rFonts w:eastAsia="宋体"/>
                <w:color w:val="000000" w:themeColor="text1"/>
                <w:szCs w:val="20"/>
              </w:rPr>
            </w:pPr>
            <w:r w:rsidRPr="00177558">
              <w:rPr>
                <w:rFonts w:eastAsia="宋体"/>
                <w:color w:val="000000" w:themeColor="text1"/>
                <w:szCs w:val="20"/>
              </w:rPr>
              <w:t>4</w:t>
            </w:r>
            <w:r w:rsidR="00250C22" w:rsidRPr="00177558">
              <w:rPr>
                <w:rFonts w:eastAsia="宋体"/>
                <w:color w:val="000000" w:themeColor="text1"/>
                <w:szCs w:val="20"/>
              </w:rPr>
              <w:t>.0</w:t>
            </w:r>
          </w:p>
        </w:tc>
      </w:tr>
      <w:tr w:rsidR="00177558" w:rsidRPr="00177558" w14:paraId="6DBB67D8" w14:textId="77777777" w:rsidTr="00317A54">
        <w:trPr>
          <w:trHeight w:val="340"/>
        </w:trPr>
        <w:tc>
          <w:tcPr>
            <w:tcW w:w="3606" w:type="pct"/>
            <w:vAlign w:val="center"/>
          </w:tcPr>
          <w:p w14:paraId="2D8C1216" w14:textId="15C78F02" w:rsidR="00C34832" w:rsidRPr="00177558" w:rsidRDefault="00884D84" w:rsidP="00317A54">
            <w:pPr>
              <w:snapToGrid w:val="0"/>
              <w:jc w:val="both"/>
              <w:rPr>
                <w:rFonts w:eastAsia="宋体"/>
                <w:color w:val="000000" w:themeColor="text1"/>
                <w:szCs w:val="20"/>
              </w:rPr>
            </w:pPr>
            <w:r w:rsidRPr="00177558">
              <w:rPr>
                <w:rFonts w:eastAsia="宋体"/>
                <w:color w:val="000000" w:themeColor="text1"/>
                <w:szCs w:val="20"/>
              </w:rPr>
              <w:t>Carrying home products, upstairs</w:t>
            </w:r>
          </w:p>
        </w:tc>
        <w:tc>
          <w:tcPr>
            <w:tcW w:w="1394" w:type="pct"/>
            <w:vAlign w:val="center"/>
          </w:tcPr>
          <w:p w14:paraId="719EA20B" w14:textId="594925DB" w:rsidR="00C34832" w:rsidRPr="00177558" w:rsidRDefault="000414A5" w:rsidP="004160C8">
            <w:pPr>
              <w:snapToGrid w:val="0"/>
              <w:jc w:val="center"/>
              <w:rPr>
                <w:rFonts w:eastAsia="宋体"/>
                <w:color w:val="000000" w:themeColor="text1"/>
                <w:szCs w:val="20"/>
              </w:rPr>
            </w:pPr>
            <w:r w:rsidRPr="00177558">
              <w:rPr>
                <w:rFonts w:eastAsia="宋体"/>
                <w:color w:val="000000" w:themeColor="text1"/>
                <w:szCs w:val="20"/>
              </w:rPr>
              <w:t>5</w:t>
            </w:r>
            <w:r w:rsidR="00250C22" w:rsidRPr="00177558">
              <w:rPr>
                <w:rFonts w:eastAsia="宋体"/>
                <w:color w:val="000000" w:themeColor="text1"/>
                <w:szCs w:val="20"/>
              </w:rPr>
              <w:t>.0</w:t>
            </w:r>
          </w:p>
        </w:tc>
      </w:tr>
      <w:tr w:rsidR="00177558" w:rsidRPr="00177558" w14:paraId="423D8122" w14:textId="77777777" w:rsidTr="00317A54">
        <w:trPr>
          <w:trHeight w:val="340"/>
        </w:trPr>
        <w:tc>
          <w:tcPr>
            <w:tcW w:w="3606" w:type="pct"/>
            <w:vAlign w:val="center"/>
          </w:tcPr>
          <w:p w14:paraId="54D0B34B" w14:textId="2543268F" w:rsidR="003C29D3" w:rsidRPr="00177558" w:rsidRDefault="003C29D3" w:rsidP="00317A54">
            <w:pPr>
              <w:snapToGrid w:val="0"/>
              <w:jc w:val="both"/>
              <w:rPr>
                <w:rFonts w:eastAsia="宋体"/>
                <w:b/>
                <w:bCs/>
                <w:color w:val="000000" w:themeColor="text1"/>
                <w:szCs w:val="20"/>
              </w:rPr>
            </w:pPr>
            <w:r w:rsidRPr="00177558">
              <w:rPr>
                <w:rFonts w:eastAsia="宋体"/>
                <w:b/>
                <w:bCs/>
                <w:color w:val="000000" w:themeColor="text1"/>
                <w:szCs w:val="20"/>
              </w:rPr>
              <w:t>Leisure time and sports</w:t>
            </w:r>
          </w:p>
        </w:tc>
        <w:tc>
          <w:tcPr>
            <w:tcW w:w="1394" w:type="pct"/>
            <w:vAlign w:val="center"/>
          </w:tcPr>
          <w:p w14:paraId="657B3217" w14:textId="77777777" w:rsidR="003C29D3" w:rsidRPr="00177558" w:rsidRDefault="003C29D3" w:rsidP="004160C8">
            <w:pPr>
              <w:snapToGrid w:val="0"/>
              <w:jc w:val="center"/>
              <w:rPr>
                <w:rFonts w:eastAsia="宋体"/>
                <w:color w:val="000000" w:themeColor="text1"/>
                <w:szCs w:val="20"/>
              </w:rPr>
            </w:pPr>
          </w:p>
        </w:tc>
      </w:tr>
      <w:tr w:rsidR="00177558" w:rsidRPr="00177558" w14:paraId="2FD142BC" w14:textId="77777777" w:rsidTr="00317A54">
        <w:trPr>
          <w:trHeight w:val="340"/>
        </w:trPr>
        <w:tc>
          <w:tcPr>
            <w:tcW w:w="3606" w:type="pct"/>
            <w:vAlign w:val="center"/>
          </w:tcPr>
          <w:p w14:paraId="5DD46021" w14:textId="2939CF2F" w:rsidR="003C29D3" w:rsidRPr="00177558" w:rsidRDefault="003C29D3" w:rsidP="00317A54">
            <w:pPr>
              <w:snapToGrid w:val="0"/>
              <w:jc w:val="both"/>
              <w:rPr>
                <w:rFonts w:eastAsia="宋体"/>
                <w:color w:val="000000" w:themeColor="text1"/>
                <w:szCs w:val="20"/>
              </w:rPr>
            </w:pPr>
            <w:r w:rsidRPr="00177558">
              <w:rPr>
                <w:rFonts w:eastAsia="宋体"/>
                <w:color w:val="000000" w:themeColor="text1"/>
                <w:szCs w:val="20"/>
              </w:rPr>
              <w:t xml:space="preserve">Volleyball </w:t>
            </w:r>
            <w:r w:rsidR="003175A4" w:rsidRPr="00177558">
              <w:rPr>
                <w:rFonts w:eastAsia="宋体"/>
                <w:color w:val="000000" w:themeColor="text1"/>
                <w:szCs w:val="20"/>
              </w:rPr>
              <w:t>—</w:t>
            </w:r>
            <w:r w:rsidRPr="00177558">
              <w:rPr>
                <w:rFonts w:eastAsia="宋体"/>
                <w:color w:val="000000" w:themeColor="text1"/>
                <w:szCs w:val="20"/>
              </w:rPr>
              <w:t xml:space="preserve"> non-competitive</w:t>
            </w:r>
          </w:p>
        </w:tc>
        <w:tc>
          <w:tcPr>
            <w:tcW w:w="1394" w:type="pct"/>
            <w:vAlign w:val="center"/>
          </w:tcPr>
          <w:p w14:paraId="3778C95A" w14:textId="0304E2C9" w:rsidR="003C29D3" w:rsidRPr="00177558" w:rsidRDefault="003C29D3" w:rsidP="004160C8">
            <w:pPr>
              <w:snapToGrid w:val="0"/>
              <w:jc w:val="center"/>
              <w:rPr>
                <w:rFonts w:eastAsia="宋体"/>
                <w:color w:val="000000" w:themeColor="text1"/>
                <w:szCs w:val="20"/>
              </w:rPr>
            </w:pPr>
            <w:r w:rsidRPr="00177558">
              <w:rPr>
                <w:rFonts w:eastAsia="宋体"/>
                <w:color w:val="000000" w:themeColor="text1"/>
                <w:szCs w:val="20"/>
              </w:rPr>
              <w:t>3.0-4.0</w:t>
            </w:r>
          </w:p>
        </w:tc>
      </w:tr>
      <w:tr w:rsidR="00177558" w:rsidRPr="00177558" w14:paraId="6BB42510" w14:textId="77777777" w:rsidTr="00317A54">
        <w:trPr>
          <w:trHeight w:val="340"/>
        </w:trPr>
        <w:tc>
          <w:tcPr>
            <w:tcW w:w="3606" w:type="pct"/>
            <w:vAlign w:val="center"/>
          </w:tcPr>
          <w:p w14:paraId="7C3EB3FC" w14:textId="77777777" w:rsidR="003C29D3" w:rsidRPr="00177558" w:rsidRDefault="003C29D3" w:rsidP="00317A54">
            <w:pPr>
              <w:snapToGrid w:val="0"/>
              <w:jc w:val="both"/>
              <w:rPr>
                <w:rFonts w:eastAsia="宋体"/>
                <w:color w:val="000000" w:themeColor="text1"/>
                <w:szCs w:val="20"/>
              </w:rPr>
            </w:pPr>
            <w:r w:rsidRPr="00177558">
              <w:rPr>
                <w:rFonts w:eastAsia="宋体"/>
                <w:color w:val="000000" w:themeColor="text1"/>
                <w:szCs w:val="20"/>
              </w:rPr>
              <w:t>Table tennis</w:t>
            </w:r>
          </w:p>
        </w:tc>
        <w:tc>
          <w:tcPr>
            <w:tcW w:w="1394" w:type="pct"/>
            <w:vAlign w:val="center"/>
          </w:tcPr>
          <w:p w14:paraId="0C8BD697" w14:textId="77777777" w:rsidR="003C29D3" w:rsidRPr="00177558" w:rsidRDefault="003C29D3" w:rsidP="001B5F80">
            <w:pPr>
              <w:snapToGrid w:val="0"/>
              <w:jc w:val="center"/>
              <w:rPr>
                <w:rFonts w:eastAsia="宋体"/>
                <w:color w:val="000000" w:themeColor="text1"/>
                <w:szCs w:val="20"/>
              </w:rPr>
            </w:pPr>
            <w:r w:rsidRPr="00177558">
              <w:rPr>
                <w:rFonts w:eastAsia="宋体"/>
                <w:color w:val="000000" w:themeColor="text1"/>
                <w:szCs w:val="20"/>
              </w:rPr>
              <w:t>4.0</w:t>
            </w:r>
          </w:p>
        </w:tc>
      </w:tr>
      <w:tr w:rsidR="00177558" w:rsidRPr="00177558" w14:paraId="4A73582E" w14:textId="77777777" w:rsidTr="00317A54">
        <w:trPr>
          <w:trHeight w:val="340"/>
        </w:trPr>
        <w:tc>
          <w:tcPr>
            <w:tcW w:w="3606" w:type="pct"/>
            <w:vAlign w:val="center"/>
          </w:tcPr>
          <w:p w14:paraId="4C8FDAF4" w14:textId="29CE1718" w:rsidR="003C29D3" w:rsidRPr="00177558" w:rsidRDefault="003C29D3" w:rsidP="00317A54">
            <w:pPr>
              <w:snapToGrid w:val="0"/>
              <w:jc w:val="both"/>
              <w:rPr>
                <w:rFonts w:eastAsia="宋体"/>
                <w:color w:val="000000" w:themeColor="text1"/>
                <w:szCs w:val="20"/>
              </w:rPr>
            </w:pPr>
            <w:r w:rsidRPr="00177558">
              <w:rPr>
                <w:rFonts w:eastAsia="宋体"/>
                <w:color w:val="000000" w:themeColor="text1"/>
                <w:szCs w:val="20"/>
              </w:rPr>
              <w:t>Badminton</w:t>
            </w:r>
            <w:r w:rsidR="003175A4" w:rsidRPr="00177558">
              <w:rPr>
                <w:rFonts w:eastAsia="宋体"/>
                <w:color w:val="000000" w:themeColor="text1"/>
                <w:szCs w:val="20"/>
              </w:rPr>
              <w:t xml:space="preserve"> — </w:t>
            </w:r>
            <w:r w:rsidRPr="00177558">
              <w:rPr>
                <w:rFonts w:eastAsia="宋体"/>
                <w:color w:val="000000" w:themeColor="text1"/>
                <w:szCs w:val="20"/>
              </w:rPr>
              <w:t xml:space="preserve">recreational </w:t>
            </w:r>
          </w:p>
        </w:tc>
        <w:tc>
          <w:tcPr>
            <w:tcW w:w="1394" w:type="pct"/>
            <w:vAlign w:val="center"/>
          </w:tcPr>
          <w:p w14:paraId="45CFA82B" w14:textId="1E404BB5" w:rsidR="003C29D3" w:rsidRPr="00177558" w:rsidRDefault="003C29D3" w:rsidP="004160C8">
            <w:pPr>
              <w:snapToGrid w:val="0"/>
              <w:jc w:val="center"/>
              <w:rPr>
                <w:rFonts w:eastAsia="宋体"/>
                <w:color w:val="000000" w:themeColor="text1"/>
                <w:szCs w:val="20"/>
              </w:rPr>
            </w:pPr>
            <w:r w:rsidRPr="00177558">
              <w:rPr>
                <w:rFonts w:eastAsia="宋体"/>
                <w:color w:val="000000" w:themeColor="text1"/>
                <w:szCs w:val="20"/>
              </w:rPr>
              <w:t>4.5</w:t>
            </w:r>
          </w:p>
        </w:tc>
      </w:tr>
      <w:tr w:rsidR="00177558" w:rsidRPr="00177558" w14:paraId="05ABC9AF" w14:textId="77777777" w:rsidTr="00317A54">
        <w:trPr>
          <w:trHeight w:val="340"/>
        </w:trPr>
        <w:tc>
          <w:tcPr>
            <w:tcW w:w="3606" w:type="pct"/>
            <w:vAlign w:val="center"/>
          </w:tcPr>
          <w:p w14:paraId="460ABF64" w14:textId="6258AA9A" w:rsidR="003C29D3" w:rsidRPr="00177558" w:rsidRDefault="003C29D3" w:rsidP="00317A54">
            <w:pPr>
              <w:snapToGrid w:val="0"/>
              <w:jc w:val="both"/>
              <w:rPr>
                <w:rFonts w:eastAsia="宋体"/>
                <w:color w:val="000000" w:themeColor="text1"/>
                <w:szCs w:val="20"/>
              </w:rPr>
            </w:pPr>
            <w:r w:rsidRPr="00177558">
              <w:rPr>
                <w:rFonts w:eastAsia="宋体"/>
                <w:color w:val="000000" w:themeColor="text1"/>
                <w:szCs w:val="20"/>
              </w:rPr>
              <w:t>Basketball</w:t>
            </w:r>
            <w:r w:rsidR="003175A4" w:rsidRPr="00177558">
              <w:rPr>
                <w:rFonts w:eastAsia="宋体"/>
                <w:color w:val="000000" w:themeColor="text1"/>
                <w:szCs w:val="20"/>
              </w:rPr>
              <w:t xml:space="preserve"> — </w:t>
            </w:r>
            <w:r w:rsidRPr="00177558">
              <w:rPr>
                <w:rFonts w:eastAsia="宋体"/>
                <w:color w:val="000000" w:themeColor="text1"/>
                <w:szCs w:val="20"/>
              </w:rPr>
              <w:t>shooting around</w:t>
            </w:r>
          </w:p>
        </w:tc>
        <w:tc>
          <w:tcPr>
            <w:tcW w:w="1394" w:type="pct"/>
            <w:vAlign w:val="center"/>
          </w:tcPr>
          <w:p w14:paraId="255D41A3" w14:textId="36F317A4" w:rsidR="003C29D3" w:rsidRPr="00177558" w:rsidRDefault="003C29D3" w:rsidP="004160C8">
            <w:pPr>
              <w:snapToGrid w:val="0"/>
              <w:jc w:val="center"/>
              <w:rPr>
                <w:rFonts w:eastAsia="宋体"/>
                <w:color w:val="000000" w:themeColor="text1"/>
                <w:szCs w:val="20"/>
              </w:rPr>
            </w:pPr>
            <w:r w:rsidRPr="00177558">
              <w:rPr>
                <w:rFonts w:eastAsia="宋体"/>
                <w:color w:val="000000" w:themeColor="text1"/>
                <w:szCs w:val="20"/>
              </w:rPr>
              <w:t>4.5</w:t>
            </w:r>
          </w:p>
        </w:tc>
      </w:tr>
      <w:tr w:rsidR="003C29D3" w:rsidRPr="00177558" w14:paraId="49A5773E" w14:textId="77777777" w:rsidTr="00317A54">
        <w:trPr>
          <w:trHeight w:val="340"/>
        </w:trPr>
        <w:tc>
          <w:tcPr>
            <w:tcW w:w="3606" w:type="pct"/>
            <w:vAlign w:val="center"/>
          </w:tcPr>
          <w:p w14:paraId="2602FE3E" w14:textId="17D2636A" w:rsidR="003C29D3" w:rsidRPr="00177558" w:rsidRDefault="003C29D3" w:rsidP="00317A54">
            <w:pPr>
              <w:snapToGrid w:val="0"/>
              <w:jc w:val="both"/>
              <w:rPr>
                <w:rFonts w:eastAsia="宋体"/>
                <w:color w:val="000000" w:themeColor="text1"/>
                <w:szCs w:val="20"/>
              </w:rPr>
            </w:pPr>
            <w:r w:rsidRPr="00177558">
              <w:rPr>
                <w:rFonts w:eastAsia="宋体"/>
                <w:color w:val="000000" w:themeColor="text1"/>
                <w:szCs w:val="20"/>
              </w:rPr>
              <w:t>Tennis doubles</w:t>
            </w:r>
          </w:p>
        </w:tc>
        <w:tc>
          <w:tcPr>
            <w:tcW w:w="1394" w:type="pct"/>
            <w:vAlign w:val="center"/>
          </w:tcPr>
          <w:p w14:paraId="5BE05EE6" w14:textId="6A0B0727" w:rsidR="003C29D3" w:rsidRPr="00177558" w:rsidRDefault="003C29D3" w:rsidP="004160C8">
            <w:pPr>
              <w:snapToGrid w:val="0"/>
              <w:jc w:val="center"/>
              <w:rPr>
                <w:rFonts w:eastAsia="宋体"/>
                <w:color w:val="000000" w:themeColor="text1"/>
                <w:szCs w:val="20"/>
              </w:rPr>
            </w:pPr>
            <w:r w:rsidRPr="00177558">
              <w:rPr>
                <w:rFonts w:eastAsia="宋体"/>
                <w:color w:val="000000" w:themeColor="text1"/>
                <w:szCs w:val="20"/>
              </w:rPr>
              <w:t>5.0</w:t>
            </w:r>
          </w:p>
        </w:tc>
      </w:tr>
    </w:tbl>
    <w:p w14:paraId="6B0D78C1" w14:textId="77777777" w:rsidR="005713ED" w:rsidRPr="00177558" w:rsidRDefault="005713ED" w:rsidP="00751CC2">
      <w:pPr>
        <w:snapToGrid w:val="0"/>
        <w:spacing w:beforeLines="50" w:before="156" w:afterLines="50" w:after="156"/>
        <w:rPr>
          <w:rFonts w:cstheme="minorHAnsi"/>
          <w:color w:val="000000" w:themeColor="text1"/>
          <w:szCs w:val="20"/>
        </w:rPr>
      </w:pPr>
    </w:p>
    <w:p w14:paraId="2CF8DDAF" w14:textId="448F662B" w:rsidR="00912A59" w:rsidRPr="00177558" w:rsidRDefault="00912A59" w:rsidP="00912A59">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7.4.3.5 The occurrence of chronic pain will be assessed with Brief Pain Inventory (BPI), neuropathic pain screening questionnaire (ID pain), and McGill Pain Questionnaire (MPQ) at the end of the 3</w:t>
      </w:r>
      <w:r w:rsidRPr="00177558">
        <w:rPr>
          <w:rFonts w:cstheme="minorHAnsi"/>
          <w:color w:val="000000" w:themeColor="text1"/>
          <w:szCs w:val="20"/>
          <w:vertAlign w:val="superscript"/>
        </w:rPr>
        <w:t>rd</w:t>
      </w:r>
      <w:r w:rsidRPr="00177558">
        <w:rPr>
          <w:rFonts w:cstheme="minorHAnsi"/>
          <w:color w:val="000000" w:themeColor="text1"/>
          <w:szCs w:val="20"/>
        </w:rPr>
        <w:t xml:space="preserve"> and 6</w:t>
      </w:r>
      <w:r w:rsidRPr="00177558">
        <w:rPr>
          <w:rFonts w:cstheme="minorHAnsi"/>
          <w:color w:val="000000" w:themeColor="text1"/>
          <w:szCs w:val="20"/>
          <w:vertAlign w:val="superscript"/>
        </w:rPr>
        <w:t>th</w:t>
      </w:r>
      <w:r w:rsidRPr="00177558">
        <w:rPr>
          <w:rFonts w:cstheme="minorHAnsi"/>
          <w:color w:val="000000" w:themeColor="text1"/>
          <w:szCs w:val="20"/>
        </w:rPr>
        <w:t xml:space="preserve"> months after surgery (sub-study, performed in part of enrolled patients).</w:t>
      </w:r>
    </w:p>
    <w:p w14:paraId="1AA7BD13" w14:textId="59AE79D3" w:rsidR="00FB7BB6" w:rsidRPr="00177558" w:rsidRDefault="00FB7BB6" w:rsidP="00751CC2">
      <w:pPr>
        <w:snapToGrid w:val="0"/>
        <w:spacing w:beforeLines="50" w:before="156" w:afterLines="50" w:after="156"/>
        <w:rPr>
          <w:rFonts w:cstheme="minorHAnsi"/>
          <w:color w:val="000000" w:themeColor="text1"/>
          <w:szCs w:val="20"/>
        </w:rPr>
      </w:pPr>
    </w:p>
    <w:p w14:paraId="300D5287" w14:textId="77777777" w:rsidR="00FB7BB6" w:rsidRPr="00177558" w:rsidRDefault="00FB7BB6" w:rsidP="00F92F45">
      <w:pPr>
        <w:pStyle w:val="2"/>
        <w:rPr>
          <w:color w:val="000000" w:themeColor="text1"/>
          <w:sz w:val="20"/>
          <w:szCs w:val="20"/>
        </w:rPr>
      </w:pPr>
      <w:bookmarkStart w:id="129" w:name="_Toc45825544"/>
      <w:bookmarkStart w:id="130" w:name="_Toc45825826"/>
      <w:bookmarkStart w:id="131" w:name="_Toc48409138"/>
      <w:bookmarkStart w:id="132" w:name="_Toc48424782"/>
      <w:r w:rsidRPr="00177558">
        <w:rPr>
          <w:color w:val="000000" w:themeColor="text1"/>
          <w:sz w:val="20"/>
          <w:szCs w:val="20"/>
        </w:rPr>
        <w:lastRenderedPageBreak/>
        <w:t>8. Outcomes and assessment</w:t>
      </w:r>
      <w:bookmarkEnd w:id="129"/>
      <w:bookmarkEnd w:id="130"/>
      <w:bookmarkEnd w:id="131"/>
      <w:bookmarkEnd w:id="132"/>
    </w:p>
    <w:p w14:paraId="0A23C99B" w14:textId="77777777" w:rsidR="00FB7BB6" w:rsidRPr="00177558" w:rsidRDefault="00FB7BB6"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8.1 Primary outcome</w:t>
      </w:r>
    </w:p>
    <w:p w14:paraId="19F9FA81" w14:textId="2A204588"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The primary outcome is </w:t>
      </w:r>
      <w:bookmarkStart w:id="133" w:name="_Hlk50922350"/>
      <w:r w:rsidRPr="00177558">
        <w:rPr>
          <w:rFonts w:cstheme="minorHAnsi"/>
          <w:color w:val="000000" w:themeColor="text1"/>
          <w:szCs w:val="20"/>
        </w:rPr>
        <w:t>recurrence-free survival</w:t>
      </w:r>
      <w:bookmarkEnd w:id="133"/>
      <w:r w:rsidR="00A62487" w:rsidRPr="00177558">
        <w:rPr>
          <w:rFonts w:cstheme="minorHAnsi"/>
          <w:color w:val="000000" w:themeColor="text1"/>
          <w:szCs w:val="20"/>
        </w:rPr>
        <w:t xml:space="preserve"> after surgery</w:t>
      </w:r>
      <w:r w:rsidR="00256CAD" w:rsidRPr="00177558">
        <w:rPr>
          <w:rFonts w:cstheme="minorHAnsi"/>
          <w:color w:val="000000" w:themeColor="text1"/>
          <w:szCs w:val="20"/>
        </w:rPr>
        <w:t>,</w:t>
      </w:r>
      <w:r w:rsidRPr="00177558">
        <w:rPr>
          <w:rFonts w:cstheme="minorHAnsi"/>
          <w:color w:val="000000" w:themeColor="text1"/>
          <w:szCs w:val="20"/>
        </w:rPr>
        <w:t xml:space="preserve"> </w:t>
      </w:r>
      <w:r w:rsidR="00256CAD" w:rsidRPr="00177558">
        <w:rPr>
          <w:rFonts w:cstheme="minorHAnsi"/>
          <w:color w:val="000000" w:themeColor="text1"/>
          <w:szCs w:val="20"/>
        </w:rPr>
        <w:t>which is defined as time from surgery to cancer recurrence/metastasis or all-cause death, whichever</w:t>
      </w:r>
      <w:r w:rsidR="009F3D44" w:rsidRPr="00177558">
        <w:rPr>
          <w:rFonts w:cstheme="minorHAnsi"/>
          <w:color w:val="000000" w:themeColor="text1"/>
          <w:szCs w:val="20"/>
        </w:rPr>
        <w:t xml:space="preserve"> occurs</w:t>
      </w:r>
      <w:r w:rsidR="00256CAD" w:rsidRPr="00177558">
        <w:rPr>
          <w:rFonts w:cstheme="minorHAnsi"/>
          <w:color w:val="000000" w:themeColor="text1"/>
          <w:szCs w:val="20"/>
        </w:rPr>
        <w:t xml:space="preserve"> first</w:t>
      </w:r>
      <w:r w:rsidRPr="00177558">
        <w:rPr>
          <w:rFonts w:cstheme="minorHAnsi"/>
          <w:color w:val="000000" w:themeColor="text1"/>
          <w:szCs w:val="20"/>
        </w:rPr>
        <w:t xml:space="preserve">. </w:t>
      </w:r>
    </w:p>
    <w:p w14:paraId="3BF0226B" w14:textId="77777777" w:rsidR="00FB7BB6" w:rsidRPr="00177558" w:rsidRDefault="00FB7BB6" w:rsidP="00751CC2">
      <w:pPr>
        <w:snapToGrid w:val="0"/>
        <w:spacing w:beforeLines="50" w:before="156" w:afterLines="50" w:after="156"/>
        <w:rPr>
          <w:rFonts w:cstheme="minorHAnsi"/>
          <w:color w:val="000000" w:themeColor="text1"/>
          <w:szCs w:val="20"/>
        </w:rPr>
      </w:pPr>
    </w:p>
    <w:p w14:paraId="06652C88" w14:textId="1D01B5B1" w:rsidR="00FB7BB6" w:rsidRPr="00177558" w:rsidRDefault="00FB7BB6" w:rsidP="002371D7">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8.2 Secondary outcome</w:t>
      </w:r>
      <w:r w:rsidR="004160C8" w:rsidRPr="00177558">
        <w:rPr>
          <w:rFonts w:cstheme="minorHAnsi"/>
          <w:b/>
          <w:bCs/>
          <w:i/>
          <w:iCs/>
          <w:color w:val="000000" w:themeColor="text1"/>
          <w:szCs w:val="20"/>
        </w:rPr>
        <w:t>s</w:t>
      </w:r>
    </w:p>
    <w:p w14:paraId="4EE797ED" w14:textId="77777777" w:rsidR="002371D7" w:rsidRPr="00177558" w:rsidRDefault="00FB7BB6" w:rsidP="002371D7">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8.2.1 </w:t>
      </w:r>
      <w:r w:rsidR="00401C05" w:rsidRPr="00177558">
        <w:rPr>
          <w:rFonts w:cstheme="minorHAnsi"/>
          <w:color w:val="000000" w:themeColor="text1"/>
          <w:szCs w:val="20"/>
        </w:rPr>
        <w:t xml:space="preserve">Percentage of </w:t>
      </w:r>
      <w:r w:rsidRPr="00177558">
        <w:rPr>
          <w:rFonts w:cstheme="minorHAnsi"/>
          <w:color w:val="000000" w:themeColor="text1"/>
          <w:szCs w:val="20"/>
        </w:rPr>
        <w:t xml:space="preserve">ICU admission </w:t>
      </w:r>
      <w:r w:rsidR="00401C05" w:rsidRPr="00177558">
        <w:rPr>
          <w:rFonts w:cstheme="minorHAnsi"/>
          <w:color w:val="000000" w:themeColor="text1"/>
          <w:szCs w:val="20"/>
        </w:rPr>
        <w:t xml:space="preserve">after surgery. </w:t>
      </w:r>
    </w:p>
    <w:p w14:paraId="7269FFB8" w14:textId="26A70C77" w:rsidR="00FB7BB6" w:rsidRPr="00177558" w:rsidRDefault="002371D7" w:rsidP="002371D7">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For patients admitted to the ICU, the worst APACHE II score within 24 h, the percentage with endotracheal intubation, the duration of mechanical ventilation, and the length of ICU stay are provided. </w:t>
      </w:r>
    </w:p>
    <w:p w14:paraId="5733EF6E" w14:textId="24D01F85" w:rsidR="00FB7BB6" w:rsidRPr="00177558" w:rsidRDefault="00FB7BB6" w:rsidP="002371D7">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8.2.2 Incidence of postoperative complications</w:t>
      </w:r>
      <w:r w:rsidR="002371D7" w:rsidRPr="00177558">
        <w:rPr>
          <w:rFonts w:cstheme="minorHAnsi"/>
          <w:color w:val="000000" w:themeColor="text1"/>
          <w:szCs w:val="20"/>
        </w:rPr>
        <w:t xml:space="preserve"> during hospital stay (up to 30 days after surgery).</w:t>
      </w:r>
    </w:p>
    <w:p w14:paraId="4F13558F" w14:textId="5DCCC849" w:rsidR="00857848" w:rsidRPr="00177558" w:rsidRDefault="00FB7BB6" w:rsidP="002371D7">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8.2.3 </w:t>
      </w:r>
      <w:r w:rsidR="00857848" w:rsidRPr="00177558">
        <w:rPr>
          <w:rFonts w:cstheme="minorHAnsi"/>
          <w:color w:val="000000" w:themeColor="text1"/>
          <w:szCs w:val="20"/>
        </w:rPr>
        <w:t xml:space="preserve">Duration of chest-tube </w:t>
      </w:r>
      <w:r w:rsidR="002371D7" w:rsidRPr="00177558">
        <w:rPr>
          <w:rFonts w:cstheme="minorHAnsi"/>
          <w:color w:val="000000" w:themeColor="text1"/>
          <w:szCs w:val="20"/>
        </w:rPr>
        <w:t xml:space="preserve">drainage. </w:t>
      </w:r>
    </w:p>
    <w:p w14:paraId="04327709" w14:textId="4AC7329C" w:rsidR="00FB7BB6" w:rsidRPr="00177558" w:rsidRDefault="00857848" w:rsidP="002371D7">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8.2.4 </w:t>
      </w:r>
      <w:r w:rsidR="00FB7BB6" w:rsidRPr="00177558">
        <w:rPr>
          <w:rFonts w:cstheme="minorHAnsi"/>
          <w:color w:val="000000" w:themeColor="text1"/>
          <w:szCs w:val="20"/>
        </w:rPr>
        <w:t>Length of stay in hospital after surgery</w:t>
      </w:r>
      <w:r w:rsidR="002371D7" w:rsidRPr="00177558">
        <w:rPr>
          <w:rFonts w:cstheme="minorHAnsi"/>
          <w:color w:val="000000" w:themeColor="text1"/>
          <w:szCs w:val="20"/>
        </w:rPr>
        <w:t>.</w:t>
      </w:r>
    </w:p>
    <w:p w14:paraId="5C18D576" w14:textId="2F833A03" w:rsidR="00FB7BB6" w:rsidRPr="00177558" w:rsidRDefault="00FB7BB6" w:rsidP="002371D7">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8.2.</w:t>
      </w:r>
      <w:r w:rsidR="00857848" w:rsidRPr="00177558">
        <w:rPr>
          <w:rFonts w:cstheme="minorHAnsi"/>
          <w:color w:val="000000" w:themeColor="text1"/>
          <w:szCs w:val="20"/>
        </w:rPr>
        <w:t>5</w:t>
      </w:r>
      <w:r w:rsidRPr="00177558">
        <w:rPr>
          <w:rFonts w:cstheme="minorHAnsi"/>
          <w:color w:val="000000" w:themeColor="text1"/>
          <w:szCs w:val="20"/>
        </w:rPr>
        <w:t xml:space="preserve"> In-hospital </w:t>
      </w:r>
      <w:r w:rsidR="00000DDE" w:rsidRPr="00177558">
        <w:rPr>
          <w:rFonts w:cstheme="minorHAnsi"/>
          <w:color w:val="000000" w:themeColor="text1"/>
          <w:szCs w:val="20"/>
        </w:rPr>
        <w:t xml:space="preserve">all-cause </w:t>
      </w:r>
      <w:r w:rsidRPr="00177558">
        <w:rPr>
          <w:rFonts w:cstheme="minorHAnsi"/>
          <w:color w:val="000000" w:themeColor="text1"/>
          <w:szCs w:val="20"/>
        </w:rPr>
        <w:t>mortality</w:t>
      </w:r>
      <w:r w:rsidR="002371D7" w:rsidRPr="00177558">
        <w:rPr>
          <w:rFonts w:cstheme="minorHAnsi"/>
          <w:color w:val="000000" w:themeColor="text1"/>
          <w:szCs w:val="20"/>
        </w:rPr>
        <w:t xml:space="preserve"> </w:t>
      </w:r>
      <w:bookmarkStart w:id="134" w:name="_Hlk50922710"/>
      <w:r w:rsidR="002371D7" w:rsidRPr="00177558">
        <w:rPr>
          <w:rFonts w:cstheme="minorHAnsi"/>
          <w:color w:val="000000" w:themeColor="text1"/>
          <w:szCs w:val="20"/>
        </w:rPr>
        <w:t>(up to 30 days after surgery)</w:t>
      </w:r>
      <w:bookmarkEnd w:id="134"/>
      <w:r w:rsidR="002371D7" w:rsidRPr="00177558">
        <w:rPr>
          <w:rFonts w:cstheme="minorHAnsi"/>
          <w:color w:val="000000" w:themeColor="text1"/>
          <w:szCs w:val="20"/>
        </w:rPr>
        <w:t>.</w:t>
      </w:r>
      <w:r w:rsidRPr="00177558">
        <w:rPr>
          <w:rFonts w:cstheme="minorHAnsi"/>
          <w:color w:val="000000" w:themeColor="text1"/>
          <w:szCs w:val="20"/>
        </w:rPr>
        <w:t xml:space="preserve"> </w:t>
      </w:r>
    </w:p>
    <w:p w14:paraId="101DD4AD" w14:textId="177A6F51" w:rsidR="00FB7BB6" w:rsidRPr="00177558" w:rsidRDefault="00FB7BB6" w:rsidP="002371D7">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8.2.</w:t>
      </w:r>
      <w:r w:rsidR="00857848" w:rsidRPr="00177558">
        <w:rPr>
          <w:rFonts w:cstheme="minorHAnsi"/>
          <w:color w:val="000000" w:themeColor="text1"/>
          <w:szCs w:val="20"/>
        </w:rPr>
        <w:t>6</w:t>
      </w:r>
      <w:r w:rsidRPr="00177558">
        <w:rPr>
          <w:rFonts w:cstheme="minorHAnsi"/>
          <w:color w:val="000000" w:themeColor="text1"/>
          <w:szCs w:val="20"/>
        </w:rPr>
        <w:t xml:space="preserve"> Engagement in activity</w:t>
      </w:r>
      <w:r w:rsidR="002371D7" w:rsidRPr="00177558">
        <w:rPr>
          <w:rFonts w:cstheme="minorHAnsi"/>
          <w:color w:val="000000" w:themeColor="text1"/>
          <w:szCs w:val="20"/>
        </w:rPr>
        <w:t xml:space="preserve"> in 1-year survivors. </w:t>
      </w:r>
    </w:p>
    <w:p w14:paraId="7DC781C6" w14:textId="08842B12" w:rsidR="00FB7BB6" w:rsidRPr="00177558" w:rsidRDefault="00FB7BB6" w:rsidP="002371D7">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8.2.</w:t>
      </w:r>
      <w:r w:rsidR="00857848" w:rsidRPr="00177558">
        <w:rPr>
          <w:rFonts w:cstheme="minorHAnsi"/>
          <w:color w:val="000000" w:themeColor="text1"/>
          <w:szCs w:val="20"/>
        </w:rPr>
        <w:t>7</w:t>
      </w:r>
      <w:r w:rsidRPr="00177558">
        <w:rPr>
          <w:rFonts w:cstheme="minorHAnsi"/>
          <w:color w:val="000000" w:themeColor="text1"/>
          <w:szCs w:val="20"/>
        </w:rPr>
        <w:t xml:space="preserve"> Overall survival</w:t>
      </w:r>
      <w:r w:rsidR="00A62487" w:rsidRPr="00177558">
        <w:rPr>
          <w:rFonts w:cstheme="minorHAnsi"/>
          <w:color w:val="000000" w:themeColor="text1"/>
          <w:szCs w:val="20"/>
        </w:rPr>
        <w:t xml:space="preserve"> after surgery</w:t>
      </w:r>
      <w:r w:rsidR="00EF760E" w:rsidRPr="00177558">
        <w:rPr>
          <w:rFonts w:cstheme="minorHAnsi"/>
          <w:color w:val="000000" w:themeColor="text1"/>
          <w:szCs w:val="20"/>
        </w:rPr>
        <w:t xml:space="preserve">, which </w:t>
      </w:r>
      <w:r w:rsidRPr="00177558">
        <w:rPr>
          <w:rFonts w:cstheme="minorHAnsi"/>
          <w:color w:val="000000" w:themeColor="text1"/>
          <w:szCs w:val="20"/>
        </w:rPr>
        <w:t xml:space="preserve">is defined as time from </w:t>
      </w:r>
      <w:r w:rsidR="00EF760E" w:rsidRPr="00177558">
        <w:rPr>
          <w:rFonts w:cstheme="minorHAnsi"/>
          <w:color w:val="000000" w:themeColor="text1"/>
          <w:szCs w:val="20"/>
        </w:rPr>
        <w:t xml:space="preserve">surgery to all-cause </w:t>
      </w:r>
      <w:r w:rsidRPr="00177558">
        <w:rPr>
          <w:rFonts w:cstheme="minorHAnsi"/>
          <w:color w:val="000000" w:themeColor="text1"/>
          <w:szCs w:val="20"/>
        </w:rPr>
        <w:t xml:space="preserve">death. </w:t>
      </w:r>
    </w:p>
    <w:p w14:paraId="16D6D350" w14:textId="75FC18A1" w:rsidR="00FB7BB6" w:rsidRPr="00177558" w:rsidRDefault="00FB7BB6" w:rsidP="00EF760E">
      <w:pPr>
        <w:snapToGrid w:val="0"/>
        <w:spacing w:beforeLines="50" w:before="156" w:afterLines="50" w:after="156"/>
        <w:rPr>
          <w:rFonts w:eastAsia="宋体" w:cs="Calibri"/>
          <w:color w:val="000000" w:themeColor="text1"/>
          <w:szCs w:val="20"/>
        </w:rPr>
      </w:pPr>
      <w:r w:rsidRPr="00177558">
        <w:rPr>
          <w:rFonts w:cstheme="minorHAnsi"/>
          <w:color w:val="000000" w:themeColor="text1"/>
          <w:szCs w:val="20"/>
        </w:rPr>
        <w:t>8.2.</w:t>
      </w:r>
      <w:r w:rsidR="00857848" w:rsidRPr="00177558">
        <w:rPr>
          <w:rFonts w:cstheme="minorHAnsi"/>
          <w:color w:val="000000" w:themeColor="text1"/>
          <w:szCs w:val="20"/>
        </w:rPr>
        <w:t>8</w:t>
      </w:r>
      <w:r w:rsidRPr="00177558">
        <w:rPr>
          <w:rFonts w:cstheme="minorHAnsi"/>
          <w:color w:val="000000" w:themeColor="text1"/>
          <w:szCs w:val="20"/>
        </w:rPr>
        <w:t xml:space="preserve"> Cancer-specific survival</w:t>
      </w:r>
      <w:r w:rsidR="00A62487" w:rsidRPr="00177558">
        <w:rPr>
          <w:rFonts w:cstheme="minorHAnsi"/>
          <w:color w:val="000000" w:themeColor="text1"/>
          <w:szCs w:val="20"/>
        </w:rPr>
        <w:t xml:space="preserve"> after surgery</w:t>
      </w:r>
      <w:r w:rsidR="00EF760E" w:rsidRPr="00177558">
        <w:rPr>
          <w:rFonts w:cstheme="minorHAnsi"/>
          <w:color w:val="000000" w:themeColor="text1"/>
          <w:szCs w:val="20"/>
        </w:rPr>
        <w:t xml:space="preserve">, </w:t>
      </w:r>
      <w:bookmarkStart w:id="135" w:name="_Hlk50923505"/>
      <w:r w:rsidR="00EF760E" w:rsidRPr="00177558">
        <w:rPr>
          <w:rFonts w:cstheme="minorHAnsi"/>
          <w:color w:val="000000" w:themeColor="text1"/>
          <w:szCs w:val="20"/>
        </w:rPr>
        <w:t>which i</w:t>
      </w:r>
      <w:r w:rsidRPr="00177558">
        <w:rPr>
          <w:rFonts w:eastAsia="宋体" w:cs="Calibri"/>
          <w:color w:val="000000" w:themeColor="text1"/>
          <w:szCs w:val="20"/>
        </w:rPr>
        <w:t>s defined as time from surgery to cancer-specific death</w:t>
      </w:r>
      <w:r w:rsidR="00EF760E" w:rsidRPr="00177558">
        <w:rPr>
          <w:rFonts w:eastAsia="宋体" w:cs="Calibri"/>
          <w:color w:val="000000" w:themeColor="text1"/>
          <w:szCs w:val="20"/>
        </w:rPr>
        <w:t>, i.e., death fully attributable to lung cancer for which surgery is performed.</w:t>
      </w:r>
      <w:bookmarkEnd w:id="135"/>
      <w:r w:rsidR="00EF760E" w:rsidRPr="00177558">
        <w:rPr>
          <w:rFonts w:eastAsia="宋体" w:cs="Calibri"/>
          <w:color w:val="000000" w:themeColor="text1"/>
          <w:szCs w:val="20"/>
        </w:rPr>
        <w:t xml:space="preserve"> </w:t>
      </w:r>
      <w:bookmarkStart w:id="136" w:name="_Hlk50924165"/>
      <w:r w:rsidR="00EF760E" w:rsidRPr="00177558">
        <w:rPr>
          <w:rFonts w:eastAsia="宋体" w:cs="Calibri"/>
          <w:color w:val="000000" w:themeColor="text1"/>
          <w:szCs w:val="20"/>
        </w:rPr>
        <w:t>Patients who die of a cause other than the specific lung cancer are “censored” at the time of death</w:t>
      </w:r>
      <w:r w:rsidRPr="00177558">
        <w:rPr>
          <w:rFonts w:eastAsia="宋体" w:cs="Calibri"/>
          <w:color w:val="000000" w:themeColor="text1"/>
          <w:szCs w:val="20"/>
        </w:rPr>
        <w:t>.</w:t>
      </w:r>
      <w:bookmarkEnd w:id="136"/>
    </w:p>
    <w:p w14:paraId="4A75610E" w14:textId="77777777" w:rsidR="00FB7BB6" w:rsidRPr="00177558" w:rsidRDefault="00FB7BB6" w:rsidP="00751CC2">
      <w:pPr>
        <w:snapToGrid w:val="0"/>
        <w:spacing w:beforeLines="50" w:before="156" w:afterLines="50" w:after="156"/>
        <w:rPr>
          <w:rFonts w:cstheme="minorHAnsi"/>
          <w:color w:val="000000" w:themeColor="text1"/>
          <w:szCs w:val="20"/>
        </w:rPr>
      </w:pPr>
    </w:p>
    <w:p w14:paraId="14192A62" w14:textId="77777777" w:rsidR="00FB7BB6" w:rsidRPr="00177558" w:rsidRDefault="00FB7BB6"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8.3 Other predefined outcomes</w:t>
      </w:r>
    </w:p>
    <w:p w14:paraId="247BB257" w14:textId="4C07D238" w:rsidR="00FB7BB6" w:rsidRPr="00177558" w:rsidRDefault="00FB7BB6" w:rsidP="00751CC2">
      <w:pPr>
        <w:snapToGrid w:val="0"/>
        <w:spacing w:beforeLines="50" w:before="156" w:afterLines="50" w:after="156"/>
        <w:rPr>
          <w:rFonts w:eastAsia="宋体" w:cstheme="minorHAnsi"/>
          <w:color w:val="000000" w:themeColor="text1"/>
          <w:szCs w:val="20"/>
        </w:rPr>
      </w:pPr>
      <w:r w:rsidRPr="00177558">
        <w:rPr>
          <w:rFonts w:cstheme="minorHAnsi"/>
          <w:color w:val="000000" w:themeColor="text1"/>
          <w:szCs w:val="20"/>
        </w:rPr>
        <w:t xml:space="preserve">8.3.1 Pain intensity </w:t>
      </w:r>
      <w:r w:rsidR="00613D3C" w:rsidRPr="00177558">
        <w:rPr>
          <w:rFonts w:cstheme="minorHAnsi"/>
          <w:color w:val="000000" w:themeColor="text1"/>
          <w:szCs w:val="20"/>
        </w:rPr>
        <w:t>after surgery</w:t>
      </w:r>
      <w:r w:rsidR="00C4444E" w:rsidRPr="00177558">
        <w:rPr>
          <w:rFonts w:cstheme="minorHAnsi"/>
          <w:color w:val="000000" w:themeColor="text1"/>
          <w:szCs w:val="20"/>
        </w:rPr>
        <w:t>.</w:t>
      </w:r>
    </w:p>
    <w:p w14:paraId="1064243A" w14:textId="25E5A446" w:rsidR="00FB7BB6" w:rsidRPr="00177558" w:rsidRDefault="00FB7BB6" w:rsidP="00751CC2">
      <w:pPr>
        <w:snapToGrid w:val="0"/>
        <w:spacing w:beforeLines="50" w:before="156" w:afterLines="50" w:after="156"/>
        <w:rPr>
          <w:rFonts w:eastAsia="宋体" w:cs="Calibri"/>
          <w:color w:val="000000" w:themeColor="text1"/>
          <w:szCs w:val="20"/>
        </w:rPr>
      </w:pPr>
      <w:r w:rsidRPr="00177558">
        <w:rPr>
          <w:rFonts w:eastAsia="宋体" w:cs="Calibri"/>
          <w:color w:val="000000" w:themeColor="text1"/>
          <w:szCs w:val="20"/>
        </w:rPr>
        <w:t xml:space="preserve">8.3.2 Recurrence-free survival </w:t>
      </w:r>
      <w:r w:rsidR="00A62487" w:rsidRPr="00177558">
        <w:rPr>
          <w:rFonts w:cstheme="minorHAnsi"/>
          <w:color w:val="000000" w:themeColor="text1"/>
          <w:szCs w:val="20"/>
        </w:rPr>
        <w:t>after surgery</w:t>
      </w:r>
      <w:r w:rsidR="00A62487" w:rsidRPr="00177558">
        <w:rPr>
          <w:rFonts w:eastAsia="宋体" w:cs="Calibri"/>
          <w:color w:val="000000" w:themeColor="text1"/>
          <w:szCs w:val="20"/>
        </w:rPr>
        <w:t xml:space="preserve"> </w:t>
      </w:r>
      <w:r w:rsidRPr="00177558">
        <w:rPr>
          <w:rFonts w:eastAsia="宋体" w:cs="Calibri"/>
          <w:color w:val="000000" w:themeColor="text1"/>
          <w:szCs w:val="20"/>
        </w:rPr>
        <w:t>in patients with confirmed cancer</w:t>
      </w:r>
      <w:r w:rsidR="00C4444E" w:rsidRPr="00177558">
        <w:rPr>
          <w:rFonts w:eastAsia="宋体" w:cs="Calibri"/>
          <w:color w:val="000000" w:themeColor="text1"/>
          <w:szCs w:val="20"/>
        </w:rPr>
        <w:t>. Recurrence-free survival is defined as the time from surgery to the date of cancer recurrence/metastasis or all-cause death, whichever occurs first.</w:t>
      </w:r>
    </w:p>
    <w:p w14:paraId="75A74C6A" w14:textId="1C74EC06" w:rsidR="00C4444E" w:rsidRPr="00177558" w:rsidRDefault="00C4444E" w:rsidP="00C4444E">
      <w:pPr>
        <w:snapToGrid w:val="0"/>
        <w:spacing w:beforeLines="50" w:before="156" w:afterLines="50" w:after="156"/>
        <w:rPr>
          <w:rFonts w:eastAsia="宋体" w:cs="Calibri"/>
          <w:color w:val="000000" w:themeColor="text1"/>
          <w:szCs w:val="20"/>
        </w:rPr>
      </w:pPr>
      <w:r w:rsidRPr="00177558">
        <w:rPr>
          <w:rFonts w:eastAsia="宋体" w:cs="Calibri"/>
          <w:color w:val="000000" w:themeColor="text1"/>
          <w:szCs w:val="20"/>
        </w:rPr>
        <w:t>8.3.</w:t>
      </w:r>
      <w:r w:rsidR="007822D4" w:rsidRPr="00177558">
        <w:rPr>
          <w:rFonts w:eastAsia="宋体" w:cs="Calibri"/>
          <w:color w:val="000000" w:themeColor="text1"/>
          <w:szCs w:val="20"/>
        </w:rPr>
        <w:t>3</w:t>
      </w:r>
      <w:r w:rsidRPr="00177558">
        <w:rPr>
          <w:rFonts w:eastAsia="宋体" w:cs="Calibri"/>
          <w:color w:val="000000" w:themeColor="text1"/>
          <w:szCs w:val="20"/>
        </w:rPr>
        <w:t xml:space="preserve"> Overall survival </w:t>
      </w:r>
      <w:r w:rsidR="00A62487" w:rsidRPr="00177558">
        <w:rPr>
          <w:rFonts w:cstheme="minorHAnsi"/>
          <w:color w:val="000000" w:themeColor="text1"/>
          <w:szCs w:val="20"/>
        </w:rPr>
        <w:t>after surgery</w:t>
      </w:r>
      <w:r w:rsidR="00A62487" w:rsidRPr="00177558">
        <w:rPr>
          <w:rFonts w:eastAsia="宋体" w:cs="Calibri"/>
          <w:color w:val="000000" w:themeColor="text1"/>
          <w:szCs w:val="20"/>
        </w:rPr>
        <w:t xml:space="preserve"> </w:t>
      </w:r>
      <w:r w:rsidRPr="00177558">
        <w:rPr>
          <w:rFonts w:eastAsia="宋体" w:cs="Calibri"/>
          <w:color w:val="000000" w:themeColor="text1"/>
          <w:szCs w:val="20"/>
        </w:rPr>
        <w:t>in patients with confirmed cancer. Overall survival is defined as the time from surgery to all-cause death.</w:t>
      </w:r>
    </w:p>
    <w:p w14:paraId="4205851E" w14:textId="258AB4E6" w:rsidR="00C4444E" w:rsidRPr="00177558" w:rsidRDefault="00C4444E" w:rsidP="00C4444E">
      <w:pPr>
        <w:snapToGrid w:val="0"/>
        <w:spacing w:beforeLines="50" w:before="156" w:afterLines="50" w:after="156"/>
        <w:rPr>
          <w:rFonts w:eastAsia="宋体" w:cs="Calibri"/>
          <w:color w:val="000000" w:themeColor="text1"/>
          <w:szCs w:val="20"/>
        </w:rPr>
      </w:pPr>
      <w:r w:rsidRPr="00177558">
        <w:rPr>
          <w:rFonts w:eastAsia="宋体" w:cs="Calibri"/>
          <w:color w:val="000000" w:themeColor="text1"/>
          <w:szCs w:val="20"/>
        </w:rPr>
        <w:t>8.3.</w:t>
      </w:r>
      <w:r w:rsidR="007822D4" w:rsidRPr="00177558">
        <w:rPr>
          <w:rFonts w:eastAsia="宋体" w:cs="Calibri"/>
          <w:color w:val="000000" w:themeColor="text1"/>
          <w:szCs w:val="20"/>
        </w:rPr>
        <w:t>4</w:t>
      </w:r>
      <w:r w:rsidRPr="00177558">
        <w:rPr>
          <w:rFonts w:eastAsia="宋体" w:cs="Calibri"/>
          <w:color w:val="000000" w:themeColor="text1"/>
          <w:szCs w:val="20"/>
        </w:rPr>
        <w:t xml:space="preserve"> Cancer-specific survival </w:t>
      </w:r>
      <w:r w:rsidR="00A62487" w:rsidRPr="00177558">
        <w:rPr>
          <w:rFonts w:cstheme="minorHAnsi"/>
          <w:color w:val="000000" w:themeColor="text1"/>
          <w:szCs w:val="20"/>
        </w:rPr>
        <w:t>after surgery</w:t>
      </w:r>
      <w:r w:rsidR="00A62487" w:rsidRPr="00177558">
        <w:rPr>
          <w:rFonts w:eastAsia="宋体" w:cs="Calibri"/>
          <w:color w:val="000000" w:themeColor="text1"/>
          <w:szCs w:val="20"/>
        </w:rPr>
        <w:t xml:space="preserve"> </w:t>
      </w:r>
      <w:r w:rsidRPr="00177558">
        <w:rPr>
          <w:rFonts w:eastAsia="宋体" w:cs="Calibri"/>
          <w:color w:val="000000" w:themeColor="text1"/>
          <w:szCs w:val="20"/>
        </w:rPr>
        <w:t>in patients with confirmed cancer. Cancer-specific death indicates death fully attributable to lung cancer for which surgery is performed. Patients who die of a cause other than the specific lung cancer are “censored” at the time of death.</w:t>
      </w:r>
    </w:p>
    <w:p w14:paraId="475ABAF6" w14:textId="3CD690BB" w:rsidR="00FB7BB6" w:rsidRPr="00177558" w:rsidRDefault="00FB7BB6" w:rsidP="007822D4">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8.3.</w:t>
      </w:r>
      <w:r w:rsidR="007822D4" w:rsidRPr="00177558">
        <w:rPr>
          <w:rFonts w:cstheme="minorHAnsi"/>
          <w:color w:val="000000" w:themeColor="text1"/>
          <w:szCs w:val="20"/>
        </w:rPr>
        <w:t>5</w:t>
      </w:r>
      <w:r w:rsidRPr="00177558">
        <w:rPr>
          <w:rFonts w:cstheme="minorHAnsi"/>
          <w:color w:val="000000" w:themeColor="text1"/>
          <w:szCs w:val="20"/>
        </w:rPr>
        <w:t xml:space="preserve"> Number of CD8+ and FOXP3+ T cells per mm</w:t>
      </w:r>
      <w:r w:rsidRPr="00177558">
        <w:rPr>
          <w:rFonts w:cstheme="minorHAnsi"/>
          <w:color w:val="000000" w:themeColor="text1"/>
          <w:szCs w:val="20"/>
          <w:vertAlign w:val="superscript"/>
        </w:rPr>
        <w:t>2</w:t>
      </w:r>
      <w:r w:rsidRPr="00177558">
        <w:rPr>
          <w:rFonts w:cstheme="minorHAnsi"/>
          <w:color w:val="000000" w:themeColor="text1"/>
          <w:szCs w:val="20"/>
        </w:rPr>
        <w:t xml:space="preserve"> </w:t>
      </w:r>
      <w:r w:rsidR="00F128D2" w:rsidRPr="00177558">
        <w:rPr>
          <w:rFonts w:cstheme="minorHAnsi"/>
          <w:color w:val="000000" w:themeColor="text1"/>
          <w:szCs w:val="20"/>
        </w:rPr>
        <w:t>tumor</w:t>
      </w:r>
      <w:r w:rsidRPr="00177558">
        <w:rPr>
          <w:rFonts w:cstheme="minorHAnsi"/>
          <w:color w:val="000000" w:themeColor="text1"/>
          <w:szCs w:val="20"/>
        </w:rPr>
        <w:t xml:space="preserve"> area</w:t>
      </w:r>
      <w:r w:rsidR="00912A59" w:rsidRPr="00177558">
        <w:rPr>
          <w:rFonts w:cstheme="minorHAnsi"/>
          <w:color w:val="000000" w:themeColor="text1"/>
          <w:szCs w:val="20"/>
        </w:rPr>
        <w:t xml:space="preserve"> (sub-study, </w:t>
      </w:r>
      <w:r w:rsidRPr="00177558">
        <w:rPr>
          <w:rFonts w:cstheme="minorHAnsi"/>
          <w:color w:val="000000" w:themeColor="text1"/>
          <w:szCs w:val="20"/>
        </w:rPr>
        <w:t>in part of enrolled patients</w:t>
      </w:r>
      <w:r w:rsidR="00912A59" w:rsidRPr="00177558">
        <w:rPr>
          <w:rFonts w:cstheme="minorHAnsi"/>
          <w:color w:val="000000" w:themeColor="text1"/>
          <w:szCs w:val="20"/>
        </w:rPr>
        <w:t>)</w:t>
      </w:r>
      <w:r w:rsidRPr="00177558">
        <w:rPr>
          <w:rFonts w:cstheme="minorHAnsi"/>
          <w:color w:val="000000" w:themeColor="text1"/>
          <w:szCs w:val="20"/>
        </w:rPr>
        <w:t>.</w:t>
      </w:r>
    </w:p>
    <w:p w14:paraId="23DC7370" w14:textId="36221898" w:rsidR="00FB7BB6" w:rsidRPr="00177558" w:rsidRDefault="00FB7BB6" w:rsidP="007822D4">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8.3.</w:t>
      </w:r>
      <w:r w:rsidR="007822D4" w:rsidRPr="00177558">
        <w:rPr>
          <w:rFonts w:cstheme="minorHAnsi"/>
          <w:color w:val="000000" w:themeColor="text1"/>
          <w:szCs w:val="20"/>
        </w:rPr>
        <w:t>6</w:t>
      </w:r>
      <w:r w:rsidRPr="00177558">
        <w:rPr>
          <w:rFonts w:cstheme="minorHAnsi"/>
          <w:color w:val="000000" w:themeColor="text1"/>
          <w:szCs w:val="20"/>
        </w:rPr>
        <w:t xml:space="preserve"> Percentage of NK- and T-cells in peripheral blood</w:t>
      </w:r>
      <w:r w:rsidR="00912A59" w:rsidRPr="00177558">
        <w:rPr>
          <w:rFonts w:cstheme="minorHAnsi"/>
          <w:color w:val="000000" w:themeColor="text1"/>
          <w:szCs w:val="20"/>
        </w:rPr>
        <w:t xml:space="preserve"> (sub-study,</w:t>
      </w:r>
      <w:r w:rsidRPr="00177558">
        <w:rPr>
          <w:rFonts w:cstheme="minorHAnsi"/>
          <w:color w:val="000000" w:themeColor="text1"/>
          <w:szCs w:val="20"/>
        </w:rPr>
        <w:t xml:space="preserve"> in part of enrolled patients</w:t>
      </w:r>
      <w:r w:rsidR="00912A59" w:rsidRPr="00177558">
        <w:rPr>
          <w:rFonts w:cstheme="minorHAnsi"/>
          <w:color w:val="000000" w:themeColor="text1"/>
          <w:szCs w:val="20"/>
        </w:rPr>
        <w:t>)</w:t>
      </w:r>
      <w:r w:rsidRPr="00177558">
        <w:rPr>
          <w:rFonts w:cstheme="minorHAnsi"/>
          <w:color w:val="000000" w:themeColor="text1"/>
          <w:szCs w:val="20"/>
        </w:rPr>
        <w:t>.</w:t>
      </w:r>
    </w:p>
    <w:p w14:paraId="5B45584B" w14:textId="48757FA2" w:rsidR="00FB7BB6" w:rsidRPr="00177558" w:rsidRDefault="00FB7BB6"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8.3.</w:t>
      </w:r>
      <w:r w:rsidR="007822D4" w:rsidRPr="00177558">
        <w:rPr>
          <w:rFonts w:cstheme="minorHAnsi"/>
          <w:color w:val="000000" w:themeColor="text1"/>
          <w:szCs w:val="20"/>
        </w:rPr>
        <w:t>7</w:t>
      </w:r>
      <w:r w:rsidRPr="00177558">
        <w:rPr>
          <w:rFonts w:cstheme="minorHAnsi"/>
          <w:color w:val="000000" w:themeColor="text1"/>
          <w:szCs w:val="20"/>
        </w:rPr>
        <w:t xml:space="preserve"> </w:t>
      </w:r>
      <w:r w:rsidR="00613D3C" w:rsidRPr="00177558">
        <w:rPr>
          <w:rFonts w:cstheme="minorHAnsi"/>
          <w:color w:val="000000" w:themeColor="text1"/>
          <w:szCs w:val="20"/>
        </w:rPr>
        <w:t xml:space="preserve">Rate </w:t>
      </w:r>
      <w:r w:rsidR="00912A59" w:rsidRPr="00177558">
        <w:rPr>
          <w:rFonts w:cstheme="minorHAnsi"/>
          <w:color w:val="000000" w:themeColor="text1"/>
          <w:szCs w:val="20"/>
        </w:rPr>
        <w:t xml:space="preserve">of </w:t>
      </w:r>
      <w:r w:rsidRPr="00177558">
        <w:rPr>
          <w:rFonts w:cstheme="minorHAnsi"/>
          <w:color w:val="000000" w:themeColor="text1"/>
          <w:szCs w:val="20"/>
        </w:rPr>
        <w:t>chronic pain at 3 and 6 month</w:t>
      </w:r>
      <w:r w:rsidR="00912A59" w:rsidRPr="00177558">
        <w:rPr>
          <w:rFonts w:cstheme="minorHAnsi"/>
          <w:color w:val="000000" w:themeColor="text1"/>
          <w:szCs w:val="20"/>
        </w:rPr>
        <w:t>s</w:t>
      </w:r>
      <w:r w:rsidRPr="00177558">
        <w:rPr>
          <w:rFonts w:cstheme="minorHAnsi"/>
          <w:color w:val="000000" w:themeColor="text1"/>
          <w:szCs w:val="20"/>
        </w:rPr>
        <w:t xml:space="preserve"> after surgery</w:t>
      </w:r>
      <w:r w:rsidR="00912A59" w:rsidRPr="00177558">
        <w:rPr>
          <w:rFonts w:cstheme="minorHAnsi"/>
          <w:color w:val="000000" w:themeColor="text1"/>
          <w:szCs w:val="20"/>
        </w:rPr>
        <w:t xml:space="preserve"> (sub-study, performed in part of enrolled patients). </w:t>
      </w:r>
    </w:p>
    <w:p w14:paraId="09B2F005" w14:textId="77777777" w:rsidR="00FB7BB6" w:rsidRPr="00177558" w:rsidRDefault="00FB7BB6" w:rsidP="00751CC2">
      <w:pPr>
        <w:snapToGrid w:val="0"/>
        <w:spacing w:beforeLines="50" w:before="156" w:afterLines="50" w:after="156"/>
        <w:rPr>
          <w:rFonts w:cstheme="minorHAnsi"/>
          <w:color w:val="000000" w:themeColor="text1"/>
          <w:szCs w:val="20"/>
        </w:rPr>
      </w:pPr>
    </w:p>
    <w:p w14:paraId="30AEB49A" w14:textId="79BE861E" w:rsidR="00FB7BB6" w:rsidRPr="00177558" w:rsidRDefault="00FB7BB6" w:rsidP="00F92F45">
      <w:pPr>
        <w:pStyle w:val="2"/>
        <w:rPr>
          <w:color w:val="000000" w:themeColor="text1"/>
          <w:sz w:val="20"/>
          <w:szCs w:val="20"/>
        </w:rPr>
      </w:pPr>
      <w:bookmarkStart w:id="137" w:name="_Toc45825545"/>
      <w:bookmarkStart w:id="138" w:name="_Toc45825827"/>
      <w:bookmarkStart w:id="139" w:name="_Toc48409139"/>
      <w:bookmarkStart w:id="140" w:name="_Toc48424783"/>
      <w:r w:rsidRPr="00177558">
        <w:rPr>
          <w:color w:val="000000" w:themeColor="text1"/>
          <w:sz w:val="20"/>
          <w:szCs w:val="20"/>
        </w:rPr>
        <w:t>9. Adverse events</w:t>
      </w:r>
      <w:bookmarkEnd w:id="137"/>
      <w:bookmarkEnd w:id="138"/>
      <w:bookmarkEnd w:id="139"/>
      <w:bookmarkEnd w:id="140"/>
    </w:p>
    <w:p w14:paraId="3953480B" w14:textId="1E4F1B87" w:rsidR="00FB7BB6" w:rsidRPr="00177558" w:rsidRDefault="00FB7BB6"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9.1 </w:t>
      </w:r>
      <w:r w:rsidR="004D60DD" w:rsidRPr="00177558">
        <w:rPr>
          <w:rFonts w:cstheme="minorHAnsi"/>
          <w:b/>
          <w:bCs/>
          <w:i/>
          <w:iCs/>
          <w:color w:val="000000" w:themeColor="text1"/>
          <w:szCs w:val="20"/>
        </w:rPr>
        <w:t>Definition</w:t>
      </w:r>
    </w:p>
    <w:p w14:paraId="4DFE3697" w14:textId="66DF4865" w:rsidR="004D60DD" w:rsidRPr="00177558" w:rsidRDefault="004D60DD" w:rsidP="00751CC2">
      <w:pPr>
        <w:snapToGrid w:val="0"/>
        <w:spacing w:beforeLines="50" w:before="156" w:afterLines="50" w:after="156"/>
        <w:rPr>
          <w:rFonts w:eastAsia="宋体"/>
          <w:color w:val="000000" w:themeColor="text1"/>
          <w:szCs w:val="20"/>
        </w:rPr>
      </w:pPr>
      <w:r w:rsidRPr="00177558">
        <w:rPr>
          <w:rFonts w:eastAsia="宋体"/>
          <w:color w:val="000000" w:themeColor="text1"/>
          <w:szCs w:val="20"/>
        </w:rPr>
        <w:t xml:space="preserve">An adverse event indicates any unpredictable, </w:t>
      </w:r>
      <w:r w:rsidR="00DE4CB4" w:rsidRPr="00177558">
        <w:rPr>
          <w:rFonts w:eastAsia="宋体"/>
          <w:color w:val="000000" w:themeColor="text1"/>
          <w:szCs w:val="20"/>
        </w:rPr>
        <w:t>unfavorable</w:t>
      </w:r>
      <w:r w:rsidRPr="00177558">
        <w:rPr>
          <w:rFonts w:eastAsia="宋体"/>
          <w:color w:val="000000" w:themeColor="text1"/>
          <w:szCs w:val="20"/>
        </w:rPr>
        <w:t xml:space="preserve"> medical event that is associated with any medical </w:t>
      </w:r>
      <w:r w:rsidRPr="00177558">
        <w:rPr>
          <w:rFonts w:eastAsia="宋体"/>
          <w:color w:val="000000" w:themeColor="text1"/>
          <w:szCs w:val="20"/>
        </w:rPr>
        <w:lastRenderedPageBreak/>
        <w:t>intervention and occurs during the study period. It can be related to the study intervention or otherwise. It can manifest as any uncomfortable signs (including abnormal laboratory findings), symptoms or transient morbidity.</w:t>
      </w:r>
    </w:p>
    <w:p w14:paraId="42420AE1" w14:textId="7AA83DE0" w:rsidR="004D60DD" w:rsidRPr="00177558" w:rsidRDefault="004D60DD" w:rsidP="00751CC2">
      <w:pPr>
        <w:snapToGrid w:val="0"/>
        <w:spacing w:beforeLines="50" w:before="156" w:afterLines="50" w:after="156"/>
        <w:rPr>
          <w:rFonts w:eastAsia="宋体"/>
          <w:color w:val="000000" w:themeColor="text1"/>
          <w:szCs w:val="20"/>
        </w:rPr>
      </w:pPr>
    </w:p>
    <w:p w14:paraId="235AC4B2" w14:textId="6D8CBAC3" w:rsidR="004D60DD" w:rsidRPr="00177558" w:rsidRDefault="004D60DD" w:rsidP="00751CC2">
      <w:pPr>
        <w:snapToGrid w:val="0"/>
        <w:spacing w:beforeLines="50" w:before="156" w:afterLines="50" w:after="156"/>
        <w:rPr>
          <w:rFonts w:eastAsia="宋体"/>
          <w:b/>
          <w:bCs/>
          <w:i/>
          <w:iCs/>
          <w:color w:val="000000" w:themeColor="text1"/>
          <w:szCs w:val="20"/>
        </w:rPr>
      </w:pPr>
      <w:r w:rsidRPr="00177558">
        <w:rPr>
          <w:rFonts w:eastAsia="宋体"/>
          <w:b/>
          <w:bCs/>
          <w:i/>
          <w:iCs/>
          <w:color w:val="000000" w:themeColor="text1"/>
          <w:szCs w:val="20"/>
        </w:rPr>
        <w:t>9.2 Predicted adverse events in this study</w:t>
      </w:r>
    </w:p>
    <w:p w14:paraId="4AE5CFC3" w14:textId="11588C4D" w:rsidR="004D60DD" w:rsidRPr="00177558" w:rsidRDefault="004D60DD" w:rsidP="00751CC2">
      <w:pPr>
        <w:snapToGrid w:val="0"/>
        <w:spacing w:beforeLines="50" w:before="156" w:afterLines="50" w:after="156"/>
        <w:rPr>
          <w:rFonts w:eastAsia="宋体"/>
          <w:color w:val="000000" w:themeColor="text1"/>
          <w:szCs w:val="20"/>
        </w:rPr>
      </w:pPr>
      <w:r w:rsidRPr="00177558">
        <w:rPr>
          <w:rFonts w:eastAsia="宋体"/>
          <w:color w:val="000000" w:themeColor="text1"/>
          <w:szCs w:val="20"/>
        </w:rPr>
        <w:t xml:space="preserve">9.2.1 Epidural </w:t>
      </w:r>
      <w:r w:rsidR="00F86A5D" w:rsidRPr="00177558">
        <w:rPr>
          <w:rFonts w:eastAsia="宋体"/>
          <w:color w:val="000000" w:themeColor="text1"/>
          <w:szCs w:val="20"/>
        </w:rPr>
        <w:t xml:space="preserve">puncture </w:t>
      </w:r>
      <w:r w:rsidRPr="00177558">
        <w:rPr>
          <w:rFonts w:eastAsia="宋体"/>
          <w:color w:val="000000" w:themeColor="text1"/>
          <w:szCs w:val="20"/>
        </w:rPr>
        <w:t>related adverse events</w:t>
      </w:r>
    </w:p>
    <w:p w14:paraId="78168D1D" w14:textId="27C63A02" w:rsidR="00AE0681" w:rsidRPr="00177558" w:rsidRDefault="00AE0681" w:rsidP="00AE0681">
      <w:pPr>
        <w:snapToGrid w:val="0"/>
        <w:spacing w:beforeLines="50" w:before="156" w:afterLines="50" w:after="156"/>
        <w:rPr>
          <w:rFonts w:eastAsia="宋体"/>
          <w:color w:val="000000" w:themeColor="text1"/>
          <w:szCs w:val="20"/>
        </w:rPr>
      </w:pPr>
      <w:r w:rsidRPr="00177558">
        <w:rPr>
          <w:rFonts w:eastAsia="宋体"/>
          <w:color w:val="000000" w:themeColor="text1"/>
          <w:szCs w:val="20"/>
        </w:rPr>
        <w:t>Adverse events related to epidural puncture/catheterization include accidental dural puncture, nerve injury, failed epidural puncture/catheterization, epidural catheter obstruction, blood appear in epidural catheter, epidural catheter dislodgement, local/epidural hematoma, local/</w:t>
      </w:r>
      <w:r w:rsidR="004160C8" w:rsidRPr="00177558">
        <w:rPr>
          <w:rFonts w:eastAsia="宋体"/>
          <w:color w:val="000000" w:themeColor="text1"/>
          <w:szCs w:val="20"/>
        </w:rPr>
        <w:t>epidural infection</w:t>
      </w:r>
      <w:r w:rsidRPr="00177558">
        <w:rPr>
          <w:rFonts w:eastAsia="宋体"/>
          <w:color w:val="000000" w:themeColor="text1"/>
          <w:szCs w:val="20"/>
        </w:rPr>
        <w:t>, etc.</w:t>
      </w:r>
    </w:p>
    <w:p w14:paraId="4216257E" w14:textId="62051682" w:rsidR="000D77EB" w:rsidRPr="00177558" w:rsidRDefault="00F86A5D" w:rsidP="00AE0681">
      <w:pPr>
        <w:snapToGrid w:val="0"/>
        <w:spacing w:beforeLines="50" w:before="156" w:afterLines="50" w:after="156"/>
        <w:rPr>
          <w:rFonts w:eastAsia="宋体"/>
          <w:color w:val="000000" w:themeColor="text1"/>
          <w:szCs w:val="20"/>
        </w:rPr>
      </w:pPr>
      <w:r w:rsidRPr="00177558">
        <w:rPr>
          <w:rFonts w:eastAsia="宋体"/>
          <w:color w:val="000000" w:themeColor="text1"/>
          <w:szCs w:val="20"/>
        </w:rPr>
        <w:t>9.2.</w:t>
      </w:r>
      <w:r w:rsidR="00BE5E43" w:rsidRPr="00177558">
        <w:rPr>
          <w:rFonts w:eastAsia="宋体"/>
          <w:color w:val="000000" w:themeColor="text1"/>
          <w:szCs w:val="20"/>
        </w:rPr>
        <w:t>2</w:t>
      </w:r>
      <w:r w:rsidRPr="00177558">
        <w:rPr>
          <w:rFonts w:eastAsia="宋体"/>
          <w:color w:val="000000" w:themeColor="text1"/>
          <w:szCs w:val="20"/>
        </w:rPr>
        <w:t xml:space="preserve"> Intraoperative adverse events</w:t>
      </w:r>
      <w:r w:rsidR="007D5097" w:rsidRPr="00177558">
        <w:rPr>
          <w:rFonts w:eastAsia="宋体"/>
          <w:color w:val="000000" w:themeColor="text1"/>
          <w:szCs w:val="20"/>
        </w:rPr>
        <w:t xml:space="preserve"> </w:t>
      </w:r>
      <w:r w:rsidR="00AE0681" w:rsidRPr="00177558">
        <w:rPr>
          <w:rFonts w:eastAsia="宋体"/>
          <w:color w:val="000000" w:themeColor="text1"/>
          <w:szCs w:val="20"/>
        </w:rPr>
        <w:t xml:space="preserve">related to epidural and/or general </w:t>
      </w:r>
      <w:r w:rsidR="00F128D2" w:rsidRPr="00177558">
        <w:rPr>
          <w:rFonts w:eastAsia="宋体"/>
          <w:color w:val="000000" w:themeColor="text1"/>
          <w:szCs w:val="20"/>
        </w:rPr>
        <w:t>anest</w:t>
      </w:r>
      <w:r w:rsidR="00AE0681" w:rsidRPr="00177558">
        <w:rPr>
          <w:rFonts w:eastAsia="宋体"/>
          <w:color w:val="000000" w:themeColor="text1"/>
          <w:szCs w:val="20"/>
        </w:rPr>
        <w:t xml:space="preserve">hesia </w:t>
      </w:r>
      <w:r w:rsidR="000D77EB" w:rsidRPr="00177558">
        <w:rPr>
          <w:rFonts w:eastAsia="宋体"/>
          <w:color w:val="000000" w:themeColor="text1"/>
          <w:szCs w:val="20"/>
        </w:rPr>
        <w:t xml:space="preserve">may </w:t>
      </w:r>
      <w:r w:rsidR="00AE0681" w:rsidRPr="00177558">
        <w:rPr>
          <w:rFonts w:eastAsia="宋体"/>
          <w:color w:val="000000" w:themeColor="text1"/>
          <w:szCs w:val="20"/>
        </w:rPr>
        <w:t xml:space="preserve">include </w:t>
      </w:r>
      <w:r w:rsidR="000D77EB" w:rsidRPr="00177558">
        <w:rPr>
          <w:rFonts w:eastAsia="宋体"/>
          <w:color w:val="000000" w:themeColor="text1"/>
          <w:szCs w:val="20"/>
        </w:rPr>
        <w:t xml:space="preserve">the following: </w:t>
      </w:r>
    </w:p>
    <w:tbl>
      <w:tblPr>
        <w:tblW w:w="4956"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407"/>
        <w:gridCol w:w="6534"/>
      </w:tblGrid>
      <w:tr w:rsidR="00177558" w:rsidRPr="00177558" w14:paraId="46486579" w14:textId="77777777" w:rsidTr="00317A54">
        <w:trPr>
          <w:trHeight w:val="340"/>
        </w:trPr>
        <w:tc>
          <w:tcPr>
            <w:tcW w:w="1346" w:type="pct"/>
          </w:tcPr>
          <w:p w14:paraId="5A3FC4D4" w14:textId="68FDE76A" w:rsidR="007D5097" w:rsidRPr="00177558" w:rsidRDefault="007D5097" w:rsidP="00317A54">
            <w:pPr>
              <w:snapToGrid w:val="0"/>
              <w:spacing w:beforeLines="50" w:before="156" w:afterLines="50" w:after="156"/>
              <w:rPr>
                <w:rFonts w:eastAsia="宋体"/>
                <w:color w:val="000000" w:themeColor="text1"/>
                <w:szCs w:val="20"/>
              </w:rPr>
            </w:pPr>
            <w:r w:rsidRPr="00177558">
              <w:rPr>
                <w:color w:val="000000" w:themeColor="text1"/>
                <w:szCs w:val="20"/>
              </w:rPr>
              <w:t xml:space="preserve">Local </w:t>
            </w:r>
            <w:r w:rsidR="00F128D2" w:rsidRPr="00177558">
              <w:rPr>
                <w:color w:val="000000" w:themeColor="text1"/>
                <w:szCs w:val="20"/>
              </w:rPr>
              <w:t>anest</w:t>
            </w:r>
            <w:r w:rsidRPr="00177558">
              <w:rPr>
                <w:color w:val="000000" w:themeColor="text1"/>
                <w:szCs w:val="20"/>
              </w:rPr>
              <w:t>hetic intox</w:t>
            </w:r>
            <w:r w:rsidR="001624E3" w:rsidRPr="00177558">
              <w:rPr>
                <w:color w:val="000000" w:themeColor="text1"/>
                <w:szCs w:val="20"/>
              </w:rPr>
              <w:t>ic</w:t>
            </w:r>
            <w:r w:rsidRPr="00177558">
              <w:rPr>
                <w:color w:val="000000" w:themeColor="text1"/>
                <w:szCs w:val="20"/>
              </w:rPr>
              <w:t>ation</w:t>
            </w:r>
          </w:p>
        </w:tc>
        <w:tc>
          <w:tcPr>
            <w:tcW w:w="3654" w:type="pct"/>
          </w:tcPr>
          <w:p w14:paraId="5B6ED759" w14:textId="79E3D31D" w:rsidR="007D5097" w:rsidRPr="00177558" w:rsidDel="000D77EB" w:rsidRDefault="007D5097" w:rsidP="00317A54">
            <w:pPr>
              <w:snapToGrid w:val="0"/>
              <w:spacing w:beforeLines="50" w:before="156" w:afterLines="50" w:after="156"/>
              <w:rPr>
                <w:rFonts w:eastAsia="宋体"/>
                <w:color w:val="000000" w:themeColor="text1"/>
                <w:szCs w:val="20"/>
              </w:rPr>
            </w:pPr>
            <w:r w:rsidRPr="00177558">
              <w:rPr>
                <w:color w:val="000000" w:themeColor="text1"/>
                <w:szCs w:val="20"/>
              </w:rPr>
              <w:t xml:space="preserve">Caused by unexpected intravascular injection of large-dose local </w:t>
            </w:r>
            <w:r w:rsidR="00F128D2" w:rsidRPr="00177558">
              <w:rPr>
                <w:color w:val="000000" w:themeColor="text1"/>
                <w:szCs w:val="20"/>
              </w:rPr>
              <w:t>anest</w:t>
            </w:r>
            <w:r w:rsidRPr="00177558">
              <w:rPr>
                <w:color w:val="000000" w:themeColor="text1"/>
                <w:szCs w:val="20"/>
              </w:rPr>
              <w:t xml:space="preserve">hetics, usually manifested as convulsion, twitch, loss of consciousness, arrhythmia, circulatory collapse, etc. </w:t>
            </w:r>
          </w:p>
        </w:tc>
      </w:tr>
      <w:tr w:rsidR="00177558" w:rsidRPr="00177558" w14:paraId="3B370AA2" w14:textId="77777777" w:rsidTr="00317A54">
        <w:trPr>
          <w:trHeight w:val="340"/>
        </w:trPr>
        <w:tc>
          <w:tcPr>
            <w:tcW w:w="1346" w:type="pct"/>
            <w:vAlign w:val="center"/>
          </w:tcPr>
          <w:p w14:paraId="62699B43" w14:textId="56BACC94"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 xml:space="preserve">Total spinal </w:t>
            </w:r>
            <w:r w:rsidR="00F128D2" w:rsidRPr="00177558">
              <w:rPr>
                <w:rFonts w:eastAsia="宋体"/>
                <w:color w:val="000000" w:themeColor="text1"/>
                <w:szCs w:val="20"/>
              </w:rPr>
              <w:t>anest</w:t>
            </w:r>
            <w:r w:rsidRPr="00177558">
              <w:rPr>
                <w:rFonts w:eastAsia="宋体"/>
                <w:color w:val="000000" w:themeColor="text1"/>
                <w:szCs w:val="20"/>
              </w:rPr>
              <w:t>hesia</w:t>
            </w:r>
          </w:p>
        </w:tc>
        <w:tc>
          <w:tcPr>
            <w:tcW w:w="3654" w:type="pct"/>
          </w:tcPr>
          <w:p w14:paraId="08763E0C" w14:textId="61DCC412" w:rsidR="007D5097" w:rsidRPr="00177558" w:rsidDel="000D77EB" w:rsidRDefault="007D5097" w:rsidP="00317A54">
            <w:pPr>
              <w:snapToGrid w:val="0"/>
              <w:spacing w:beforeLines="50" w:before="156" w:afterLines="50" w:after="156"/>
              <w:rPr>
                <w:rFonts w:eastAsia="宋体"/>
                <w:color w:val="000000" w:themeColor="text1"/>
                <w:szCs w:val="20"/>
              </w:rPr>
            </w:pPr>
            <w:r w:rsidRPr="00177558">
              <w:rPr>
                <w:color w:val="000000" w:themeColor="text1"/>
                <w:szCs w:val="20"/>
              </w:rPr>
              <w:t xml:space="preserve">Caused by unexpected intraspinal injection of large-dose local </w:t>
            </w:r>
            <w:r w:rsidR="00F128D2" w:rsidRPr="00177558">
              <w:rPr>
                <w:color w:val="000000" w:themeColor="text1"/>
                <w:szCs w:val="20"/>
              </w:rPr>
              <w:t>anest</w:t>
            </w:r>
            <w:r w:rsidRPr="00177558">
              <w:rPr>
                <w:color w:val="000000" w:themeColor="text1"/>
                <w:szCs w:val="20"/>
              </w:rPr>
              <w:t>hetics, usually manifested as loss of sensation in all spinal innervated area, hypotension, loss of consciousness</w:t>
            </w:r>
            <w:r w:rsidR="00E92DEA" w:rsidRPr="00177558">
              <w:rPr>
                <w:color w:val="000000" w:themeColor="text1"/>
                <w:szCs w:val="20"/>
              </w:rPr>
              <w:t>,</w:t>
            </w:r>
            <w:r w:rsidR="005713ED" w:rsidRPr="00177558">
              <w:rPr>
                <w:color w:val="000000" w:themeColor="text1"/>
                <w:szCs w:val="20"/>
              </w:rPr>
              <w:t xml:space="preserve"> </w:t>
            </w:r>
            <w:r w:rsidRPr="00177558">
              <w:rPr>
                <w:color w:val="000000" w:themeColor="text1"/>
                <w:szCs w:val="20"/>
              </w:rPr>
              <w:t>apnea</w:t>
            </w:r>
            <w:r w:rsidR="00E92DEA" w:rsidRPr="00177558">
              <w:rPr>
                <w:color w:val="000000" w:themeColor="text1"/>
                <w:szCs w:val="20"/>
              </w:rPr>
              <w:t>, etc</w:t>
            </w:r>
            <w:r w:rsidRPr="00177558">
              <w:rPr>
                <w:color w:val="000000" w:themeColor="text1"/>
                <w:szCs w:val="20"/>
              </w:rPr>
              <w:t>.</w:t>
            </w:r>
          </w:p>
        </w:tc>
      </w:tr>
      <w:tr w:rsidR="00177558" w:rsidRPr="00177558" w14:paraId="254595C2" w14:textId="77777777" w:rsidTr="00317A54">
        <w:trPr>
          <w:trHeight w:val="340"/>
        </w:trPr>
        <w:tc>
          <w:tcPr>
            <w:tcW w:w="1346" w:type="pct"/>
            <w:vAlign w:val="center"/>
          </w:tcPr>
          <w:p w14:paraId="499FAC23" w14:textId="7AAC150C"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New</w:t>
            </w:r>
            <w:r w:rsidR="004160C8" w:rsidRPr="00177558">
              <w:rPr>
                <w:rFonts w:eastAsia="宋体"/>
                <w:color w:val="000000" w:themeColor="text1"/>
                <w:szCs w:val="20"/>
              </w:rPr>
              <w:t>-</w:t>
            </w:r>
            <w:r w:rsidRPr="00177558">
              <w:rPr>
                <w:rFonts w:eastAsia="宋体"/>
                <w:color w:val="000000" w:themeColor="text1"/>
                <w:szCs w:val="20"/>
              </w:rPr>
              <w:t>onset arrythmia</w:t>
            </w:r>
            <w:r w:rsidRPr="00177558" w:rsidDel="000D77EB">
              <w:rPr>
                <w:rFonts w:eastAsia="宋体"/>
                <w:color w:val="000000" w:themeColor="text1"/>
                <w:szCs w:val="20"/>
              </w:rPr>
              <w:t xml:space="preserve"> </w:t>
            </w:r>
          </w:p>
        </w:tc>
        <w:tc>
          <w:tcPr>
            <w:tcW w:w="3654" w:type="pct"/>
          </w:tcPr>
          <w:p w14:paraId="0D9B98E7" w14:textId="279EF38D" w:rsidR="007D5097" w:rsidRPr="00177558" w:rsidRDefault="00BC530A"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Atrial/ventricular premature beat, s</w:t>
            </w:r>
            <w:r w:rsidR="007D5097" w:rsidRPr="00177558">
              <w:rPr>
                <w:rFonts w:eastAsia="宋体"/>
                <w:color w:val="000000" w:themeColor="text1"/>
                <w:szCs w:val="20"/>
              </w:rPr>
              <w:t>upraventricular tachycardia, atrial fibrillation, etc.</w:t>
            </w:r>
          </w:p>
        </w:tc>
      </w:tr>
      <w:tr w:rsidR="00177558" w:rsidRPr="00177558" w14:paraId="7E4E842D" w14:textId="77777777" w:rsidTr="00317A54">
        <w:trPr>
          <w:trHeight w:val="340"/>
        </w:trPr>
        <w:tc>
          <w:tcPr>
            <w:tcW w:w="1346" w:type="pct"/>
            <w:vAlign w:val="center"/>
          </w:tcPr>
          <w:p w14:paraId="798F0405" w14:textId="77777777"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Cardiac events</w:t>
            </w:r>
          </w:p>
        </w:tc>
        <w:tc>
          <w:tcPr>
            <w:tcW w:w="3654" w:type="pct"/>
          </w:tcPr>
          <w:p w14:paraId="7E9A3E21" w14:textId="6A759C9E"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Acute coronary syndrome, ventricular fibrillation (require emergent cardiopulmonary resuscitation)</w:t>
            </w:r>
            <w:r w:rsidR="00BC530A" w:rsidRPr="00177558">
              <w:rPr>
                <w:rFonts w:eastAsia="宋体"/>
                <w:color w:val="000000" w:themeColor="text1"/>
                <w:szCs w:val="20"/>
              </w:rPr>
              <w:t>, etc</w:t>
            </w:r>
            <w:r w:rsidRPr="00177558">
              <w:rPr>
                <w:rFonts w:eastAsia="宋体"/>
                <w:color w:val="000000" w:themeColor="text1"/>
                <w:szCs w:val="20"/>
              </w:rPr>
              <w:t>.</w:t>
            </w:r>
          </w:p>
        </w:tc>
      </w:tr>
      <w:tr w:rsidR="00177558" w:rsidRPr="00177558" w14:paraId="75FA46C2" w14:textId="77777777" w:rsidTr="00317A54">
        <w:trPr>
          <w:trHeight w:val="340"/>
        </w:trPr>
        <w:tc>
          <w:tcPr>
            <w:tcW w:w="1346" w:type="pct"/>
            <w:vAlign w:val="center"/>
          </w:tcPr>
          <w:p w14:paraId="2531ACDB" w14:textId="77777777"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High airway pressure</w:t>
            </w:r>
          </w:p>
        </w:tc>
        <w:tc>
          <w:tcPr>
            <w:tcW w:w="3654" w:type="pct"/>
          </w:tcPr>
          <w:p w14:paraId="7DC126CB" w14:textId="3E7BD62D"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Peak airway pressure &gt;30 cmH</w:t>
            </w:r>
            <w:r w:rsidRPr="00177558">
              <w:rPr>
                <w:rFonts w:eastAsia="宋体"/>
                <w:color w:val="000000" w:themeColor="text1"/>
                <w:szCs w:val="20"/>
                <w:vertAlign w:val="subscript"/>
              </w:rPr>
              <w:t>2</w:t>
            </w:r>
            <w:r w:rsidRPr="00177558">
              <w:rPr>
                <w:rFonts w:eastAsia="宋体"/>
                <w:color w:val="000000" w:themeColor="text1"/>
                <w:szCs w:val="20"/>
              </w:rPr>
              <w:t>O after readjusting endobronchial tube position by fiberscope</w:t>
            </w:r>
            <w:r w:rsidR="00852CDB" w:rsidRPr="00177558">
              <w:rPr>
                <w:rFonts w:eastAsia="宋体"/>
                <w:color w:val="000000" w:themeColor="text1"/>
                <w:szCs w:val="20"/>
              </w:rPr>
              <w:t xml:space="preserve"> re-examination</w:t>
            </w:r>
            <w:r w:rsidRPr="00177558">
              <w:rPr>
                <w:rFonts w:eastAsia="宋体"/>
                <w:color w:val="000000" w:themeColor="text1"/>
                <w:szCs w:val="20"/>
              </w:rPr>
              <w:t>, adequate muscle relaxation, and/or sputum suction.</w:t>
            </w:r>
          </w:p>
        </w:tc>
      </w:tr>
      <w:tr w:rsidR="00177558" w:rsidRPr="00177558" w14:paraId="59287BAC" w14:textId="77777777" w:rsidTr="00317A54">
        <w:trPr>
          <w:trHeight w:val="340"/>
        </w:trPr>
        <w:tc>
          <w:tcPr>
            <w:tcW w:w="1346" w:type="pct"/>
            <w:vAlign w:val="center"/>
          </w:tcPr>
          <w:p w14:paraId="1D797AFD" w14:textId="77777777"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CPAP to non-ventilated lung</w:t>
            </w:r>
          </w:p>
        </w:tc>
        <w:tc>
          <w:tcPr>
            <w:tcW w:w="3654" w:type="pct"/>
          </w:tcPr>
          <w:p w14:paraId="586FEEC9" w14:textId="3C41F9FC" w:rsidR="007D5097" w:rsidRPr="00177558" w:rsidRDefault="00BC530A"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 xml:space="preserve">Use of </w:t>
            </w:r>
            <w:r w:rsidR="00F54D93" w:rsidRPr="00177558">
              <w:rPr>
                <w:rFonts w:eastAsia="宋体"/>
                <w:color w:val="000000" w:themeColor="text1"/>
                <w:szCs w:val="20"/>
              </w:rPr>
              <w:t xml:space="preserve">CPAP (continuous positive airway pressure) device </w:t>
            </w:r>
            <w:r w:rsidR="00BE5E43" w:rsidRPr="00177558">
              <w:rPr>
                <w:rFonts w:eastAsia="宋体"/>
                <w:color w:val="000000" w:themeColor="text1"/>
                <w:szCs w:val="20"/>
              </w:rPr>
              <w:t xml:space="preserve">to non-ventilated lung </w:t>
            </w:r>
            <w:r w:rsidR="007D5097" w:rsidRPr="00177558">
              <w:rPr>
                <w:rFonts w:eastAsia="宋体"/>
                <w:color w:val="000000" w:themeColor="text1"/>
                <w:szCs w:val="20"/>
              </w:rPr>
              <w:t>during one-lung ventilation to relieve desaturation (pulse oxygen saturation &lt;88%).</w:t>
            </w:r>
          </w:p>
        </w:tc>
      </w:tr>
      <w:tr w:rsidR="00177558" w:rsidRPr="00177558" w14:paraId="0DE0D893" w14:textId="77777777" w:rsidTr="00317A54">
        <w:trPr>
          <w:trHeight w:val="340"/>
        </w:trPr>
        <w:tc>
          <w:tcPr>
            <w:tcW w:w="1346" w:type="pct"/>
            <w:vAlign w:val="center"/>
          </w:tcPr>
          <w:p w14:paraId="011D497C" w14:textId="77777777"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Bradycardia</w:t>
            </w:r>
          </w:p>
        </w:tc>
        <w:tc>
          <w:tcPr>
            <w:tcW w:w="3654" w:type="pct"/>
          </w:tcPr>
          <w:p w14:paraId="5B98BEE9" w14:textId="0E9C0FFE"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Heart rate &lt;45 beats per minute.</w:t>
            </w:r>
          </w:p>
        </w:tc>
      </w:tr>
      <w:tr w:rsidR="00177558" w:rsidRPr="00177558" w14:paraId="42163F6A" w14:textId="77777777" w:rsidTr="00317A54">
        <w:trPr>
          <w:trHeight w:val="340"/>
        </w:trPr>
        <w:tc>
          <w:tcPr>
            <w:tcW w:w="1346" w:type="pct"/>
            <w:vAlign w:val="center"/>
          </w:tcPr>
          <w:p w14:paraId="05E13BE0" w14:textId="77777777"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Tachycardia</w:t>
            </w:r>
          </w:p>
        </w:tc>
        <w:tc>
          <w:tcPr>
            <w:tcW w:w="3654" w:type="pct"/>
          </w:tcPr>
          <w:p w14:paraId="2CC2A3E4" w14:textId="77777777"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Heart rate &gt;100 beats per minute.</w:t>
            </w:r>
          </w:p>
        </w:tc>
      </w:tr>
      <w:tr w:rsidR="00177558" w:rsidRPr="00177558" w14:paraId="5612A814" w14:textId="77777777" w:rsidTr="00317A54">
        <w:trPr>
          <w:trHeight w:val="340"/>
        </w:trPr>
        <w:tc>
          <w:tcPr>
            <w:tcW w:w="1346" w:type="pct"/>
            <w:vAlign w:val="center"/>
          </w:tcPr>
          <w:p w14:paraId="6A8B9A53" w14:textId="77777777"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Hypotension</w:t>
            </w:r>
          </w:p>
        </w:tc>
        <w:tc>
          <w:tcPr>
            <w:tcW w:w="3654" w:type="pct"/>
          </w:tcPr>
          <w:p w14:paraId="08AC53AC" w14:textId="4A1FFE14"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Systolic blood pressure &lt;90</w:t>
            </w:r>
            <w:r w:rsidR="00BE5E43" w:rsidRPr="00177558">
              <w:rPr>
                <w:rFonts w:eastAsia="宋体"/>
                <w:color w:val="000000" w:themeColor="text1"/>
                <w:szCs w:val="20"/>
              </w:rPr>
              <w:t xml:space="preserve"> </w:t>
            </w:r>
            <w:r w:rsidRPr="00177558">
              <w:rPr>
                <w:rFonts w:eastAsia="宋体"/>
                <w:color w:val="000000" w:themeColor="text1"/>
                <w:szCs w:val="20"/>
              </w:rPr>
              <w:t>mmHg or a decrease of &gt;30% from baseline value before surgery.</w:t>
            </w:r>
          </w:p>
        </w:tc>
      </w:tr>
      <w:tr w:rsidR="00177558" w:rsidRPr="00177558" w14:paraId="7E5E53AA" w14:textId="77777777" w:rsidTr="00317A54">
        <w:trPr>
          <w:trHeight w:val="340"/>
        </w:trPr>
        <w:tc>
          <w:tcPr>
            <w:tcW w:w="1346" w:type="pct"/>
            <w:vAlign w:val="center"/>
          </w:tcPr>
          <w:p w14:paraId="24C6E2C1" w14:textId="77777777"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Hypertension</w:t>
            </w:r>
          </w:p>
        </w:tc>
        <w:tc>
          <w:tcPr>
            <w:tcW w:w="3654" w:type="pct"/>
          </w:tcPr>
          <w:p w14:paraId="7CF5D7A2" w14:textId="77777777"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Systolic blood pressure &gt;180 mmHg or an increase of &gt;30% from baseline value before surgery.</w:t>
            </w:r>
          </w:p>
        </w:tc>
      </w:tr>
      <w:tr w:rsidR="00177558" w:rsidRPr="00177558" w14:paraId="793738B3" w14:textId="77777777" w:rsidTr="00317A54">
        <w:trPr>
          <w:trHeight w:val="340"/>
        </w:trPr>
        <w:tc>
          <w:tcPr>
            <w:tcW w:w="1346" w:type="pct"/>
            <w:vAlign w:val="center"/>
          </w:tcPr>
          <w:p w14:paraId="03BC9DAB" w14:textId="77777777"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Teeth injury</w:t>
            </w:r>
          </w:p>
        </w:tc>
        <w:tc>
          <w:tcPr>
            <w:tcW w:w="3654" w:type="pct"/>
          </w:tcPr>
          <w:p w14:paraId="75F954CD" w14:textId="25C1BED9"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 xml:space="preserve">Caused by </w:t>
            </w:r>
            <w:r w:rsidR="00000BD7" w:rsidRPr="00177558">
              <w:rPr>
                <w:rFonts w:eastAsia="宋体"/>
                <w:color w:val="000000" w:themeColor="text1"/>
                <w:szCs w:val="20"/>
              </w:rPr>
              <w:t xml:space="preserve">the procedure of </w:t>
            </w:r>
            <w:r w:rsidRPr="00177558">
              <w:rPr>
                <w:rFonts w:eastAsia="宋体"/>
                <w:color w:val="000000" w:themeColor="text1"/>
                <w:szCs w:val="20"/>
              </w:rPr>
              <w:t>laryngoscope exposure and endotracheal intubation.</w:t>
            </w:r>
          </w:p>
        </w:tc>
      </w:tr>
      <w:tr w:rsidR="00177558" w:rsidRPr="00177558" w14:paraId="2802ABE3" w14:textId="77777777" w:rsidTr="00317A54">
        <w:trPr>
          <w:trHeight w:val="340"/>
        </w:trPr>
        <w:tc>
          <w:tcPr>
            <w:tcW w:w="1346" w:type="pct"/>
            <w:vAlign w:val="center"/>
          </w:tcPr>
          <w:p w14:paraId="56873186" w14:textId="77777777"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 xml:space="preserve">Prophylaxis or </w:t>
            </w:r>
            <w:r w:rsidRPr="00177558">
              <w:rPr>
                <w:rFonts w:eastAsia="宋体"/>
                <w:color w:val="000000" w:themeColor="text1"/>
                <w:szCs w:val="20"/>
              </w:rPr>
              <w:lastRenderedPageBreak/>
              <w:t>prophylactic shock</w:t>
            </w:r>
          </w:p>
        </w:tc>
        <w:tc>
          <w:tcPr>
            <w:tcW w:w="3654" w:type="pct"/>
            <w:vAlign w:val="center"/>
          </w:tcPr>
          <w:p w14:paraId="1B83BD52" w14:textId="4F61E617"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lastRenderedPageBreak/>
              <w:t xml:space="preserve">Caused by medications during </w:t>
            </w:r>
            <w:r w:rsidR="00F128D2" w:rsidRPr="00177558">
              <w:rPr>
                <w:rFonts w:eastAsia="宋体"/>
                <w:color w:val="000000" w:themeColor="text1"/>
                <w:szCs w:val="20"/>
              </w:rPr>
              <w:t>anest</w:t>
            </w:r>
            <w:r w:rsidRPr="00177558">
              <w:rPr>
                <w:rFonts w:eastAsia="宋体"/>
                <w:color w:val="000000" w:themeColor="text1"/>
                <w:szCs w:val="20"/>
              </w:rPr>
              <w:t xml:space="preserve">hesia, usually manifested as skin rash, </w:t>
            </w:r>
            <w:r w:rsidRPr="00177558">
              <w:rPr>
                <w:rFonts w:eastAsia="宋体"/>
                <w:color w:val="000000" w:themeColor="text1"/>
                <w:szCs w:val="20"/>
              </w:rPr>
              <w:lastRenderedPageBreak/>
              <w:t xml:space="preserve">bronchospasm, hypotension, shock, etc. </w:t>
            </w:r>
          </w:p>
        </w:tc>
      </w:tr>
      <w:tr w:rsidR="00177558" w:rsidRPr="00177558" w14:paraId="411D3DEC" w14:textId="77777777" w:rsidTr="00317A54">
        <w:trPr>
          <w:trHeight w:val="340"/>
        </w:trPr>
        <w:tc>
          <w:tcPr>
            <w:tcW w:w="1346" w:type="pct"/>
            <w:vAlign w:val="center"/>
          </w:tcPr>
          <w:p w14:paraId="4149C179" w14:textId="34AEF9EB" w:rsidR="007D5097" w:rsidRPr="00177558" w:rsidRDefault="007D509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lastRenderedPageBreak/>
              <w:t xml:space="preserve">Others </w:t>
            </w:r>
          </w:p>
        </w:tc>
        <w:tc>
          <w:tcPr>
            <w:tcW w:w="3654" w:type="pct"/>
          </w:tcPr>
          <w:p w14:paraId="45900504" w14:textId="1BB3E5EE" w:rsidR="007D5097" w:rsidRPr="00177558" w:rsidRDefault="00000BD7" w:rsidP="00317A54">
            <w:pPr>
              <w:snapToGrid w:val="0"/>
              <w:spacing w:beforeLines="50" w:before="156" w:afterLines="50" w:after="156"/>
              <w:rPr>
                <w:rFonts w:eastAsia="宋体"/>
                <w:color w:val="000000" w:themeColor="text1"/>
                <w:szCs w:val="20"/>
              </w:rPr>
            </w:pPr>
            <w:r w:rsidRPr="00177558">
              <w:rPr>
                <w:rFonts w:eastAsia="宋体"/>
                <w:color w:val="000000" w:themeColor="text1"/>
                <w:szCs w:val="20"/>
              </w:rPr>
              <w:t>---</w:t>
            </w:r>
          </w:p>
        </w:tc>
      </w:tr>
    </w:tbl>
    <w:p w14:paraId="26A16DFE" w14:textId="77777777" w:rsidR="00AE0681" w:rsidRPr="00177558" w:rsidRDefault="00AE0681" w:rsidP="00AE0681">
      <w:pPr>
        <w:snapToGrid w:val="0"/>
        <w:spacing w:beforeLines="50" w:before="156" w:afterLines="50" w:after="156"/>
        <w:rPr>
          <w:rFonts w:eastAsia="宋体"/>
          <w:color w:val="000000" w:themeColor="text1"/>
          <w:szCs w:val="20"/>
        </w:rPr>
      </w:pPr>
      <w:r w:rsidRPr="00177558">
        <w:rPr>
          <w:rFonts w:eastAsia="宋体"/>
          <w:color w:val="000000" w:themeColor="text1"/>
          <w:szCs w:val="20"/>
        </w:rPr>
        <w:t>9.2.2 Postoperative adverse events</w:t>
      </w:r>
    </w:p>
    <w:p w14:paraId="1A056E0F" w14:textId="3E820F2C" w:rsidR="00AE0681" w:rsidRPr="00177558" w:rsidRDefault="00AE0681" w:rsidP="00AE0681">
      <w:pPr>
        <w:snapToGrid w:val="0"/>
        <w:spacing w:beforeLines="50" w:before="156" w:afterLines="50" w:after="156"/>
        <w:rPr>
          <w:rFonts w:eastAsia="宋体"/>
          <w:color w:val="000000" w:themeColor="text1"/>
          <w:szCs w:val="20"/>
        </w:rPr>
      </w:pPr>
      <w:r w:rsidRPr="00177558">
        <w:rPr>
          <w:rFonts w:eastAsia="宋体"/>
          <w:color w:val="000000" w:themeColor="text1"/>
          <w:szCs w:val="20"/>
        </w:rPr>
        <w:t>9.2.2.1 Adverse events related to epidural analgesia include epidural catheter obstruction, inadequate epidural analgesia, epidural catheter dislodgement, epidural hematoma, epidural abscess, sequelae of nerve injury, post</w:t>
      </w:r>
      <w:r w:rsidR="00BC530A" w:rsidRPr="00177558">
        <w:rPr>
          <w:rFonts w:eastAsia="宋体"/>
          <w:color w:val="000000" w:themeColor="text1"/>
          <w:szCs w:val="20"/>
        </w:rPr>
        <w:t>-</w:t>
      </w:r>
      <w:r w:rsidRPr="00177558">
        <w:rPr>
          <w:rFonts w:eastAsia="宋体"/>
          <w:color w:val="000000" w:themeColor="text1"/>
          <w:szCs w:val="20"/>
        </w:rPr>
        <w:t>dural puncture headache, pruritus, leg weakness</w:t>
      </w:r>
      <w:r w:rsidR="00C45975" w:rsidRPr="00177558">
        <w:rPr>
          <w:rFonts w:eastAsia="宋体"/>
          <w:color w:val="000000" w:themeColor="text1"/>
          <w:szCs w:val="20"/>
        </w:rPr>
        <w:t xml:space="preserve"> (muscle strength of less than grade 5)</w:t>
      </w:r>
      <w:r w:rsidRPr="00177558">
        <w:rPr>
          <w:rFonts w:eastAsia="宋体"/>
          <w:color w:val="000000" w:themeColor="text1"/>
          <w:szCs w:val="20"/>
        </w:rPr>
        <w:t>, etc.</w:t>
      </w:r>
    </w:p>
    <w:p w14:paraId="5D5C058C" w14:textId="06C918EC" w:rsidR="00AE0681" w:rsidRPr="00177558" w:rsidRDefault="00AE0681" w:rsidP="00AE0681">
      <w:pPr>
        <w:snapToGrid w:val="0"/>
        <w:spacing w:beforeLines="50" w:before="156" w:afterLines="50" w:after="156"/>
        <w:rPr>
          <w:rFonts w:eastAsia="宋体"/>
          <w:color w:val="000000" w:themeColor="text1"/>
          <w:szCs w:val="20"/>
        </w:rPr>
      </w:pPr>
      <w:r w:rsidRPr="00177558">
        <w:rPr>
          <w:rFonts w:eastAsia="宋体"/>
          <w:color w:val="000000" w:themeColor="text1"/>
          <w:szCs w:val="20"/>
        </w:rPr>
        <w:t>9.2.2.2 Other adverse events include nausea, vomiting, postoperative hypotension (systolic blood pressure &lt;90 mmHg</w:t>
      </w:r>
      <w:r w:rsidR="00C45975" w:rsidRPr="00177558">
        <w:rPr>
          <w:rFonts w:eastAsia="宋体"/>
          <w:color w:val="000000" w:themeColor="text1"/>
          <w:szCs w:val="20"/>
        </w:rPr>
        <w:t xml:space="preserve"> or a decrease of &gt;30% from baseline</w:t>
      </w:r>
      <w:r w:rsidRPr="00177558">
        <w:rPr>
          <w:rFonts w:eastAsia="宋体"/>
          <w:color w:val="000000" w:themeColor="text1"/>
          <w:szCs w:val="20"/>
        </w:rPr>
        <w:t>), postoperative hypertension (systolic blood pressure &gt;1</w:t>
      </w:r>
      <w:r w:rsidR="00C45975" w:rsidRPr="00177558">
        <w:rPr>
          <w:rFonts w:eastAsia="宋体"/>
          <w:color w:val="000000" w:themeColor="text1"/>
          <w:szCs w:val="20"/>
        </w:rPr>
        <w:t>8</w:t>
      </w:r>
      <w:r w:rsidRPr="00177558">
        <w:rPr>
          <w:rFonts w:eastAsia="宋体"/>
          <w:color w:val="000000" w:themeColor="text1"/>
          <w:szCs w:val="20"/>
        </w:rPr>
        <w:t>0 mmHg</w:t>
      </w:r>
      <w:r w:rsidR="00C45975" w:rsidRPr="00177558">
        <w:rPr>
          <w:rFonts w:eastAsia="宋体"/>
          <w:color w:val="000000" w:themeColor="text1"/>
          <w:szCs w:val="20"/>
        </w:rPr>
        <w:t xml:space="preserve"> or an increase of &gt;30% from baseline</w:t>
      </w:r>
      <w:r w:rsidRPr="00177558">
        <w:rPr>
          <w:rFonts w:eastAsia="宋体"/>
          <w:color w:val="000000" w:themeColor="text1"/>
          <w:szCs w:val="20"/>
        </w:rPr>
        <w:t>), postoperative bradycardia (heart rate &lt;</w:t>
      </w:r>
      <w:r w:rsidR="00C45975" w:rsidRPr="00177558">
        <w:rPr>
          <w:rFonts w:eastAsia="宋体"/>
          <w:color w:val="000000" w:themeColor="text1"/>
          <w:szCs w:val="20"/>
        </w:rPr>
        <w:t>45</w:t>
      </w:r>
      <w:r w:rsidRPr="00177558">
        <w:rPr>
          <w:rFonts w:eastAsia="宋体"/>
          <w:color w:val="000000" w:themeColor="text1"/>
          <w:szCs w:val="20"/>
        </w:rPr>
        <w:t xml:space="preserve"> bpm), postoperative tachycardia (heart rate &gt;100 bpm), inadequate analgesia, etc.</w:t>
      </w:r>
    </w:p>
    <w:p w14:paraId="2E4DAC5E" w14:textId="2E376EB0" w:rsidR="00AE0681" w:rsidRPr="00177558" w:rsidRDefault="00AE0681" w:rsidP="00AE0681">
      <w:pPr>
        <w:snapToGrid w:val="0"/>
        <w:spacing w:beforeLines="50" w:before="156" w:afterLines="50" w:after="156"/>
        <w:rPr>
          <w:rFonts w:eastAsia="宋体"/>
          <w:color w:val="000000" w:themeColor="text1"/>
          <w:szCs w:val="20"/>
        </w:rPr>
      </w:pPr>
      <w:bookmarkStart w:id="141" w:name="_Hlk51189825"/>
      <w:r w:rsidRPr="00177558">
        <w:rPr>
          <w:rFonts w:eastAsia="宋体"/>
          <w:color w:val="000000" w:themeColor="text1"/>
          <w:szCs w:val="20"/>
        </w:rPr>
        <w:t xml:space="preserve">9.2.3 In the present study, adverse events will be monitored from the beginning of </w:t>
      </w:r>
      <w:r w:rsidR="00F128D2" w:rsidRPr="00177558">
        <w:rPr>
          <w:rFonts w:eastAsia="宋体"/>
          <w:color w:val="000000" w:themeColor="text1"/>
          <w:szCs w:val="20"/>
        </w:rPr>
        <w:t>anest</w:t>
      </w:r>
      <w:r w:rsidRPr="00177558">
        <w:rPr>
          <w:rFonts w:eastAsia="宋体"/>
          <w:color w:val="000000" w:themeColor="text1"/>
          <w:szCs w:val="20"/>
        </w:rPr>
        <w:t xml:space="preserve">hesia (epidural puncture or induction of general </w:t>
      </w:r>
      <w:r w:rsidR="00F128D2" w:rsidRPr="00177558">
        <w:rPr>
          <w:rFonts w:eastAsia="宋体"/>
          <w:color w:val="000000" w:themeColor="text1"/>
          <w:szCs w:val="20"/>
        </w:rPr>
        <w:t>anest</w:t>
      </w:r>
      <w:r w:rsidRPr="00177558">
        <w:rPr>
          <w:rFonts w:eastAsia="宋体"/>
          <w:color w:val="000000" w:themeColor="text1"/>
          <w:szCs w:val="20"/>
        </w:rPr>
        <w:t>hesia) until 72 hours after surgery, i.e., end of patient-controlled analgesia.</w:t>
      </w:r>
    </w:p>
    <w:bookmarkEnd w:id="141"/>
    <w:p w14:paraId="6A43D7A6" w14:textId="47B4E63A" w:rsidR="00C45975" w:rsidRPr="00177558" w:rsidRDefault="00C45975" w:rsidP="00751CC2">
      <w:pPr>
        <w:snapToGrid w:val="0"/>
        <w:spacing w:beforeLines="50" w:before="156" w:afterLines="50" w:after="156"/>
        <w:rPr>
          <w:rFonts w:cstheme="minorHAnsi"/>
          <w:color w:val="000000" w:themeColor="text1"/>
          <w:szCs w:val="20"/>
        </w:rPr>
      </w:pPr>
    </w:p>
    <w:p w14:paraId="24569E83" w14:textId="77777777" w:rsidR="00C45975" w:rsidRPr="00177558" w:rsidRDefault="00C45975" w:rsidP="00C45975">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9.3 Management </w:t>
      </w:r>
    </w:p>
    <w:p w14:paraId="2A0BC974" w14:textId="223F51F0" w:rsidR="00C45975" w:rsidRPr="00177558" w:rsidRDefault="00C45975" w:rsidP="00C45975">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9.3.1 Therapies will be provided according to patients’ condition and routine practice. Generally, hypotension is managed with lighting </w:t>
      </w:r>
      <w:r w:rsidR="00F128D2" w:rsidRPr="00177558">
        <w:rPr>
          <w:rFonts w:cstheme="minorHAnsi"/>
          <w:color w:val="000000" w:themeColor="text1"/>
          <w:szCs w:val="20"/>
        </w:rPr>
        <w:t>anest</w:t>
      </w:r>
      <w:r w:rsidRPr="00177558">
        <w:rPr>
          <w:rFonts w:cstheme="minorHAnsi"/>
          <w:color w:val="000000" w:themeColor="text1"/>
          <w:szCs w:val="20"/>
        </w:rPr>
        <w:t xml:space="preserve">hesia, intravenous fluid and vasopressors; hypertension is managed with deepening </w:t>
      </w:r>
      <w:r w:rsidR="00F128D2" w:rsidRPr="00177558">
        <w:rPr>
          <w:rFonts w:cstheme="minorHAnsi"/>
          <w:color w:val="000000" w:themeColor="text1"/>
          <w:szCs w:val="20"/>
        </w:rPr>
        <w:t>anest</w:t>
      </w:r>
      <w:r w:rsidRPr="00177558">
        <w:rPr>
          <w:rFonts w:cstheme="minorHAnsi"/>
          <w:color w:val="000000" w:themeColor="text1"/>
          <w:szCs w:val="20"/>
        </w:rPr>
        <w:t xml:space="preserve">hesia and antihypertensive drugs; bradycardia is managed with lighting </w:t>
      </w:r>
      <w:r w:rsidR="00F128D2" w:rsidRPr="00177558">
        <w:rPr>
          <w:rFonts w:cstheme="minorHAnsi"/>
          <w:color w:val="000000" w:themeColor="text1"/>
          <w:szCs w:val="20"/>
        </w:rPr>
        <w:t>anest</w:t>
      </w:r>
      <w:r w:rsidRPr="00177558">
        <w:rPr>
          <w:rFonts w:cstheme="minorHAnsi"/>
          <w:color w:val="000000" w:themeColor="text1"/>
          <w:szCs w:val="20"/>
        </w:rPr>
        <w:t xml:space="preserve">hesia and atropine; tachycardia is managed with deepening </w:t>
      </w:r>
      <w:r w:rsidR="00F128D2" w:rsidRPr="00177558">
        <w:rPr>
          <w:rFonts w:cstheme="minorHAnsi"/>
          <w:color w:val="000000" w:themeColor="text1"/>
          <w:szCs w:val="20"/>
        </w:rPr>
        <w:t>anest</w:t>
      </w:r>
      <w:r w:rsidRPr="00177558">
        <w:rPr>
          <w:rFonts w:cstheme="minorHAnsi"/>
          <w:color w:val="000000" w:themeColor="text1"/>
          <w:szCs w:val="20"/>
        </w:rPr>
        <w:t>hesia, intravenous fluid and esmolol when necessary.</w:t>
      </w:r>
    </w:p>
    <w:p w14:paraId="213C3405" w14:textId="7274B769" w:rsidR="00C45975" w:rsidRPr="00177558" w:rsidRDefault="00C45975" w:rsidP="00C45975">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9.3.2 The study intervention (epidural </w:t>
      </w:r>
      <w:r w:rsidR="00F128D2" w:rsidRPr="00177558">
        <w:rPr>
          <w:rFonts w:cstheme="minorHAnsi"/>
          <w:color w:val="000000" w:themeColor="text1"/>
          <w:szCs w:val="20"/>
        </w:rPr>
        <w:t>anest</w:t>
      </w:r>
      <w:r w:rsidRPr="00177558">
        <w:rPr>
          <w:rFonts w:cstheme="minorHAnsi"/>
          <w:color w:val="000000" w:themeColor="text1"/>
          <w:szCs w:val="20"/>
        </w:rPr>
        <w:t xml:space="preserve">hesia </w:t>
      </w:r>
      <w:r w:rsidR="00BC530A" w:rsidRPr="00177558">
        <w:rPr>
          <w:rFonts w:cstheme="minorHAnsi"/>
          <w:color w:val="000000" w:themeColor="text1"/>
          <w:szCs w:val="20"/>
        </w:rPr>
        <w:t>and/</w:t>
      </w:r>
      <w:r w:rsidRPr="00177558">
        <w:rPr>
          <w:rFonts w:cstheme="minorHAnsi"/>
          <w:color w:val="000000" w:themeColor="text1"/>
          <w:szCs w:val="20"/>
        </w:rPr>
        <w:t xml:space="preserve">or postoperative epidural/intravenous analgesia) can be stopped temporarily or permanently if considered necessarily by the attending </w:t>
      </w:r>
      <w:r w:rsidR="00F128D2" w:rsidRPr="00177558">
        <w:rPr>
          <w:rFonts w:cstheme="minorHAnsi"/>
          <w:color w:val="000000" w:themeColor="text1"/>
          <w:szCs w:val="20"/>
        </w:rPr>
        <w:t>anest</w:t>
      </w:r>
      <w:r w:rsidRPr="00177558">
        <w:rPr>
          <w:rFonts w:cstheme="minorHAnsi"/>
          <w:color w:val="000000" w:themeColor="text1"/>
          <w:szCs w:val="20"/>
        </w:rPr>
        <w:t xml:space="preserve">hesiologist or surgeons. The time and reasons of study intervention interruption will be recorded. </w:t>
      </w:r>
    </w:p>
    <w:p w14:paraId="1DA4653B" w14:textId="77777777" w:rsidR="00C45975" w:rsidRPr="00177558" w:rsidRDefault="00C45975" w:rsidP="00C45975">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9.3.3 In case that the patient-controlled analgesia (for study intervention) is terminated early, other analgesics will be provided.</w:t>
      </w:r>
    </w:p>
    <w:p w14:paraId="46CC51DD" w14:textId="77777777" w:rsidR="00C45975" w:rsidRPr="00177558" w:rsidRDefault="00C45975" w:rsidP="00C45975">
      <w:pPr>
        <w:snapToGrid w:val="0"/>
        <w:spacing w:beforeLines="50" w:before="156" w:afterLines="50" w:after="156"/>
        <w:rPr>
          <w:rFonts w:cstheme="minorHAnsi"/>
          <w:color w:val="000000" w:themeColor="text1"/>
          <w:szCs w:val="20"/>
        </w:rPr>
      </w:pPr>
    </w:p>
    <w:p w14:paraId="276D656D" w14:textId="77777777" w:rsidR="00C45975" w:rsidRPr="00177558" w:rsidRDefault="00C45975" w:rsidP="00C45975">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9.4 Record </w:t>
      </w:r>
    </w:p>
    <w:p w14:paraId="2AD8CDC8" w14:textId="77777777" w:rsidR="00C45975" w:rsidRPr="00177558" w:rsidRDefault="00C45975" w:rsidP="00C45975">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9.4.1 Any adverse event should be documented, including occurrence, type/diagnosis, time of diagnosis, management, duration of persistence, and sequelae.</w:t>
      </w:r>
    </w:p>
    <w:p w14:paraId="01F120A2" w14:textId="5A5B3A8F" w:rsidR="00C45975" w:rsidRPr="00177558" w:rsidRDefault="00C45975" w:rsidP="00C45975">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9.4.2 Any adverse event should be followed up until it is completely resolved or therapy terminated.</w:t>
      </w:r>
    </w:p>
    <w:p w14:paraId="22276EEA" w14:textId="77777777" w:rsidR="00FB7BB6" w:rsidRPr="00177558" w:rsidRDefault="00FB7BB6" w:rsidP="00751CC2">
      <w:pPr>
        <w:snapToGrid w:val="0"/>
        <w:spacing w:beforeLines="50" w:before="156" w:afterLines="50" w:after="156"/>
        <w:rPr>
          <w:color w:val="000000" w:themeColor="text1"/>
          <w:szCs w:val="20"/>
        </w:rPr>
      </w:pPr>
    </w:p>
    <w:p w14:paraId="5DD6C74B" w14:textId="77777777" w:rsidR="00FB7BB6" w:rsidRPr="00177558" w:rsidRDefault="00FB7BB6" w:rsidP="00F92F45">
      <w:pPr>
        <w:pStyle w:val="2"/>
        <w:rPr>
          <w:color w:val="000000" w:themeColor="text1"/>
          <w:sz w:val="20"/>
          <w:szCs w:val="20"/>
        </w:rPr>
      </w:pPr>
      <w:bookmarkStart w:id="142" w:name="_Toc45825546"/>
      <w:bookmarkStart w:id="143" w:name="_Toc45825828"/>
      <w:bookmarkStart w:id="144" w:name="_Toc48409140"/>
      <w:bookmarkStart w:id="145" w:name="_Toc48424784"/>
      <w:r w:rsidRPr="00177558">
        <w:rPr>
          <w:color w:val="000000" w:themeColor="text1"/>
          <w:sz w:val="20"/>
          <w:szCs w:val="20"/>
        </w:rPr>
        <w:t>10. Severe adverse events</w:t>
      </w:r>
      <w:bookmarkEnd w:id="142"/>
      <w:bookmarkEnd w:id="143"/>
      <w:bookmarkEnd w:id="144"/>
      <w:bookmarkEnd w:id="145"/>
    </w:p>
    <w:p w14:paraId="13A8829B" w14:textId="1CAD2A72" w:rsidR="00FB7BB6" w:rsidRPr="00177558" w:rsidRDefault="00FB7BB6" w:rsidP="00751CC2">
      <w:pPr>
        <w:snapToGrid w:val="0"/>
        <w:spacing w:beforeLines="50" w:before="156" w:afterLines="50" w:after="156"/>
        <w:rPr>
          <w:b/>
          <w:bCs/>
          <w:i/>
          <w:iCs/>
          <w:color w:val="000000" w:themeColor="text1"/>
          <w:szCs w:val="20"/>
        </w:rPr>
      </w:pPr>
      <w:r w:rsidRPr="00177558">
        <w:rPr>
          <w:b/>
          <w:bCs/>
          <w:i/>
          <w:iCs/>
          <w:color w:val="000000" w:themeColor="text1"/>
          <w:szCs w:val="20"/>
        </w:rPr>
        <w:t>10.1 Definition</w:t>
      </w:r>
    </w:p>
    <w:p w14:paraId="42A73F89" w14:textId="77777777" w:rsidR="00FB7BB6" w:rsidRPr="00177558" w:rsidRDefault="00FB7BB6" w:rsidP="00751CC2">
      <w:pPr>
        <w:snapToGrid w:val="0"/>
        <w:spacing w:beforeLines="50" w:before="156" w:afterLines="50" w:after="156"/>
        <w:rPr>
          <w:color w:val="000000" w:themeColor="text1"/>
          <w:szCs w:val="20"/>
        </w:rPr>
      </w:pPr>
      <w:r w:rsidRPr="00177558">
        <w:rPr>
          <w:color w:val="000000" w:themeColor="text1"/>
          <w:szCs w:val="20"/>
        </w:rPr>
        <w:t xml:space="preserve">A severe adverse event indicates any unpredictable medical events that lead to death, threat of life, prolonged length of hospital stays, persistent disability or dysfunction, or other severe events. </w:t>
      </w:r>
    </w:p>
    <w:p w14:paraId="3F877E24" w14:textId="77777777" w:rsidR="00D13F59" w:rsidRPr="00177558" w:rsidRDefault="00D13F59" w:rsidP="00751CC2">
      <w:pPr>
        <w:snapToGrid w:val="0"/>
        <w:spacing w:beforeLines="50" w:before="156" w:afterLines="50" w:after="156"/>
        <w:rPr>
          <w:color w:val="000000" w:themeColor="text1"/>
          <w:szCs w:val="20"/>
        </w:rPr>
      </w:pPr>
    </w:p>
    <w:p w14:paraId="1135DF81" w14:textId="38DD15BD" w:rsidR="00D13F59" w:rsidRPr="00177558" w:rsidRDefault="00D13F59" w:rsidP="00751CC2">
      <w:pPr>
        <w:snapToGrid w:val="0"/>
        <w:spacing w:beforeLines="50" w:before="156" w:afterLines="50" w:after="156"/>
        <w:rPr>
          <w:b/>
          <w:bCs/>
          <w:i/>
          <w:iCs/>
          <w:color w:val="000000" w:themeColor="text1"/>
          <w:szCs w:val="20"/>
        </w:rPr>
      </w:pPr>
      <w:r w:rsidRPr="00177558">
        <w:rPr>
          <w:b/>
          <w:bCs/>
          <w:i/>
          <w:iCs/>
          <w:color w:val="000000" w:themeColor="text1"/>
          <w:szCs w:val="20"/>
        </w:rPr>
        <w:t>10.2 Monitoring severe adverse events</w:t>
      </w:r>
    </w:p>
    <w:p w14:paraId="253D52B2" w14:textId="4A86AF18" w:rsidR="00FB7BB6" w:rsidRPr="00177558" w:rsidRDefault="00D13F59" w:rsidP="00751CC2">
      <w:pPr>
        <w:snapToGrid w:val="0"/>
        <w:spacing w:beforeLines="50" w:before="156" w:afterLines="50" w:after="156"/>
        <w:rPr>
          <w:color w:val="000000" w:themeColor="text1"/>
          <w:szCs w:val="20"/>
        </w:rPr>
      </w:pPr>
      <w:r w:rsidRPr="00177558">
        <w:rPr>
          <w:color w:val="000000" w:themeColor="text1"/>
          <w:szCs w:val="20"/>
        </w:rPr>
        <w:t xml:space="preserve">In the present study, severe adverse events will be monitored from the beginning of </w:t>
      </w:r>
      <w:r w:rsidR="00F128D2" w:rsidRPr="00177558">
        <w:rPr>
          <w:color w:val="000000" w:themeColor="text1"/>
          <w:szCs w:val="20"/>
        </w:rPr>
        <w:t>anest</w:t>
      </w:r>
      <w:r w:rsidRPr="00177558">
        <w:rPr>
          <w:color w:val="000000" w:themeColor="text1"/>
          <w:szCs w:val="20"/>
        </w:rPr>
        <w:t xml:space="preserve">hesia (epidural puncture or induction of general </w:t>
      </w:r>
      <w:r w:rsidR="00F128D2" w:rsidRPr="00177558">
        <w:rPr>
          <w:color w:val="000000" w:themeColor="text1"/>
          <w:szCs w:val="20"/>
        </w:rPr>
        <w:t>anest</w:t>
      </w:r>
      <w:r w:rsidRPr="00177558">
        <w:rPr>
          <w:color w:val="000000" w:themeColor="text1"/>
          <w:szCs w:val="20"/>
        </w:rPr>
        <w:t>hesia) until 72 hours after surgery, i.e., end of patient-controlled analgesia.</w:t>
      </w:r>
    </w:p>
    <w:p w14:paraId="3C023A2D" w14:textId="77777777" w:rsidR="00D13F59" w:rsidRPr="00177558" w:rsidRDefault="00D13F59" w:rsidP="00751CC2">
      <w:pPr>
        <w:snapToGrid w:val="0"/>
        <w:spacing w:beforeLines="50" w:before="156" w:afterLines="50" w:after="156"/>
        <w:rPr>
          <w:b/>
          <w:bCs/>
          <w:i/>
          <w:iCs/>
          <w:color w:val="000000" w:themeColor="text1"/>
          <w:szCs w:val="20"/>
        </w:rPr>
      </w:pPr>
    </w:p>
    <w:p w14:paraId="3C9A4E08" w14:textId="012FCA79" w:rsidR="00FB7BB6" w:rsidRPr="00177558" w:rsidRDefault="00FB7BB6" w:rsidP="00751CC2">
      <w:pPr>
        <w:snapToGrid w:val="0"/>
        <w:spacing w:beforeLines="50" w:before="156" w:afterLines="50" w:after="156"/>
        <w:rPr>
          <w:b/>
          <w:bCs/>
          <w:i/>
          <w:iCs/>
          <w:color w:val="000000" w:themeColor="text1"/>
          <w:szCs w:val="20"/>
        </w:rPr>
      </w:pPr>
      <w:r w:rsidRPr="00177558">
        <w:rPr>
          <w:b/>
          <w:bCs/>
          <w:i/>
          <w:iCs/>
          <w:color w:val="000000" w:themeColor="text1"/>
          <w:szCs w:val="20"/>
        </w:rPr>
        <w:t>10.</w:t>
      </w:r>
      <w:r w:rsidR="00D13F59" w:rsidRPr="00177558">
        <w:rPr>
          <w:b/>
          <w:bCs/>
          <w:i/>
          <w:iCs/>
          <w:color w:val="000000" w:themeColor="text1"/>
          <w:szCs w:val="20"/>
        </w:rPr>
        <w:t>3</w:t>
      </w:r>
      <w:r w:rsidRPr="00177558">
        <w:rPr>
          <w:b/>
          <w:bCs/>
          <w:i/>
          <w:iCs/>
          <w:color w:val="000000" w:themeColor="text1"/>
          <w:szCs w:val="20"/>
        </w:rPr>
        <w:t xml:space="preserve"> Management </w:t>
      </w:r>
    </w:p>
    <w:p w14:paraId="06B05ACF" w14:textId="7D2D4642" w:rsidR="00FB7BB6" w:rsidRPr="00177558" w:rsidRDefault="00FB7BB6" w:rsidP="00751CC2">
      <w:pPr>
        <w:snapToGrid w:val="0"/>
        <w:spacing w:beforeLines="50" w:before="156" w:afterLines="50" w:after="156"/>
        <w:rPr>
          <w:color w:val="000000" w:themeColor="text1"/>
          <w:szCs w:val="20"/>
        </w:rPr>
      </w:pPr>
      <w:r w:rsidRPr="00177558">
        <w:rPr>
          <w:color w:val="000000" w:themeColor="text1"/>
          <w:szCs w:val="20"/>
        </w:rPr>
        <w:t>In case of any severe adverse events, the study intervention will be stopped and treatment will be initiated immediately</w:t>
      </w:r>
      <w:r w:rsidR="00805736" w:rsidRPr="00177558">
        <w:rPr>
          <w:color w:val="000000" w:themeColor="text1"/>
          <w:szCs w:val="20"/>
        </w:rPr>
        <w:t xml:space="preserve"> according to routine practice</w:t>
      </w:r>
      <w:r w:rsidRPr="00177558">
        <w:rPr>
          <w:color w:val="000000" w:themeColor="text1"/>
          <w:szCs w:val="20"/>
        </w:rPr>
        <w:t xml:space="preserve">. </w:t>
      </w:r>
    </w:p>
    <w:p w14:paraId="369858C5" w14:textId="77777777" w:rsidR="00FB7BB6" w:rsidRPr="00177558" w:rsidRDefault="00FB7BB6" w:rsidP="00751CC2">
      <w:pPr>
        <w:snapToGrid w:val="0"/>
        <w:spacing w:beforeLines="50" w:before="156" w:afterLines="50" w:after="156"/>
        <w:rPr>
          <w:color w:val="000000" w:themeColor="text1"/>
          <w:szCs w:val="20"/>
        </w:rPr>
      </w:pPr>
    </w:p>
    <w:p w14:paraId="0D923F6F" w14:textId="217727ED" w:rsidR="00FB7BB6" w:rsidRPr="00177558" w:rsidRDefault="00FB7BB6" w:rsidP="00751CC2">
      <w:pPr>
        <w:snapToGrid w:val="0"/>
        <w:spacing w:beforeLines="50" w:before="156" w:afterLines="50" w:after="156"/>
        <w:rPr>
          <w:b/>
          <w:bCs/>
          <w:i/>
          <w:iCs/>
          <w:color w:val="000000" w:themeColor="text1"/>
          <w:szCs w:val="20"/>
        </w:rPr>
      </w:pPr>
      <w:r w:rsidRPr="00177558">
        <w:rPr>
          <w:b/>
          <w:bCs/>
          <w:i/>
          <w:iCs/>
          <w:color w:val="000000" w:themeColor="text1"/>
          <w:szCs w:val="20"/>
        </w:rPr>
        <w:t>10.</w:t>
      </w:r>
      <w:r w:rsidR="00D13F59" w:rsidRPr="00177558">
        <w:rPr>
          <w:b/>
          <w:bCs/>
          <w:i/>
          <w:iCs/>
          <w:color w:val="000000" w:themeColor="text1"/>
          <w:szCs w:val="20"/>
        </w:rPr>
        <w:t>4</w:t>
      </w:r>
      <w:r w:rsidRPr="00177558">
        <w:rPr>
          <w:b/>
          <w:bCs/>
          <w:i/>
          <w:iCs/>
          <w:color w:val="000000" w:themeColor="text1"/>
          <w:szCs w:val="20"/>
        </w:rPr>
        <w:t xml:space="preserve"> Record and report</w:t>
      </w:r>
    </w:p>
    <w:p w14:paraId="3E982BD6" w14:textId="384A1A72" w:rsidR="00FB7BB6" w:rsidRPr="00177558" w:rsidRDefault="00FB7BB6" w:rsidP="00751CC2">
      <w:pPr>
        <w:snapToGrid w:val="0"/>
        <w:spacing w:beforeLines="50" w:before="156" w:afterLines="50" w:after="156"/>
        <w:rPr>
          <w:color w:val="000000" w:themeColor="text1"/>
          <w:szCs w:val="20"/>
        </w:rPr>
      </w:pPr>
      <w:r w:rsidRPr="00177558">
        <w:rPr>
          <w:color w:val="000000" w:themeColor="text1"/>
          <w:szCs w:val="20"/>
        </w:rPr>
        <w:t>10.</w:t>
      </w:r>
      <w:r w:rsidR="00733C93" w:rsidRPr="00177558">
        <w:rPr>
          <w:color w:val="000000" w:themeColor="text1"/>
          <w:szCs w:val="20"/>
        </w:rPr>
        <w:t>4</w:t>
      </w:r>
      <w:r w:rsidRPr="00177558">
        <w:rPr>
          <w:color w:val="000000" w:themeColor="text1"/>
          <w:szCs w:val="20"/>
        </w:rPr>
        <w:t xml:space="preserve">.1 In case of any severe adverse event, apart from active treatment and record as above, </w:t>
      </w:r>
      <w:r w:rsidR="00C45975" w:rsidRPr="00177558">
        <w:rPr>
          <w:color w:val="000000" w:themeColor="text1"/>
          <w:szCs w:val="20"/>
        </w:rPr>
        <w:t xml:space="preserve">the principal investigator </w:t>
      </w:r>
      <w:r w:rsidR="009A7826" w:rsidRPr="00177558">
        <w:rPr>
          <w:color w:val="000000" w:themeColor="text1"/>
          <w:szCs w:val="20"/>
        </w:rPr>
        <w:t xml:space="preserve">and the </w:t>
      </w:r>
      <w:r w:rsidRPr="00177558">
        <w:rPr>
          <w:color w:val="000000" w:themeColor="text1"/>
          <w:szCs w:val="20"/>
        </w:rPr>
        <w:t xml:space="preserve">Clinical Research Ethics Committee of Peking University </w:t>
      </w:r>
      <w:r w:rsidR="009A7826" w:rsidRPr="00177558">
        <w:rPr>
          <w:color w:val="000000" w:themeColor="text1"/>
          <w:szCs w:val="20"/>
        </w:rPr>
        <w:t xml:space="preserve">First Hospital </w:t>
      </w:r>
      <w:r w:rsidRPr="00177558">
        <w:rPr>
          <w:color w:val="000000" w:themeColor="text1"/>
          <w:szCs w:val="20"/>
        </w:rPr>
        <w:t>will be informed within 24 hours in report form.</w:t>
      </w:r>
    </w:p>
    <w:p w14:paraId="39A5EFBF" w14:textId="0DE555B8" w:rsidR="00FB7BB6" w:rsidRPr="00177558" w:rsidRDefault="00FB7BB6" w:rsidP="00751CC2">
      <w:pPr>
        <w:snapToGrid w:val="0"/>
        <w:spacing w:beforeLines="50" w:before="156" w:afterLines="50" w:after="156"/>
        <w:rPr>
          <w:color w:val="000000" w:themeColor="text1"/>
          <w:szCs w:val="20"/>
        </w:rPr>
      </w:pPr>
      <w:r w:rsidRPr="00177558">
        <w:rPr>
          <w:color w:val="000000" w:themeColor="text1"/>
          <w:szCs w:val="20"/>
        </w:rPr>
        <w:t>10.</w:t>
      </w:r>
      <w:r w:rsidR="00733C93" w:rsidRPr="00177558">
        <w:rPr>
          <w:color w:val="000000" w:themeColor="text1"/>
          <w:szCs w:val="20"/>
        </w:rPr>
        <w:t>4</w:t>
      </w:r>
      <w:r w:rsidRPr="00177558">
        <w:rPr>
          <w:color w:val="000000" w:themeColor="text1"/>
          <w:szCs w:val="20"/>
        </w:rPr>
        <w:t>.</w:t>
      </w:r>
      <w:r w:rsidR="00805736" w:rsidRPr="00177558">
        <w:rPr>
          <w:color w:val="000000" w:themeColor="text1"/>
          <w:szCs w:val="20"/>
        </w:rPr>
        <w:t>2</w:t>
      </w:r>
      <w:r w:rsidRPr="00177558">
        <w:rPr>
          <w:color w:val="000000" w:themeColor="text1"/>
          <w:szCs w:val="20"/>
        </w:rPr>
        <w:t xml:space="preserve"> In case of study intervention related death, immediately stop the clinical trial, report the event to the Ethics Committee as soon as possible, record in detail and carefully preserve the related documents.</w:t>
      </w:r>
    </w:p>
    <w:p w14:paraId="2DEB4C87" w14:textId="32162034" w:rsidR="00FB7BB6" w:rsidRPr="00177558" w:rsidRDefault="00FB7BB6" w:rsidP="00751CC2">
      <w:pPr>
        <w:snapToGrid w:val="0"/>
        <w:spacing w:beforeLines="50" w:before="156" w:afterLines="50" w:after="156"/>
        <w:rPr>
          <w:color w:val="000000" w:themeColor="text1"/>
          <w:szCs w:val="20"/>
        </w:rPr>
      </w:pPr>
      <w:r w:rsidRPr="00177558">
        <w:rPr>
          <w:color w:val="000000" w:themeColor="text1"/>
          <w:szCs w:val="20"/>
        </w:rPr>
        <w:t>10.</w:t>
      </w:r>
      <w:r w:rsidR="00733C93" w:rsidRPr="00177558">
        <w:rPr>
          <w:color w:val="000000" w:themeColor="text1"/>
          <w:szCs w:val="20"/>
        </w:rPr>
        <w:t>4</w:t>
      </w:r>
      <w:r w:rsidRPr="00177558">
        <w:rPr>
          <w:color w:val="000000" w:themeColor="text1"/>
          <w:szCs w:val="20"/>
        </w:rPr>
        <w:t>.</w:t>
      </w:r>
      <w:r w:rsidR="00805736" w:rsidRPr="00177558">
        <w:rPr>
          <w:color w:val="000000" w:themeColor="text1"/>
          <w:szCs w:val="20"/>
        </w:rPr>
        <w:t>3</w:t>
      </w:r>
      <w:r w:rsidRPr="00177558">
        <w:rPr>
          <w:color w:val="000000" w:themeColor="text1"/>
          <w:szCs w:val="20"/>
        </w:rPr>
        <w:t xml:space="preserve"> Any severe adverse event must be followed up until it is completely resolved or when therapy is ended.</w:t>
      </w:r>
    </w:p>
    <w:p w14:paraId="2B1F7F27" w14:textId="77777777" w:rsidR="00805736" w:rsidRPr="00177558" w:rsidRDefault="00805736" w:rsidP="00805736">
      <w:pPr>
        <w:snapToGrid w:val="0"/>
        <w:spacing w:beforeLines="50" w:before="156" w:afterLines="50" w:after="156"/>
        <w:rPr>
          <w:rFonts w:cstheme="minorHAnsi"/>
          <w:color w:val="000000" w:themeColor="text1"/>
          <w:szCs w:val="20"/>
        </w:rPr>
      </w:pPr>
    </w:p>
    <w:p w14:paraId="55C575CE" w14:textId="34B1FC0E" w:rsidR="00805736" w:rsidRPr="00177558" w:rsidRDefault="00805736" w:rsidP="00F92F45">
      <w:pPr>
        <w:pStyle w:val="2"/>
        <w:rPr>
          <w:color w:val="000000" w:themeColor="text1"/>
          <w:sz w:val="20"/>
          <w:szCs w:val="20"/>
        </w:rPr>
      </w:pPr>
      <w:bookmarkStart w:id="146" w:name="_Toc48424785"/>
      <w:r w:rsidRPr="00177558">
        <w:rPr>
          <w:color w:val="000000" w:themeColor="text1"/>
          <w:sz w:val="20"/>
          <w:szCs w:val="20"/>
        </w:rPr>
        <w:t>11. The rule of unmasking</w:t>
      </w:r>
      <w:bookmarkEnd w:id="146"/>
    </w:p>
    <w:p w14:paraId="134543B8" w14:textId="22733909" w:rsidR="00805736" w:rsidRPr="00177558" w:rsidRDefault="00805736" w:rsidP="0080573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1.1 After the follow-up of all cases have been completed, the data of case report forms have been checked as correct, and the data entry have been finished and checked without problems, the database will be locked. </w:t>
      </w:r>
    </w:p>
    <w:p w14:paraId="6343A230" w14:textId="2491E7F8" w:rsidR="00805736" w:rsidRPr="00177558" w:rsidRDefault="00805736" w:rsidP="0080573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1.2 After the database is locked, </w:t>
      </w:r>
      <w:r w:rsidR="00721BD0" w:rsidRPr="00177558">
        <w:rPr>
          <w:rFonts w:cstheme="minorHAnsi"/>
          <w:color w:val="000000" w:themeColor="text1"/>
          <w:szCs w:val="20"/>
        </w:rPr>
        <w:t xml:space="preserve">the first </w:t>
      </w:r>
      <w:r w:rsidRPr="00177558">
        <w:rPr>
          <w:rFonts w:cstheme="minorHAnsi"/>
          <w:color w:val="000000" w:themeColor="text1"/>
          <w:szCs w:val="20"/>
        </w:rPr>
        <w:t>unmasking will be conducted. And the database will be sent to the statisticians for statistical analysis.</w:t>
      </w:r>
    </w:p>
    <w:p w14:paraId="0C7CDE4D" w14:textId="5A46BAD8" w:rsidR="00721BD0" w:rsidRPr="00177558" w:rsidRDefault="00721BD0" w:rsidP="0080573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1.3 When the statistical analysis was completed, a second unmasking will be performed to determine which group </w:t>
      </w:r>
      <w:r w:rsidR="00195D67" w:rsidRPr="00177558">
        <w:rPr>
          <w:rFonts w:cstheme="minorHAnsi"/>
          <w:color w:val="000000" w:themeColor="text1"/>
          <w:szCs w:val="20"/>
        </w:rPr>
        <w:t>is</w:t>
      </w:r>
      <w:r w:rsidRPr="00177558">
        <w:rPr>
          <w:rFonts w:cstheme="minorHAnsi"/>
          <w:color w:val="000000" w:themeColor="text1"/>
          <w:szCs w:val="20"/>
        </w:rPr>
        <w:t xml:space="preserve"> the intervention group or the control group.</w:t>
      </w:r>
    </w:p>
    <w:p w14:paraId="36E39E3A" w14:textId="77777777" w:rsidR="00FB7BB6" w:rsidRPr="00177558" w:rsidRDefault="00FB7BB6" w:rsidP="00751CC2">
      <w:pPr>
        <w:snapToGrid w:val="0"/>
        <w:spacing w:beforeLines="50" w:before="156" w:afterLines="50" w:after="156"/>
        <w:rPr>
          <w:rFonts w:cstheme="minorHAnsi"/>
          <w:color w:val="000000" w:themeColor="text1"/>
          <w:szCs w:val="20"/>
        </w:rPr>
      </w:pPr>
    </w:p>
    <w:p w14:paraId="5539DFF9" w14:textId="74464341" w:rsidR="00FB7BB6" w:rsidRPr="00177558" w:rsidRDefault="000749EC" w:rsidP="00F92F45">
      <w:pPr>
        <w:pStyle w:val="2"/>
        <w:rPr>
          <w:color w:val="000000" w:themeColor="text1"/>
          <w:sz w:val="20"/>
          <w:szCs w:val="20"/>
        </w:rPr>
      </w:pPr>
      <w:bookmarkStart w:id="147" w:name="_Toc45825547"/>
      <w:bookmarkStart w:id="148" w:name="_Toc45825829"/>
      <w:bookmarkStart w:id="149" w:name="_Toc48409141"/>
      <w:bookmarkStart w:id="150" w:name="_Toc48424786"/>
      <w:r w:rsidRPr="00177558">
        <w:rPr>
          <w:color w:val="000000" w:themeColor="text1"/>
          <w:sz w:val="20"/>
          <w:szCs w:val="20"/>
        </w:rPr>
        <w:t>12.</w:t>
      </w:r>
      <w:r w:rsidR="00FB7BB6" w:rsidRPr="00177558">
        <w:rPr>
          <w:color w:val="000000" w:themeColor="text1"/>
          <w:sz w:val="20"/>
          <w:szCs w:val="20"/>
        </w:rPr>
        <w:t xml:space="preserve"> Data management</w:t>
      </w:r>
      <w:bookmarkEnd w:id="147"/>
      <w:bookmarkEnd w:id="148"/>
      <w:bookmarkEnd w:id="149"/>
      <w:bookmarkEnd w:id="150"/>
    </w:p>
    <w:p w14:paraId="2852498C" w14:textId="017C3373" w:rsidR="00FB7BB6" w:rsidRPr="00177558" w:rsidRDefault="000749EC"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2.</w:t>
      </w:r>
      <w:r w:rsidR="00FB7BB6" w:rsidRPr="00177558">
        <w:rPr>
          <w:rFonts w:cstheme="minorHAnsi"/>
          <w:color w:val="000000" w:themeColor="text1"/>
          <w:szCs w:val="20"/>
        </w:rPr>
        <w:t xml:space="preserve">1 All </w:t>
      </w:r>
      <w:r w:rsidR="00A8646D" w:rsidRPr="00177558">
        <w:rPr>
          <w:rFonts w:cstheme="minorHAnsi"/>
          <w:color w:val="000000" w:themeColor="text1"/>
          <w:szCs w:val="20"/>
        </w:rPr>
        <w:t xml:space="preserve">data </w:t>
      </w:r>
      <w:r w:rsidR="00FB7BB6" w:rsidRPr="00177558">
        <w:rPr>
          <w:rFonts w:cstheme="minorHAnsi"/>
          <w:color w:val="000000" w:themeColor="text1"/>
          <w:szCs w:val="20"/>
        </w:rPr>
        <w:t xml:space="preserve">collected during the </w:t>
      </w:r>
      <w:r w:rsidR="003566F4" w:rsidRPr="00177558">
        <w:rPr>
          <w:rFonts w:cstheme="minorHAnsi"/>
          <w:color w:val="000000" w:themeColor="text1"/>
          <w:szCs w:val="20"/>
        </w:rPr>
        <w:t>study period</w:t>
      </w:r>
      <w:r w:rsidR="00FB7BB6" w:rsidRPr="00177558">
        <w:rPr>
          <w:rFonts w:cstheme="minorHAnsi"/>
          <w:color w:val="000000" w:themeColor="text1"/>
          <w:szCs w:val="20"/>
        </w:rPr>
        <w:t xml:space="preserve"> </w:t>
      </w:r>
      <w:r w:rsidR="00973354" w:rsidRPr="00177558">
        <w:rPr>
          <w:rFonts w:cstheme="minorHAnsi"/>
          <w:color w:val="000000" w:themeColor="text1"/>
          <w:szCs w:val="20"/>
        </w:rPr>
        <w:t>will</w:t>
      </w:r>
      <w:r w:rsidR="00FB7BB6" w:rsidRPr="00177558">
        <w:rPr>
          <w:rFonts w:cstheme="minorHAnsi"/>
          <w:color w:val="000000" w:themeColor="text1"/>
          <w:szCs w:val="20"/>
        </w:rPr>
        <w:t xml:space="preserve"> be </w:t>
      </w:r>
      <w:r w:rsidRPr="00177558">
        <w:rPr>
          <w:rFonts w:cstheme="minorHAnsi"/>
          <w:color w:val="000000" w:themeColor="text1"/>
          <w:szCs w:val="20"/>
        </w:rPr>
        <w:t>recorded</w:t>
      </w:r>
      <w:r w:rsidR="00FB7BB6" w:rsidRPr="00177558">
        <w:rPr>
          <w:rFonts w:cstheme="minorHAnsi"/>
          <w:color w:val="000000" w:themeColor="text1"/>
          <w:szCs w:val="20"/>
        </w:rPr>
        <w:t xml:space="preserve"> in the case report form (CRF) by </w:t>
      </w:r>
      <w:r w:rsidR="00A54789" w:rsidRPr="00177558">
        <w:rPr>
          <w:rFonts w:cstheme="minorHAnsi"/>
          <w:color w:val="000000" w:themeColor="text1"/>
          <w:szCs w:val="20"/>
        </w:rPr>
        <w:t>designated</w:t>
      </w:r>
      <w:r w:rsidR="00A54789" w:rsidRPr="00177558" w:rsidDel="00A8646D">
        <w:rPr>
          <w:rFonts w:cstheme="minorHAnsi"/>
          <w:color w:val="000000" w:themeColor="text1"/>
          <w:szCs w:val="20"/>
        </w:rPr>
        <w:t xml:space="preserve"> </w:t>
      </w:r>
      <w:r w:rsidR="00FB7BB6" w:rsidRPr="00177558">
        <w:rPr>
          <w:rFonts w:cstheme="minorHAnsi"/>
          <w:color w:val="000000" w:themeColor="text1"/>
          <w:szCs w:val="20"/>
        </w:rPr>
        <w:t>investigator</w:t>
      </w:r>
      <w:r w:rsidR="00A8646D" w:rsidRPr="00177558">
        <w:rPr>
          <w:rFonts w:cstheme="minorHAnsi"/>
          <w:color w:val="000000" w:themeColor="text1"/>
          <w:szCs w:val="20"/>
        </w:rPr>
        <w:t>s</w:t>
      </w:r>
      <w:r w:rsidR="00FB7BB6" w:rsidRPr="00177558">
        <w:rPr>
          <w:rFonts w:cstheme="minorHAnsi"/>
          <w:color w:val="000000" w:themeColor="text1"/>
          <w:szCs w:val="20"/>
        </w:rPr>
        <w:t>. The investigator</w:t>
      </w:r>
      <w:r w:rsidR="00A8646D" w:rsidRPr="00177558">
        <w:rPr>
          <w:rFonts w:cstheme="minorHAnsi"/>
          <w:color w:val="000000" w:themeColor="text1"/>
          <w:szCs w:val="20"/>
        </w:rPr>
        <w:t>s</w:t>
      </w:r>
      <w:r w:rsidR="00FB7BB6" w:rsidRPr="00177558">
        <w:rPr>
          <w:rFonts w:cstheme="minorHAnsi"/>
          <w:color w:val="000000" w:themeColor="text1"/>
          <w:szCs w:val="20"/>
        </w:rPr>
        <w:t xml:space="preserve"> </w:t>
      </w:r>
      <w:r w:rsidR="0079138F" w:rsidRPr="00177558">
        <w:rPr>
          <w:rFonts w:cstheme="minorHAnsi"/>
          <w:color w:val="000000" w:themeColor="text1"/>
          <w:szCs w:val="20"/>
        </w:rPr>
        <w:t>are</w:t>
      </w:r>
      <w:r w:rsidR="00973354" w:rsidRPr="00177558">
        <w:rPr>
          <w:rFonts w:cstheme="minorHAnsi"/>
          <w:color w:val="000000" w:themeColor="text1"/>
          <w:szCs w:val="20"/>
        </w:rPr>
        <w:t xml:space="preserve"> trained to obey the predefined data-collection rule</w:t>
      </w:r>
      <w:r w:rsidR="00973354" w:rsidRPr="00177558" w:rsidDel="00973354">
        <w:rPr>
          <w:rFonts w:cstheme="minorHAnsi"/>
          <w:color w:val="000000" w:themeColor="text1"/>
          <w:szCs w:val="20"/>
        </w:rPr>
        <w:t xml:space="preserve"> </w:t>
      </w:r>
      <w:r w:rsidR="00973354" w:rsidRPr="00177558">
        <w:rPr>
          <w:rFonts w:cstheme="minorHAnsi"/>
          <w:color w:val="000000" w:themeColor="text1"/>
          <w:szCs w:val="20"/>
        </w:rPr>
        <w:t xml:space="preserve">and </w:t>
      </w:r>
      <w:r w:rsidR="00FB7BB6" w:rsidRPr="00177558">
        <w:rPr>
          <w:rFonts w:cstheme="minorHAnsi"/>
          <w:color w:val="000000" w:themeColor="text1"/>
          <w:szCs w:val="20"/>
        </w:rPr>
        <w:t xml:space="preserve">complete the CRF as soon as possible after the </w:t>
      </w:r>
      <w:r w:rsidR="0079138F" w:rsidRPr="00177558">
        <w:rPr>
          <w:rFonts w:cstheme="minorHAnsi"/>
          <w:color w:val="000000" w:themeColor="text1"/>
          <w:szCs w:val="20"/>
        </w:rPr>
        <w:t xml:space="preserve">follow-up </w:t>
      </w:r>
      <w:r w:rsidR="00FB7BB6" w:rsidRPr="00177558">
        <w:rPr>
          <w:rFonts w:cstheme="minorHAnsi"/>
          <w:color w:val="000000" w:themeColor="text1"/>
          <w:szCs w:val="20"/>
        </w:rPr>
        <w:t xml:space="preserve">is </w:t>
      </w:r>
      <w:r w:rsidR="0079138F" w:rsidRPr="00177558">
        <w:rPr>
          <w:rFonts w:cstheme="minorHAnsi"/>
          <w:color w:val="000000" w:themeColor="text1"/>
          <w:szCs w:val="20"/>
        </w:rPr>
        <w:t>performed</w:t>
      </w:r>
      <w:r w:rsidR="00FB7BB6" w:rsidRPr="00177558">
        <w:rPr>
          <w:rFonts w:cstheme="minorHAnsi"/>
          <w:color w:val="000000" w:themeColor="text1"/>
          <w:szCs w:val="20"/>
        </w:rPr>
        <w:t>.</w:t>
      </w:r>
    </w:p>
    <w:p w14:paraId="77DC3D86" w14:textId="106853F8" w:rsidR="00FB7BB6" w:rsidRPr="00177558" w:rsidRDefault="000749EC"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2.</w:t>
      </w:r>
      <w:r w:rsidR="00FB7BB6" w:rsidRPr="00177558">
        <w:rPr>
          <w:rFonts w:cstheme="minorHAnsi"/>
          <w:color w:val="000000" w:themeColor="text1"/>
          <w:szCs w:val="20"/>
        </w:rPr>
        <w:t xml:space="preserve">2 To ensure the </w:t>
      </w:r>
      <w:r w:rsidR="00A8646D" w:rsidRPr="00177558">
        <w:rPr>
          <w:rFonts w:cstheme="minorHAnsi"/>
          <w:color w:val="000000" w:themeColor="text1"/>
          <w:szCs w:val="20"/>
        </w:rPr>
        <w:t xml:space="preserve">correctness of </w:t>
      </w:r>
      <w:r w:rsidR="00FB7BB6" w:rsidRPr="00177558">
        <w:rPr>
          <w:rFonts w:cstheme="minorHAnsi"/>
          <w:color w:val="000000" w:themeColor="text1"/>
          <w:szCs w:val="20"/>
        </w:rPr>
        <w:t xml:space="preserve">database, </w:t>
      </w:r>
      <w:r w:rsidR="00A8646D" w:rsidRPr="00177558">
        <w:rPr>
          <w:rFonts w:cstheme="minorHAnsi"/>
          <w:color w:val="000000" w:themeColor="text1"/>
          <w:szCs w:val="20"/>
        </w:rPr>
        <w:t xml:space="preserve">data entry </w:t>
      </w:r>
      <w:r w:rsidR="00FB7BB6" w:rsidRPr="00177558">
        <w:rPr>
          <w:rFonts w:cstheme="minorHAnsi"/>
          <w:color w:val="000000" w:themeColor="text1"/>
          <w:szCs w:val="20"/>
        </w:rPr>
        <w:t xml:space="preserve">will </w:t>
      </w:r>
      <w:r w:rsidR="00A8646D" w:rsidRPr="00177558">
        <w:rPr>
          <w:rFonts w:cstheme="minorHAnsi"/>
          <w:color w:val="000000" w:themeColor="text1"/>
          <w:szCs w:val="20"/>
        </w:rPr>
        <w:t xml:space="preserve">be </w:t>
      </w:r>
      <w:r w:rsidR="00FB7BB6" w:rsidRPr="00177558">
        <w:rPr>
          <w:rFonts w:cstheme="minorHAnsi"/>
          <w:color w:val="000000" w:themeColor="text1"/>
          <w:szCs w:val="20"/>
        </w:rPr>
        <w:t>double check</w:t>
      </w:r>
      <w:r w:rsidR="00A8646D" w:rsidRPr="00177558">
        <w:rPr>
          <w:rFonts w:cstheme="minorHAnsi"/>
          <w:color w:val="000000" w:themeColor="text1"/>
          <w:szCs w:val="20"/>
        </w:rPr>
        <w:t>ed</w:t>
      </w:r>
      <w:r w:rsidR="00FB7BB6" w:rsidRPr="00177558">
        <w:rPr>
          <w:rFonts w:cstheme="minorHAnsi"/>
          <w:color w:val="000000" w:themeColor="text1"/>
          <w:szCs w:val="20"/>
        </w:rPr>
        <w:t xml:space="preserve"> by two personnel. Any queries </w:t>
      </w:r>
      <w:r w:rsidR="003566F4" w:rsidRPr="00177558">
        <w:rPr>
          <w:rFonts w:cstheme="minorHAnsi"/>
          <w:color w:val="000000" w:themeColor="text1"/>
          <w:szCs w:val="20"/>
        </w:rPr>
        <w:t>during</w:t>
      </w:r>
      <w:r w:rsidR="00FB7BB6" w:rsidRPr="00177558">
        <w:rPr>
          <w:rFonts w:cstheme="minorHAnsi"/>
          <w:color w:val="000000" w:themeColor="text1"/>
          <w:szCs w:val="20"/>
        </w:rPr>
        <w:t xml:space="preserve"> data entry will be resolved by </w:t>
      </w:r>
      <w:r w:rsidR="003566F4" w:rsidRPr="00177558">
        <w:rPr>
          <w:rFonts w:cstheme="minorHAnsi"/>
          <w:color w:val="000000" w:themeColor="text1"/>
          <w:szCs w:val="20"/>
        </w:rPr>
        <w:t xml:space="preserve">the investigators or </w:t>
      </w:r>
      <w:r w:rsidR="00FB7BB6" w:rsidRPr="00177558">
        <w:rPr>
          <w:rFonts w:cstheme="minorHAnsi"/>
          <w:color w:val="000000" w:themeColor="text1"/>
          <w:szCs w:val="20"/>
        </w:rPr>
        <w:t>the principal investigator.</w:t>
      </w:r>
    </w:p>
    <w:p w14:paraId="57312A53" w14:textId="7C43BC62" w:rsidR="00FB7BB6" w:rsidRPr="00177558" w:rsidRDefault="000749EC"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2.</w:t>
      </w:r>
      <w:r w:rsidR="00FB7BB6" w:rsidRPr="00177558">
        <w:rPr>
          <w:rFonts w:cstheme="minorHAnsi"/>
          <w:color w:val="000000" w:themeColor="text1"/>
          <w:szCs w:val="20"/>
        </w:rPr>
        <w:t xml:space="preserve">3 </w:t>
      </w:r>
      <w:r w:rsidR="003566F4" w:rsidRPr="00177558">
        <w:rPr>
          <w:rFonts w:cstheme="minorHAnsi"/>
          <w:color w:val="000000" w:themeColor="text1"/>
          <w:szCs w:val="20"/>
        </w:rPr>
        <w:t>After data entry is completed and database is checked without problems</w:t>
      </w:r>
      <w:r w:rsidR="00FB7BB6" w:rsidRPr="00177558">
        <w:rPr>
          <w:rFonts w:cstheme="minorHAnsi"/>
          <w:color w:val="000000" w:themeColor="text1"/>
          <w:szCs w:val="20"/>
        </w:rPr>
        <w:t xml:space="preserve">, the database will be </w:t>
      </w:r>
      <w:r w:rsidR="003566F4" w:rsidRPr="00177558">
        <w:rPr>
          <w:rFonts w:cstheme="minorHAnsi"/>
          <w:color w:val="000000" w:themeColor="text1"/>
          <w:szCs w:val="20"/>
        </w:rPr>
        <w:t xml:space="preserve">locked </w:t>
      </w:r>
      <w:r w:rsidR="00FB7BB6" w:rsidRPr="00177558">
        <w:rPr>
          <w:rFonts w:cstheme="minorHAnsi"/>
          <w:color w:val="000000" w:themeColor="text1"/>
          <w:szCs w:val="20"/>
        </w:rPr>
        <w:t xml:space="preserve">and </w:t>
      </w:r>
      <w:r w:rsidR="003566F4" w:rsidRPr="00177558">
        <w:rPr>
          <w:rFonts w:cstheme="minorHAnsi"/>
          <w:color w:val="000000" w:themeColor="text1"/>
          <w:szCs w:val="20"/>
        </w:rPr>
        <w:t>sent</w:t>
      </w:r>
      <w:r w:rsidR="00FB7BB6" w:rsidRPr="00177558">
        <w:rPr>
          <w:rFonts w:cstheme="minorHAnsi"/>
          <w:color w:val="000000" w:themeColor="text1"/>
          <w:szCs w:val="20"/>
        </w:rPr>
        <w:t xml:space="preserve"> for statistical analysis. The database will be </w:t>
      </w:r>
      <w:r w:rsidR="00F128D2" w:rsidRPr="00177558">
        <w:rPr>
          <w:rFonts w:cstheme="minorHAnsi"/>
          <w:color w:val="000000" w:themeColor="text1"/>
          <w:szCs w:val="20"/>
        </w:rPr>
        <w:t>analyze</w:t>
      </w:r>
      <w:r w:rsidR="00FB7BB6" w:rsidRPr="00177558">
        <w:rPr>
          <w:rFonts w:cstheme="minorHAnsi"/>
          <w:color w:val="000000" w:themeColor="text1"/>
          <w:szCs w:val="20"/>
        </w:rPr>
        <w:t>d by the statistician personnel.</w:t>
      </w:r>
    </w:p>
    <w:p w14:paraId="4E07C799" w14:textId="77777777" w:rsidR="00FB7BB6" w:rsidRPr="00177558" w:rsidRDefault="00FB7BB6" w:rsidP="00751CC2">
      <w:pPr>
        <w:snapToGrid w:val="0"/>
        <w:spacing w:beforeLines="50" w:before="156" w:afterLines="50" w:after="156"/>
        <w:rPr>
          <w:rFonts w:ascii="微软雅黑" w:eastAsia="微软雅黑" w:hAnsi="微软雅黑" w:cs="微软雅黑"/>
          <w:color w:val="000000" w:themeColor="text1"/>
          <w:szCs w:val="20"/>
        </w:rPr>
      </w:pPr>
    </w:p>
    <w:p w14:paraId="1B810FE0" w14:textId="1321821F" w:rsidR="00FB7BB6" w:rsidRPr="00177558" w:rsidRDefault="003566F4" w:rsidP="00F92F45">
      <w:pPr>
        <w:pStyle w:val="2"/>
        <w:rPr>
          <w:color w:val="000000" w:themeColor="text1"/>
          <w:sz w:val="20"/>
          <w:szCs w:val="20"/>
        </w:rPr>
      </w:pPr>
      <w:bookmarkStart w:id="151" w:name="_Toc45825548"/>
      <w:bookmarkStart w:id="152" w:name="_Toc45825830"/>
      <w:bookmarkStart w:id="153" w:name="_Toc48409142"/>
      <w:bookmarkStart w:id="154" w:name="_Toc48424787"/>
      <w:r w:rsidRPr="00177558">
        <w:rPr>
          <w:color w:val="000000" w:themeColor="text1"/>
          <w:sz w:val="20"/>
          <w:szCs w:val="20"/>
        </w:rPr>
        <w:t>13.</w:t>
      </w:r>
      <w:r w:rsidR="00FB7BB6" w:rsidRPr="00177558">
        <w:rPr>
          <w:color w:val="000000" w:themeColor="text1"/>
          <w:sz w:val="20"/>
          <w:szCs w:val="20"/>
        </w:rPr>
        <w:t xml:space="preserve"> Statistical analysis</w:t>
      </w:r>
      <w:bookmarkEnd w:id="151"/>
      <w:bookmarkEnd w:id="152"/>
      <w:bookmarkEnd w:id="153"/>
      <w:bookmarkEnd w:id="154"/>
    </w:p>
    <w:p w14:paraId="414ACF4E" w14:textId="4752E29D" w:rsidR="00FB7BB6" w:rsidRPr="00177558" w:rsidRDefault="003566F4"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13.</w:t>
      </w:r>
      <w:r w:rsidR="00FB7BB6" w:rsidRPr="00177558">
        <w:rPr>
          <w:rFonts w:cstheme="minorHAnsi"/>
          <w:b/>
          <w:bCs/>
          <w:i/>
          <w:iCs/>
          <w:color w:val="000000" w:themeColor="text1"/>
          <w:szCs w:val="20"/>
        </w:rPr>
        <w:t>1 General principles</w:t>
      </w:r>
    </w:p>
    <w:p w14:paraId="4A0A314A" w14:textId="15ABAD82" w:rsidR="00F05899" w:rsidRPr="00177558" w:rsidRDefault="00F05899" w:rsidP="003566F4">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3.1.1 Baseline </w:t>
      </w:r>
      <w:r w:rsidR="00622461" w:rsidRPr="00177558">
        <w:rPr>
          <w:rFonts w:cstheme="minorHAnsi"/>
          <w:color w:val="000000" w:themeColor="text1"/>
          <w:szCs w:val="20"/>
        </w:rPr>
        <w:t xml:space="preserve">data </w:t>
      </w:r>
      <w:r w:rsidRPr="00177558">
        <w:rPr>
          <w:rFonts w:cstheme="minorHAnsi"/>
          <w:color w:val="000000" w:themeColor="text1"/>
          <w:szCs w:val="20"/>
        </w:rPr>
        <w:t>and outcome</w:t>
      </w:r>
      <w:r w:rsidR="0079138F" w:rsidRPr="00177558">
        <w:rPr>
          <w:rFonts w:cstheme="minorHAnsi"/>
          <w:color w:val="000000" w:themeColor="text1"/>
          <w:szCs w:val="20"/>
        </w:rPr>
        <w:t>s</w:t>
      </w:r>
      <w:r w:rsidRPr="00177558">
        <w:rPr>
          <w:rFonts w:cstheme="minorHAnsi"/>
          <w:color w:val="000000" w:themeColor="text1"/>
          <w:szCs w:val="20"/>
        </w:rPr>
        <w:t xml:space="preserve"> will be described according the data </w:t>
      </w:r>
      <w:r w:rsidR="00622461" w:rsidRPr="00177558">
        <w:rPr>
          <w:rFonts w:cstheme="minorHAnsi"/>
          <w:color w:val="000000" w:themeColor="text1"/>
          <w:szCs w:val="20"/>
        </w:rPr>
        <w:t xml:space="preserve">type and </w:t>
      </w:r>
      <w:r w:rsidRPr="00177558">
        <w:rPr>
          <w:rFonts w:cstheme="minorHAnsi"/>
          <w:color w:val="000000" w:themeColor="text1"/>
          <w:szCs w:val="20"/>
        </w:rPr>
        <w:t xml:space="preserve">distribution. Continuous </w:t>
      </w:r>
      <w:r w:rsidR="00622461" w:rsidRPr="00177558">
        <w:rPr>
          <w:rFonts w:cstheme="minorHAnsi"/>
          <w:color w:val="000000" w:themeColor="text1"/>
          <w:szCs w:val="20"/>
        </w:rPr>
        <w:t>variables</w:t>
      </w:r>
      <w:r w:rsidRPr="00177558">
        <w:rPr>
          <w:rFonts w:cstheme="minorHAnsi"/>
          <w:color w:val="000000" w:themeColor="text1"/>
          <w:szCs w:val="20"/>
        </w:rPr>
        <w:t xml:space="preserve"> with normal or approximate normal distribution </w:t>
      </w:r>
      <w:r w:rsidR="00622461" w:rsidRPr="00177558">
        <w:rPr>
          <w:rFonts w:cstheme="minorHAnsi"/>
          <w:color w:val="000000" w:themeColor="text1"/>
          <w:szCs w:val="20"/>
        </w:rPr>
        <w:t>will be</w:t>
      </w:r>
      <w:r w:rsidRPr="00177558">
        <w:rPr>
          <w:rFonts w:cstheme="minorHAnsi"/>
          <w:color w:val="000000" w:themeColor="text1"/>
          <w:szCs w:val="20"/>
        </w:rPr>
        <w:t xml:space="preserve"> expressed as mean ± standard deviation (SD), while continuous </w:t>
      </w:r>
      <w:r w:rsidR="00622461" w:rsidRPr="00177558">
        <w:rPr>
          <w:rFonts w:cstheme="minorHAnsi"/>
          <w:color w:val="000000" w:themeColor="text1"/>
          <w:szCs w:val="20"/>
        </w:rPr>
        <w:t>variables</w:t>
      </w:r>
      <w:r w:rsidRPr="00177558">
        <w:rPr>
          <w:rFonts w:cstheme="minorHAnsi"/>
          <w:color w:val="000000" w:themeColor="text1"/>
          <w:szCs w:val="20"/>
        </w:rPr>
        <w:t xml:space="preserve"> with non-normal distribution </w:t>
      </w:r>
      <w:r w:rsidR="00622461" w:rsidRPr="00177558">
        <w:rPr>
          <w:rFonts w:cstheme="minorHAnsi"/>
          <w:color w:val="000000" w:themeColor="text1"/>
          <w:szCs w:val="20"/>
        </w:rPr>
        <w:t>will be</w:t>
      </w:r>
      <w:r w:rsidRPr="00177558">
        <w:rPr>
          <w:rFonts w:cstheme="minorHAnsi"/>
          <w:color w:val="000000" w:themeColor="text1"/>
          <w:szCs w:val="20"/>
        </w:rPr>
        <w:t xml:space="preserve"> expressed as median (minimum, maximum; or interquartile range, IQR). Categorical variables will be presented as number of cases (percentage). Time-</w:t>
      </w:r>
      <w:r w:rsidR="00797645" w:rsidRPr="00177558">
        <w:rPr>
          <w:rFonts w:cstheme="minorHAnsi"/>
          <w:color w:val="000000" w:themeColor="text1"/>
          <w:szCs w:val="20"/>
        </w:rPr>
        <w:t>to-</w:t>
      </w:r>
      <w:r w:rsidRPr="00177558">
        <w:rPr>
          <w:rFonts w:cstheme="minorHAnsi"/>
          <w:color w:val="000000" w:themeColor="text1"/>
          <w:szCs w:val="20"/>
        </w:rPr>
        <w:t>events variables will be presented as mean/median time (95% CI).</w:t>
      </w:r>
    </w:p>
    <w:p w14:paraId="18C02C21" w14:textId="309CF8AE" w:rsidR="003566F4" w:rsidRPr="00177558" w:rsidRDefault="003566F4" w:rsidP="003566F4">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3.1.2 For each hypothesis, two-tailed tests will be used in all statistical analysis, and </w:t>
      </w:r>
      <w:r w:rsidR="00C91AC7" w:rsidRPr="00177558">
        <w:rPr>
          <w:rFonts w:cstheme="minorHAnsi"/>
          <w:i/>
          <w:iCs/>
          <w:color w:val="000000" w:themeColor="text1"/>
          <w:szCs w:val="20"/>
        </w:rPr>
        <w:t>P</w:t>
      </w:r>
      <w:r w:rsidRPr="00177558">
        <w:rPr>
          <w:rFonts w:cstheme="minorHAnsi"/>
          <w:color w:val="000000" w:themeColor="text1"/>
          <w:szCs w:val="20"/>
        </w:rPr>
        <w:t xml:space="preserve"> &lt;0.05 will be </w:t>
      </w:r>
      <w:r w:rsidRPr="00177558">
        <w:rPr>
          <w:rFonts w:cstheme="minorHAnsi"/>
          <w:color w:val="000000" w:themeColor="text1"/>
          <w:szCs w:val="20"/>
        </w:rPr>
        <w:lastRenderedPageBreak/>
        <w:t xml:space="preserve">considered statistically significant. For the treatment-by-covariate interaction in predefined subgroup </w:t>
      </w:r>
      <w:r w:rsidR="00F128D2" w:rsidRPr="00177558">
        <w:rPr>
          <w:rFonts w:cstheme="minorHAnsi"/>
          <w:color w:val="000000" w:themeColor="text1"/>
          <w:szCs w:val="20"/>
        </w:rPr>
        <w:t>analyze</w:t>
      </w:r>
      <w:r w:rsidRPr="00177558">
        <w:rPr>
          <w:rFonts w:cstheme="minorHAnsi"/>
          <w:color w:val="000000" w:themeColor="text1"/>
          <w:szCs w:val="20"/>
        </w:rPr>
        <w:t xml:space="preserve">s, a </w:t>
      </w:r>
      <w:r w:rsidR="00C91AC7" w:rsidRPr="00177558">
        <w:rPr>
          <w:rFonts w:cstheme="minorHAnsi"/>
          <w:i/>
          <w:iCs/>
          <w:color w:val="000000" w:themeColor="text1"/>
          <w:szCs w:val="20"/>
        </w:rPr>
        <w:t xml:space="preserve">P </w:t>
      </w:r>
      <w:r w:rsidRPr="00177558">
        <w:rPr>
          <w:rFonts w:cstheme="minorHAnsi"/>
          <w:color w:val="000000" w:themeColor="text1"/>
          <w:szCs w:val="20"/>
        </w:rPr>
        <w:t>&lt;0.10 will be defined as statistically significant.</w:t>
      </w:r>
    </w:p>
    <w:p w14:paraId="1F69A0C1" w14:textId="5FA290B7" w:rsidR="003566F4" w:rsidRPr="00177558" w:rsidRDefault="003566F4" w:rsidP="003566F4">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3.1.3 The primary and secondary outcomes will be </w:t>
      </w:r>
      <w:r w:rsidR="00F128D2" w:rsidRPr="00177558">
        <w:rPr>
          <w:rFonts w:cstheme="minorHAnsi"/>
          <w:color w:val="000000" w:themeColor="text1"/>
          <w:szCs w:val="20"/>
        </w:rPr>
        <w:t>analyze</w:t>
      </w:r>
      <w:r w:rsidRPr="00177558">
        <w:rPr>
          <w:rFonts w:cstheme="minorHAnsi"/>
          <w:color w:val="000000" w:themeColor="text1"/>
          <w:szCs w:val="20"/>
        </w:rPr>
        <w:t xml:space="preserve">d in an intention-to-treat population, i.e., all patients are </w:t>
      </w:r>
      <w:r w:rsidR="00F128D2" w:rsidRPr="00177558">
        <w:rPr>
          <w:rFonts w:cstheme="minorHAnsi"/>
          <w:color w:val="000000" w:themeColor="text1"/>
          <w:szCs w:val="20"/>
        </w:rPr>
        <w:t>analyze</w:t>
      </w:r>
      <w:r w:rsidRPr="00177558">
        <w:rPr>
          <w:rFonts w:cstheme="minorHAnsi"/>
          <w:color w:val="000000" w:themeColor="text1"/>
          <w:szCs w:val="20"/>
        </w:rPr>
        <w:t xml:space="preserve">d in the group to which they are randomized and received at least part of study intervention. If epidural </w:t>
      </w:r>
      <w:r w:rsidR="00F128D2" w:rsidRPr="00177558">
        <w:rPr>
          <w:rFonts w:cstheme="minorHAnsi"/>
          <w:color w:val="000000" w:themeColor="text1"/>
          <w:szCs w:val="20"/>
        </w:rPr>
        <w:t>anest</w:t>
      </w:r>
      <w:r w:rsidRPr="00177558">
        <w:rPr>
          <w:rFonts w:cstheme="minorHAnsi"/>
          <w:color w:val="000000" w:themeColor="text1"/>
          <w:szCs w:val="20"/>
        </w:rPr>
        <w:t xml:space="preserve">hesia and/or analgesia fail, these patients will be converted to general </w:t>
      </w:r>
      <w:r w:rsidR="00F128D2" w:rsidRPr="00177558">
        <w:rPr>
          <w:rFonts w:cstheme="minorHAnsi"/>
          <w:color w:val="000000" w:themeColor="text1"/>
          <w:szCs w:val="20"/>
        </w:rPr>
        <w:t>anest</w:t>
      </w:r>
      <w:r w:rsidRPr="00177558">
        <w:rPr>
          <w:rFonts w:cstheme="minorHAnsi"/>
          <w:color w:val="000000" w:themeColor="text1"/>
          <w:szCs w:val="20"/>
        </w:rPr>
        <w:t xml:space="preserve">hesia and intravenous analgesia but will be </w:t>
      </w:r>
      <w:r w:rsidR="00F128D2" w:rsidRPr="00177558">
        <w:rPr>
          <w:rFonts w:cstheme="minorHAnsi"/>
          <w:color w:val="000000" w:themeColor="text1"/>
          <w:szCs w:val="20"/>
        </w:rPr>
        <w:t>analyze</w:t>
      </w:r>
      <w:r w:rsidRPr="00177558">
        <w:rPr>
          <w:rFonts w:cstheme="minorHAnsi"/>
          <w:color w:val="000000" w:themeColor="text1"/>
          <w:szCs w:val="20"/>
        </w:rPr>
        <w:t>d in the group to which they are randomized. Also, we will do per-protocol analysis for the primary endpoint, in this case, drop-out patients will be excluded.</w:t>
      </w:r>
    </w:p>
    <w:p w14:paraId="1B631F77" w14:textId="77777777" w:rsidR="003566F4" w:rsidRPr="00177558" w:rsidRDefault="003566F4" w:rsidP="00751CC2">
      <w:pPr>
        <w:snapToGrid w:val="0"/>
        <w:spacing w:beforeLines="50" w:before="156" w:afterLines="50" w:after="156"/>
        <w:rPr>
          <w:rFonts w:cstheme="minorHAnsi"/>
          <w:color w:val="000000" w:themeColor="text1"/>
          <w:szCs w:val="20"/>
        </w:rPr>
      </w:pPr>
    </w:p>
    <w:p w14:paraId="0B9ED52B" w14:textId="7F07FD90" w:rsidR="00F05899" w:rsidRPr="00177558" w:rsidRDefault="00F05899" w:rsidP="00F05899">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13.2 Patient recruitment and drop-out status </w:t>
      </w:r>
    </w:p>
    <w:p w14:paraId="6DFFAF63" w14:textId="1EC7C1F7" w:rsidR="00FB7BB6" w:rsidRPr="00177558" w:rsidRDefault="00F05899" w:rsidP="00F05899">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The status of patient recruitment and drop-out will be summarized and listed. Comparison of the overall elimination/drop-out rate between the two groups will be performed with </w:t>
      </w:r>
      <w:r w:rsidR="006168FB" w:rsidRPr="00177558">
        <w:rPr>
          <w:rFonts w:cstheme="minorHAnsi"/>
          <w:color w:val="000000" w:themeColor="text1"/>
          <w:szCs w:val="20"/>
        </w:rPr>
        <w:t>c</w:t>
      </w:r>
      <w:r w:rsidRPr="00177558">
        <w:rPr>
          <w:rFonts w:cstheme="minorHAnsi"/>
          <w:color w:val="000000" w:themeColor="text1"/>
          <w:szCs w:val="20"/>
        </w:rPr>
        <w:t>hi-</w:t>
      </w:r>
      <w:r w:rsidR="006168FB" w:rsidRPr="00177558">
        <w:rPr>
          <w:rFonts w:cstheme="minorHAnsi"/>
          <w:color w:val="000000" w:themeColor="text1"/>
          <w:szCs w:val="20"/>
        </w:rPr>
        <w:t>s</w:t>
      </w:r>
      <w:r w:rsidRPr="00177558">
        <w:rPr>
          <w:rFonts w:cstheme="minorHAnsi"/>
          <w:color w:val="000000" w:themeColor="text1"/>
          <w:szCs w:val="20"/>
        </w:rPr>
        <w:t xml:space="preserve">quare test. </w:t>
      </w:r>
    </w:p>
    <w:p w14:paraId="6F58EADE" w14:textId="19BDAC76" w:rsidR="00F05899" w:rsidRPr="00177558" w:rsidRDefault="00F05899" w:rsidP="00F05899">
      <w:pPr>
        <w:snapToGrid w:val="0"/>
        <w:spacing w:beforeLines="50" w:before="156" w:afterLines="50" w:after="156"/>
        <w:rPr>
          <w:rFonts w:cstheme="minorHAnsi"/>
          <w:color w:val="000000" w:themeColor="text1"/>
          <w:szCs w:val="20"/>
        </w:rPr>
      </w:pPr>
    </w:p>
    <w:p w14:paraId="041E964C" w14:textId="77777777" w:rsidR="00F05899" w:rsidRPr="00177558" w:rsidRDefault="00F05899" w:rsidP="00F05899">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13.3 Demographics and baseline characteristics </w:t>
      </w:r>
    </w:p>
    <w:p w14:paraId="24789324" w14:textId="77777777" w:rsidR="00F05899" w:rsidRPr="00177558" w:rsidRDefault="00F05899" w:rsidP="00F05899">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3.3.1 Demographics and baseline data will be presented. </w:t>
      </w:r>
    </w:p>
    <w:p w14:paraId="1C8DFAE5" w14:textId="02AC2471" w:rsidR="00F05899" w:rsidRPr="00177558" w:rsidRDefault="00F05899" w:rsidP="00F05899">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3.3.2 Between-group differences are compared using the absolute standardized differences (ASDs), which are defined as the absolute difference in means, mean ranks or proportions divided by the pooled standard deviation and calculated with the formula published by Austin.</w:t>
      </w:r>
      <w:hyperlink w:anchor="_ENREF_6_54" w:tooltip="Austin, 2011 #104" w:history="1">
        <w:r w:rsidR="0087670A" w:rsidRPr="00177558">
          <w:rPr>
            <w:rFonts w:cstheme="minorHAnsi"/>
            <w:color w:val="000000" w:themeColor="text1"/>
            <w:szCs w:val="20"/>
          </w:rPr>
          <w:fldChar w:fldCharType="begin"/>
        </w:r>
        <w:r w:rsidR="0087670A" w:rsidRPr="00177558">
          <w:rPr>
            <w:rFonts w:cstheme="minorHAnsi"/>
            <w:color w:val="000000" w:themeColor="text1"/>
            <w:szCs w:val="20"/>
          </w:rPr>
          <w:instrText xml:space="preserve"> ADDIN EN.CITE &lt;EndNote&gt;&lt;Cite&gt;&lt;Author&gt;Austin&lt;/Author&gt;&lt;Year&gt;2011&lt;/Year&gt;&lt;RecNum&gt;104&lt;/RecNum&gt;&lt;DisplayText&gt;&lt;style face="superscript"&gt;54&lt;/style&gt;&lt;/DisplayText&gt;&lt;record&gt;&lt;rec-number&gt;104&lt;/rec-number&gt;&lt;foreign-keys&gt;&lt;key app="EN" db-id="2rvf00tdlp2zdqed9pdxfr56ptprpw2zzatr" timestamp="1579175907"&gt;104&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8/06&lt;/edition&gt;&lt;dates&gt;&lt;year&gt;2011&lt;/year&gt;&lt;pub-dates&gt;&lt;date&gt;May&lt;/date&gt;&lt;/pub-dates&gt;&lt;/dates&gt;&lt;isbn&gt;0027-3171&lt;/isbn&gt;&lt;accession-num&gt;21818162&lt;/accession-num&gt;&lt;urls&gt;&lt;/urls&gt;&lt;custom2&gt;PMC3144483&lt;/custom2&gt;&lt;electronic-resource-num&gt;10.1080/00273171.2011.568786&lt;/electronic-resource-num&gt;&lt;remote-database-provider&gt;NLM&lt;/remote-database-provider&gt;&lt;language&gt;eng&lt;/language&gt;&lt;/record&gt;&lt;/Cite&gt;&lt;/EndNote&gt;</w:instrText>
        </w:r>
        <w:r w:rsidR="0087670A" w:rsidRPr="00177558">
          <w:rPr>
            <w:rFonts w:cstheme="minorHAnsi"/>
            <w:color w:val="000000" w:themeColor="text1"/>
            <w:szCs w:val="20"/>
          </w:rPr>
          <w:fldChar w:fldCharType="separate"/>
        </w:r>
        <w:r w:rsidR="0087670A" w:rsidRPr="00177558">
          <w:rPr>
            <w:rFonts w:cstheme="minorHAnsi"/>
            <w:color w:val="000000" w:themeColor="text1"/>
            <w:szCs w:val="20"/>
            <w:vertAlign w:val="superscript"/>
          </w:rPr>
          <w:t>54</w:t>
        </w:r>
        <w:r w:rsidR="0087670A" w:rsidRPr="00177558">
          <w:rPr>
            <w:rFonts w:cstheme="minorHAnsi"/>
            <w:color w:val="000000" w:themeColor="text1"/>
            <w:szCs w:val="20"/>
          </w:rPr>
          <w:fldChar w:fldCharType="end"/>
        </w:r>
      </w:hyperlink>
      <w:r w:rsidRPr="00177558">
        <w:rPr>
          <w:rFonts w:cstheme="minorHAnsi"/>
          <w:color w:val="000000" w:themeColor="text1"/>
          <w:szCs w:val="20"/>
        </w:rPr>
        <w:t xml:space="preserve"> Baseline variables with an ASD </w:t>
      </w:r>
      <w:r w:rsidR="00F60B9F" w:rsidRPr="00177558">
        <w:rPr>
          <w:rFonts w:ascii="Calibri" w:hAnsi="Calibri" w:cs="Calibri"/>
          <w:color w:val="000000" w:themeColor="text1"/>
          <w:szCs w:val="20"/>
        </w:rPr>
        <w:t>≥</w:t>
      </w:r>
      <w:r w:rsidRPr="00177558">
        <w:rPr>
          <w:rFonts w:cstheme="minorHAnsi"/>
          <w:color w:val="000000" w:themeColor="text1"/>
          <w:szCs w:val="20"/>
        </w:rPr>
        <w:t>0.196 (</w:t>
      </w:r>
      <w:r w:rsidRPr="00177558">
        <w:rPr>
          <w:rFonts w:eastAsia="宋体" w:cstheme="minorHAnsi"/>
          <w:color w:val="000000" w:themeColor="text1"/>
          <w:szCs w:val="20"/>
        </w:rPr>
        <w:t>ASD =</w:t>
      </w:r>
      <m:oMath>
        <m:r>
          <m:rPr>
            <m:nor/>
          </m:rPr>
          <w:rPr>
            <w:color w:val="000000" w:themeColor="text1"/>
            <w:szCs w:val="20"/>
          </w:rPr>
          <m:t>1</m:t>
        </m:r>
        <m:r>
          <m:rPr>
            <m:nor/>
          </m:rPr>
          <w:rPr>
            <w:rFonts w:ascii="微软雅黑" w:eastAsia="微软雅黑" w:hAnsi="微软雅黑" w:cs="微软雅黑"/>
            <w:color w:val="000000" w:themeColor="text1"/>
            <w:szCs w:val="20"/>
          </w:rPr>
          <m:t>.</m:t>
        </m:r>
        <m:r>
          <m:rPr>
            <m:nor/>
          </m:rPr>
          <w:rPr>
            <w:color w:val="000000" w:themeColor="text1"/>
            <w:szCs w:val="20"/>
          </w:rPr>
          <m:t>96×</m:t>
        </m:r>
        <m:rad>
          <m:radPr>
            <m:degHide m:val="1"/>
            <m:ctrlPr>
              <w:rPr>
                <w:rFonts w:ascii="Cambria Math" w:hAnsi="Cambria Math"/>
                <w:i/>
                <w:color w:val="000000" w:themeColor="text1"/>
                <w:szCs w:val="20"/>
              </w:rPr>
            </m:ctrlPr>
          </m:radPr>
          <m:deg/>
          <m:e>
            <m:r>
              <m:rPr>
                <m:nor/>
              </m:rPr>
              <w:rPr>
                <w:color w:val="000000" w:themeColor="text1"/>
                <w:szCs w:val="20"/>
              </w:rPr>
              <m:t>(n1+n2)/(n1×n2)</m:t>
            </m:r>
          </m:e>
        </m:rad>
      </m:oMath>
      <w:r w:rsidRPr="00177558">
        <w:rPr>
          <w:rFonts w:eastAsia="宋体" w:cstheme="minorHAnsi"/>
          <w:color w:val="000000" w:themeColor="text1"/>
          <w:szCs w:val="20"/>
        </w:rPr>
        <w:t>)</w:t>
      </w:r>
      <w:r w:rsidRPr="00177558">
        <w:rPr>
          <w:rFonts w:cstheme="minorHAnsi"/>
          <w:color w:val="000000" w:themeColor="text1"/>
          <w:szCs w:val="20"/>
        </w:rPr>
        <w:t xml:space="preserve"> will be considered imbalanced between the two groups and adjusted for in all </w:t>
      </w:r>
      <w:r w:rsidR="00F128D2" w:rsidRPr="00177558">
        <w:rPr>
          <w:rFonts w:cstheme="minorHAnsi"/>
          <w:color w:val="000000" w:themeColor="text1"/>
          <w:szCs w:val="20"/>
        </w:rPr>
        <w:t>analyze</w:t>
      </w:r>
      <w:r w:rsidRPr="00177558">
        <w:rPr>
          <w:rFonts w:cstheme="minorHAnsi"/>
          <w:color w:val="000000" w:themeColor="text1"/>
          <w:szCs w:val="20"/>
        </w:rPr>
        <w:t>s if considered necessary.</w:t>
      </w:r>
    </w:p>
    <w:p w14:paraId="657E471D" w14:textId="387B07DD" w:rsidR="00F05899" w:rsidRPr="00177558" w:rsidRDefault="00F05899" w:rsidP="00F05899">
      <w:pPr>
        <w:snapToGrid w:val="0"/>
        <w:spacing w:beforeLines="50" w:before="156" w:afterLines="50" w:after="156"/>
        <w:rPr>
          <w:rFonts w:cstheme="minorHAnsi"/>
          <w:color w:val="000000" w:themeColor="text1"/>
          <w:szCs w:val="20"/>
        </w:rPr>
      </w:pPr>
    </w:p>
    <w:p w14:paraId="5263E671" w14:textId="77777777" w:rsidR="00F05899" w:rsidRPr="00177558" w:rsidRDefault="00F05899" w:rsidP="00F05899">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13.4 Intra- and postoperative variables</w:t>
      </w:r>
    </w:p>
    <w:p w14:paraId="5DB996FC" w14:textId="661EF6DB" w:rsidR="0031061D" w:rsidRPr="00177558" w:rsidRDefault="0031061D"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Numeric variables will be </w:t>
      </w:r>
      <w:r w:rsidR="00F128D2" w:rsidRPr="00177558">
        <w:rPr>
          <w:rFonts w:cstheme="minorHAnsi"/>
          <w:color w:val="000000" w:themeColor="text1"/>
          <w:szCs w:val="20"/>
        </w:rPr>
        <w:t>analyze</w:t>
      </w:r>
      <w:r w:rsidRPr="00177558">
        <w:rPr>
          <w:rFonts w:cstheme="minorHAnsi"/>
          <w:color w:val="000000" w:themeColor="text1"/>
          <w:szCs w:val="20"/>
        </w:rPr>
        <w:t xml:space="preserve">d using the independent-samples t test or Mann-Whitney U test; categorical variables will be </w:t>
      </w:r>
      <w:r w:rsidR="00F128D2" w:rsidRPr="00177558">
        <w:rPr>
          <w:rFonts w:cstheme="minorHAnsi"/>
          <w:color w:val="000000" w:themeColor="text1"/>
          <w:szCs w:val="20"/>
        </w:rPr>
        <w:t>analyze</w:t>
      </w:r>
      <w:r w:rsidRPr="00177558">
        <w:rPr>
          <w:rFonts w:cstheme="minorHAnsi"/>
          <w:color w:val="000000" w:themeColor="text1"/>
          <w:szCs w:val="20"/>
        </w:rPr>
        <w:t>d using the chi</w:t>
      </w:r>
      <w:r w:rsidR="00F0462F" w:rsidRPr="00177558">
        <w:rPr>
          <w:rFonts w:cstheme="minorHAnsi"/>
          <w:color w:val="000000" w:themeColor="text1"/>
          <w:szCs w:val="20"/>
        </w:rPr>
        <w:t>-</w:t>
      </w:r>
      <w:r w:rsidRPr="00177558">
        <w:rPr>
          <w:rFonts w:cstheme="minorHAnsi"/>
          <w:color w:val="000000" w:themeColor="text1"/>
          <w:szCs w:val="20"/>
        </w:rPr>
        <w:t>square test, continuity correction chi</w:t>
      </w:r>
      <w:r w:rsidR="006168FB" w:rsidRPr="00177558">
        <w:rPr>
          <w:rFonts w:cstheme="minorHAnsi"/>
          <w:color w:val="000000" w:themeColor="text1"/>
          <w:szCs w:val="20"/>
        </w:rPr>
        <w:t>-</w:t>
      </w:r>
      <w:r w:rsidRPr="00177558">
        <w:rPr>
          <w:rFonts w:cstheme="minorHAnsi"/>
          <w:color w:val="000000" w:themeColor="text1"/>
          <w:szCs w:val="20"/>
        </w:rPr>
        <w:t xml:space="preserve">square test or Fisher exact test. </w:t>
      </w:r>
      <w:bookmarkStart w:id="155" w:name="_Hlk48048395"/>
      <w:r w:rsidRPr="00177558">
        <w:rPr>
          <w:rFonts w:cstheme="minorHAnsi"/>
          <w:color w:val="000000" w:themeColor="text1"/>
          <w:szCs w:val="20"/>
        </w:rPr>
        <w:t>Missing data will not be replaced.</w:t>
      </w:r>
      <w:bookmarkEnd w:id="155"/>
    </w:p>
    <w:p w14:paraId="3496848C" w14:textId="77777777" w:rsidR="00F05899" w:rsidRPr="00177558" w:rsidRDefault="00F05899" w:rsidP="00751CC2">
      <w:pPr>
        <w:snapToGrid w:val="0"/>
        <w:spacing w:beforeLines="50" w:before="156" w:afterLines="50" w:after="156"/>
        <w:rPr>
          <w:rFonts w:cstheme="minorHAnsi"/>
          <w:color w:val="000000" w:themeColor="text1"/>
          <w:szCs w:val="20"/>
        </w:rPr>
      </w:pPr>
    </w:p>
    <w:p w14:paraId="00B9AD5D" w14:textId="1B31C3E4" w:rsidR="00FB7BB6" w:rsidRPr="00177558" w:rsidRDefault="003566F4" w:rsidP="00751CC2">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13.</w:t>
      </w:r>
      <w:r w:rsidR="001A3847" w:rsidRPr="00177558">
        <w:rPr>
          <w:rFonts w:cstheme="minorHAnsi"/>
          <w:b/>
          <w:bCs/>
          <w:i/>
          <w:iCs/>
          <w:color w:val="000000" w:themeColor="text1"/>
          <w:szCs w:val="20"/>
        </w:rPr>
        <w:t>5</w:t>
      </w:r>
      <w:r w:rsidR="00FB7BB6" w:rsidRPr="00177558">
        <w:rPr>
          <w:rFonts w:cstheme="minorHAnsi"/>
          <w:b/>
          <w:bCs/>
          <w:i/>
          <w:iCs/>
          <w:color w:val="000000" w:themeColor="text1"/>
          <w:szCs w:val="20"/>
        </w:rPr>
        <w:t xml:space="preserve"> </w:t>
      </w:r>
      <w:r w:rsidR="00B04B98" w:rsidRPr="00177558">
        <w:rPr>
          <w:rFonts w:cstheme="minorHAnsi"/>
          <w:b/>
          <w:bCs/>
          <w:i/>
          <w:iCs/>
          <w:color w:val="000000" w:themeColor="text1"/>
          <w:szCs w:val="20"/>
        </w:rPr>
        <w:t>Outcome</w:t>
      </w:r>
      <w:r w:rsidR="00FB7BB6" w:rsidRPr="00177558">
        <w:rPr>
          <w:rFonts w:cstheme="minorHAnsi"/>
          <w:b/>
          <w:bCs/>
          <w:i/>
          <w:iCs/>
          <w:color w:val="000000" w:themeColor="text1"/>
          <w:szCs w:val="20"/>
        </w:rPr>
        <w:t xml:space="preserve"> analysis</w:t>
      </w:r>
    </w:p>
    <w:p w14:paraId="6E3C83D3" w14:textId="316CC0E7" w:rsidR="00FB7BB6" w:rsidRPr="00177558" w:rsidRDefault="003566F4"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3.</w:t>
      </w:r>
      <w:r w:rsidR="001A3847" w:rsidRPr="00177558">
        <w:rPr>
          <w:rFonts w:cstheme="minorHAnsi"/>
          <w:color w:val="000000" w:themeColor="text1"/>
          <w:szCs w:val="20"/>
        </w:rPr>
        <w:t>5</w:t>
      </w:r>
      <w:r w:rsidR="00FB7BB6" w:rsidRPr="00177558">
        <w:rPr>
          <w:rFonts w:cstheme="minorHAnsi"/>
          <w:color w:val="000000" w:themeColor="text1"/>
          <w:szCs w:val="20"/>
        </w:rPr>
        <w:t>.1 Evaluation of primary endpoint</w:t>
      </w:r>
    </w:p>
    <w:p w14:paraId="11D4670E" w14:textId="3AAC740B" w:rsidR="00FB7BB6" w:rsidRPr="00177558" w:rsidRDefault="003566F4" w:rsidP="00751CC2">
      <w:pPr>
        <w:snapToGrid w:val="0"/>
        <w:spacing w:beforeLines="50" w:before="156" w:afterLines="50" w:after="156"/>
        <w:rPr>
          <w:color w:val="000000" w:themeColor="text1"/>
          <w:szCs w:val="20"/>
        </w:rPr>
      </w:pPr>
      <w:r w:rsidRPr="00177558">
        <w:rPr>
          <w:rFonts w:cstheme="minorHAnsi"/>
          <w:color w:val="000000" w:themeColor="text1"/>
          <w:szCs w:val="20"/>
        </w:rPr>
        <w:t>13.</w:t>
      </w:r>
      <w:r w:rsidR="001A3847" w:rsidRPr="00177558">
        <w:rPr>
          <w:rFonts w:cstheme="minorHAnsi"/>
          <w:color w:val="000000" w:themeColor="text1"/>
          <w:szCs w:val="20"/>
        </w:rPr>
        <w:t>5</w:t>
      </w:r>
      <w:r w:rsidR="00FB7BB6" w:rsidRPr="00177558">
        <w:rPr>
          <w:rFonts w:cstheme="minorHAnsi"/>
          <w:color w:val="000000" w:themeColor="text1"/>
          <w:szCs w:val="20"/>
        </w:rPr>
        <w:t>.1.1</w:t>
      </w:r>
      <w:r w:rsidR="00FB7BB6" w:rsidRPr="00177558">
        <w:rPr>
          <w:color w:val="000000" w:themeColor="text1"/>
          <w:szCs w:val="20"/>
        </w:rPr>
        <w:t xml:space="preserve"> </w:t>
      </w:r>
      <w:r w:rsidR="00FB7BB6" w:rsidRPr="00177558">
        <w:rPr>
          <w:rFonts w:cstheme="minorHAnsi"/>
          <w:color w:val="000000" w:themeColor="text1"/>
          <w:szCs w:val="20"/>
        </w:rPr>
        <w:t xml:space="preserve">Recurrence-free survival </w:t>
      </w:r>
      <w:r w:rsidR="00A8554F" w:rsidRPr="00177558">
        <w:rPr>
          <w:rFonts w:cstheme="minorHAnsi"/>
          <w:color w:val="000000" w:themeColor="text1"/>
          <w:szCs w:val="20"/>
        </w:rPr>
        <w:t xml:space="preserve">will be </w:t>
      </w:r>
      <w:r w:rsidR="00F128D2" w:rsidRPr="00177558">
        <w:rPr>
          <w:rFonts w:cstheme="minorHAnsi"/>
          <w:color w:val="000000" w:themeColor="text1"/>
          <w:szCs w:val="20"/>
        </w:rPr>
        <w:t>analyze</w:t>
      </w:r>
      <w:r w:rsidR="00A8554F" w:rsidRPr="00177558">
        <w:rPr>
          <w:rFonts w:cstheme="minorHAnsi"/>
          <w:color w:val="000000" w:themeColor="text1"/>
          <w:szCs w:val="20"/>
        </w:rPr>
        <w:t xml:space="preserve">d using a Kaplan-Meier estimator with difference between groups assessed by log-rank test; </w:t>
      </w:r>
      <w:r w:rsidR="00FB7BB6" w:rsidRPr="00177558">
        <w:rPr>
          <w:rFonts w:cstheme="minorHAnsi"/>
          <w:color w:val="000000" w:themeColor="text1"/>
          <w:szCs w:val="20"/>
        </w:rPr>
        <w:t xml:space="preserve">a Cox proportional hazard model </w:t>
      </w:r>
      <w:r w:rsidR="00A8554F" w:rsidRPr="00177558">
        <w:rPr>
          <w:rFonts w:cstheme="minorHAnsi"/>
          <w:color w:val="000000" w:themeColor="text1"/>
          <w:szCs w:val="20"/>
        </w:rPr>
        <w:t xml:space="preserve">will be used to </w:t>
      </w:r>
      <w:r w:rsidR="00FB7BB6" w:rsidRPr="00177558">
        <w:rPr>
          <w:rFonts w:cstheme="minorHAnsi"/>
          <w:color w:val="000000" w:themeColor="text1"/>
          <w:szCs w:val="20"/>
        </w:rPr>
        <w:t xml:space="preserve">adjust for predetermined factors including age, sex, chronic smoking, American Society of </w:t>
      </w:r>
      <w:r w:rsidR="00F128D2" w:rsidRPr="00177558">
        <w:rPr>
          <w:rFonts w:cstheme="minorHAnsi"/>
          <w:color w:val="000000" w:themeColor="text1"/>
          <w:szCs w:val="20"/>
        </w:rPr>
        <w:t>Anest</w:t>
      </w:r>
      <w:r w:rsidR="00FB7BB6" w:rsidRPr="00177558">
        <w:rPr>
          <w:rFonts w:cstheme="minorHAnsi"/>
          <w:color w:val="000000" w:themeColor="text1"/>
          <w:szCs w:val="20"/>
        </w:rPr>
        <w:t xml:space="preserve">hesiologist (ASA) physical status classification, TNM stage, and postoperative anti-cancer therapy. </w:t>
      </w:r>
      <w:r w:rsidR="00F80849" w:rsidRPr="00177558">
        <w:rPr>
          <w:color w:val="000000" w:themeColor="text1"/>
        </w:rPr>
        <w:t>These factors are preselected according to clinical importance</w:t>
      </w:r>
      <w:r w:rsidR="00B926E9" w:rsidRPr="00177558">
        <w:rPr>
          <w:color w:val="000000" w:themeColor="text1"/>
        </w:rPr>
        <w:t xml:space="preserve">. </w:t>
      </w:r>
      <w:r w:rsidR="00FB7BB6" w:rsidRPr="00177558">
        <w:rPr>
          <w:rFonts w:cstheme="minorHAnsi"/>
          <w:color w:val="000000" w:themeColor="text1"/>
          <w:szCs w:val="20"/>
        </w:rPr>
        <w:t xml:space="preserve">Effect size </w:t>
      </w:r>
      <w:r w:rsidR="00A8554F" w:rsidRPr="00177558">
        <w:rPr>
          <w:rFonts w:cstheme="minorHAnsi"/>
          <w:color w:val="000000" w:themeColor="text1"/>
          <w:szCs w:val="20"/>
        </w:rPr>
        <w:t xml:space="preserve">will be </w:t>
      </w:r>
      <w:r w:rsidR="00FB7BB6" w:rsidRPr="00177558">
        <w:rPr>
          <w:rFonts w:cstheme="minorHAnsi"/>
          <w:color w:val="000000" w:themeColor="text1"/>
          <w:szCs w:val="20"/>
        </w:rPr>
        <w:t>expressed as hazard ratio and its 95% CI.</w:t>
      </w:r>
      <w:r w:rsidR="00A8554F" w:rsidRPr="00177558">
        <w:rPr>
          <w:rFonts w:cstheme="minorHAnsi"/>
          <w:color w:val="000000" w:themeColor="text1"/>
          <w:szCs w:val="20"/>
        </w:rPr>
        <w:t xml:space="preserve"> Patients who are lost to follow-up will be censored at the time of last contact.</w:t>
      </w:r>
    </w:p>
    <w:p w14:paraId="49ABCBB8" w14:textId="1760694B" w:rsidR="00FB7BB6" w:rsidRPr="00177558" w:rsidRDefault="003566F4"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3.</w:t>
      </w:r>
      <w:r w:rsidR="001A3847" w:rsidRPr="00177558">
        <w:rPr>
          <w:rFonts w:cstheme="minorHAnsi"/>
          <w:color w:val="000000" w:themeColor="text1"/>
          <w:szCs w:val="20"/>
        </w:rPr>
        <w:t>5</w:t>
      </w:r>
      <w:r w:rsidR="00FB7BB6" w:rsidRPr="00177558">
        <w:rPr>
          <w:rFonts w:cstheme="minorHAnsi"/>
          <w:color w:val="000000" w:themeColor="text1"/>
          <w:szCs w:val="20"/>
        </w:rPr>
        <w:t xml:space="preserve">.1.2 </w:t>
      </w:r>
      <w:r w:rsidR="004D384C" w:rsidRPr="00177558">
        <w:rPr>
          <w:rFonts w:cstheme="minorHAnsi"/>
          <w:color w:val="000000" w:themeColor="text1"/>
          <w:szCs w:val="20"/>
        </w:rPr>
        <w:t xml:space="preserve">The differences of the primary outcome in predefined subgroups will be tested using the Cox proportional hazard models adjusted for preselected factors of </w:t>
      </w:r>
      <w:r w:rsidR="00536E29" w:rsidRPr="00177558">
        <w:rPr>
          <w:rFonts w:cstheme="minorHAnsi"/>
          <w:color w:val="000000" w:themeColor="text1"/>
          <w:szCs w:val="20"/>
        </w:rPr>
        <w:t xml:space="preserve">age, sex, chronic smoking, </w:t>
      </w:r>
      <w:bookmarkStart w:id="156" w:name="OLE_LINK141"/>
      <w:bookmarkStart w:id="157" w:name="OLE_LINK142"/>
      <w:r w:rsidR="00195281" w:rsidRPr="00177558">
        <w:rPr>
          <w:rFonts w:eastAsia="宋体"/>
          <w:color w:val="000000" w:themeColor="text1"/>
          <w:szCs w:val="20"/>
        </w:rPr>
        <w:t xml:space="preserve">American Society of </w:t>
      </w:r>
      <w:r w:rsidR="00F128D2" w:rsidRPr="00177558">
        <w:rPr>
          <w:rFonts w:eastAsia="宋体"/>
          <w:color w:val="000000" w:themeColor="text1"/>
          <w:szCs w:val="20"/>
        </w:rPr>
        <w:t>Anest</w:t>
      </w:r>
      <w:r w:rsidR="00195281" w:rsidRPr="00177558">
        <w:rPr>
          <w:rFonts w:eastAsia="宋体"/>
          <w:color w:val="000000" w:themeColor="text1"/>
          <w:szCs w:val="20"/>
        </w:rPr>
        <w:t>hesiologists physical status</w:t>
      </w:r>
      <w:bookmarkEnd w:id="156"/>
      <w:bookmarkEnd w:id="157"/>
      <w:r w:rsidR="00536E29" w:rsidRPr="00177558">
        <w:rPr>
          <w:rFonts w:cstheme="minorHAnsi"/>
          <w:color w:val="000000" w:themeColor="text1"/>
          <w:szCs w:val="20"/>
        </w:rPr>
        <w:t>, TNM stage, and postoperative anti-cancer therapy</w:t>
      </w:r>
      <w:r w:rsidR="004D384C" w:rsidRPr="00177558">
        <w:rPr>
          <w:rFonts w:cstheme="minorHAnsi"/>
          <w:color w:val="000000" w:themeColor="text1"/>
          <w:szCs w:val="20"/>
        </w:rPr>
        <w:t xml:space="preserve">. Treatment-by-covariate interactions will be assessed separately for each predefined factor, adjusting for the same variables. The hazard ratio (and 95% CI) for each subgroup and the </w:t>
      </w:r>
      <w:r w:rsidR="00874A6A" w:rsidRPr="00177558">
        <w:rPr>
          <w:rFonts w:cstheme="minorHAnsi"/>
          <w:i/>
          <w:iCs/>
          <w:color w:val="000000" w:themeColor="text1"/>
          <w:szCs w:val="20"/>
        </w:rPr>
        <w:t>P</w:t>
      </w:r>
      <w:r w:rsidR="004D384C" w:rsidRPr="00177558">
        <w:rPr>
          <w:rFonts w:cstheme="minorHAnsi"/>
          <w:color w:val="000000" w:themeColor="text1"/>
          <w:szCs w:val="20"/>
        </w:rPr>
        <w:t xml:space="preserve"> values of treat-by-covariate interactions will be displayed in a forest plot.</w:t>
      </w:r>
    </w:p>
    <w:p w14:paraId="1A12D096" w14:textId="31DD0F08" w:rsidR="00FB7BB6" w:rsidRPr="00177558" w:rsidRDefault="003566F4"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3.</w:t>
      </w:r>
      <w:r w:rsidR="001A3847" w:rsidRPr="00177558">
        <w:rPr>
          <w:rFonts w:cstheme="minorHAnsi"/>
          <w:color w:val="000000" w:themeColor="text1"/>
          <w:szCs w:val="20"/>
        </w:rPr>
        <w:t>5</w:t>
      </w:r>
      <w:r w:rsidR="00FB7BB6" w:rsidRPr="00177558">
        <w:rPr>
          <w:rFonts w:cstheme="minorHAnsi"/>
          <w:color w:val="000000" w:themeColor="text1"/>
          <w:szCs w:val="20"/>
        </w:rPr>
        <w:t xml:space="preserve">.2 Evaluation of secondary </w:t>
      </w:r>
      <w:r w:rsidR="00536E29" w:rsidRPr="00177558">
        <w:rPr>
          <w:rFonts w:cstheme="minorHAnsi"/>
          <w:color w:val="000000" w:themeColor="text1"/>
          <w:szCs w:val="20"/>
        </w:rPr>
        <w:t xml:space="preserve">and other </w:t>
      </w:r>
      <w:r w:rsidR="00FB7BB6" w:rsidRPr="00177558">
        <w:rPr>
          <w:rFonts w:cstheme="minorHAnsi"/>
          <w:color w:val="000000" w:themeColor="text1"/>
          <w:szCs w:val="20"/>
        </w:rPr>
        <w:t>outcome</w:t>
      </w:r>
      <w:r w:rsidR="00536E29" w:rsidRPr="00177558">
        <w:rPr>
          <w:rFonts w:cstheme="minorHAnsi"/>
          <w:color w:val="000000" w:themeColor="text1"/>
          <w:szCs w:val="20"/>
        </w:rPr>
        <w:t>s</w:t>
      </w:r>
    </w:p>
    <w:p w14:paraId="5933C8E2" w14:textId="289421EA" w:rsidR="004D384C" w:rsidRPr="00177558" w:rsidRDefault="00536E29"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3.</w:t>
      </w:r>
      <w:r w:rsidR="001A3847" w:rsidRPr="00177558">
        <w:rPr>
          <w:rFonts w:cstheme="minorHAnsi"/>
          <w:color w:val="000000" w:themeColor="text1"/>
          <w:szCs w:val="20"/>
        </w:rPr>
        <w:t>5</w:t>
      </w:r>
      <w:r w:rsidRPr="00177558">
        <w:rPr>
          <w:rFonts w:cstheme="minorHAnsi"/>
          <w:color w:val="000000" w:themeColor="text1"/>
          <w:szCs w:val="20"/>
        </w:rPr>
        <w:t>.2.1</w:t>
      </w:r>
      <w:r w:rsidR="004D384C" w:rsidRPr="00177558">
        <w:rPr>
          <w:rFonts w:cstheme="minorHAnsi"/>
          <w:color w:val="000000" w:themeColor="text1"/>
          <w:szCs w:val="20"/>
        </w:rPr>
        <w:t xml:space="preserve"> </w:t>
      </w:r>
      <w:r w:rsidRPr="00177558">
        <w:rPr>
          <w:rFonts w:cstheme="minorHAnsi"/>
          <w:color w:val="000000" w:themeColor="text1"/>
          <w:szCs w:val="20"/>
        </w:rPr>
        <w:t xml:space="preserve">Long-term survival </w:t>
      </w:r>
      <w:r w:rsidR="004D384C" w:rsidRPr="00177558">
        <w:rPr>
          <w:rFonts w:cstheme="minorHAnsi"/>
          <w:color w:val="000000" w:themeColor="text1"/>
          <w:szCs w:val="20"/>
        </w:rPr>
        <w:t>variables (</w:t>
      </w:r>
      <w:r w:rsidRPr="00177558">
        <w:rPr>
          <w:rFonts w:cstheme="minorHAnsi"/>
          <w:color w:val="000000" w:themeColor="text1"/>
          <w:szCs w:val="20"/>
        </w:rPr>
        <w:t xml:space="preserve">overall survival, </w:t>
      </w:r>
      <w:r w:rsidR="004D384C" w:rsidRPr="00177558">
        <w:rPr>
          <w:rFonts w:cstheme="minorHAnsi"/>
          <w:color w:val="000000" w:themeColor="text1"/>
          <w:szCs w:val="20"/>
        </w:rPr>
        <w:t xml:space="preserve">cancer-specific survival) will be </w:t>
      </w:r>
      <w:r w:rsidR="00F128D2" w:rsidRPr="00177558">
        <w:rPr>
          <w:rFonts w:cstheme="minorHAnsi"/>
          <w:color w:val="000000" w:themeColor="text1"/>
          <w:szCs w:val="20"/>
        </w:rPr>
        <w:t>analyze</w:t>
      </w:r>
      <w:r w:rsidR="004D384C" w:rsidRPr="00177558">
        <w:rPr>
          <w:rFonts w:cstheme="minorHAnsi"/>
          <w:color w:val="000000" w:themeColor="text1"/>
          <w:szCs w:val="20"/>
        </w:rPr>
        <w:t xml:space="preserve">d using a Kaplan-Meier estimator with differences between groups assessed by log-rank test; Cox proportional hazards </w:t>
      </w:r>
      <w:r w:rsidR="004D384C" w:rsidRPr="00177558">
        <w:rPr>
          <w:rFonts w:cstheme="minorHAnsi"/>
          <w:color w:val="000000" w:themeColor="text1"/>
          <w:szCs w:val="20"/>
        </w:rPr>
        <w:lastRenderedPageBreak/>
        <w:t xml:space="preserve">models will be used to adjust for predetermined factors including </w:t>
      </w:r>
      <w:r w:rsidRPr="00177558">
        <w:rPr>
          <w:rFonts w:cstheme="minorHAnsi"/>
          <w:color w:val="000000" w:themeColor="text1"/>
          <w:szCs w:val="20"/>
        </w:rPr>
        <w:t>age, sex, chronic smoking, ASA physical status classification, TNM stage, and postoperative anti-cancer therapy</w:t>
      </w:r>
      <w:r w:rsidR="004D384C" w:rsidRPr="00177558">
        <w:rPr>
          <w:rFonts w:cstheme="minorHAnsi"/>
          <w:color w:val="000000" w:themeColor="text1"/>
          <w:szCs w:val="20"/>
        </w:rPr>
        <w:t>. The estimate</w:t>
      </w:r>
      <w:r w:rsidR="00715D0B" w:rsidRPr="00177558">
        <w:rPr>
          <w:rFonts w:cstheme="minorHAnsi"/>
          <w:color w:val="000000" w:themeColor="text1"/>
          <w:szCs w:val="20"/>
        </w:rPr>
        <w:t>d</w:t>
      </w:r>
      <w:r w:rsidR="004D384C" w:rsidRPr="00177558">
        <w:rPr>
          <w:rFonts w:cstheme="minorHAnsi"/>
          <w:color w:val="000000" w:themeColor="text1"/>
          <w:szCs w:val="20"/>
        </w:rPr>
        <w:t xml:space="preserve"> hazard ratio and 95% CI will be provided.</w:t>
      </w:r>
      <w:bookmarkStart w:id="158" w:name="_Hlk50927969"/>
      <w:r w:rsidR="004D384C" w:rsidRPr="00177558">
        <w:rPr>
          <w:rFonts w:cstheme="minorHAnsi"/>
          <w:color w:val="000000" w:themeColor="text1"/>
          <w:szCs w:val="20"/>
        </w:rPr>
        <w:t xml:space="preserve"> For cancer-specific survival, patients who die of a cause other than the specific cancer will be censored at the time of death. </w:t>
      </w:r>
      <w:bookmarkEnd w:id="158"/>
      <w:r w:rsidR="004D384C" w:rsidRPr="00177558">
        <w:rPr>
          <w:rFonts w:cstheme="minorHAnsi"/>
          <w:color w:val="000000" w:themeColor="text1"/>
          <w:szCs w:val="20"/>
        </w:rPr>
        <w:t>Patients who are lost to follow-up will be censored at the time of last contact.</w:t>
      </w:r>
      <w:r w:rsidRPr="00177558">
        <w:rPr>
          <w:rFonts w:cstheme="minorHAnsi"/>
          <w:color w:val="000000" w:themeColor="text1"/>
          <w:szCs w:val="20"/>
        </w:rPr>
        <w:t xml:space="preserve"> </w:t>
      </w:r>
    </w:p>
    <w:p w14:paraId="6DBE3B0E" w14:textId="6AAC9EAC" w:rsidR="00536E29" w:rsidRPr="00177558" w:rsidRDefault="00536E29"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3.</w:t>
      </w:r>
      <w:r w:rsidR="001A3847" w:rsidRPr="00177558">
        <w:rPr>
          <w:rFonts w:cstheme="minorHAnsi"/>
          <w:color w:val="000000" w:themeColor="text1"/>
          <w:szCs w:val="20"/>
        </w:rPr>
        <w:t>5</w:t>
      </w:r>
      <w:r w:rsidRPr="00177558">
        <w:rPr>
          <w:rFonts w:cstheme="minorHAnsi"/>
          <w:color w:val="000000" w:themeColor="text1"/>
          <w:szCs w:val="20"/>
        </w:rPr>
        <w:t xml:space="preserve">.2.2 Long-term survival variables </w:t>
      </w:r>
      <w:r w:rsidR="00BE1711" w:rsidRPr="00177558">
        <w:rPr>
          <w:rFonts w:cstheme="minorHAnsi"/>
          <w:color w:val="000000" w:themeColor="text1"/>
          <w:szCs w:val="20"/>
        </w:rPr>
        <w:t xml:space="preserve">in the subgroup of cancer patients </w:t>
      </w:r>
      <w:r w:rsidRPr="00177558">
        <w:rPr>
          <w:rFonts w:cstheme="minorHAnsi"/>
          <w:color w:val="000000" w:themeColor="text1"/>
          <w:szCs w:val="20"/>
        </w:rPr>
        <w:t xml:space="preserve">(recurrence-free survival, overall survival, and cancer-specific survival) will be </w:t>
      </w:r>
      <w:r w:rsidR="00F128D2" w:rsidRPr="00177558">
        <w:rPr>
          <w:rFonts w:cstheme="minorHAnsi"/>
          <w:color w:val="000000" w:themeColor="text1"/>
          <w:szCs w:val="20"/>
        </w:rPr>
        <w:t>analyze</w:t>
      </w:r>
      <w:r w:rsidRPr="00177558">
        <w:rPr>
          <w:rFonts w:cstheme="minorHAnsi"/>
          <w:color w:val="000000" w:themeColor="text1"/>
          <w:szCs w:val="20"/>
        </w:rPr>
        <w:t>d using a Kaplan-Meier estimator with differences between groups assessed by log-rank test; Cox proportional hazards models will be used to adjust for predetermined factors including age, sex, chronic smoking, ASA physical status classification, TNM stage, and postoperative anti-cancer therapy. The estimate</w:t>
      </w:r>
      <w:r w:rsidR="00715D0B" w:rsidRPr="00177558">
        <w:rPr>
          <w:rFonts w:cstheme="minorHAnsi"/>
          <w:color w:val="000000" w:themeColor="text1"/>
          <w:szCs w:val="20"/>
        </w:rPr>
        <w:t>d</w:t>
      </w:r>
      <w:r w:rsidRPr="00177558">
        <w:rPr>
          <w:rFonts w:cstheme="minorHAnsi"/>
          <w:color w:val="000000" w:themeColor="text1"/>
          <w:szCs w:val="20"/>
        </w:rPr>
        <w:t xml:space="preserve"> hazard ratio and 95% CI will be provided. For cancer-specific survival, patients who die of a cause other than the specific cancer will be censored at the time of death. Patients who are lost to follow-up will be censored at the time of last contact.</w:t>
      </w:r>
    </w:p>
    <w:p w14:paraId="4A4535D2" w14:textId="4CA71AEE" w:rsidR="00715D0B" w:rsidRPr="00177558" w:rsidRDefault="00715D0B" w:rsidP="00715D0B">
      <w:pPr>
        <w:snapToGrid w:val="0"/>
        <w:spacing w:beforeLines="50" w:before="156" w:afterLines="50" w:after="156"/>
        <w:rPr>
          <w:color w:val="000000" w:themeColor="text1"/>
          <w:szCs w:val="20"/>
        </w:rPr>
      </w:pPr>
      <w:r w:rsidRPr="00177558">
        <w:rPr>
          <w:rFonts w:cstheme="minorHAnsi"/>
          <w:color w:val="000000" w:themeColor="text1"/>
          <w:szCs w:val="20"/>
        </w:rPr>
        <w:t>13.</w:t>
      </w:r>
      <w:r w:rsidR="001A3847" w:rsidRPr="00177558">
        <w:rPr>
          <w:rFonts w:cstheme="minorHAnsi"/>
          <w:color w:val="000000" w:themeColor="text1"/>
          <w:szCs w:val="20"/>
        </w:rPr>
        <w:t>5</w:t>
      </w:r>
      <w:r w:rsidRPr="00177558">
        <w:rPr>
          <w:rFonts w:cstheme="minorHAnsi"/>
          <w:color w:val="000000" w:themeColor="text1"/>
          <w:szCs w:val="20"/>
        </w:rPr>
        <w:t>.2.3 Other</w:t>
      </w:r>
      <w:r w:rsidRPr="00177558">
        <w:rPr>
          <w:color w:val="000000" w:themeColor="text1"/>
          <w:szCs w:val="20"/>
        </w:rPr>
        <w:t xml:space="preserve"> time-to-event variables (</w:t>
      </w:r>
      <w:bookmarkStart w:id="159" w:name="_Hlk50926712"/>
      <w:r w:rsidRPr="00177558">
        <w:rPr>
          <w:color w:val="000000" w:themeColor="text1"/>
          <w:szCs w:val="20"/>
        </w:rPr>
        <w:t>duration of chest-tube drainage,</w:t>
      </w:r>
      <w:bookmarkEnd w:id="159"/>
      <w:r w:rsidRPr="00177558">
        <w:rPr>
          <w:color w:val="000000" w:themeColor="text1"/>
          <w:szCs w:val="20"/>
        </w:rPr>
        <w:t xml:space="preserve"> length of stay in hospital) </w:t>
      </w:r>
      <w:r w:rsidRPr="00177558">
        <w:rPr>
          <w:rFonts w:cstheme="minorHAnsi"/>
          <w:color w:val="000000" w:themeColor="text1"/>
          <w:szCs w:val="20"/>
        </w:rPr>
        <w:t xml:space="preserve">will be </w:t>
      </w:r>
      <w:r w:rsidR="00F128D2" w:rsidRPr="00177558">
        <w:rPr>
          <w:rFonts w:cstheme="minorHAnsi"/>
          <w:color w:val="000000" w:themeColor="text1"/>
          <w:szCs w:val="20"/>
        </w:rPr>
        <w:t>analyze</w:t>
      </w:r>
      <w:r w:rsidRPr="00177558">
        <w:rPr>
          <w:rFonts w:cstheme="minorHAnsi"/>
          <w:color w:val="000000" w:themeColor="text1"/>
          <w:szCs w:val="20"/>
        </w:rPr>
        <w:t>d using</w:t>
      </w:r>
      <w:r w:rsidRPr="00177558">
        <w:rPr>
          <w:color w:val="000000" w:themeColor="text1"/>
          <w:szCs w:val="20"/>
        </w:rPr>
        <w:t xml:space="preserve"> a Kaplan-Meier estimator with differences between groups assessed by log-rank test. The estimated hazard ratio and 95% CI will be provided. </w:t>
      </w:r>
      <w:r w:rsidRPr="00177558">
        <w:rPr>
          <w:rFonts w:cstheme="minorHAnsi"/>
          <w:color w:val="000000" w:themeColor="text1"/>
          <w:szCs w:val="20"/>
        </w:rPr>
        <w:t>Patients who are lost to follow-up will be censored at the time of last contact.</w:t>
      </w:r>
    </w:p>
    <w:p w14:paraId="5ED8C7A2" w14:textId="23063607" w:rsidR="00FB7BB6" w:rsidRPr="00177558" w:rsidRDefault="003566F4" w:rsidP="00751CC2">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3.</w:t>
      </w:r>
      <w:r w:rsidR="001A3847" w:rsidRPr="00177558">
        <w:rPr>
          <w:rFonts w:cstheme="minorHAnsi"/>
          <w:color w:val="000000" w:themeColor="text1"/>
          <w:szCs w:val="20"/>
        </w:rPr>
        <w:t>5</w:t>
      </w:r>
      <w:r w:rsidR="00FB7BB6" w:rsidRPr="00177558">
        <w:rPr>
          <w:rFonts w:cstheme="minorHAnsi"/>
          <w:color w:val="000000" w:themeColor="text1"/>
          <w:szCs w:val="20"/>
        </w:rPr>
        <w:t>.2.</w:t>
      </w:r>
      <w:r w:rsidR="00797645" w:rsidRPr="00177558">
        <w:rPr>
          <w:rFonts w:cstheme="minorHAnsi"/>
          <w:color w:val="000000" w:themeColor="text1"/>
          <w:szCs w:val="20"/>
        </w:rPr>
        <w:t>4</w:t>
      </w:r>
      <w:r w:rsidR="00FB7BB6" w:rsidRPr="00177558">
        <w:rPr>
          <w:rFonts w:cstheme="minorHAnsi"/>
          <w:color w:val="000000" w:themeColor="text1"/>
          <w:szCs w:val="20"/>
        </w:rPr>
        <w:t xml:space="preserve"> </w:t>
      </w:r>
      <w:r w:rsidR="00BE1711" w:rsidRPr="00177558">
        <w:rPr>
          <w:rFonts w:cstheme="minorHAnsi"/>
          <w:color w:val="000000" w:themeColor="text1"/>
          <w:szCs w:val="20"/>
        </w:rPr>
        <w:t>Categorical</w:t>
      </w:r>
      <w:r w:rsidR="00FB7BB6" w:rsidRPr="00177558">
        <w:rPr>
          <w:rFonts w:cstheme="minorHAnsi"/>
          <w:color w:val="000000" w:themeColor="text1"/>
          <w:szCs w:val="20"/>
        </w:rPr>
        <w:t xml:space="preserve"> variables (</w:t>
      </w:r>
      <w:r w:rsidR="00A24FCB" w:rsidRPr="00177558">
        <w:rPr>
          <w:rFonts w:eastAsia="等线"/>
          <w:color w:val="000000" w:themeColor="text1"/>
          <w:kern w:val="0"/>
          <w:szCs w:val="20"/>
        </w:rPr>
        <w:t>percentage of ICU admission after surgery</w:t>
      </w:r>
      <w:r w:rsidR="00FB7BB6" w:rsidRPr="00177558">
        <w:rPr>
          <w:rFonts w:cstheme="minorHAnsi"/>
          <w:color w:val="000000" w:themeColor="text1"/>
          <w:szCs w:val="20"/>
        </w:rPr>
        <w:t>, incidence of postoperative complication, in-hospital mortality</w:t>
      </w:r>
      <w:r w:rsidR="00131D02" w:rsidRPr="00177558">
        <w:rPr>
          <w:rFonts w:cstheme="minorHAnsi"/>
          <w:color w:val="000000" w:themeColor="text1"/>
          <w:szCs w:val="20"/>
        </w:rPr>
        <w:t xml:space="preserve">, </w:t>
      </w:r>
      <w:r w:rsidR="00797645" w:rsidRPr="00177558">
        <w:rPr>
          <w:rFonts w:cstheme="minorHAnsi"/>
          <w:color w:val="000000" w:themeColor="text1"/>
          <w:szCs w:val="20"/>
        </w:rPr>
        <w:t>activity</w:t>
      </w:r>
      <w:r w:rsidR="00917243" w:rsidRPr="00177558">
        <w:rPr>
          <w:rFonts w:cstheme="minorHAnsi"/>
          <w:color w:val="000000" w:themeColor="text1"/>
          <w:szCs w:val="20"/>
        </w:rPr>
        <w:t xml:space="preserve"> engagement in 1-year survivor</w:t>
      </w:r>
      <w:r w:rsidR="00797645" w:rsidRPr="00177558">
        <w:rPr>
          <w:rFonts w:cstheme="minorHAnsi"/>
          <w:color w:val="000000" w:themeColor="text1"/>
          <w:szCs w:val="20"/>
        </w:rPr>
        <w:t xml:space="preserve">, and </w:t>
      </w:r>
      <w:r w:rsidR="00131D02" w:rsidRPr="00177558">
        <w:rPr>
          <w:rFonts w:cstheme="minorHAnsi"/>
          <w:color w:val="000000" w:themeColor="text1"/>
          <w:szCs w:val="20"/>
        </w:rPr>
        <w:t>rate of chronic pain</w:t>
      </w:r>
      <w:r w:rsidR="00FB7BB6" w:rsidRPr="00177558">
        <w:rPr>
          <w:rFonts w:cstheme="minorHAnsi"/>
          <w:color w:val="000000" w:themeColor="text1"/>
          <w:szCs w:val="20"/>
        </w:rPr>
        <w:t xml:space="preserve"> </w:t>
      </w:r>
      <w:r w:rsidR="00797645" w:rsidRPr="00177558">
        <w:rPr>
          <w:rFonts w:cstheme="minorHAnsi"/>
          <w:color w:val="000000" w:themeColor="text1"/>
          <w:szCs w:val="20"/>
        </w:rPr>
        <w:t>[sub-study]</w:t>
      </w:r>
      <w:r w:rsidR="00FB7BB6" w:rsidRPr="00177558">
        <w:rPr>
          <w:rFonts w:cstheme="minorHAnsi"/>
          <w:color w:val="000000" w:themeColor="text1"/>
          <w:szCs w:val="20"/>
        </w:rPr>
        <w:t xml:space="preserve">) will </w:t>
      </w:r>
      <w:r w:rsidR="00797645" w:rsidRPr="00177558">
        <w:rPr>
          <w:rFonts w:cstheme="minorHAnsi"/>
          <w:color w:val="000000" w:themeColor="text1"/>
          <w:szCs w:val="20"/>
        </w:rPr>
        <w:t xml:space="preserve">be </w:t>
      </w:r>
      <w:r w:rsidR="00F128D2" w:rsidRPr="00177558">
        <w:rPr>
          <w:rFonts w:cstheme="minorHAnsi"/>
          <w:color w:val="000000" w:themeColor="text1"/>
          <w:szCs w:val="20"/>
        </w:rPr>
        <w:t>analyze</w:t>
      </w:r>
      <w:r w:rsidR="00797645" w:rsidRPr="00177558">
        <w:rPr>
          <w:rFonts w:cstheme="minorHAnsi"/>
          <w:color w:val="000000" w:themeColor="text1"/>
          <w:szCs w:val="20"/>
        </w:rPr>
        <w:t xml:space="preserve">d </w:t>
      </w:r>
      <w:r w:rsidR="00FB7BB6" w:rsidRPr="00177558">
        <w:rPr>
          <w:rFonts w:cstheme="minorHAnsi"/>
          <w:color w:val="000000" w:themeColor="text1"/>
          <w:szCs w:val="20"/>
        </w:rPr>
        <w:t>us</w:t>
      </w:r>
      <w:r w:rsidR="00797645" w:rsidRPr="00177558">
        <w:rPr>
          <w:rFonts w:cstheme="minorHAnsi"/>
          <w:color w:val="000000" w:themeColor="text1"/>
          <w:szCs w:val="20"/>
        </w:rPr>
        <w:t>ing</w:t>
      </w:r>
      <w:r w:rsidR="00FB7BB6" w:rsidRPr="00177558">
        <w:rPr>
          <w:rFonts w:cstheme="minorHAnsi"/>
          <w:color w:val="000000" w:themeColor="text1"/>
          <w:szCs w:val="20"/>
        </w:rPr>
        <w:t xml:space="preserve"> the chi-square test, continuity correction </w:t>
      </w:r>
      <w:r w:rsidR="00DB3881" w:rsidRPr="00177558">
        <w:rPr>
          <w:rFonts w:cstheme="minorHAnsi"/>
          <w:color w:val="000000" w:themeColor="text1"/>
          <w:szCs w:val="20"/>
        </w:rPr>
        <w:t>c</w:t>
      </w:r>
      <w:r w:rsidR="00FB7BB6" w:rsidRPr="00177558">
        <w:rPr>
          <w:rFonts w:cstheme="minorHAnsi"/>
          <w:color w:val="000000" w:themeColor="text1"/>
          <w:szCs w:val="20"/>
        </w:rPr>
        <w:t>hi-squared test or Fisher’s exact test. The estimated risks ratio and 95% CI will be provided.</w:t>
      </w:r>
      <w:r w:rsidR="00797645" w:rsidRPr="00177558">
        <w:rPr>
          <w:rFonts w:cstheme="minorHAnsi"/>
          <w:color w:val="000000" w:themeColor="text1"/>
          <w:szCs w:val="20"/>
        </w:rPr>
        <w:t xml:space="preserve"> Missing data will not be replaced.</w:t>
      </w:r>
    </w:p>
    <w:p w14:paraId="77C5287C" w14:textId="592DF8C8" w:rsidR="00FB7BB6" w:rsidRPr="00177558" w:rsidRDefault="003566F4" w:rsidP="00751CC2">
      <w:pPr>
        <w:snapToGrid w:val="0"/>
        <w:spacing w:beforeLines="50" w:before="156" w:afterLines="50" w:after="156"/>
        <w:rPr>
          <w:color w:val="000000" w:themeColor="text1"/>
          <w:szCs w:val="20"/>
        </w:rPr>
      </w:pPr>
      <w:r w:rsidRPr="00177558">
        <w:rPr>
          <w:color w:val="000000" w:themeColor="text1"/>
          <w:szCs w:val="20"/>
        </w:rPr>
        <w:t>13.</w:t>
      </w:r>
      <w:r w:rsidR="001A3847" w:rsidRPr="00177558">
        <w:rPr>
          <w:color w:val="000000" w:themeColor="text1"/>
          <w:szCs w:val="20"/>
        </w:rPr>
        <w:t>5</w:t>
      </w:r>
      <w:r w:rsidR="00FB7BB6" w:rsidRPr="00177558">
        <w:rPr>
          <w:color w:val="000000" w:themeColor="text1"/>
          <w:szCs w:val="20"/>
        </w:rPr>
        <w:t>.2.</w:t>
      </w:r>
      <w:r w:rsidR="00797645" w:rsidRPr="00177558">
        <w:rPr>
          <w:color w:val="000000" w:themeColor="text1"/>
          <w:szCs w:val="20"/>
        </w:rPr>
        <w:t>5</w:t>
      </w:r>
      <w:r w:rsidR="00FB7BB6" w:rsidRPr="00177558">
        <w:rPr>
          <w:color w:val="000000" w:themeColor="text1"/>
          <w:szCs w:val="20"/>
        </w:rPr>
        <w:t xml:space="preserve"> </w:t>
      </w:r>
      <w:r w:rsidR="00D143CE" w:rsidRPr="00177558">
        <w:rPr>
          <w:color w:val="000000" w:themeColor="text1"/>
          <w:szCs w:val="20"/>
        </w:rPr>
        <w:t>D</w:t>
      </w:r>
      <w:r w:rsidR="00FB7BB6" w:rsidRPr="00177558">
        <w:rPr>
          <w:color w:val="000000" w:themeColor="text1"/>
          <w:szCs w:val="20"/>
        </w:rPr>
        <w:t xml:space="preserve">iscrete variables (NRS </w:t>
      </w:r>
      <w:r w:rsidR="00D143CE" w:rsidRPr="00177558">
        <w:rPr>
          <w:color w:val="000000" w:themeColor="text1"/>
          <w:szCs w:val="20"/>
        </w:rPr>
        <w:t xml:space="preserve">pain </w:t>
      </w:r>
      <w:r w:rsidR="00FB7BB6" w:rsidRPr="00177558">
        <w:rPr>
          <w:color w:val="000000" w:themeColor="text1"/>
          <w:szCs w:val="20"/>
        </w:rPr>
        <w:t>scores</w:t>
      </w:r>
      <w:r w:rsidR="00131D02" w:rsidRPr="00177558">
        <w:rPr>
          <w:color w:val="000000" w:themeColor="text1"/>
          <w:szCs w:val="20"/>
        </w:rPr>
        <w:t xml:space="preserve">, </w:t>
      </w:r>
      <w:r w:rsidR="00D143CE" w:rsidRPr="00177558">
        <w:rPr>
          <w:color w:val="000000" w:themeColor="text1"/>
          <w:szCs w:val="20"/>
        </w:rPr>
        <w:t>number</w:t>
      </w:r>
      <w:r w:rsidR="00777C23" w:rsidRPr="00177558">
        <w:rPr>
          <w:color w:val="000000" w:themeColor="text1"/>
          <w:szCs w:val="20"/>
        </w:rPr>
        <w:t>s</w:t>
      </w:r>
      <w:r w:rsidR="00D143CE" w:rsidRPr="00177558">
        <w:rPr>
          <w:color w:val="000000" w:themeColor="text1"/>
          <w:szCs w:val="20"/>
        </w:rPr>
        <w:t xml:space="preserve"> of </w:t>
      </w:r>
      <w:r w:rsidR="00131D02" w:rsidRPr="00177558">
        <w:rPr>
          <w:color w:val="000000" w:themeColor="text1"/>
          <w:szCs w:val="20"/>
        </w:rPr>
        <w:t>infiltrat</w:t>
      </w:r>
      <w:r w:rsidR="00D143CE" w:rsidRPr="00177558">
        <w:rPr>
          <w:color w:val="000000" w:themeColor="text1"/>
          <w:szCs w:val="20"/>
        </w:rPr>
        <w:t>ed</w:t>
      </w:r>
      <w:r w:rsidR="00131D02" w:rsidRPr="00177558">
        <w:rPr>
          <w:color w:val="000000" w:themeColor="text1"/>
          <w:szCs w:val="20"/>
        </w:rPr>
        <w:t xml:space="preserve"> CD8+ and FOXP3+ T </w:t>
      </w:r>
      <w:r w:rsidR="00777C23" w:rsidRPr="00177558">
        <w:rPr>
          <w:color w:val="000000" w:themeColor="text1"/>
          <w:szCs w:val="20"/>
        </w:rPr>
        <w:t xml:space="preserve">cells </w:t>
      </w:r>
      <w:r w:rsidR="00D143CE" w:rsidRPr="00177558">
        <w:rPr>
          <w:color w:val="000000" w:themeColor="text1"/>
          <w:szCs w:val="20"/>
        </w:rPr>
        <w:t>[sub-study]</w:t>
      </w:r>
      <w:r w:rsidR="00FB7BB6" w:rsidRPr="00177558">
        <w:rPr>
          <w:color w:val="000000" w:themeColor="text1"/>
          <w:szCs w:val="20"/>
        </w:rPr>
        <w:t xml:space="preserve">) will </w:t>
      </w:r>
      <w:r w:rsidR="00D143CE" w:rsidRPr="00177558">
        <w:rPr>
          <w:color w:val="000000" w:themeColor="text1"/>
          <w:szCs w:val="20"/>
        </w:rPr>
        <w:t xml:space="preserve">be </w:t>
      </w:r>
      <w:r w:rsidR="00F128D2" w:rsidRPr="00177558">
        <w:rPr>
          <w:color w:val="000000" w:themeColor="text1"/>
          <w:szCs w:val="20"/>
        </w:rPr>
        <w:t>analyze</w:t>
      </w:r>
      <w:r w:rsidR="00D143CE" w:rsidRPr="00177558">
        <w:rPr>
          <w:color w:val="000000" w:themeColor="text1"/>
          <w:szCs w:val="20"/>
        </w:rPr>
        <w:t>d</w:t>
      </w:r>
      <w:r w:rsidR="00FB7BB6" w:rsidRPr="00177558">
        <w:rPr>
          <w:color w:val="000000" w:themeColor="text1"/>
          <w:szCs w:val="20"/>
        </w:rPr>
        <w:t xml:space="preserve"> with the Mann-Whitney U test. </w:t>
      </w:r>
      <w:bookmarkStart w:id="160" w:name="_Hlk50912978"/>
      <w:bookmarkStart w:id="161" w:name="_Hlk50912945"/>
      <w:r w:rsidR="00FB7BB6" w:rsidRPr="00177558">
        <w:rPr>
          <w:color w:val="000000" w:themeColor="text1"/>
          <w:szCs w:val="20"/>
        </w:rPr>
        <w:t>Median difference and 95% CI will be calculated</w:t>
      </w:r>
      <w:bookmarkEnd w:id="160"/>
      <w:r w:rsidR="00FB7BB6" w:rsidRPr="00177558">
        <w:rPr>
          <w:color w:val="000000" w:themeColor="text1"/>
          <w:szCs w:val="20"/>
        </w:rPr>
        <w:t xml:space="preserve"> with the Hodges-Lehmann estimator. </w:t>
      </w:r>
      <w:r w:rsidR="00D143CE" w:rsidRPr="00177558">
        <w:rPr>
          <w:color w:val="000000" w:themeColor="text1"/>
          <w:szCs w:val="20"/>
        </w:rPr>
        <w:t xml:space="preserve">Missing data will not be replaced. </w:t>
      </w:r>
      <w:bookmarkEnd w:id="161"/>
    </w:p>
    <w:p w14:paraId="6A04DCFA" w14:textId="5265D7AB" w:rsidR="00777C23" w:rsidRPr="00177558" w:rsidRDefault="00777C23" w:rsidP="00751CC2">
      <w:pPr>
        <w:snapToGrid w:val="0"/>
        <w:spacing w:beforeLines="50" w:before="156" w:afterLines="50" w:after="156"/>
        <w:rPr>
          <w:color w:val="000000" w:themeColor="text1"/>
          <w:szCs w:val="20"/>
        </w:rPr>
      </w:pPr>
      <w:r w:rsidRPr="00177558">
        <w:rPr>
          <w:rFonts w:cstheme="minorHAnsi"/>
          <w:color w:val="000000" w:themeColor="text1"/>
          <w:szCs w:val="20"/>
        </w:rPr>
        <w:t xml:space="preserve">13.5.2.6 Numeric variables (percentages of NK- and T-cells in peripheral blood [sub-study]) will be </w:t>
      </w:r>
      <w:r w:rsidR="00F128D2" w:rsidRPr="00177558">
        <w:rPr>
          <w:rFonts w:cstheme="minorHAnsi"/>
          <w:color w:val="000000" w:themeColor="text1"/>
          <w:szCs w:val="20"/>
        </w:rPr>
        <w:t>analyze</w:t>
      </w:r>
      <w:r w:rsidRPr="00177558">
        <w:rPr>
          <w:rFonts w:cstheme="minorHAnsi"/>
          <w:color w:val="000000" w:themeColor="text1"/>
          <w:szCs w:val="20"/>
        </w:rPr>
        <w:t>d using the independent-samples t test or Mann-Whitney U test. Mean/median difference and 95% CI will be calculated. Median difference and 95% CI will be calculated with the Hodges-Lehmann estimator. Missing data will not be replaced.</w:t>
      </w:r>
    </w:p>
    <w:p w14:paraId="61AF1B99" w14:textId="77777777" w:rsidR="00FB7BB6" w:rsidRPr="00177558" w:rsidRDefault="00FB7BB6" w:rsidP="00751CC2">
      <w:pPr>
        <w:snapToGrid w:val="0"/>
        <w:spacing w:beforeLines="50" w:before="156" w:afterLines="50" w:after="156"/>
        <w:rPr>
          <w:color w:val="000000" w:themeColor="text1"/>
          <w:szCs w:val="20"/>
        </w:rPr>
      </w:pPr>
    </w:p>
    <w:p w14:paraId="15C2B4D8" w14:textId="1D545E15" w:rsidR="00FB7BB6" w:rsidRPr="00177558" w:rsidRDefault="003566F4" w:rsidP="00C63727">
      <w:pPr>
        <w:snapToGrid w:val="0"/>
        <w:spacing w:beforeLines="50" w:before="156" w:afterLines="50" w:after="156"/>
        <w:rPr>
          <w:b/>
          <w:bCs/>
          <w:i/>
          <w:iCs/>
          <w:color w:val="000000" w:themeColor="text1"/>
          <w:szCs w:val="20"/>
        </w:rPr>
      </w:pPr>
      <w:r w:rsidRPr="00177558">
        <w:rPr>
          <w:b/>
          <w:bCs/>
          <w:i/>
          <w:iCs/>
          <w:color w:val="000000" w:themeColor="text1"/>
          <w:szCs w:val="20"/>
        </w:rPr>
        <w:t>13.</w:t>
      </w:r>
      <w:r w:rsidR="00167C74" w:rsidRPr="00177558">
        <w:rPr>
          <w:b/>
          <w:bCs/>
          <w:i/>
          <w:iCs/>
          <w:color w:val="000000" w:themeColor="text1"/>
          <w:szCs w:val="20"/>
        </w:rPr>
        <w:t>6</w:t>
      </w:r>
      <w:r w:rsidR="00FB7BB6" w:rsidRPr="00177558">
        <w:rPr>
          <w:b/>
          <w:bCs/>
          <w:i/>
          <w:iCs/>
          <w:color w:val="000000" w:themeColor="text1"/>
          <w:szCs w:val="20"/>
        </w:rPr>
        <w:t xml:space="preserve"> Safety </w:t>
      </w:r>
      <w:r w:rsidR="00D143CE" w:rsidRPr="00177558">
        <w:rPr>
          <w:b/>
          <w:bCs/>
          <w:i/>
          <w:iCs/>
          <w:color w:val="000000" w:themeColor="text1"/>
          <w:szCs w:val="20"/>
        </w:rPr>
        <w:t>analysis</w:t>
      </w:r>
    </w:p>
    <w:p w14:paraId="69A08A66" w14:textId="3A60F739" w:rsidR="00FB7BB6" w:rsidRPr="00177558" w:rsidRDefault="003566F4" w:rsidP="00C63727">
      <w:pPr>
        <w:snapToGrid w:val="0"/>
        <w:spacing w:beforeLines="50" w:before="156" w:afterLines="50" w:after="156"/>
        <w:rPr>
          <w:color w:val="000000" w:themeColor="text1"/>
          <w:szCs w:val="20"/>
        </w:rPr>
      </w:pPr>
      <w:r w:rsidRPr="00177558">
        <w:rPr>
          <w:color w:val="000000" w:themeColor="text1"/>
          <w:szCs w:val="20"/>
        </w:rPr>
        <w:t>13.</w:t>
      </w:r>
      <w:r w:rsidR="00FB7BB6" w:rsidRPr="00177558">
        <w:rPr>
          <w:color w:val="000000" w:themeColor="text1"/>
          <w:szCs w:val="20"/>
        </w:rPr>
        <w:t>3.1 Describe the occurrence of adverse events in each group</w:t>
      </w:r>
      <w:r w:rsidR="00F669E1" w:rsidRPr="00177558">
        <w:rPr>
          <w:color w:val="000000" w:themeColor="text1"/>
          <w:szCs w:val="20"/>
        </w:rPr>
        <w:t>.</w:t>
      </w:r>
    </w:p>
    <w:p w14:paraId="4EEA5348" w14:textId="34F914FB" w:rsidR="00FB7BB6" w:rsidRPr="00177558" w:rsidRDefault="003566F4" w:rsidP="00276014">
      <w:pPr>
        <w:snapToGrid w:val="0"/>
        <w:spacing w:beforeLines="50" w:before="156" w:afterLines="50" w:after="156"/>
        <w:rPr>
          <w:color w:val="000000" w:themeColor="text1"/>
          <w:szCs w:val="20"/>
        </w:rPr>
      </w:pPr>
      <w:r w:rsidRPr="00177558">
        <w:rPr>
          <w:color w:val="000000" w:themeColor="text1"/>
          <w:szCs w:val="20"/>
        </w:rPr>
        <w:t>13.</w:t>
      </w:r>
      <w:r w:rsidR="00FB7BB6" w:rsidRPr="00177558">
        <w:rPr>
          <w:color w:val="000000" w:themeColor="text1"/>
          <w:szCs w:val="20"/>
        </w:rPr>
        <w:t>3.2 Describe the management of adverse events when appropriate</w:t>
      </w:r>
      <w:r w:rsidR="00F669E1" w:rsidRPr="00177558">
        <w:rPr>
          <w:color w:val="000000" w:themeColor="text1"/>
          <w:szCs w:val="20"/>
        </w:rPr>
        <w:t>.</w:t>
      </w:r>
    </w:p>
    <w:p w14:paraId="0E89BE09" w14:textId="52A6C1C4" w:rsidR="00FB7BB6" w:rsidRPr="00177558" w:rsidRDefault="003566F4" w:rsidP="00276014">
      <w:pPr>
        <w:snapToGrid w:val="0"/>
        <w:spacing w:beforeLines="50" w:before="156" w:afterLines="50" w:after="156"/>
        <w:rPr>
          <w:color w:val="000000" w:themeColor="text1"/>
          <w:szCs w:val="20"/>
        </w:rPr>
      </w:pPr>
      <w:r w:rsidRPr="00177558">
        <w:rPr>
          <w:color w:val="000000" w:themeColor="text1"/>
          <w:szCs w:val="20"/>
        </w:rPr>
        <w:t>13.</w:t>
      </w:r>
      <w:r w:rsidR="00FB7BB6" w:rsidRPr="00177558">
        <w:rPr>
          <w:color w:val="000000" w:themeColor="text1"/>
          <w:szCs w:val="20"/>
        </w:rPr>
        <w:t>3.3 Describe the occurrence of severe adverse events</w:t>
      </w:r>
      <w:r w:rsidR="00F669E1" w:rsidRPr="00177558">
        <w:rPr>
          <w:color w:val="000000" w:themeColor="text1"/>
          <w:szCs w:val="20"/>
        </w:rPr>
        <w:t>.</w:t>
      </w:r>
    </w:p>
    <w:p w14:paraId="554C20AE" w14:textId="5CC9F4FA" w:rsidR="00FB7BB6" w:rsidRPr="00177558" w:rsidRDefault="003566F4" w:rsidP="00DF1C56">
      <w:pPr>
        <w:snapToGrid w:val="0"/>
        <w:spacing w:beforeLines="50" w:before="156" w:afterLines="50" w:after="156"/>
        <w:rPr>
          <w:color w:val="000000" w:themeColor="text1"/>
          <w:szCs w:val="20"/>
        </w:rPr>
      </w:pPr>
      <w:r w:rsidRPr="00177558">
        <w:rPr>
          <w:color w:val="000000" w:themeColor="text1"/>
          <w:szCs w:val="20"/>
        </w:rPr>
        <w:t>13.</w:t>
      </w:r>
      <w:r w:rsidR="00FB7BB6" w:rsidRPr="00177558">
        <w:rPr>
          <w:color w:val="000000" w:themeColor="text1"/>
          <w:szCs w:val="20"/>
        </w:rPr>
        <w:t xml:space="preserve">3.4 The rates of adverse events and/or managements between the two groups will be compared with </w:t>
      </w:r>
      <w:r w:rsidR="00A24FCB" w:rsidRPr="00177558">
        <w:rPr>
          <w:color w:val="000000" w:themeColor="text1"/>
          <w:szCs w:val="20"/>
        </w:rPr>
        <w:t>c</w:t>
      </w:r>
      <w:r w:rsidR="00FB7BB6" w:rsidRPr="00177558">
        <w:rPr>
          <w:color w:val="000000" w:themeColor="text1"/>
          <w:szCs w:val="20"/>
        </w:rPr>
        <w:t>hi-</w:t>
      </w:r>
      <w:r w:rsidR="00A24FCB" w:rsidRPr="00177558">
        <w:rPr>
          <w:color w:val="000000" w:themeColor="text1"/>
          <w:szCs w:val="20"/>
        </w:rPr>
        <w:t>s</w:t>
      </w:r>
      <w:r w:rsidR="00FB7BB6" w:rsidRPr="00177558">
        <w:rPr>
          <w:color w:val="000000" w:themeColor="text1"/>
          <w:szCs w:val="20"/>
        </w:rPr>
        <w:t xml:space="preserve">quare test, continuity correction </w:t>
      </w:r>
      <w:r w:rsidR="00A24FCB" w:rsidRPr="00177558">
        <w:rPr>
          <w:color w:val="000000" w:themeColor="text1"/>
          <w:szCs w:val="20"/>
        </w:rPr>
        <w:t>c</w:t>
      </w:r>
      <w:r w:rsidR="00FB7BB6" w:rsidRPr="00177558">
        <w:rPr>
          <w:color w:val="000000" w:themeColor="text1"/>
          <w:szCs w:val="20"/>
        </w:rPr>
        <w:t>hi-</w:t>
      </w:r>
      <w:r w:rsidR="00A24FCB" w:rsidRPr="00177558">
        <w:rPr>
          <w:color w:val="000000" w:themeColor="text1"/>
          <w:szCs w:val="20"/>
        </w:rPr>
        <w:t>s</w:t>
      </w:r>
      <w:r w:rsidR="00FB7BB6" w:rsidRPr="00177558">
        <w:rPr>
          <w:color w:val="000000" w:themeColor="text1"/>
          <w:szCs w:val="20"/>
        </w:rPr>
        <w:t>quare test or Fisher exact test. The estimated risks ratio (RR) and 95% CI will be provided.</w:t>
      </w:r>
      <w:r w:rsidR="006F74D5" w:rsidRPr="00177558">
        <w:rPr>
          <w:color w:val="000000" w:themeColor="text1"/>
          <w:szCs w:val="20"/>
        </w:rPr>
        <w:t xml:space="preserve"> </w:t>
      </w:r>
    </w:p>
    <w:p w14:paraId="5309DC61" w14:textId="3B560266" w:rsidR="00D143CE" w:rsidRPr="00177558" w:rsidRDefault="00D143CE" w:rsidP="00BA39E7">
      <w:pPr>
        <w:snapToGrid w:val="0"/>
        <w:spacing w:beforeLines="50" w:before="156" w:afterLines="50" w:after="156"/>
        <w:rPr>
          <w:color w:val="000000" w:themeColor="text1"/>
          <w:szCs w:val="20"/>
        </w:rPr>
      </w:pPr>
      <w:r w:rsidRPr="00177558">
        <w:rPr>
          <w:color w:val="000000" w:themeColor="text1"/>
          <w:szCs w:val="20"/>
        </w:rPr>
        <w:t>13.3.5 Missing data will not be replaced.</w:t>
      </w:r>
    </w:p>
    <w:p w14:paraId="648EA301" w14:textId="77777777" w:rsidR="00FB7BB6" w:rsidRPr="00177558" w:rsidRDefault="00FB7BB6" w:rsidP="00751CC2">
      <w:pPr>
        <w:snapToGrid w:val="0"/>
        <w:spacing w:beforeLines="50" w:before="156" w:afterLines="50" w:after="156"/>
        <w:rPr>
          <w:color w:val="000000" w:themeColor="text1"/>
          <w:szCs w:val="20"/>
        </w:rPr>
      </w:pPr>
    </w:p>
    <w:p w14:paraId="4F103780" w14:textId="6B170723" w:rsidR="00FB7BB6" w:rsidRPr="00177558" w:rsidRDefault="00276014" w:rsidP="00F92F45">
      <w:pPr>
        <w:pStyle w:val="2"/>
        <w:rPr>
          <w:color w:val="000000" w:themeColor="text1"/>
          <w:sz w:val="20"/>
          <w:szCs w:val="20"/>
        </w:rPr>
      </w:pPr>
      <w:bookmarkStart w:id="162" w:name="_Toc45825549"/>
      <w:bookmarkStart w:id="163" w:name="_Toc45825831"/>
      <w:bookmarkStart w:id="164" w:name="_Toc48409143"/>
      <w:bookmarkStart w:id="165" w:name="_Toc48424788"/>
      <w:r w:rsidRPr="00177558">
        <w:rPr>
          <w:color w:val="000000" w:themeColor="text1"/>
          <w:sz w:val="20"/>
          <w:szCs w:val="20"/>
        </w:rPr>
        <w:t>14.</w:t>
      </w:r>
      <w:r w:rsidR="00FB7BB6" w:rsidRPr="00177558">
        <w:rPr>
          <w:color w:val="000000" w:themeColor="text1"/>
          <w:sz w:val="20"/>
          <w:szCs w:val="20"/>
        </w:rPr>
        <w:t xml:space="preserve"> Quality </w:t>
      </w:r>
      <w:r w:rsidR="009E410A" w:rsidRPr="00177558">
        <w:rPr>
          <w:color w:val="000000" w:themeColor="text1"/>
          <w:sz w:val="20"/>
          <w:szCs w:val="20"/>
        </w:rPr>
        <w:t>c</w:t>
      </w:r>
      <w:r w:rsidR="00FB7BB6" w:rsidRPr="00177558">
        <w:rPr>
          <w:color w:val="000000" w:themeColor="text1"/>
          <w:sz w:val="20"/>
          <w:szCs w:val="20"/>
        </w:rPr>
        <w:t xml:space="preserve">ontrol and </w:t>
      </w:r>
      <w:r w:rsidR="009E410A" w:rsidRPr="00177558">
        <w:rPr>
          <w:color w:val="000000" w:themeColor="text1"/>
          <w:sz w:val="20"/>
          <w:szCs w:val="20"/>
        </w:rPr>
        <w:t>q</w:t>
      </w:r>
      <w:r w:rsidR="00FB7BB6" w:rsidRPr="00177558">
        <w:rPr>
          <w:color w:val="000000" w:themeColor="text1"/>
          <w:sz w:val="20"/>
          <w:szCs w:val="20"/>
        </w:rPr>
        <w:t xml:space="preserve">uality </w:t>
      </w:r>
      <w:r w:rsidR="009E410A" w:rsidRPr="00177558">
        <w:rPr>
          <w:color w:val="000000" w:themeColor="text1"/>
          <w:sz w:val="20"/>
          <w:szCs w:val="20"/>
        </w:rPr>
        <w:t>a</w:t>
      </w:r>
      <w:r w:rsidR="00FB7BB6" w:rsidRPr="00177558">
        <w:rPr>
          <w:color w:val="000000" w:themeColor="text1"/>
          <w:sz w:val="20"/>
          <w:szCs w:val="20"/>
        </w:rPr>
        <w:t>ssurance</w:t>
      </w:r>
      <w:bookmarkEnd w:id="162"/>
      <w:bookmarkEnd w:id="163"/>
      <w:bookmarkEnd w:id="164"/>
      <w:bookmarkEnd w:id="165"/>
    </w:p>
    <w:p w14:paraId="3C2E170C" w14:textId="6D79B9BB" w:rsidR="00FB7BB6" w:rsidRPr="00177558" w:rsidRDefault="00276014" w:rsidP="00751CC2">
      <w:pPr>
        <w:snapToGrid w:val="0"/>
        <w:spacing w:beforeLines="50" w:before="156" w:afterLines="50" w:after="156"/>
        <w:rPr>
          <w:color w:val="000000" w:themeColor="text1"/>
          <w:szCs w:val="20"/>
        </w:rPr>
      </w:pPr>
      <w:r w:rsidRPr="00177558">
        <w:rPr>
          <w:color w:val="000000" w:themeColor="text1"/>
          <w:szCs w:val="20"/>
        </w:rPr>
        <w:t>14.</w:t>
      </w:r>
      <w:r w:rsidR="00FB7BB6" w:rsidRPr="00177558">
        <w:rPr>
          <w:color w:val="000000" w:themeColor="text1"/>
          <w:szCs w:val="20"/>
        </w:rPr>
        <w:t>1.1 An investigator training program will be designed by the principle investigator. A study coordinator will be designated to organize and implement the training program, and to record and preserve the related documents.</w:t>
      </w:r>
    </w:p>
    <w:p w14:paraId="2D7DCA30" w14:textId="35E4633B" w:rsidR="009E410A" w:rsidRPr="00177558" w:rsidRDefault="00BA39E7" w:rsidP="00BA39E7">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14.1.2 The training </w:t>
      </w:r>
      <w:r w:rsidR="009E410A" w:rsidRPr="00177558">
        <w:rPr>
          <w:rFonts w:cstheme="minorHAnsi"/>
          <w:color w:val="000000" w:themeColor="text1"/>
          <w:szCs w:val="20"/>
        </w:rPr>
        <w:t xml:space="preserve">program </w:t>
      </w:r>
      <w:r w:rsidRPr="00177558">
        <w:rPr>
          <w:rFonts w:cstheme="minorHAnsi"/>
          <w:color w:val="000000" w:themeColor="text1"/>
          <w:szCs w:val="20"/>
        </w:rPr>
        <w:t xml:space="preserve">includes </w:t>
      </w:r>
      <w:r w:rsidR="009E410A" w:rsidRPr="00177558">
        <w:rPr>
          <w:rFonts w:cstheme="minorHAnsi"/>
          <w:color w:val="000000" w:themeColor="text1"/>
          <w:szCs w:val="20"/>
        </w:rPr>
        <w:t xml:space="preserve">the </w:t>
      </w:r>
      <w:r w:rsidRPr="00177558">
        <w:rPr>
          <w:rFonts w:cstheme="minorHAnsi"/>
          <w:color w:val="000000" w:themeColor="text1"/>
          <w:szCs w:val="20"/>
        </w:rPr>
        <w:t>follow</w:t>
      </w:r>
      <w:r w:rsidR="009E410A" w:rsidRPr="00177558">
        <w:rPr>
          <w:rFonts w:cstheme="minorHAnsi"/>
          <w:color w:val="000000" w:themeColor="text1"/>
          <w:szCs w:val="20"/>
        </w:rPr>
        <w:t>ing</w:t>
      </w:r>
      <w:r w:rsidRPr="00177558">
        <w:rPr>
          <w:rFonts w:cstheme="minorHAnsi"/>
          <w:color w:val="000000" w:themeColor="text1"/>
          <w:szCs w:val="20"/>
        </w:rPr>
        <w:t xml:space="preserve">: </w:t>
      </w:r>
    </w:p>
    <w:p w14:paraId="2E506E27" w14:textId="6AB2CFB6" w:rsidR="009E410A" w:rsidRPr="00177558" w:rsidRDefault="009E410A" w:rsidP="00BA39E7">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4.1.2.1</w:t>
      </w:r>
      <w:r w:rsidR="00BA39E7" w:rsidRPr="00177558">
        <w:rPr>
          <w:rFonts w:cstheme="minorHAnsi"/>
          <w:color w:val="000000" w:themeColor="text1"/>
          <w:szCs w:val="20"/>
        </w:rPr>
        <w:t xml:space="preserve"> For </w:t>
      </w:r>
      <w:r w:rsidR="00F128D2" w:rsidRPr="00177558">
        <w:rPr>
          <w:rFonts w:cstheme="minorHAnsi"/>
          <w:color w:val="000000" w:themeColor="text1"/>
          <w:szCs w:val="20"/>
        </w:rPr>
        <w:t>anest</w:t>
      </w:r>
      <w:r w:rsidR="00925D1A" w:rsidRPr="00177558">
        <w:rPr>
          <w:rFonts w:cstheme="minorHAnsi"/>
          <w:color w:val="000000" w:themeColor="text1"/>
          <w:szCs w:val="20"/>
        </w:rPr>
        <w:t>hesiologists</w:t>
      </w:r>
      <w:r w:rsidR="00BA39E7" w:rsidRPr="00177558">
        <w:rPr>
          <w:rFonts w:cstheme="minorHAnsi"/>
          <w:color w:val="000000" w:themeColor="text1"/>
          <w:szCs w:val="20"/>
        </w:rPr>
        <w:t xml:space="preserve">, they should be </w:t>
      </w:r>
      <w:r w:rsidRPr="00177558">
        <w:rPr>
          <w:rFonts w:cstheme="minorHAnsi"/>
          <w:color w:val="000000" w:themeColor="text1"/>
          <w:szCs w:val="20"/>
        </w:rPr>
        <w:t xml:space="preserve">familiar with the </w:t>
      </w:r>
      <w:r w:rsidR="00BA39E7" w:rsidRPr="00177558">
        <w:rPr>
          <w:rFonts w:cstheme="minorHAnsi"/>
          <w:color w:val="000000" w:themeColor="text1"/>
          <w:szCs w:val="20"/>
        </w:rPr>
        <w:t>protocol, the procedure</w:t>
      </w:r>
      <w:r w:rsidRPr="00177558">
        <w:rPr>
          <w:rFonts w:cstheme="minorHAnsi"/>
          <w:color w:val="000000" w:themeColor="text1"/>
          <w:szCs w:val="20"/>
        </w:rPr>
        <w:t>s</w:t>
      </w:r>
      <w:r w:rsidR="00BA39E7" w:rsidRPr="00177558">
        <w:rPr>
          <w:rFonts w:cstheme="minorHAnsi"/>
          <w:color w:val="000000" w:themeColor="text1"/>
          <w:szCs w:val="20"/>
        </w:rPr>
        <w:t xml:space="preserve"> of radical lung cancer </w:t>
      </w:r>
      <w:r w:rsidR="00BA39E7" w:rsidRPr="00177558">
        <w:rPr>
          <w:rFonts w:cstheme="minorHAnsi"/>
          <w:color w:val="000000" w:themeColor="text1"/>
          <w:szCs w:val="20"/>
        </w:rPr>
        <w:lastRenderedPageBreak/>
        <w:t xml:space="preserve">surgery, </w:t>
      </w:r>
      <w:r w:rsidRPr="00177558">
        <w:rPr>
          <w:rFonts w:cstheme="minorHAnsi"/>
          <w:color w:val="000000" w:themeColor="text1"/>
          <w:szCs w:val="20"/>
        </w:rPr>
        <w:t xml:space="preserve">the procedures of </w:t>
      </w:r>
      <w:r w:rsidR="00F128D2" w:rsidRPr="00177558">
        <w:rPr>
          <w:rFonts w:cstheme="minorHAnsi"/>
          <w:color w:val="000000" w:themeColor="text1"/>
          <w:szCs w:val="20"/>
        </w:rPr>
        <w:t>anest</w:t>
      </w:r>
      <w:r w:rsidRPr="00177558">
        <w:rPr>
          <w:rFonts w:cstheme="minorHAnsi"/>
          <w:color w:val="000000" w:themeColor="text1"/>
          <w:szCs w:val="20"/>
        </w:rPr>
        <w:t xml:space="preserve">hesia and perioperative </w:t>
      </w:r>
      <w:r w:rsidR="00925D1A" w:rsidRPr="00177558">
        <w:rPr>
          <w:rFonts w:cstheme="minorHAnsi"/>
          <w:color w:val="000000" w:themeColor="text1"/>
          <w:szCs w:val="20"/>
        </w:rPr>
        <w:t>care</w:t>
      </w:r>
      <w:r w:rsidRPr="00177558">
        <w:rPr>
          <w:rFonts w:cstheme="minorHAnsi"/>
          <w:color w:val="000000" w:themeColor="text1"/>
          <w:szCs w:val="20"/>
        </w:rPr>
        <w:t xml:space="preserve">, and the </w:t>
      </w:r>
      <w:r w:rsidR="00504D58" w:rsidRPr="00177558">
        <w:rPr>
          <w:rFonts w:cstheme="minorHAnsi"/>
          <w:color w:val="000000" w:themeColor="text1"/>
          <w:szCs w:val="20"/>
        </w:rPr>
        <w:t>case report form</w:t>
      </w:r>
      <w:r w:rsidR="00BA39E7" w:rsidRPr="00177558">
        <w:rPr>
          <w:rFonts w:cstheme="minorHAnsi"/>
          <w:color w:val="000000" w:themeColor="text1"/>
          <w:szCs w:val="20"/>
        </w:rPr>
        <w:t xml:space="preserve">. </w:t>
      </w:r>
    </w:p>
    <w:p w14:paraId="04B1E828" w14:textId="39FEFB33" w:rsidR="009E410A" w:rsidRPr="00177558" w:rsidRDefault="009E410A" w:rsidP="00BA39E7">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4.1.2.</w:t>
      </w:r>
      <w:r w:rsidR="00BA39E7" w:rsidRPr="00177558">
        <w:rPr>
          <w:rFonts w:cstheme="minorHAnsi"/>
          <w:color w:val="000000" w:themeColor="text1"/>
          <w:szCs w:val="20"/>
        </w:rPr>
        <w:t xml:space="preserve">2 For in-hospital follow-up </w:t>
      </w:r>
      <w:r w:rsidRPr="00177558">
        <w:rPr>
          <w:rFonts w:cstheme="minorHAnsi"/>
          <w:color w:val="000000" w:themeColor="text1"/>
          <w:szCs w:val="20"/>
        </w:rPr>
        <w:t>investigators</w:t>
      </w:r>
      <w:r w:rsidR="00BA39E7" w:rsidRPr="00177558">
        <w:rPr>
          <w:rFonts w:cstheme="minorHAnsi"/>
          <w:color w:val="000000" w:themeColor="text1"/>
          <w:szCs w:val="20"/>
        </w:rPr>
        <w:t xml:space="preserve">, they should be familiar with </w:t>
      </w:r>
      <w:r w:rsidR="00925D1A" w:rsidRPr="00177558">
        <w:rPr>
          <w:rFonts w:cstheme="minorHAnsi"/>
          <w:color w:val="000000" w:themeColor="text1"/>
          <w:szCs w:val="20"/>
        </w:rPr>
        <w:t xml:space="preserve">the </w:t>
      </w:r>
      <w:r w:rsidRPr="00177558">
        <w:rPr>
          <w:rFonts w:cstheme="minorHAnsi"/>
          <w:color w:val="000000" w:themeColor="text1"/>
          <w:szCs w:val="20"/>
        </w:rPr>
        <w:t xml:space="preserve">potential </w:t>
      </w:r>
      <w:r w:rsidR="00BA39E7" w:rsidRPr="00177558">
        <w:rPr>
          <w:rFonts w:cstheme="minorHAnsi"/>
          <w:color w:val="000000" w:themeColor="text1"/>
          <w:szCs w:val="20"/>
        </w:rPr>
        <w:t xml:space="preserve">adverse events or severe adverse event, </w:t>
      </w:r>
      <w:r w:rsidR="00504D58" w:rsidRPr="00177558">
        <w:rPr>
          <w:rFonts w:cstheme="minorHAnsi"/>
          <w:color w:val="000000" w:themeColor="text1"/>
          <w:szCs w:val="20"/>
        </w:rPr>
        <w:t xml:space="preserve">postoperative complications, </w:t>
      </w:r>
      <w:r w:rsidR="00BA39E7" w:rsidRPr="00177558">
        <w:rPr>
          <w:rFonts w:cstheme="minorHAnsi"/>
          <w:color w:val="000000" w:themeColor="text1"/>
          <w:szCs w:val="20"/>
        </w:rPr>
        <w:t xml:space="preserve">as well as </w:t>
      </w:r>
      <w:r w:rsidR="00925D1A" w:rsidRPr="00177558">
        <w:rPr>
          <w:rFonts w:cstheme="minorHAnsi"/>
          <w:color w:val="000000" w:themeColor="text1"/>
          <w:szCs w:val="20"/>
        </w:rPr>
        <w:t>the case report form</w:t>
      </w:r>
      <w:r w:rsidR="00BA39E7" w:rsidRPr="00177558">
        <w:rPr>
          <w:rFonts w:cstheme="minorHAnsi"/>
          <w:color w:val="000000" w:themeColor="text1"/>
          <w:szCs w:val="20"/>
        </w:rPr>
        <w:t xml:space="preserve">. </w:t>
      </w:r>
    </w:p>
    <w:p w14:paraId="63ECEA20" w14:textId="71167C58" w:rsidR="00BA39E7" w:rsidRPr="00177558" w:rsidRDefault="00925D1A" w:rsidP="00BA39E7">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14.1.2.</w:t>
      </w:r>
      <w:r w:rsidR="00BA39E7" w:rsidRPr="00177558">
        <w:rPr>
          <w:rFonts w:cstheme="minorHAnsi"/>
          <w:color w:val="000000" w:themeColor="text1"/>
          <w:szCs w:val="20"/>
        </w:rPr>
        <w:t xml:space="preserve">3 For long-term outcome follow-up </w:t>
      </w:r>
      <w:r w:rsidRPr="00177558">
        <w:rPr>
          <w:rFonts w:cstheme="minorHAnsi"/>
          <w:color w:val="000000" w:themeColor="text1"/>
          <w:szCs w:val="20"/>
        </w:rPr>
        <w:t>investigators</w:t>
      </w:r>
      <w:r w:rsidR="00BA39E7" w:rsidRPr="00177558">
        <w:rPr>
          <w:rFonts w:cstheme="minorHAnsi"/>
          <w:color w:val="000000" w:themeColor="text1"/>
          <w:szCs w:val="20"/>
        </w:rPr>
        <w:t xml:space="preserve">, they </w:t>
      </w:r>
      <w:r w:rsidRPr="00177558">
        <w:rPr>
          <w:rFonts w:cstheme="minorHAnsi"/>
          <w:color w:val="000000" w:themeColor="text1"/>
          <w:szCs w:val="20"/>
        </w:rPr>
        <w:t xml:space="preserve">are trained to </w:t>
      </w:r>
      <w:r w:rsidR="00BD60A6" w:rsidRPr="00177558">
        <w:rPr>
          <w:rFonts w:cstheme="minorHAnsi"/>
          <w:color w:val="000000" w:themeColor="text1"/>
          <w:szCs w:val="20"/>
        </w:rPr>
        <w:t xml:space="preserve">communicate with participants and </w:t>
      </w:r>
      <w:r w:rsidRPr="00177558">
        <w:rPr>
          <w:rFonts w:cstheme="minorHAnsi"/>
          <w:color w:val="000000" w:themeColor="text1"/>
          <w:szCs w:val="20"/>
        </w:rPr>
        <w:t xml:space="preserve">collect data regarding </w:t>
      </w:r>
      <w:r w:rsidR="00BA39E7" w:rsidRPr="00177558">
        <w:rPr>
          <w:rFonts w:cstheme="minorHAnsi"/>
          <w:color w:val="000000" w:themeColor="text1"/>
          <w:szCs w:val="20"/>
        </w:rPr>
        <w:t xml:space="preserve">cancer </w:t>
      </w:r>
      <w:r w:rsidR="00BD60A6" w:rsidRPr="00177558">
        <w:rPr>
          <w:rFonts w:cstheme="minorHAnsi"/>
          <w:color w:val="000000" w:themeColor="text1"/>
          <w:szCs w:val="20"/>
        </w:rPr>
        <w:t xml:space="preserve">progression </w:t>
      </w:r>
      <w:r w:rsidR="001C29F1" w:rsidRPr="00177558">
        <w:rPr>
          <w:rFonts w:cstheme="minorHAnsi"/>
          <w:color w:val="000000" w:themeColor="text1"/>
          <w:szCs w:val="20"/>
        </w:rPr>
        <w:t>and/</w:t>
      </w:r>
      <w:r w:rsidR="00BA39E7" w:rsidRPr="00177558">
        <w:rPr>
          <w:rFonts w:cstheme="minorHAnsi"/>
          <w:color w:val="000000" w:themeColor="text1"/>
          <w:szCs w:val="20"/>
        </w:rPr>
        <w:t xml:space="preserve">or living status </w:t>
      </w:r>
      <w:r w:rsidR="00BD60A6" w:rsidRPr="00177558">
        <w:rPr>
          <w:rFonts w:cstheme="minorHAnsi"/>
          <w:color w:val="000000" w:themeColor="text1"/>
          <w:szCs w:val="20"/>
        </w:rPr>
        <w:t>regularly (</w:t>
      </w:r>
      <w:r w:rsidR="00BA39E7" w:rsidRPr="00177558">
        <w:rPr>
          <w:rFonts w:cstheme="minorHAnsi"/>
          <w:color w:val="000000" w:themeColor="text1"/>
          <w:szCs w:val="20"/>
        </w:rPr>
        <w:t>every 3 months during the first year, every 6 months during the second year</w:t>
      </w:r>
      <w:r w:rsidR="00BD60A6" w:rsidRPr="00177558">
        <w:rPr>
          <w:rFonts w:cstheme="minorHAnsi"/>
          <w:color w:val="000000" w:themeColor="text1"/>
          <w:szCs w:val="20"/>
        </w:rPr>
        <w:t>,</w:t>
      </w:r>
      <w:r w:rsidR="00BA39E7" w:rsidRPr="00177558">
        <w:rPr>
          <w:rFonts w:cstheme="minorHAnsi"/>
          <w:color w:val="000000" w:themeColor="text1"/>
          <w:szCs w:val="20"/>
        </w:rPr>
        <w:t xml:space="preserve"> and every year thereafter</w:t>
      </w:r>
      <w:r w:rsidR="00BD60A6" w:rsidRPr="00177558">
        <w:rPr>
          <w:rFonts w:cstheme="minorHAnsi"/>
          <w:color w:val="000000" w:themeColor="text1"/>
          <w:szCs w:val="20"/>
        </w:rPr>
        <w:t>);</w:t>
      </w:r>
      <w:r w:rsidR="00BA39E7" w:rsidRPr="00177558">
        <w:rPr>
          <w:rFonts w:cstheme="minorHAnsi"/>
          <w:color w:val="000000" w:themeColor="text1"/>
          <w:szCs w:val="20"/>
        </w:rPr>
        <w:t xml:space="preserve"> </w:t>
      </w:r>
      <w:r w:rsidR="00BD60A6" w:rsidRPr="00177558">
        <w:rPr>
          <w:rFonts w:cstheme="minorHAnsi"/>
          <w:color w:val="000000" w:themeColor="text1"/>
          <w:szCs w:val="20"/>
        </w:rPr>
        <w:t xml:space="preserve">they are </w:t>
      </w:r>
      <w:r w:rsidRPr="00177558">
        <w:rPr>
          <w:rFonts w:cstheme="minorHAnsi"/>
          <w:color w:val="000000" w:themeColor="text1"/>
          <w:szCs w:val="20"/>
        </w:rPr>
        <w:t>required to close</w:t>
      </w:r>
      <w:r w:rsidR="00BD60A6" w:rsidRPr="00177558">
        <w:rPr>
          <w:rFonts w:cstheme="minorHAnsi"/>
          <w:color w:val="000000" w:themeColor="text1"/>
          <w:szCs w:val="20"/>
        </w:rPr>
        <w:t>ly</w:t>
      </w:r>
      <w:r w:rsidRPr="00177558">
        <w:rPr>
          <w:rFonts w:cstheme="minorHAnsi"/>
          <w:color w:val="000000" w:themeColor="text1"/>
          <w:szCs w:val="20"/>
        </w:rPr>
        <w:t xml:space="preserve"> </w:t>
      </w:r>
      <w:r w:rsidR="00BD60A6" w:rsidRPr="00177558">
        <w:rPr>
          <w:rFonts w:cstheme="minorHAnsi"/>
          <w:color w:val="000000" w:themeColor="text1"/>
          <w:szCs w:val="20"/>
        </w:rPr>
        <w:t xml:space="preserve">communicate </w:t>
      </w:r>
      <w:r w:rsidRPr="00177558">
        <w:rPr>
          <w:rFonts w:cstheme="minorHAnsi"/>
          <w:color w:val="000000" w:themeColor="text1"/>
          <w:szCs w:val="20"/>
        </w:rPr>
        <w:t>with thoracic surgeon</w:t>
      </w:r>
      <w:r w:rsidR="00BD60A6" w:rsidRPr="00177558">
        <w:rPr>
          <w:rFonts w:cstheme="minorHAnsi"/>
          <w:color w:val="000000" w:themeColor="text1"/>
          <w:szCs w:val="20"/>
        </w:rPr>
        <w:t>s</w:t>
      </w:r>
      <w:r w:rsidRPr="00177558">
        <w:rPr>
          <w:rFonts w:cstheme="minorHAnsi"/>
          <w:color w:val="000000" w:themeColor="text1"/>
          <w:szCs w:val="20"/>
        </w:rPr>
        <w:t xml:space="preserve"> </w:t>
      </w:r>
      <w:r w:rsidR="00BD60A6" w:rsidRPr="00177558">
        <w:rPr>
          <w:rFonts w:cstheme="minorHAnsi"/>
          <w:color w:val="000000" w:themeColor="text1"/>
          <w:szCs w:val="20"/>
        </w:rPr>
        <w:t>regarding the diagnosis of cancer outcomes. Further</w:t>
      </w:r>
      <w:r w:rsidR="00BA39E7" w:rsidRPr="00177558">
        <w:rPr>
          <w:rFonts w:cstheme="minorHAnsi"/>
          <w:color w:val="000000" w:themeColor="text1"/>
          <w:szCs w:val="20"/>
        </w:rPr>
        <w:t xml:space="preserve">more, </w:t>
      </w:r>
      <w:r w:rsidR="001C29F1" w:rsidRPr="00177558">
        <w:rPr>
          <w:rFonts w:cstheme="minorHAnsi"/>
          <w:color w:val="000000" w:themeColor="text1"/>
          <w:szCs w:val="20"/>
        </w:rPr>
        <w:t>they</w:t>
      </w:r>
      <w:r w:rsidR="00BA39E7" w:rsidRPr="00177558">
        <w:rPr>
          <w:rFonts w:cstheme="minorHAnsi"/>
          <w:color w:val="000000" w:themeColor="text1"/>
          <w:szCs w:val="20"/>
        </w:rPr>
        <w:t xml:space="preserve"> </w:t>
      </w:r>
      <w:r w:rsidR="00BD60A6" w:rsidRPr="00177558">
        <w:rPr>
          <w:rFonts w:cstheme="minorHAnsi"/>
          <w:color w:val="000000" w:themeColor="text1"/>
          <w:szCs w:val="20"/>
        </w:rPr>
        <w:t xml:space="preserve">do not participate in perioperative care and in-hospital follow-ups, have no knowledge of study group </w:t>
      </w:r>
      <w:r w:rsidR="00BA39E7" w:rsidRPr="00177558">
        <w:rPr>
          <w:rFonts w:cstheme="minorHAnsi"/>
          <w:color w:val="000000" w:themeColor="text1"/>
          <w:szCs w:val="20"/>
        </w:rPr>
        <w:t>allocation</w:t>
      </w:r>
      <w:r w:rsidR="00BD60A6" w:rsidRPr="00177558">
        <w:rPr>
          <w:rFonts w:cstheme="minorHAnsi"/>
          <w:color w:val="000000" w:themeColor="text1"/>
          <w:szCs w:val="20"/>
        </w:rPr>
        <w:t xml:space="preserve">, and are not permitted to communicate with health-care providers, participants and other investigators regarding study group </w:t>
      </w:r>
      <w:r w:rsidR="001C29F1" w:rsidRPr="00177558">
        <w:rPr>
          <w:rFonts w:cstheme="minorHAnsi"/>
          <w:color w:val="000000" w:themeColor="text1"/>
          <w:szCs w:val="20"/>
        </w:rPr>
        <w:t>allocation</w:t>
      </w:r>
      <w:r w:rsidR="00BA39E7" w:rsidRPr="00177558">
        <w:rPr>
          <w:rFonts w:cstheme="minorHAnsi"/>
          <w:color w:val="000000" w:themeColor="text1"/>
          <w:szCs w:val="20"/>
        </w:rPr>
        <w:t>.</w:t>
      </w:r>
      <w:r w:rsidR="00BD60A6" w:rsidRPr="00177558">
        <w:rPr>
          <w:rFonts w:cstheme="minorHAnsi"/>
          <w:color w:val="000000" w:themeColor="text1"/>
          <w:szCs w:val="20"/>
        </w:rPr>
        <w:t xml:space="preserve"> </w:t>
      </w:r>
    </w:p>
    <w:p w14:paraId="12DEA811" w14:textId="14807B6D" w:rsidR="00BA39E7" w:rsidRPr="00177558" w:rsidRDefault="00BA39E7" w:rsidP="00BA39E7">
      <w:pPr>
        <w:snapToGrid w:val="0"/>
        <w:spacing w:beforeLines="50" w:before="156" w:afterLines="50" w:after="156"/>
        <w:rPr>
          <w:color w:val="000000" w:themeColor="text1"/>
          <w:szCs w:val="20"/>
        </w:rPr>
      </w:pPr>
      <w:r w:rsidRPr="00177558">
        <w:rPr>
          <w:color w:val="000000" w:themeColor="text1"/>
          <w:szCs w:val="20"/>
        </w:rPr>
        <w:t>14.1</w:t>
      </w:r>
      <w:r w:rsidR="001C29F1" w:rsidRPr="00177558">
        <w:rPr>
          <w:color w:val="000000" w:themeColor="text1"/>
          <w:szCs w:val="20"/>
        </w:rPr>
        <w:t>.2</w:t>
      </w:r>
      <w:r w:rsidRPr="00177558">
        <w:rPr>
          <w:color w:val="000000" w:themeColor="text1"/>
          <w:szCs w:val="20"/>
        </w:rPr>
        <w:t>.</w:t>
      </w:r>
      <w:r w:rsidR="001C29F1" w:rsidRPr="00177558">
        <w:rPr>
          <w:color w:val="000000" w:themeColor="text1"/>
          <w:szCs w:val="20"/>
        </w:rPr>
        <w:t>4</w:t>
      </w:r>
      <w:r w:rsidRPr="00177558">
        <w:rPr>
          <w:color w:val="000000" w:themeColor="text1"/>
          <w:szCs w:val="20"/>
        </w:rPr>
        <w:t xml:space="preserve"> Other training contents that must be </w:t>
      </w:r>
      <w:r w:rsidR="008F0278" w:rsidRPr="00177558">
        <w:rPr>
          <w:color w:val="000000" w:themeColor="text1"/>
          <w:szCs w:val="20"/>
        </w:rPr>
        <w:t>completed</w:t>
      </w:r>
      <w:r w:rsidRPr="00177558">
        <w:rPr>
          <w:color w:val="000000" w:themeColor="text1"/>
          <w:szCs w:val="20"/>
        </w:rPr>
        <w:t xml:space="preserve"> before </w:t>
      </w:r>
      <w:r w:rsidR="001C29F1" w:rsidRPr="00177558">
        <w:rPr>
          <w:color w:val="000000" w:themeColor="text1"/>
          <w:szCs w:val="20"/>
        </w:rPr>
        <w:t xml:space="preserve">trial initiation </w:t>
      </w:r>
      <w:r w:rsidRPr="00177558">
        <w:rPr>
          <w:color w:val="000000" w:themeColor="text1"/>
          <w:szCs w:val="20"/>
        </w:rPr>
        <w:t>include the Good Clinical Practice principles, the standard operating procedures of the study, the working plan of the study, the data recording format, the outcome assessment, the instruction for the case report form, the skills of communicating with subjects, and other matters needing attention during the study (screening path, allowed and prohibited medications, etc.).</w:t>
      </w:r>
    </w:p>
    <w:p w14:paraId="4F36F044" w14:textId="200BB2AE" w:rsidR="00FB7BB6" w:rsidRPr="00177558" w:rsidRDefault="00276014" w:rsidP="00751CC2">
      <w:pPr>
        <w:snapToGrid w:val="0"/>
        <w:spacing w:beforeLines="50" w:before="156" w:afterLines="50" w:after="156"/>
        <w:rPr>
          <w:color w:val="000000" w:themeColor="text1"/>
          <w:szCs w:val="20"/>
        </w:rPr>
      </w:pPr>
      <w:r w:rsidRPr="00177558">
        <w:rPr>
          <w:color w:val="000000" w:themeColor="text1"/>
          <w:szCs w:val="20"/>
        </w:rPr>
        <w:t>14.</w:t>
      </w:r>
      <w:r w:rsidR="00FB7BB6" w:rsidRPr="00177558">
        <w:rPr>
          <w:color w:val="000000" w:themeColor="text1"/>
          <w:szCs w:val="20"/>
        </w:rPr>
        <w:t>1.</w:t>
      </w:r>
      <w:r w:rsidR="001C29F1" w:rsidRPr="00177558">
        <w:rPr>
          <w:color w:val="000000" w:themeColor="text1"/>
          <w:szCs w:val="20"/>
        </w:rPr>
        <w:t>3</w:t>
      </w:r>
      <w:r w:rsidR="00FB7BB6" w:rsidRPr="00177558">
        <w:rPr>
          <w:color w:val="000000" w:themeColor="text1"/>
          <w:szCs w:val="20"/>
        </w:rPr>
        <w:t xml:space="preserve"> </w:t>
      </w:r>
      <w:r w:rsidR="00047954" w:rsidRPr="00177558">
        <w:rPr>
          <w:color w:val="000000" w:themeColor="text1"/>
          <w:szCs w:val="20"/>
        </w:rPr>
        <w:t xml:space="preserve">The </w:t>
      </w:r>
      <w:r w:rsidR="00FB7BB6" w:rsidRPr="00177558">
        <w:rPr>
          <w:color w:val="000000" w:themeColor="text1"/>
          <w:szCs w:val="20"/>
        </w:rPr>
        <w:t xml:space="preserve">instruments, equipment, </w:t>
      </w:r>
      <w:r w:rsidR="00047954" w:rsidRPr="00177558">
        <w:rPr>
          <w:color w:val="000000" w:themeColor="text1"/>
          <w:szCs w:val="20"/>
        </w:rPr>
        <w:t xml:space="preserve">assessment </w:t>
      </w:r>
      <w:r w:rsidR="00FB7BB6" w:rsidRPr="00177558">
        <w:rPr>
          <w:color w:val="000000" w:themeColor="text1"/>
          <w:szCs w:val="20"/>
        </w:rPr>
        <w:t>scale</w:t>
      </w:r>
      <w:r w:rsidR="00047954" w:rsidRPr="00177558">
        <w:rPr>
          <w:color w:val="000000" w:themeColor="text1"/>
          <w:szCs w:val="20"/>
        </w:rPr>
        <w:t>s</w:t>
      </w:r>
      <w:r w:rsidR="00FB7BB6" w:rsidRPr="00177558">
        <w:rPr>
          <w:color w:val="000000" w:themeColor="text1"/>
          <w:szCs w:val="20"/>
        </w:rPr>
        <w:t xml:space="preserve"> </w:t>
      </w:r>
      <w:r w:rsidR="00047954" w:rsidRPr="00177558">
        <w:rPr>
          <w:color w:val="000000" w:themeColor="text1"/>
          <w:szCs w:val="20"/>
        </w:rPr>
        <w:t>and</w:t>
      </w:r>
      <w:r w:rsidR="00FB7BB6" w:rsidRPr="00177558">
        <w:rPr>
          <w:color w:val="000000" w:themeColor="text1"/>
          <w:szCs w:val="20"/>
        </w:rPr>
        <w:t xml:space="preserve"> definition</w:t>
      </w:r>
      <w:r w:rsidR="00047954" w:rsidRPr="00177558">
        <w:rPr>
          <w:color w:val="000000" w:themeColor="text1"/>
          <w:szCs w:val="20"/>
        </w:rPr>
        <w:t>s</w:t>
      </w:r>
      <w:r w:rsidR="00FB7BB6" w:rsidRPr="00177558">
        <w:rPr>
          <w:color w:val="000000" w:themeColor="text1"/>
          <w:szCs w:val="20"/>
        </w:rPr>
        <w:t xml:space="preserve"> </w:t>
      </w:r>
      <w:r w:rsidR="00A54789" w:rsidRPr="00177558">
        <w:rPr>
          <w:color w:val="000000" w:themeColor="text1"/>
          <w:szCs w:val="20"/>
        </w:rPr>
        <w:t xml:space="preserve">involved </w:t>
      </w:r>
      <w:r w:rsidR="00FB7BB6" w:rsidRPr="00177558">
        <w:rPr>
          <w:color w:val="000000" w:themeColor="text1"/>
          <w:szCs w:val="20"/>
        </w:rPr>
        <w:t xml:space="preserve">in the trial </w:t>
      </w:r>
      <w:r w:rsidR="00A54789" w:rsidRPr="00177558">
        <w:rPr>
          <w:color w:val="000000" w:themeColor="text1"/>
          <w:szCs w:val="20"/>
        </w:rPr>
        <w:t xml:space="preserve">should be used according to </w:t>
      </w:r>
      <w:r w:rsidR="00047954" w:rsidRPr="00177558">
        <w:rPr>
          <w:color w:val="000000" w:themeColor="text1"/>
          <w:szCs w:val="20"/>
        </w:rPr>
        <w:t>executi</w:t>
      </w:r>
      <w:r w:rsidR="008F0278" w:rsidRPr="00177558">
        <w:rPr>
          <w:color w:val="000000" w:themeColor="text1"/>
          <w:szCs w:val="20"/>
        </w:rPr>
        <w:t>ve</w:t>
      </w:r>
      <w:r w:rsidR="00047954" w:rsidRPr="00177558">
        <w:rPr>
          <w:color w:val="000000" w:themeColor="text1"/>
          <w:szCs w:val="20"/>
        </w:rPr>
        <w:t xml:space="preserve"> </w:t>
      </w:r>
      <w:r w:rsidR="00FB7BB6" w:rsidRPr="00177558">
        <w:rPr>
          <w:color w:val="000000" w:themeColor="text1"/>
          <w:szCs w:val="20"/>
        </w:rPr>
        <w:t>standard</w:t>
      </w:r>
      <w:r w:rsidR="00047954" w:rsidRPr="00177558">
        <w:rPr>
          <w:color w:val="000000" w:themeColor="text1"/>
          <w:szCs w:val="20"/>
        </w:rPr>
        <w:t>s.</w:t>
      </w:r>
      <w:r w:rsidR="00FB7BB6" w:rsidRPr="00177558">
        <w:rPr>
          <w:color w:val="000000" w:themeColor="text1"/>
          <w:szCs w:val="20"/>
        </w:rPr>
        <w:t xml:space="preserve"> </w:t>
      </w:r>
      <w:r w:rsidR="00A54789" w:rsidRPr="00177558">
        <w:rPr>
          <w:color w:val="000000" w:themeColor="text1"/>
          <w:szCs w:val="20"/>
        </w:rPr>
        <w:t>I</w:t>
      </w:r>
      <w:r w:rsidR="00FB7BB6" w:rsidRPr="00177558">
        <w:rPr>
          <w:color w:val="000000" w:themeColor="text1"/>
          <w:szCs w:val="20"/>
        </w:rPr>
        <w:t xml:space="preserve">nvestigators should stick to </w:t>
      </w:r>
      <w:r w:rsidR="00A54789" w:rsidRPr="00177558">
        <w:rPr>
          <w:color w:val="000000" w:themeColor="text1"/>
          <w:szCs w:val="20"/>
        </w:rPr>
        <w:t xml:space="preserve">the </w:t>
      </w:r>
      <w:r w:rsidR="00FB7BB6" w:rsidRPr="00177558">
        <w:rPr>
          <w:color w:val="000000" w:themeColor="text1"/>
          <w:szCs w:val="20"/>
        </w:rPr>
        <w:t>preselected tools</w:t>
      </w:r>
      <w:r w:rsidR="00A54789" w:rsidRPr="00177558">
        <w:rPr>
          <w:color w:val="000000" w:themeColor="text1"/>
          <w:szCs w:val="20"/>
        </w:rPr>
        <w:t>/definitions</w:t>
      </w:r>
      <w:r w:rsidR="00FB7BB6" w:rsidRPr="00177558">
        <w:rPr>
          <w:color w:val="000000" w:themeColor="text1"/>
          <w:szCs w:val="20"/>
        </w:rPr>
        <w:t xml:space="preserve"> </w:t>
      </w:r>
      <w:r w:rsidR="00047954" w:rsidRPr="00177558">
        <w:rPr>
          <w:color w:val="000000" w:themeColor="text1"/>
          <w:szCs w:val="20"/>
        </w:rPr>
        <w:t xml:space="preserve">in order </w:t>
      </w:r>
      <w:r w:rsidR="00FB7BB6" w:rsidRPr="00177558">
        <w:rPr>
          <w:color w:val="000000" w:themeColor="text1"/>
          <w:szCs w:val="20"/>
        </w:rPr>
        <w:t>to achieve uniform evaluation and assessment</w:t>
      </w:r>
      <w:r w:rsidR="00F669E1" w:rsidRPr="00177558">
        <w:rPr>
          <w:color w:val="000000" w:themeColor="text1"/>
          <w:szCs w:val="20"/>
        </w:rPr>
        <w:t>.</w:t>
      </w:r>
    </w:p>
    <w:p w14:paraId="09AC306E" w14:textId="2A5F329B" w:rsidR="00FB7BB6" w:rsidRPr="00177558" w:rsidRDefault="00276014" w:rsidP="00751CC2">
      <w:pPr>
        <w:snapToGrid w:val="0"/>
        <w:spacing w:beforeLines="50" w:before="156" w:afterLines="50" w:after="156"/>
        <w:rPr>
          <w:color w:val="000000" w:themeColor="text1"/>
          <w:szCs w:val="20"/>
        </w:rPr>
      </w:pPr>
      <w:r w:rsidRPr="00177558">
        <w:rPr>
          <w:color w:val="000000" w:themeColor="text1"/>
          <w:szCs w:val="20"/>
        </w:rPr>
        <w:t>14.</w:t>
      </w:r>
      <w:r w:rsidR="00FB7BB6" w:rsidRPr="00177558">
        <w:rPr>
          <w:color w:val="000000" w:themeColor="text1"/>
          <w:szCs w:val="20"/>
        </w:rPr>
        <w:t>1.</w:t>
      </w:r>
      <w:r w:rsidR="001C29F1" w:rsidRPr="00177558">
        <w:rPr>
          <w:color w:val="000000" w:themeColor="text1"/>
          <w:szCs w:val="20"/>
        </w:rPr>
        <w:t>4</w:t>
      </w:r>
      <w:r w:rsidR="00FB7BB6" w:rsidRPr="00177558">
        <w:rPr>
          <w:color w:val="000000" w:themeColor="text1"/>
          <w:szCs w:val="20"/>
        </w:rPr>
        <w:t xml:space="preserve"> </w:t>
      </w:r>
      <w:r w:rsidR="00A54789" w:rsidRPr="00177558">
        <w:rPr>
          <w:color w:val="000000" w:themeColor="text1"/>
          <w:szCs w:val="20"/>
        </w:rPr>
        <w:t xml:space="preserve">Investigators who are responsible to record </w:t>
      </w:r>
      <w:r w:rsidR="00FB7BB6" w:rsidRPr="00177558">
        <w:rPr>
          <w:color w:val="000000" w:themeColor="text1"/>
          <w:szCs w:val="20"/>
        </w:rPr>
        <w:t>data must be authorized by the principle investigator in advance. Data source</w:t>
      </w:r>
      <w:r w:rsidR="00973354" w:rsidRPr="00177558">
        <w:rPr>
          <w:color w:val="000000" w:themeColor="text1"/>
          <w:szCs w:val="20"/>
        </w:rPr>
        <w:t>s</w:t>
      </w:r>
      <w:r w:rsidR="00FB7BB6" w:rsidRPr="00177558">
        <w:rPr>
          <w:color w:val="000000" w:themeColor="text1"/>
          <w:szCs w:val="20"/>
        </w:rPr>
        <w:t xml:space="preserve"> include</w:t>
      </w:r>
      <w:r w:rsidR="00973354" w:rsidRPr="00177558">
        <w:rPr>
          <w:color w:val="000000" w:themeColor="text1"/>
          <w:szCs w:val="20"/>
        </w:rPr>
        <w:t>,</w:t>
      </w:r>
      <w:r w:rsidR="00FB7BB6" w:rsidRPr="00177558">
        <w:rPr>
          <w:color w:val="000000" w:themeColor="text1"/>
          <w:szCs w:val="20"/>
        </w:rPr>
        <w:t xml:space="preserve"> but not limits to</w:t>
      </w:r>
      <w:r w:rsidR="00973354" w:rsidRPr="00177558">
        <w:rPr>
          <w:color w:val="000000" w:themeColor="text1"/>
          <w:szCs w:val="20"/>
        </w:rPr>
        <w:t>,</w:t>
      </w:r>
      <w:r w:rsidR="00FB7BB6" w:rsidRPr="00177558">
        <w:rPr>
          <w:color w:val="000000" w:themeColor="text1"/>
          <w:szCs w:val="20"/>
        </w:rPr>
        <w:t xml:space="preserve"> electronic health records, </w:t>
      </w:r>
      <w:r w:rsidR="00F128D2" w:rsidRPr="00177558">
        <w:rPr>
          <w:color w:val="000000" w:themeColor="text1"/>
          <w:szCs w:val="20"/>
        </w:rPr>
        <w:t>anest</w:t>
      </w:r>
      <w:r w:rsidR="00FB7BB6" w:rsidRPr="00177558">
        <w:rPr>
          <w:color w:val="000000" w:themeColor="text1"/>
          <w:szCs w:val="20"/>
        </w:rPr>
        <w:t>hesia medical information system, medical equipment</w:t>
      </w:r>
      <w:r w:rsidR="00973354" w:rsidRPr="00177558">
        <w:rPr>
          <w:color w:val="000000" w:themeColor="text1"/>
          <w:szCs w:val="20"/>
        </w:rPr>
        <w:t>, as well as interviews before surgery and during postoperative (long-term) follow-ups</w:t>
      </w:r>
      <w:r w:rsidR="00FB7BB6" w:rsidRPr="00177558">
        <w:rPr>
          <w:color w:val="000000" w:themeColor="text1"/>
          <w:szCs w:val="20"/>
        </w:rPr>
        <w:t xml:space="preserve">.  </w:t>
      </w:r>
    </w:p>
    <w:p w14:paraId="2DCAA9A1" w14:textId="6DBF3242" w:rsidR="00FB7BB6" w:rsidRPr="00177558" w:rsidRDefault="00276014" w:rsidP="00751CC2">
      <w:pPr>
        <w:snapToGrid w:val="0"/>
        <w:spacing w:beforeLines="50" w:before="156" w:afterLines="50" w:after="156"/>
        <w:rPr>
          <w:color w:val="000000" w:themeColor="text1"/>
          <w:szCs w:val="20"/>
        </w:rPr>
      </w:pPr>
      <w:r w:rsidRPr="00177558">
        <w:rPr>
          <w:color w:val="000000" w:themeColor="text1"/>
          <w:szCs w:val="20"/>
        </w:rPr>
        <w:t>14.</w:t>
      </w:r>
      <w:r w:rsidR="00FB7BB6" w:rsidRPr="00177558">
        <w:rPr>
          <w:color w:val="000000" w:themeColor="text1"/>
          <w:szCs w:val="20"/>
        </w:rPr>
        <w:t>1.</w:t>
      </w:r>
      <w:r w:rsidR="001C29F1" w:rsidRPr="00177558">
        <w:rPr>
          <w:color w:val="000000" w:themeColor="text1"/>
          <w:szCs w:val="20"/>
        </w:rPr>
        <w:t>5</w:t>
      </w:r>
      <w:r w:rsidR="00FB7BB6" w:rsidRPr="00177558">
        <w:rPr>
          <w:color w:val="000000" w:themeColor="text1"/>
          <w:szCs w:val="20"/>
        </w:rPr>
        <w:t xml:space="preserve"> The investigator should fill in the case report forms </w:t>
      </w:r>
      <w:r w:rsidR="00BA39E7" w:rsidRPr="00177558">
        <w:rPr>
          <w:color w:val="000000" w:themeColor="text1"/>
          <w:szCs w:val="20"/>
        </w:rPr>
        <w:t xml:space="preserve">timely and </w:t>
      </w:r>
      <w:r w:rsidR="00FB7BB6" w:rsidRPr="00177558">
        <w:rPr>
          <w:color w:val="000000" w:themeColor="text1"/>
          <w:szCs w:val="20"/>
        </w:rPr>
        <w:t>completely. All observed</w:t>
      </w:r>
      <w:r w:rsidR="00BA39E7" w:rsidRPr="00177558">
        <w:rPr>
          <w:color w:val="000000" w:themeColor="text1"/>
          <w:szCs w:val="20"/>
        </w:rPr>
        <w:t xml:space="preserve"> and assessed</w:t>
      </w:r>
      <w:r w:rsidR="00FB7BB6" w:rsidRPr="00177558">
        <w:rPr>
          <w:color w:val="000000" w:themeColor="text1"/>
          <w:szCs w:val="20"/>
        </w:rPr>
        <w:t xml:space="preserve"> results </w:t>
      </w:r>
      <w:r w:rsidR="00BA39E7" w:rsidRPr="00177558">
        <w:rPr>
          <w:color w:val="000000" w:themeColor="text1"/>
          <w:szCs w:val="20"/>
        </w:rPr>
        <w:t xml:space="preserve">as well as </w:t>
      </w:r>
      <w:r w:rsidR="00FB7BB6" w:rsidRPr="00177558">
        <w:rPr>
          <w:color w:val="000000" w:themeColor="text1"/>
          <w:szCs w:val="20"/>
        </w:rPr>
        <w:t xml:space="preserve">abnormal findings </w:t>
      </w:r>
      <w:r w:rsidR="00BA39E7" w:rsidRPr="00177558">
        <w:rPr>
          <w:color w:val="000000" w:themeColor="text1"/>
          <w:szCs w:val="20"/>
        </w:rPr>
        <w:t xml:space="preserve">during the study period </w:t>
      </w:r>
      <w:r w:rsidR="00FB7BB6" w:rsidRPr="00177558">
        <w:rPr>
          <w:color w:val="000000" w:themeColor="text1"/>
          <w:szCs w:val="20"/>
        </w:rPr>
        <w:t>should be verified and recorded to ensure the reliability of data.</w:t>
      </w:r>
    </w:p>
    <w:p w14:paraId="718C745C" w14:textId="1FF34064" w:rsidR="00FB7BB6" w:rsidRPr="00177558" w:rsidRDefault="00276014" w:rsidP="00751CC2">
      <w:pPr>
        <w:snapToGrid w:val="0"/>
        <w:spacing w:beforeLines="50" w:before="156" w:afterLines="50" w:after="156"/>
        <w:rPr>
          <w:color w:val="000000" w:themeColor="text1"/>
          <w:szCs w:val="20"/>
        </w:rPr>
      </w:pPr>
      <w:r w:rsidRPr="00177558">
        <w:rPr>
          <w:color w:val="000000" w:themeColor="text1"/>
          <w:szCs w:val="20"/>
        </w:rPr>
        <w:t>14.</w:t>
      </w:r>
      <w:r w:rsidR="00FB7BB6" w:rsidRPr="00177558">
        <w:rPr>
          <w:color w:val="000000" w:themeColor="text1"/>
          <w:szCs w:val="20"/>
        </w:rPr>
        <w:t>1.</w:t>
      </w:r>
      <w:r w:rsidR="001C29F1" w:rsidRPr="00177558">
        <w:rPr>
          <w:color w:val="000000" w:themeColor="text1"/>
          <w:szCs w:val="20"/>
        </w:rPr>
        <w:t>6</w:t>
      </w:r>
      <w:r w:rsidR="00FB7BB6" w:rsidRPr="00177558">
        <w:rPr>
          <w:color w:val="000000" w:themeColor="text1"/>
          <w:szCs w:val="20"/>
        </w:rPr>
        <w:t xml:space="preserve"> Dataset management and statistical analysis </w:t>
      </w:r>
      <w:r w:rsidR="00E61FD8" w:rsidRPr="00177558">
        <w:rPr>
          <w:color w:val="000000" w:themeColor="text1"/>
          <w:szCs w:val="20"/>
        </w:rPr>
        <w:t>are</w:t>
      </w:r>
      <w:r w:rsidR="00FB7BB6" w:rsidRPr="00177558">
        <w:rPr>
          <w:color w:val="000000" w:themeColor="text1"/>
          <w:szCs w:val="20"/>
        </w:rPr>
        <w:t xml:space="preserve"> </w:t>
      </w:r>
      <w:r w:rsidR="008F0278" w:rsidRPr="00177558">
        <w:rPr>
          <w:color w:val="000000" w:themeColor="text1"/>
          <w:szCs w:val="20"/>
        </w:rPr>
        <w:t>performed</w:t>
      </w:r>
      <w:r w:rsidR="00FB7BB6" w:rsidRPr="00177558">
        <w:rPr>
          <w:color w:val="000000" w:themeColor="text1"/>
          <w:szCs w:val="20"/>
        </w:rPr>
        <w:t xml:space="preserve"> by professional biostatistics personnel</w:t>
      </w:r>
      <w:r w:rsidR="001C29F1" w:rsidRPr="00177558">
        <w:rPr>
          <w:color w:val="000000" w:themeColor="text1"/>
          <w:szCs w:val="20"/>
        </w:rPr>
        <w:t>.</w:t>
      </w:r>
    </w:p>
    <w:p w14:paraId="3458F352" w14:textId="01D1603A" w:rsidR="00FB7BB6" w:rsidRPr="00177558" w:rsidRDefault="00276014" w:rsidP="00751CC2">
      <w:pPr>
        <w:snapToGrid w:val="0"/>
        <w:spacing w:beforeLines="50" w:before="156" w:afterLines="50" w:after="156"/>
        <w:rPr>
          <w:color w:val="000000" w:themeColor="text1"/>
          <w:szCs w:val="20"/>
        </w:rPr>
      </w:pPr>
      <w:r w:rsidRPr="00177558">
        <w:rPr>
          <w:color w:val="000000" w:themeColor="text1"/>
          <w:szCs w:val="20"/>
        </w:rPr>
        <w:t>14.</w:t>
      </w:r>
      <w:r w:rsidR="00FB7BB6" w:rsidRPr="00177558">
        <w:rPr>
          <w:color w:val="000000" w:themeColor="text1"/>
          <w:szCs w:val="20"/>
        </w:rPr>
        <w:t>1.</w:t>
      </w:r>
      <w:r w:rsidR="001C29F1" w:rsidRPr="00177558">
        <w:rPr>
          <w:color w:val="000000" w:themeColor="text1"/>
          <w:szCs w:val="20"/>
        </w:rPr>
        <w:t>7</w:t>
      </w:r>
      <w:r w:rsidR="00FB7BB6" w:rsidRPr="00177558">
        <w:rPr>
          <w:color w:val="000000" w:themeColor="text1"/>
          <w:szCs w:val="20"/>
        </w:rPr>
        <w:t xml:space="preserve"> All conclusions should be based on original data.</w:t>
      </w:r>
    </w:p>
    <w:p w14:paraId="537B5B0B" w14:textId="77777777" w:rsidR="00FB7BB6" w:rsidRPr="00177558" w:rsidRDefault="00FB7BB6" w:rsidP="00751CC2">
      <w:pPr>
        <w:snapToGrid w:val="0"/>
        <w:spacing w:beforeLines="50" w:before="156" w:afterLines="50" w:after="156"/>
        <w:rPr>
          <w:color w:val="000000" w:themeColor="text1"/>
          <w:szCs w:val="20"/>
        </w:rPr>
      </w:pPr>
    </w:p>
    <w:p w14:paraId="3E608F0F" w14:textId="58652F91" w:rsidR="00FB7BB6" w:rsidRPr="00177558" w:rsidRDefault="00222DFA" w:rsidP="00F92F45">
      <w:pPr>
        <w:pStyle w:val="2"/>
        <w:rPr>
          <w:color w:val="000000" w:themeColor="text1"/>
          <w:sz w:val="20"/>
          <w:szCs w:val="20"/>
        </w:rPr>
      </w:pPr>
      <w:bookmarkStart w:id="166" w:name="_Toc45825550"/>
      <w:bookmarkStart w:id="167" w:name="_Toc45825832"/>
      <w:bookmarkStart w:id="168" w:name="_Toc48409144"/>
      <w:bookmarkStart w:id="169" w:name="_Toc48424789"/>
      <w:r w:rsidRPr="00177558">
        <w:rPr>
          <w:color w:val="000000" w:themeColor="text1"/>
          <w:sz w:val="20"/>
          <w:szCs w:val="20"/>
        </w:rPr>
        <w:t>15.</w:t>
      </w:r>
      <w:r w:rsidR="00FB7BB6" w:rsidRPr="00177558">
        <w:rPr>
          <w:color w:val="000000" w:themeColor="text1"/>
          <w:sz w:val="20"/>
          <w:szCs w:val="20"/>
        </w:rPr>
        <w:t xml:space="preserve"> Ethical requirements and patient informed consent</w:t>
      </w:r>
      <w:bookmarkEnd w:id="166"/>
      <w:bookmarkEnd w:id="167"/>
      <w:bookmarkEnd w:id="168"/>
      <w:bookmarkEnd w:id="169"/>
    </w:p>
    <w:p w14:paraId="195D1907" w14:textId="460ACCDC" w:rsidR="00FB7BB6" w:rsidRPr="00177558" w:rsidRDefault="00222DFA" w:rsidP="00751CC2">
      <w:pPr>
        <w:snapToGrid w:val="0"/>
        <w:spacing w:beforeLines="50" w:before="156" w:afterLines="50" w:after="156"/>
        <w:rPr>
          <w:b/>
          <w:bCs/>
          <w:i/>
          <w:iCs/>
          <w:color w:val="000000" w:themeColor="text1"/>
          <w:szCs w:val="20"/>
        </w:rPr>
      </w:pPr>
      <w:r w:rsidRPr="00177558">
        <w:rPr>
          <w:b/>
          <w:bCs/>
          <w:i/>
          <w:iCs/>
          <w:color w:val="000000" w:themeColor="text1"/>
          <w:szCs w:val="20"/>
        </w:rPr>
        <w:t>15.</w:t>
      </w:r>
      <w:r w:rsidR="00FB7BB6" w:rsidRPr="00177558">
        <w:rPr>
          <w:b/>
          <w:bCs/>
          <w:i/>
          <w:iCs/>
          <w:color w:val="000000" w:themeColor="text1"/>
          <w:szCs w:val="20"/>
        </w:rPr>
        <w:t>1 Ethics Committee</w:t>
      </w:r>
    </w:p>
    <w:p w14:paraId="2395EE92" w14:textId="65CFED84" w:rsidR="00FB7BB6" w:rsidRPr="00177558" w:rsidRDefault="00222DFA" w:rsidP="00751CC2">
      <w:pPr>
        <w:snapToGrid w:val="0"/>
        <w:spacing w:beforeLines="50" w:before="156" w:afterLines="50" w:after="156"/>
        <w:rPr>
          <w:color w:val="000000" w:themeColor="text1"/>
          <w:szCs w:val="20"/>
        </w:rPr>
      </w:pPr>
      <w:r w:rsidRPr="00177558">
        <w:rPr>
          <w:color w:val="000000" w:themeColor="text1"/>
          <w:szCs w:val="20"/>
        </w:rPr>
        <w:t xml:space="preserve">The study protocol must be approved by the Clinical Research </w:t>
      </w:r>
      <w:bookmarkStart w:id="170" w:name="_Hlk48078755"/>
      <w:r w:rsidRPr="00177558">
        <w:rPr>
          <w:color w:val="000000" w:themeColor="text1"/>
          <w:szCs w:val="20"/>
        </w:rPr>
        <w:t>Ethics Committee</w:t>
      </w:r>
      <w:bookmarkEnd w:id="170"/>
      <w:r w:rsidRPr="00177558">
        <w:rPr>
          <w:color w:val="000000" w:themeColor="text1"/>
          <w:szCs w:val="20"/>
        </w:rPr>
        <w:t xml:space="preserve"> of Peking University First Hospital before the study can be started. The investigators must strictly follow the Helsinki Declaration and China's relevant clinical trial management regulations. The principal investigator is responsible to report the status and the progress of the study to the Ethics Committee. </w:t>
      </w:r>
    </w:p>
    <w:p w14:paraId="49EE2663" w14:textId="77777777" w:rsidR="00FB7BB6" w:rsidRPr="00177558" w:rsidRDefault="00FB7BB6" w:rsidP="00751CC2">
      <w:pPr>
        <w:snapToGrid w:val="0"/>
        <w:spacing w:beforeLines="50" w:before="156" w:afterLines="50" w:after="156"/>
        <w:rPr>
          <w:color w:val="000000" w:themeColor="text1"/>
          <w:szCs w:val="20"/>
        </w:rPr>
      </w:pPr>
    </w:p>
    <w:p w14:paraId="50438B84" w14:textId="07CA4FF3" w:rsidR="00FB7BB6" w:rsidRPr="00177558" w:rsidRDefault="00222DFA" w:rsidP="00751CC2">
      <w:pPr>
        <w:snapToGrid w:val="0"/>
        <w:spacing w:beforeLines="50" w:before="156" w:afterLines="50" w:after="156"/>
        <w:rPr>
          <w:b/>
          <w:bCs/>
          <w:i/>
          <w:iCs/>
          <w:color w:val="000000" w:themeColor="text1"/>
          <w:szCs w:val="20"/>
        </w:rPr>
      </w:pPr>
      <w:r w:rsidRPr="00177558">
        <w:rPr>
          <w:b/>
          <w:bCs/>
          <w:i/>
          <w:iCs/>
          <w:color w:val="000000" w:themeColor="text1"/>
          <w:szCs w:val="20"/>
        </w:rPr>
        <w:t>15.</w:t>
      </w:r>
      <w:r w:rsidR="00FB7BB6" w:rsidRPr="00177558">
        <w:rPr>
          <w:b/>
          <w:bCs/>
          <w:i/>
          <w:iCs/>
          <w:color w:val="000000" w:themeColor="text1"/>
          <w:szCs w:val="20"/>
        </w:rPr>
        <w:t>2 Written informed consent</w:t>
      </w:r>
    </w:p>
    <w:p w14:paraId="4A4C21D7" w14:textId="185767C6" w:rsidR="00FB7BB6" w:rsidRPr="00177558" w:rsidRDefault="00222DFA" w:rsidP="00751CC2">
      <w:pPr>
        <w:snapToGrid w:val="0"/>
        <w:spacing w:beforeLines="50" w:before="156" w:afterLines="50" w:after="156"/>
        <w:rPr>
          <w:color w:val="000000" w:themeColor="text1"/>
          <w:szCs w:val="20"/>
        </w:rPr>
      </w:pPr>
      <w:r w:rsidRPr="00177558">
        <w:rPr>
          <w:color w:val="000000" w:themeColor="text1"/>
          <w:szCs w:val="20"/>
        </w:rPr>
        <w:t xml:space="preserve">For each potential participant, investigators are responsible to fully explain the purpose, procedures and possible risks of this study in a written form manner. The investigators must let every potential participant know that he/she has the right to withdraw consent from the study at any time. Every potential participant must be given a written informed consent. Every participant or the authorized surrogate of the participant must sign the consent before he/she can be enrolled in the study. The written informed consents will be kept as a part of the clinical trial documents. </w:t>
      </w:r>
    </w:p>
    <w:p w14:paraId="65BB1B9B" w14:textId="77777777" w:rsidR="00FB7BB6" w:rsidRPr="00177558" w:rsidRDefault="00FB7BB6" w:rsidP="00751CC2">
      <w:pPr>
        <w:snapToGrid w:val="0"/>
        <w:spacing w:beforeLines="50" w:before="156" w:afterLines="50" w:after="156"/>
        <w:rPr>
          <w:color w:val="000000" w:themeColor="text1"/>
          <w:szCs w:val="20"/>
        </w:rPr>
      </w:pPr>
    </w:p>
    <w:p w14:paraId="561EF5BB" w14:textId="1D79F913" w:rsidR="00FB7BB6" w:rsidRPr="00177558" w:rsidRDefault="00222DFA" w:rsidP="00751CC2">
      <w:pPr>
        <w:snapToGrid w:val="0"/>
        <w:spacing w:beforeLines="50" w:before="156" w:afterLines="50" w:after="156"/>
        <w:rPr>
          <w:b/>
          <w:bCs/>
          <w:i/>
          <w:iCs/>
          <w:color w:val="000000" w:themeColor="text1"/>
          <w:szCs w:val="20"/>
        </w:rPr>
      </w:pPr>
      <w:r w:rsidRPr="00177558">
        <w:rPr>
          <w:b/>
          <w:bCs/>
          <w:i/>
          <w:iCs/>
          <w:color w:val="000000" w:themeColor="text1"/>
          <w:szCs w:val="20"/>
        </w:rPr>
        <w:lastRenderedPageBreak/>
        <w:t>15.</w:t>
      </w:r>
      <w:r w:rsidR="00FB7BB6" w:rsidRPr="00177558">
        <w:rPr>
          <w:b/>
          <w:bCs/>
          <w:i/>
          <w:iCs/>
          <w:color w:val="000000" w:themeColor="text1"/>
          <w:szCs w:val="20"/>
        </w:rPr>
        <w:t xml:space="preserve">3 Privacy and confidentiality </w:t>
      </w:r>
    </w:p>
    <w:p w14:paraId="7CC5DA66" w14:textId="6B32A221" w:rsidR="00FB7BB6" w:rsidRPr="00177558" w:rsidRDefault="00222DFA" w:rsidP="00751CC2">
      <w:pPr>
        <w:snapToGrid w:val="0"/>
        <w:spacing w:beforeLines="50" w:before="156" w:afterLines="50" w:after="156"/>
        <w:rPr>
          <w:color w:val="000000" w:themeColor="text1"/>
          <w:szCs w:val="20"/>
        </w:rPr>
      </w:pPr>
      <w:r w:rsidRPr="00177558">
        <w:rPr>
          <w:color w:val="000000" w:themeColor="text1"/>
          <w:szCs w:val="20"/>
        </w:rPr>
        <w:t>15.</w:t>
      </w:r>
      <w:r w:rsidR="00FB7BB6" w:rsidRPr="00177558">
        <w:rPr>
          <w:color w:val="000000" w:themeColor="text1"/>
          <w:szCs w:val="20"/>
        </w:rPr>
        <w:t xml:space="preserve">3.1 During the study period, the collected data from participants are labelled with special recruitment numbers and acronyms of names. </w:t>
      </w:r>
    </w:p>
    <w:p w14:paraId="4D588898" w14:textId="50C25725" w:rsidR="00FB7BB6" w:rsidRPr="00177558" w:rsidRDefault="00222DFA" w:rsidP="00751CC2">
      <w:pPr>
        <w:snapToGrid w:val="0"/>
        <w:spacing w:beforeLines="50" w:before="156" w:afterLines="50" w:after="156"/>
        <w:rPr>
          <w:color w:val="000000" w:themeColor="text1"/>
          <w:szCs w:val="20"/>
        </w:rPr>
      </w:pPr>
      <w:r w:rsidRPr="00177558">
        <w:rPr>
          <w:color w:val="000000" w:themeColor="text1"/>
          <w:szCs w:val="20"/>
        </w:rPr>
        <w:t>15.</w:t>
      </w:r>
      <w:r w:rsidR="00FB7BB6" w:rsidRPr="00177558">
        <w:rPr>
          <w:color w:val="000000" w:themeColor="text1"/>
          <w:szCs w:val="20"/>
        </w:rPr>
        <w:t xml:space="preserve">3.2 All personal information of the participants will be kept confidential and cannot be copied. The filing cabinets storing the study documents will be locked. Apart from the study investigators, only authorized inspectors from the </w:t>
      </w:r>
      <w:r w:rsidRPr="00177558">
        <w:rPr>
          <w:color w:val="000000" w:themeColor="text1"/>
          <w:szCs w:val="20"/>
        </w:rPr>
        <w:t xml:space="preserve">Clinical Research Ethics Committee of </w:t>
      </w:r>
      <w:r w:rsidR="00FB7BB6" w:rsidRPr="00177558">
        <w:rPr>
          <w:color w:val="000000" w:themeColor="text1"/>
          <w:szCs w:val="20"/>
        </w:rPr>
        <w:t xml:space="preserve">Peking University First Hospital are allowed to access the information after obtaining consents from the participants. </w:t>
      </w:r>
      <w:r w:rsidRPr="00177558">
        <w:rPr>
          <w:color w:val="000000" w:themeColor="text1"/>
          <w:szCs w:val="20"/>
        </w:rPr>
        <w:t xml:space="preserve"> </w:t>
      </w:r>
    </w:p>
    <w:p w14:paraId="587D0DB4" w14:textId="537C7C0C" w:rsidR="00FB7BB6" w:rsidRPr="00177558" w:rsidRDefault="00222DFA" w:rsidP="00751CC2">
      <w:pPr>
        <w:snapToGrid w:val="0"/>
        <w:spacing w:beforeLines="50" w:before="156" w:afterLines="50" w:after="156"/>
        <w:rPr>
          <w:color w:val="000000" w:themeColor="text1"/>
          <w:szCs w:val="20"/>
        </w:rPr>
      </w:pPr>
      <w:r w:rsidRPr="00177558">
        <w:rPr>
          <w:color w:val="000000" w:themeColor="text1"/>
          <w:szCs w:val="20"/>
        </w:rPr>
        <w:t>15.</w:t>
      </w:r>
      <w:r w:rsidR="00FB7BB6" w:rsidRPr="00177558">
        <w:rPr>
          <w:color w:val="000000" w:themeColor="text1"/>
          <w:szCs w:val="20"/>
        </w:rPr>
        <w:t>3.3 Results of the study will be published as scientific articles, but all personal data (including name and age, etc.) are strictly confidential.</w:t>
      </w:r>
    </w:p>
    <w:p w14:paraId="50838E1A" w14:textId="77777777" w:rsidR="00FB7BB6" w:rsidRPr="00177558" w:rsidRDefault="00FB7BB6" w:rsidP="00751CC2">
      <w:pPr>
        <w:snapToGrid w:val="0"/>
        <w:spacing w:beforeLines="50" w:before="156" w:afterLines="50" w:after="156"/>
        <w:rPr>
          <w:color w:val="000000" w:themeColor="text1"/>
          <w:szCs w:val="20"/>
        </w:rPr>
      </w:pPr>
    </w:p>
    <w:p w14:paraId="61EF61DF" w14:textId="4F73264C" w:rsidR="00FB7BB6" w:rsidRPr="00177558" w:rsidRDefault="00222DFA" w:rsidP="00F92F45">
      <w:pPr>
        <w:pStyle w:val="2"/>
        <w:rPr>
          <w:color w:val="000000" w:themeColor="text1"/>
          <w:sz w:val="20"/>
          <w:szCs w:val="20"/>
        </w:rPr>
      </w:pPr>
      <w:bookmarkStart w:id="171" w:name="_Toc45825551"/>
      <w:bookmarkStart w:id="172" w:name="_Toc45825833"/>
      <w:bookmarkStart w:id="173" w:name="_Toc48409145"/>
      <w:bookmarkStart w:id="174" w:name="_Toc48424790"/>
      <w:r w:rsidRPr="00177558">
        <w:rPr>
          <w:color w:val="000000" w:themeColor="text1"/>
          <w:sz w:val="20"/>
          <w:szCs w:val="20"/>
        </w:rPr>
        <w:t>16.</w:t>
      </w:r>
      <w:r w:rsidR="00FB7BB6" w:rsidRPr="00177558">
        <w:rPr>
          <w:color w:val="000000" w:themeColor="text1"/>
          <w:sz w:val="20"/>
          <w:szCs w:val="20"/>
        </w:rPr>
        <w:t xml:space="preserve"> Study termination</w:t>
      </w:r>
      <w:bookmarkEnd w:id="171"/>
      <w:bookmarkEnd w:id="172"/>
      <w:bookmarkEnd w:id="173"/>
      <w:bookmarkEnd w:id="174"/>
      <w:r w:rsidR="00FB7BB6" w:rsidRPr="00177558">
        <w:rPr>
          <w:color w:val="000000" w:themeColor="text1"/>
          <w:sz w:val="20"/>
          <w:szCs w:val="20"/>
        </w:rPr>
        <w:t xml:space="preserve"> </w:t>
      </w:r>
    </w:p>
    <w:p w14:paraId="378A8D77" w14:textId="55A30F39" w:rsidR="00FB7BB6" w:rsidRPr="00177558" w:rsidRDefault="00222DFA" w:rsidP="00751CC2">
      <w:pPr>
        <w:snapToGrid w:val="0"/>
        <w:spacing w:beforeLines="50" w:before="156" w:afterLines="50" w:after="156"/>
        <w:rPr>
          <w:color w:val="000000" w:themeColor="text1"/>
          <w:szCs w:val="20"/>
        </w:rPr>
      </w:pPr>
      <w:r w:rsidRPr="00177558">
        <w:rPr>
          <w:color w:val="000000" w:themeColor="text1"/>
          <w:szCs w:val="20"/>
        </w:rPr>
        <w:t>16.</w:t>
      </w:r>
      <w:r w:rsidR="00FB7BB6" w:rsidRPr="00177558">
        <w:rPr>
          <w:color w:val="000000" w:themeColor="text1"/>
          <w:szCs w:val="20"/>
        </w:rPr>
        <w:t xml:space="preserve">1 In case that </w:t>
      </w:r>
      <w:r w:rsidR="00E61FD8" w:rsidRPr="00177558">
        <w:rPr>
          <w:color w:val="000000" w:themeColor="text1"/>
          <w:szCs w:val="20"/>
        </w:rPr>
        <w:t xml:space="preserve">intervention-related </w:t>
      </w:r>
      <w:r w:rsidR="00FB7BB6" w:rsidRPr="00177558">
        <w:rPr>
          <w:color w:val="000000" w:themeColor="text1"/>
          <w:szCs w:val="20"/>
        </w:rPr>
        <w:t xml:space="preserve">severe adverse events or serious quality problem occur during the study period, the study will be stopped. A report will be sent to the Ethics Committee. Restart of the study will need an approval from the Ethics Committee. </w:t>
      </w:r>
    </w:p>
    <w:p w14:paraId="5961E5D2" w14:textId="4766B3D3" w:rsidR="00FB7BB6" w:rsidRPr="00177558" w:rsidRDefault="00222DFA" w:rsidP="00751CC2">
      <w:pPr>
        <w:snapToGrid w:val="0"/>
        <w:spacing w:beforeLines="50" w:before="156" w:afterLines="50" w:after="156"/>
        <w:rPr>
          <w:color w:val="000000" w:themeColor="text1"/>
          <w:szCs w:val="20"/>
        </w:rPr>
      </w:pPr>
      <w:r w:rsidRPr="00177558">
        <w:rPr>
          <w:color w:val="000000" w:themeColor="text1"/>
          <w:szCs w:val="20"/>
        </w:rPr>
        <w:t>16.</w:t>
      </w:r>
      <w:r w:rsidR="00FB7BB6" w:rsidRPr="00177558">
        <w:rPr>
          <w:color w:val="000000" w:themeColor="text1"/>
          <w:szCs w:val="20"/>
        </w:rPr>
        <w:t xml:space="preserve">2 The study will be terminated after accomplishment of required patient recruitment and data collection. Decision will be made by the principal investigator. </w:t>
      </w:r>
    </w:p>
    <w:p w14:paraId="1BBA9018" w14:textId="77777777" w:rsidR="00FB7BB6" w:rsidRPr="00177558" w:rsidRDefault="00FB7BB6" w:rsidP="00751CC2">
      <w:pPr>
        <w:snapToGrid w:val="0"/>
        <w:spacing w:beforeLines="50" w:before="156" w:afterLines="50" w:after="156"/>
        <w:rPr>
          <w:color w:val="000000" w:themeColor="text1"/>
          <w:szCs w:val="20"/>
        </w:rPr>
      </w:pPr>
    </w:p>
    <w:p w14:paraId="5F36A449" w14:textId="10654E90" w:rsidR="00FB7BB6" w:rsidRPr="00177558" w:rsidRDefault="00FB7BB6" w:rsidP="00F92F45">
      <w:pPr>
        <w:pStyle w:val="2"/>
        <w:rPr>
          <w:color w:val="000000" w:themeColor="text1"/>
          <w:sz w:val="20"/>
          <w:szCs w:val="20"/>
        </w:rPr>
      </w:pPr>
      <w:bookmarkStart w:id="175" w:name="_Toc45825552"/>
      <w:bookmarkStart w:id="176" w:name="_Toc45825834"/>
      <w:bookmarkStart w:id="177" w:name="_Toc48409146"/>
      <w:bookmarkStart w:id="178" w:name="_Toc48424791"/>
      <w:r w:rsidRPr="00177558">
        <w:rPr>
          <w:color w:val="000000" w:themeColor="text1"/>
          <w:sz w:val="20"/>
          <w:szCs w:val="20"/>
        </w:rPr>
        <w:t>1</w:t>
      </w:r>
      <w:r w:rsidR="00193E22" w:rsidRPr="00177558">
        <w:rPr>
          <w:color w:val="000000" w:themeColor="text1"/>
          <w:sz w:val="20"/>
          <w:szCs w:val="20"/>
        </w:rPr>
        <w:t>7</w:t>
      </w:r>
      <w:r w:rsidRPr="00177558">
        <w:rPr>
          <w:color w:val="000000" w:themeColor="text1"/>
          <w:sz w:val="20"/>
          <w:szCs w:val="20"/>
        </w:rPr>
        <w:t>. Document preservation</w:t>
      </w:r>
      <w:bookmarkEnd w:id="175"/>
      <w:bookmarkEnd w:id="176"/>
      <w:bookmarkEnd w:id="177"/>
      <w:bookmarkEnd w:id="178"/>
    </w:p>
    <w:p w14:paraId="4E496DDE" w14:textId="4CE348E5" w:rsidR="00FB7BB6" w:rsidRPr="00177558" w:rsidRDefault="00FB7BB6" w:rsidP="00751CC2">
      <w:pPr>
        <w:snapToGrid w:val="0"/>
        <w:spacing w:beforeLines="50" w:before="156" w:afterLines="50" w:after="156"/>
        <w:rPr>
          <w:color w:val="000000" w:themeColor="text1"/>
          <w:szCs w:val="20"/>
        </w:rPr>
      </w:pPr>
      <w:r w:rsidRPr="00177558">
        <w:rPr>
          <w:color w:val="000000" w:themeColor="text1"/>
          <w:szCs w:val="20"/>
        </w:rPr>
        <w:t xml:space="preserve">Investigators and sponsors should properly keep clinical trial documents and data for 5 years in accordance with </w:t>
      </w:r>
      <w:r w:rsidR="00193E22" w:rsidRPr="00177558">
        <w:rPr>
          <w:color w:val="000000" w:themeColor="text1"/>
          <w:szCs w:val="20"/>
        </w:rPr>
        <w:t>Good Clinic Practice</w:t>
      </w:r>
      <w:r w:rsidRPr="00177558">
        <w:rPr>
          <w:color w:val="000000" w:themeColor="text1"/>
          <w:szCs w:val="20"/>
        </w:rPr>
        <w:t xml:space="preserve"> requirements.</w:t>
      </w:r>
    </w:p>
    <w:p w14:paraId="7208C652" w14:textId="77777777" w:rsidR="00FB7BB6" w:rsidRPr="00177558" w:rsidRDefault="00FB7BB6" w:rsidP="00751CC2">
      <w:pPr>
        <w:snapToGrid w:val="0"/>
        <w:spacing w:beforeLines="50" w:before="156" w:afterLines="50" w:after="156"/>
        <w:rPr>
          <w:color w:val="000000" w:themeColor="text1"/>
          <w:szCs w:val="20"/>
        </w:rPr>
      </w:pPr>
    </w:p>
    <w:p w14:paraId="624CF5D1" w14:textId="746A0C15" w:rsidR="00FB7BB6" w:rsidRPr="00177558" w:rsidRDefault="00FB7BB6" w:rsidP="00F92F45">
      <w:pPr>
        <w:pStyle w:val="2"/>
        <w:rPr>
          <w:color w:val="000000" w:themeColor="text1"/>
          <w:sz w:val="20"/>
          <w:szCs w:val="20"/>
        </w:rPr>
      </w:pPr>
      <w:bookmarkStart w:id="179" w:name="_Toc45825554"/>
      <w:bookmarkStart w:id="180" w:name="_Toc45825836"/>
      <w:bookmarkStart w:id="181" w:name="_Toc48409147"/>
      <w:bookmarkStart w:id="182" w:name="_Toc48424792"/>
      <w:r w:rsidRPr="00177558">
        <w:rPr>
          <w:color w:val="000000" w:themeColor="text1"/>
          <w:sz w:val="20"/>
          <w:szCs w:val="20"/>
        </w:rPr>
        <w:t>1</w:t>
      </w:r>
      <w:r w:rsidR="00193E22" w:rsidRPr="00177558">
        <w:rPr>
          <w:color w:val="000000" w:themeColor="text1"/>
          <w:sz w:val="20"/>
          <w:szCs w:val="20"/>
        </w:rPr>
        <w:t>8</w:t>
      </w:r>
      <w:r w:rsidRPr="00177558">
        <w:rPr>
          <w:color w:val="000000" w:themeColor="text1"/>
          <w:sz w:val="20"/>
          <w:szCs w:val="20"/>
        </w:rPr>
        <w:t>. Conflict of interest</w:t>
      </w:r>
      <w:bookmarkEnd w:id="179"/>
      <w:bookmarkEnd w:id="180"/>
      <w:bookmarkEnd w:id="181"/>
      <w:bookmarkEnd w:id="182"/>
    </w:p>
    <w:p w14:paraId="3D7F2CD7" w14:textId="6B23511F" w:rsidR="00FB7BB6" w:rsidRPr="00177558" w:rsidRDefault="00193E22" w:rsidP="00751CC2">
      <w:pPr>
        <w:snapToGrid w:val="0"/>
        <w:spacing w:beforeLines="50" w:before="156" w:afterLines="50" w:after="156"/>
        <w:rPr>
          <w:color w:val="000000" w:themeColor="text1"/>
          <w:szCs w:val="20"/>
        </w:rPr>
      </w:pPr>
      <w:r w:rsidRPr="00177558">
        <w:rPr>
          <w:color w:val="000000" w:themeColor="text1"/>
          <w:szCs w:val="20"/>
        </w:rPr>
        <w:t>The investigators declare</w:t>
      </w:r>
      <w:r w:rsidR="00FB7BB6" w:rsidRPr="00177558">
        <w:rPr>
          <w:color w:val="000000" w:themeColor="text1"/>
          <w:szCs w:val="20"/>
        </w:rPr>
        <w:t xml:space="preserve"> no conflicts of interest.</w:t>
      </w:r>
    </w:p>
    <w:p w14:paraId="2A96995E" w14:textId="5B6E1F31" w:rsidR="00751CC2" w:rsidRPr="00177558" w:rsidRDefault="00751CC2">
      <w:pPr>
        <w:widowControl/>
        <w:rPr>
          <w:rFonts w:cstheme="minorHAnsi"/>
          <w:color w:val="000000" w:themeColor="text1"/>
          <w:szCs w:val="20"/>
        </w:rPr>
      </w:pPr>
      <w:r w:rsidRPr="00177558">
        <w:rPr>
          <w:rFonts w:cstheme="minorHAnsi"/>
          <w:color w:val="000000" w:themeColor="text1"/>
          <w:szCs w:val="20"/>
        </w:rPr>
        <w:br w:type="page"/>
      </w:r>
    </w:p>
    <w:p w14:paraId="0A3D4F7F" w14:textId="20CD8742" w:rsidR="00FB7BB6" w:rsidRPr="00177558" w:rsidRDefault="00633E99" w:rsidP="00FB7BB6">
      <w:pPr>
        <w:rPr>
          <w:rFonts w:cstheme="minorHAnsi"/>
          <w:color w:val="000000" w:themeColor="text1"/>
          <w:szCs w:val="20"/>
        </w:rPr>
      </w:pPr>
      <w:r w:rsidRPr="00177558">
        <w:rPr>
          <w:noProof/>
          <w:color w:val="000000" w:themeColor="text1"/>
          <w:szCs w:val="20"/>
        </w:rPr>
        <w:lastRenderedPageBreak/>
        <mc:AlternateContent>
          <mc:Choice Requires="wpc">
            <w:drawing>
              <wp:anchor distT="0" distB="0" distL="114300" distR="114300" simplePos="0" relativeHeight="251661312" behindDoc="0" locked="0" layoutInCell="1" allowOverlap="1" wp14:anchorId="466DD895" wp14:editId="42BE0BDB">
                <wp:simplePos x="0" y="0"/>
                <wp:positionH relativeFrom="column">
                  <wp:posOffset>0</wp:posOffset>
                </wp:positionH>
                <wp:positionV relativeFrom="paragraph">
                  <wp:posOffset>198120</wp:posOffset>
                </wp:positionV>
                <wp:extent cx="5692140" cy="7512685"/>
                <wp:effectExtent l="0" t="0" r="0" b="0"/>
                <wp:wrapTopAndBottom/>
                <wp:docPr id="56" name="画布 56"/>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2" name="流程图: 过程 18"/>
                        <wps:cNvSpPr/>
                        <wps:spPr>
                          <a:xfrm>
                            <a:off x="1720796" y="93600"/>
                            <a:ext cx="1864360" cy="389890"/>
                          </a:xfrm>
                          <a:prstGeom prst="flowChartProcess">
                            <a:avLst/>
                          </a:prstGeom>
                          <a:noFill/>
                          <a:ln w="6350" cap="flat" cmpd="sng" algn="ctr">
                            <a:solidFill>
                              <a:sysClr val="windowText" lastClr="000000"/>
                            </a:solidFill>
                            <a:prstDash val="solid"/>
                          </a:ln>
                          <a:effectLst/>
                        </wps:spPr>
                        <wps:txbx>
                          <w:txbxContent>
                            <w:p w14:paraId="60E64E77" w14:textId="77777777" w:rsidR="00573B91" w:rsidRPr="00630424" w:rsidRDefault="00573B91" w:rsidP="007834CB">
                              <w:pPr>
                                <w:snapToGrid w:val="0"/>
                                <w:jc w:val="center"/>
                                <w:rPr>
                                  <w:rFonts w:cs="Calibri"/>
                                </w:rPr>
                              </w:pPr>
                              <w:r w:rsidRPr="00630424">
                                <w:rPr>
                                  <w:rFonts w:cs="Calibri"/>
                                </w:rPr>
                                <w:t>Patients planned for lung cancer surg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wps:wsp>
                        <wps:cNvPr id="3" name="流程图: 过程 19"/>
                        <wps:cNvSpPr/>
                        <wps:spPr>
                          <a:xfrm>
                            <a:off x="3247051" y="1023003"/>
                            <a:ext cx="1704830" cy="389890"/>
                          </a:xfrm>
                          <a:prstGeom prst="flowChartProcess">
                            <a:avLst/>
                          </a:prstGeom>
                          <a:noFill/>
                          <a:ln w="6350" cap="flat" cmpd="sng" algn="ctr">
                            <a:solidFill>
                              <a:sysClr val="windowText" lastClr="000000"/>
                            </a:solidFill>
                            <a:prstDash val="solid"/>
                          </a:ln>
                          <a:effectLst/>
                        </wps:spPr>
                        <wps:txbx>
                          <w:txbxContent>
                            <w:p w14:paraId="561061BD" w14:textId="5EE5E9EE" w:rsidR="00573B91" w:rsidRPr="00630424" w:rsidRDefault="00573B91" w:rsidP="007834CB">
                              <w:pPr>
                                <w:snapToGrid w:val="0"/>
                                <w:rPr>
                                  <w:rFonts w:cs="Calibri"/>
                                  <w:szCs w:val="20"/>
                                </w:rPr>
                              </w:pPr>
                              <w:r w:rsidRPr="00630424">
                                <w:rPr>
                                  <w:rFonts w:cs="Calibri"/>
                                  <w:szCs w:val="20"/>
                                </w:rPr>
                                <w:t>Screening according to inclusion/exclusion criteria</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4" name="流程图: 过程 20"/>
                        <wps:cNvSpPr/>
                        <wps:spPr>
                          <a:xfrm>
                            <a:off x="1762055" y="2061478"/>
                            <a:ext cx="1781810" cy="389890"/>
                          </a:xfrm>
                          <a:prstGeom prst="flowChartProcess">
                            <a:avLst/>
                          </a:prstGeom>
                          <a:noFill/>
                          <a:ln w="6350" cap="flat" cmpd="sng" algn="ctr">
                            <a:solidFill>
                              <a:sysClr val="windowText" lastClr="000000"/>
                            </a:solidFill>
                            <a:prstDash val="solid"/>
                          </a:ln>
                          <a:effectLst/>
                        </wps:spPr>
                        <wps:txbx>
                          <w:txbxContent>
                            <w:p w14:paraId="206F15A8" w14:textId="38B959E9" w:rsidR="00573B91" w:rsidRPr="00630424" w:rsidRDefault="00573B91" w:rsidP="007834CB">
                              <w:pPr>
                                <w:snapToGrid w:val="0"/>
                                <w:jc w:val="center"/>
                                <w:rPr>
                                  <w:rFonts w:cs="Calibri"/>
                                  <w:szCs w:val="20"/>
                                  <w:lang w:val="en-GB"/>
                                </w:rPr>
                              </w:pPr>
                              <w:r>
                                <w:rPr>
                                  <w:rFonts w:cs="Calibri"/>
                                  <w:szCs w:val="20"/>
                                  <w:lang w:val="en-GB"/>
                                </w:rPr>
                                <w:t>Randomiz</w:t>
                              </w:r>
                              <w:r w:rsidRPr="00630424">
                                <w:rPr>
                                  <w:rFonts w:cs="Calibri"/>
                                  <w:szCs w:val="20"/>
                                  <w:lang w:val="en-GB"/>
                                </w:rPr>
                                <w:t xml:space="preserve">ation </w:t>
                              </w:r>
                            </w:p>
                            <w:p w14:paraId="609E8540" w14:textId="77777777" w:rsidR="00573B91" w:rsidRPr="00630424" w:rsidRDefault="00573B91" w:rsidP="007834CB">
                              <w:pPr>
                                <w:snapToGrid w:val="0"/>
                                <w:jc w:val="center"/>
                                <w:rPr>
                                  <w:rFonts w:cs="Calibri"/>
                                  <w:szCs w:val="20"/>
                                  <w:lang w:val="en-GB"/>
                                </w:rPr>
                              </w:pPr>
                              <w:r w:rsidRPr="00630424">
                                <w:rPr>
                                  <w:rFonts w:cs="Calibri"/>
                                  <w:szCs w:val="20"/>
                                  <w:lang w:val="en-GB"/>
                                </w:rPr>
                                <w:t>N = 400</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5" name="流程图: 过程 21"/>
                        <wps:cNvSpPr/>
                        <wps:spPr>
                          <a:xfrm>
                            <a:off x="623948" y="3071662"/>
                            <a:ext cx="1885950" cy="535940"/>
                          </a:xfrm>
                          <a:prstGeom prst="flowChartProcess">
                            <a:avLst/>
                          </a:prstGeom>
                          <a:noFill/>
                          <a:ln w="6350" cap="flat" cmpd="sng" algn="ctr">
                            <a:solidFill>
                              <a:sysClr val="windowText" lastClr="000000"/>
                            </a:solidFill>
                            <a:prstDash val="solid"/>
                          </a:ln>
                          <a:effectLst/>
                        </wps:spPr>
                        <wps:txbx>
                          <w:txbxContent>
                            <w:p w14:paraId="0980FD48" w14:textId="4B6C89C0" w:rsidR="00573B91" w:rsidRPr="00630424" w:rsidRDefault="00573B91" w:rsidP="007834CB">
                              <w:pPr>
                                <w:snapToGrid w:val="0"/>
                                <w:jc w:val="center"/>
                                <w:rPr>
                                  <w:rFonts w:cs="Calibri"/>
                                  <w:szCs w:val="20"/>
                                </w:rPr>
                              </w:pPr>
                              <w:r w:rsidRPr="00630424">
                                <w:rPr>
                                  <w:rFonts w:cs="Calibri"/>
                                  <w:szCs w:val="20"/>
                                </w:rPr>
                                <w:t xml:space="preserve">General </w:t>
                              </w:r>
                              <w:r>
                                <w:rPr>
                                  <w:rFonts w:cs="Calibri"/>
                                  <w:szCs w:val="20"/>
                                </w:rPr>
                                <w:t>anest</w:t>
                              </w:r>
                              <w:r w:rsidRPr="00630424">
                                <w:rPr>
                                  <w:rFonts w:cs="Calibri"/>
                                  <w:szCs w:val="20"/>
                                </w:rPr>
                                <w:t>hesia and postoperative intravenous analgesia (GA group)</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6" name="流程图: 过程 22"/>
                        <wps:cNvSpPr/>
                        <wps:spPr>
                          <a:xfrm>
                            <a:off x="3077334" y="4455892"/>
                            <a:ext cx="1864360" cy="243840"/>
                          </a:xfrm>
                          <a:prstGeom prst="flowChartProcess">
                            <a:avLst/>
                          </a:prstGeom>
                          <a:noFill/>
                          <a:ln w="6350" cap="flat" cmpd="sng" algn="ctr">
                            <a:solidFill>
                              <a:sysClr val="windowText" lastClr="000000"/>
                            </a:solidFill>
                            <a:prstDash val="solid"/>
                          </a:ln>
                          <a:effectLst/>
                        </wps:spPr>
                        <wps:txbx>
                          <w:txbxContent>
                            <w:p w14:paraId="6390236B" w14:textId="5047008D" w:rsidR="00573B91" w:rsidRPr="00630424" w:rsidRDefault="00573B91" w:rsidP="007834CB">
                              <w:pPr>
                                <w:snapToGrid w:val="0"/>
                                <w:jc w:val="center"/>
                                <w:rPr>
                                  <w:rFonts w:cs="Calibri"/>
                                  <w:szCs w:val="20"/>
                                </w:rPr>
                              </w:pPr>
                              <w:r w:rsidRPr="00630424">
                                <w:rPr>
                                  <w:rFonts w:cs="Calibri"/>
                                  <w:szCs w:val="20"/>
                                </w:rPr>
                                <w:t>In-hospital follow-up</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7" name="流程图: 过程 23"/>
                        <wps:cNvSpPr/>
                        <wps:spPr>
                          <a:xfrm>
                            <a:off x="2849991" y="3066167"/>
                            <a:ext cx="2315845" cy="681990"/>
                          </a:xfrm>
                          <a:prstGeom prst="flowChartProcess">
                            <a:avLst/>
                          </a:prstGeom>
                          <a:noFill/>
                          <a:ln w="6350" cap="flat" cmpd="sng" algn="ctr">
                            <a:solidFill>
                              <a:sysClr val="windowText" lastClr="000000"/>
                            </a:solidFill>
                            <a:prstDash val="solid"/>
                          </a:ln>
                          <a:effectLst/>
                        </wps:spPr>
                        <wps:txbx>
                          <w:txbxContent>
                            <w:p w14:paraId="739051A1" w14:textId="38B15596" w:rsidR="00573B91" w:rsidRPr="00630424" w:rsidRDefault="00573B91" w:rsidP="007834CB">
                              <w:pPr>
                                <w:snapToGrid w:val="0"/>
                                <w:jc w:val="center"/>
                                <w:rPr>
                                  <w:rFonts w:cs="Calibri"/>
                                  <w:szCs w:val="20"/>
                                </w:rPr>
                              </w:pPr>
                              <w:r w:rsidRPr="00630424">
                                <w:rPr>
                                  <w:rFonts w:cs="Calibri"/>
                                  <w:szCs w:val="20"/>
                                </w:rPr>
                                <w:t xml:space="preserve">Combined epidural-general </w:t>
                              </w:r>
                              <w:r>
                                <w:rPr>
                                  <w:rFonts w:cs="Calibri"/>
                                  <w:szCs w:val="20"/>
                                </w:rPr>
                                <w:t>anest</w:t>
                              </w:r>
                              <w:r w:rsidRPr="00630424">
                                <w:rPr>
                                  <w:rFonts w:cs="Calibri"/>
                                  <w:szCs w:val="20"/>
                                </w:rPr>
                                <w:t>hesia and postoperative epidural analgesia (EGA group)</w:t>
                              </w:r>
                            </w:p>
                            <w:p w14:paraId="029877D1" w14:textId="289FE146" w:rsidR="00573B91" w:rsidRPr="00630424" w:rsidRDefault="00573B91" w:rsidP="007834CB">
                              <w:pPr>
                                <w:snapToGrid w:val="0"/>
                                <w:jc w:val="center"/>
                                <w:rPr>
                                  <w:rFonts w:cs="Calibri"/>
                                  <w:szCs w:val="20"/>
                                </w:rPr>
                              </w:pPr>
                              <w:r w:rsidRPr="00630424">
                                <w:rPr>
                                  <w:rFonts w:cs="Calibri"/>
                                  <w:szCs w:val="20"/>
                                </w:rPr>
                                <w:t xml:space="preserve">Estimated epidural failure rate </w:t>
                              </w:r>
                              <w:r w:rsidRPr="00630424">
                                <w:rPr>
                                  <w:rFonts w:cs="Calibri" w:hint="eastAsia"/>
                                  <w:szCs w:val="20"/>
                                </w:rPr>
                                <w:t>o</w:t>
                              </w:r>
                              <w:r w:rsidRPr="00630424">
                                <w:rPr>
                                  <w:rFonts w:cs="Calibri"/>
                                  <w:szCs w:val="20"/>
                                </w:rPr>
                                <w:t>f 2%</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8" name="流程图: 过程 24"/>
                        <wps:cNvSpPr/>
                        <wps:spPr>
                          <a:xfrm>
                            <a:off x="695242" y="4455892"/>
                            <a:ext cx="1746885" cy="243840"/>
                          </a:xfrm>
                          <a:prstGeom prst="flowChartProcess">
                            <a:avLst/>
                          </a:prstGeom>
                          <a:noFill/>
                          <a:ln w="6350" cap="flat" cmpd="sng" algn="ctr">
                            <a:solidFill>
                              <a:sysClr val="windowText" lastClr="000000"/>
                            </a:solidFill>
                            <a:prstDash val="solid"/>
                          </a:ln>
                          <a:effectLst/>
                        </wps:spPr>
                        <wps:txbx>
                          <w:txbxContent>
                            <w:p w14:paraId="63F891A5" w14:textId="23464EC0" w:rsidR="00573B91" w:rsidRPr="00630424" w:rsidRDefault="00573B91" w:rsidP="007834CB">
                              <w:pPr>
                                <w:snapToGrid w:val="0"/>
                                <w:jc w:val="center"/>
                                <w:rPr>
                                  <w:rFonts w:cs="Calibri"/>
                                  <w:szCs w:val="20"/>
                                </w:rPr>
                              </w:pPr>
                              <w:r w:rsidRPr="00630424">
                                <w:rPr>
                                  <w:rFonts w:cs="Calibri"/>
                                  <w:szCs w:val="20"/>
                                </w:rPr>
                                <w:t>In-hospital follow-up</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9" name="矩形 9"/>
                        <wps:cNvSpPr/>
                        <wps:spPr>
                          <a:xfrm>
                            <a:off x="2202511" y="938254"/>
                            <a:ext cx="307387" cy="874644"/>
                          </a:xfrm>
                          <a:prstGeom prst="rect">
                            <a:avLst/>
                          </a:prstGeom>
                          <a:noFill/>
                          <a:ln w="635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流程图: 过程 28"/>
                        <wps:cNvSpPr/>
                        <wps:spPr>
                          <a:xfrm>
                            <a:off x="2115047" y="622585"/>
                            <a:ext cx="335280" cy="1190314"/>
                          </a:xfrm>
                          <a:prstGeom prst="flowChartProcess">
                            <a:avLst/>
                          </a:prstGeom>
                          <a:noFill/>
                          <a:ln w="6350" cap="flat" cmpd="sng" algn="ctr">
                            <a:solidFill>
                              <a:sysClr val="windowText" lastClr="000000"/>
                            </a:solidFill>
                            <a:prstDash val="solid"/>
                          </a:ln>
                          <a:effectLst/>
                        </wps:spPr>
                        <wps:txbx>
                          <w:txbxContent>
                            <w:p w14:paraId="3DCB53F5" w14:textId="77777777" w:rsidR="00573B91" w:rsidRPr="00630424" w:rsidRDefault="00573B91" w:rsidP="007834CB">
                              <w:pPr>
                                <w:snapToGrid w:val="0"/>
                                <w:jc w:val="center"/>
                                <w:rPr>
                                  <w:rFonts w:cs="Calibri"/>
                                  <w:szCs w:val="20"/>
                                </w:rPr>
                              </w:pPr>
                              <w:r w:rsidRPr="00630424">
                                <w:rPr>
                                  <w:rFonts w:cs="Calibri"/>
                                  <w:szCs w:val="20"/>
                                </w:rPr>
                                <w:t>Informed consent</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spAutoFit/>
                        </wps:bodyPr>
                      </wps:wsp>
                      <wps:wsp>
                        <wps:cNvPr id="11" name="流程图: 过程 29"/>
                        <wps:cNvSpPr/>
                        <wps:spPr>
                          <a:xfrm>
                            <a:off x="119614" y="93600"/>
                            <a:ext cx="363855" cy="1091026"/>
                          </a:xfrm>
                          <a:prstGeom prst="flowChartProcess">
                            <a:avLst/>
                          </a:prstGeom>
                          <a:noFill/>
                          <a:ln w="6350" cap="flat" cmpd="sng" algn="ctr">
                            <a:solidFill>
                              <a:sysClr val="windowText" lastClr="000000"/>
                            </a:solidFill>
                            <a:prstDash val="solid"/>
                          </a:ln>
                          <a:effectLst/>
                        </wps:spPr>
                        <wps:txbx>
                          <w:txbxContent>
                            <w:p w14:paraId="620CF295" w14:textId="77777777" w:rsidR="00573B91" w:rsidRPr="0058278E" w:rsidRDefault="00573B91" w:rsidP="007834CB">
                              <w:pPr>
                                <w:pStyle w:val="ad"/>
                                <w:snapToGrid w:val="0"/>
                                <w:spacing w:before="0" w:beforeAutospacing="0" w:after="0" w:afterAutospacing="0"/>
                                <w:jc w:val="center"/>
                                <w:rPr>
                                  <w:rFonts w:asciiTheme="minorHAnsi" w:hAnsiTheme="minorHAnsi" w:cs="Calibri"/>
                                  <w:b/>
                                  <w:sz w:val="28"/>
                                </w:rPr>
                              </w:pPr>
                              <w:r w:rsidRPr="0058278E">
                                <w:rPr>
                                  <w:rFonts w:asciiTheme="minorHAnsi" w:hAnsiTheme="minorHAnsi" w:cs="Calibri"/>
                                  <w:b/>
                                  <w:kern w:val="2"/>
                                  <w:sz w:val="22"/>
                                  <w:szCs w:val="21"/>
                                </w:rPr>
                                <w:t>Enrollment</w:t>
                              </w:r>
                            </w:p>
                          </w:txbxContent>
                        </wps:txbx>
                        <wps:bodyPr rot="0" spcFirstLastPara="0" vert="vert270" wrap="square" lIns="91440" tIns="45720" rIns="91440" bIns="45720" numCol="1" spcCol="0" rtlCol="0" fromWordArt="0" anchor="ctr" anchorCtr="0" forceAA="0" compatLnSpc="1">
                          <a:prstTxWarp prst="textNoShape">
                            <a:avLst/>
                          </a:prstTxWarp>
                          <a:spAutoFit/>
                        </wps:bodyPr>
                      </wps:wsp>
                      <wps:wsp>
                        <wps:cNvPr id="12" name="流程图: 过程 30"/>
                        <wps:cNvSpPr/>
                        <wps:spPr>
                          <a:xfrm>
                            <a:off x="3065930" y="6621881"/>
                            <a:ext cx="1885950" cy="389890"/>
                          </a:xfrm>
                          <a:prstGeom prst="flowChartProcess">
                            <a:avLst/>
                          </a:prstGeom>
                          <a:noFill/>
                          <a:ln w="6350" cap="flat" cmpd="sng" algn="ctr">
                            <a:solidFill>
                              <a:sysClr val="windowText" lastClr="000000"/>
                            </a:solidFill>
                            <a:prstDash val="solid"/>
                          </a:ln>
                          <a:effectLst/>
                        </wps:spPr>
                        <wps:txbx>
                          <w:txbxContent>
                            <w:p w14:paraId="4CCE04FA" w14:textId="77777777" w:rsidR="00573B91" w:rsidRPr="00630424" w:rsidRDefault="00573B91" w:rsidP="007834CB">
                              <w:pPr>
                                <w:snapToGrid w:val="0"/>
                                <w:jc w:val="center"/>
                                <w:rPr>
                                  <w:rFonts w:cs="Calibri"/>
                                  <w:szCs w:val="20"/>
                                </w:rPr>
                              </w:pPr>
                              <w:r w:rsidRPr="00630424">
                                <w:rPr>
                                  <w:rFonts w:cs="Calibri"/>
                                  <w:szCs w:val="20"/>
                                </w:rPr>
                                <w:t>ITT analysis (N=  )</w:t>
                              </w:r>
                            </w:p>
                            <w:p w14:paraId="16A1B680" w14:textId="77777777" w:rsidR="00573B91" w:rsidRPr="00630424" w:rsidRDefault="00573B91" w:rsidP="007834CB">
                              <w:pPr>
                                <w:snapToGrid w:val="0"/>
                                <w:jc w:val="center"/>
                                <w:rPr>
                                  <w:rFonts w:cs="Calibri"/>
                                  <w:szCs w:val="20"/>
                                </w:rPr>
                              </w:pPr>
                              <w:r w:rsidRPr="00630424">
                                <w:rPr>
                                  <w:rFonts w:cs="Calibri" w:hint="eastAsia"/>
                                  <w:szCs w:val="20"/>
                                </w:rPr>
                                <w:t>P</w:t>
                              </w:r>
                              <w:r w:rsidRPr="00630424">
                                <w:rPr>
                                  <w:rFonts w:cs="Calibri"/>
                                  <w:szCs w:val="20"/>
                                </w:rPr>
                                <w:t>P analysis (N=  )</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13" name="流程图: 过程 31"/>
                        <wps:cNvSpPr/>
                        <wps:spPr>
                          <a:xfrm>
                            <a:off x="626662" y="6621881"/>
                            <a:ext cx="1885950" cy="389890"/>
                          </a:xfrm>
                          <a:prstGeom prst="flowChartProcess">
                            <a:avLst/>
                          </a:prstGeom>
                          <a:noFill/>
                          <a:ln w="6350" cap="flat" cmpd="sng" algn="ctr">
                            <a:solidFill>
                              <a:sysClr val="windowText" lastClr="000000"/>
                            </a:solidFill>
                            <a:prstDash val="solid"/>
                          </a:ln>
                          <a:effectLst/>
                        </wps:spPr>
                        <wps:txbx>
                          <w:txbxContent>
                            <w:p w14:paraId="26238D3B" w14:textId="77777777" w:rsidR="00573B91" w:rsidRPr="00630424" w:rsidRDefault="00573B91" w:rsidP="007834CB">
                              <w:pPr>
                                <w:snapToGrid w:val="0"/>
                                <w:jc w:val="center"/>
                                <w:rPr>
                                  <w:rFonts w:cs="Calibri"/>
                                  <w:szCs w:val="20"/>
                                </w:rPr>
                              </w:pPr>
                              <w:r w:rsidRPr="00630424">
                                <w:rPr>
                                  <w:rFonts w:cs="Calibri"/>
                                  <w:szCs w:val="20"/>
                                </w:rPr>
                                <w:t>ITT analysis (N=  )</w:t>
                              </w:r>
                            </w:p>
                            <w:p w14:paraId="3CEDE494" w14:textId="77777777" w:rsidR="00573B91" w:rsidRPr="00630424" w:rsidRDefault="00573B91" w:rsidP="007834CB">
                              <w:pPr>
                                <w:snapToGrid w:val="0"/>
                                <w:jc w:val="center"/>
                                <w:rPr>
                                  <w:rFonts w:cs="Calibri"/>
                                  <w:szCs w:val="20"/>
                                </w:rPr>
                              </w:pPr>
                              <w:r w:rsidRPr="00630424">
                                <w:rPr>
                                  <w:rFonts w:cs="Calibri" w:hint="eastAsia"/>
                                  <w:szCs w:val="20"/>
                                </w:rPr>
                                <w:t>P</w:t>
                              </w:r>
                              <w:r w:rsidRPr="00630424">
                                <w:rPr>
                                  <w:rFonts w:cs="Calibri"/>
                                  <w:szCs w:val="20"/>
                                </w:rPr>
                                <w:t>P analysis (N=  )</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14" name="流程图: 过程 32"/>
                        <wps:cNvSpPr/>
                        <wps:spPr>
                          <a:xfrm>
                            <a:off x="3065904" y="5448147"/>
                            <a:ext cx="1885950" cy="389890"/>
                          </a:xfrm>
                          <a:prstGeom prst="flowChartProcess">
                            <a:avLst/>
                          </a:prstGeom>
                          <a:noFill/>
                          <a:ln w="6350" cap="flat" cmpd="sng" algn="ctr">
                            <a:solidFill>
                              <a:sysClr val="windowText" lastClr="000000"/>
                            </a:solidFill>
                            <a:prstDash val="solid"/>
                          </a:ln>
                          <a:effectLst/>
                        </wps:spPr>
                        <wps:txbx>
                          <w:txbxContent>
                            <w:p w14:paraId="3DE9BC25" w14:textId="77777777" w:rsidR="00573B91" w:rsidRPr="00630424" w:rsidRDefault="00573B91" w:rsidP="007834CB">
                              <w:pPr>
                                <w:snapToGrid w:val="0"/>
                                <w:jc w:val="center"/>
                                <w:rPr>
                                  <w:rFonts w:cs="Calibri"/>
                                  <w:szCs w:val="20"/>
                                </w:rPr>
                              </w:pPr>
                              <w:r w:rsidRPr="00630424">
                                <w:rPr>
                                  <w:rFonts w:cs="Calibri"/>
                                  <w:szCs w:val="20"/>
                                </w:rPr>
                                <w:t>Long-term follow-up</w:t>
                              </w:r>
                            </w:p>
                            <w:p w14:paraId="4AE3AF8F" w14:textId="77777777" w:rsidR="00573B91" w:rsidRPr="00630424" w:rsidRDefault="00573B91" w:rsidP="007834CB">
                              <w:pPr>
                                <w:snapToGrid w:val="0"/>
                                <w:jc w:val="center"/>
                                <w:rPr>
                                  <w:rFonts w:cs="Calibri"/>
                                  <w:szCs w:val="20"/>
                                </w:rPr>
                              </w:pPr>
                              <w:r w:rsidRPr="00630424">
                                <w:rPr>
                                  <w:rFonts w:cs="Calibri"/>
                                  <w:szCs w:val="20"/>
                                </w:rPr>
                                <w:t>Estimated dropout rate of 4%</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15" name="流程图: 过程 33"/>
                        <wps:cNvSpPr/>
                        <wps:spPr>
                          <a:xfrm>
                            <a:off x="626662" y="5448147"/>
                            <a:ext cx="1885950" cy="389890"/>
                          </a:xfrm>
                          <a:prstGeom prst="flowChartProcess">
                            <a:avLst/>
                          </a:prstGeom>
                          <a:noFill/>
                          <a:ln w="6350" cap="flat" cmpd="sng" algn="ctr">
                            <a:solidFill>
                              <a:sysClr val="windowText" lastClr="000000"/>
                            </a:solidFill>
                            <a:prstDash val="solid"/>
                          </a:ln>
                          <a:effectLst/>
                        </wps:spPr>
                        <wps:txbx>
                          <w:txbxContent>
                            <w:p w14:paraId="00E162ED" w14:textId="77777777" w:rsidR="00573B91" w:rsidRPr="00630424" w:rsidRDefault="00573B91" w:rsidP="007834CB">
                              <w:pPr>
                                <w:snapToGrid w:val="0"/>
                                <w:jc w:val="center"/>
                                <w:rPr>
                                  <w:rFonts w:cs="Calibri"/>
                                  <w:szCs w:val="20"/>
                                </w:rPr>
                              </w:pPr>
                              <w:r w:rsidRPr="00630424">
                                <w:rPr>
                                  <w:rFonts w:cs="Calibri"/>
                                  <w:szCs w:val="20"/>
                                </w:rPr>
                                <w:t>Long-term follow-up</w:t>
                              </w:r>
                            </w:p>
                            <w:p w14:paraId="619CBD57" w14:textId="77777777" w:rsidR="00573B91" w:rsidRPr="00630424" w:rsidRDefault="00573B91" w:rsidP="007834CB">
                              <w:pPr>
                                <w:snapToGrid w:val="0"/>
                                <w:jc w:val="center"/>
                                <w:rPr>
                                  <w:rFonts w:cs="Calibri"/>
                                  <w:szCs w:val="20"/>
                                </w:rPr>
                              </w:pPr>
                              <w:r w:rsidRPr="00630424">
                                <w:rPr>
                                  <w:rFonts w:cs="Calibri"/>
                                  <w:szCs w:val="20"/>
                                </w:rPr>
                                <w:t>Estimated dropout rate of 4%</w:t>
                              </w:r>
                            </w:p>
                          </w:txbxContent>
                        </wps:txbx>
                        <wps:bodyPr rot="0" spcFirstLastPara="0" vert="horz" wrap="square" lIns="91440" tIns="45720" rIns="91440" bIns="45720" numCol="1" spcCol="0" rtlCol="0" fromWordArt="0" anchor="ctr" anchorCtr="0" forceAA="0" compatLnSpc="1">
                          <a:prstTxWarp prst="textNoShape">
                            <a:avLst/>
                          </a:prstTxWarp>
                          <a:spAutoFit/>
                        </wps:bodyPr>
                      </wps:wsp>
                      <wps:wsp>
                        <wps:cNvPr id="53" name="流程图: 过程 45"/>
                        <wps:cNvSpPr/>
                        <wps:spPr>
                          <a:xfrm>
                            <a:off x="119614" y="2068029"/>
                            <a:ext cx="363855" cy="1160780"/>
                          </a:xfrm>
                          <a:prstGeom prst="flowChartProcess">
                            <a:avLst/>
                          </a:prstGeom>
                          <a:noFill/>
                          <a:ln w="6350" cap="flat" cmpd="sng" algn="ctr">
                            <a:solidFill>
                              <a:sysClr val="windowText" lastClr="000000"/>
                            </a:solidFill>
                            <a:prstDash val="solid"/>
                          </a:ln>
                          <a:effectLst/>
                        </wps:spPr>
                        <wps:txbx>
                          <w:txbxContent>
                            <w:p w14:paraId="2E17FD47" w14:textId="77777777" w:rsidR="00573B91" w:rsidRPr="0058278E" w:rsidRDefault="00573B91" w:rsidP="007834CB">
                              <w:pPr>
                                <w:pStyle w:val="ad"/>
                                <w:snapToGrid w:val="0"/>
                                <w:spacing w:before="0" w:beforeAutospacing="0" w:after="0" w:afterAutospacing="0"/>
                                <w:jc w:val="center"/>
                                <w:rPr>
                                  <w:rFonts w:asciiTheme="minorHAnsi" w:hAnsiTheme="minorHAnsi" w:cs="Calibri"/>
                                </w:rPr>
                              </w:pPr>
                              <w:r w:rsidRPr="0058278E">
                                <w:rPr>
                                  <w:rFonts w:asciiTheme="minorHAnsi" w:hAnsiTheme="minorHAnsi" w:cs="Calibri"/>
                                  <w:b/>
                                  <w:bCs/>
                                  <w:sz w:val="22"/>
                                  <w:szCs w:val="22"/>
                                </w:rPr>
                                <w:t>Allocation</w:t>
                              </w:r>
                            </w:p>
                          </w:txbxContent>
                        </wps:txbx>
                        <wps:bodyPr rot="0" spcFirstLastPara="0" vert="vert270" wrap="square" lIns="91440" tIns="45720" rIns="91440" bIns="45720" numCol="1" spcCol="0" rtlCol="0" fromWordArt="0" anchor="ctr" anchorCtr="0" forceAA="0" compatLnSpc="1">
                          <a:prstTxWarp prst="textNoShape">
                            <a:avLst/>
                          </a:prstTxWarp>
                          <a:spAutoFit/>
                        </wps:bodyPr>
                      </wps:wsp>
                      <wps:wsp>
                        <wps:cNvPr id="54" name="流程图: 过程 46"/>
                        <wps:cNvSpPr/>
                        <wps:spPr>
                          <a:xfrm>
                            <a:off x="119614" y="4455892"/>
                            <a:ext cx="363855" cy="1160780"/>
                          </a:xfrm>
                          <a:prstGeom prst="flowChartProcess">
                            <a:avLst/>
                          </a:prstGeom>
                          <a:noFill/>
                          <a:ln w="6350" cap="flat" cmpd="sng" algn="ctr">
                            <a:solidFill>
                              <a:sysClr val="windowText" lastClr="000000"/>
                            </a:solidFill>
                            <a:prstDash val="solid"/>
                          </a:ln>
                          <a:effectLst/>
                        </wps:spPr>
                        <wps:txbx>
                          <w:txbxContent>
                            <w:p w14:paraId="17FFB05B" w14:textId="77777777" w:rsidR="00573B91" w:rsidRPr="0058278E" w:rsidRDefault="00573B91" w:rsidP="007834CB">
                              <w:pPr>
                                <w:pStyle w:val="ad"/>
                                <w:snapToGrid w:val="0"/>
                                <w:spacing w:before="0" w:beforeAutospacing="0" w:after="0" w:afterAutospacing="0"/>
                                <w:jc w:val="center"/>
                                <w:rPr>
                                  <w:rFonts w:asciiTheme="minorHAnsi" w:hAnsiTheme="minorHAnsi" w:cs="Calibri"/>
                                </w:rPr>
                              </w:pPr>
                              <w:r>
                                <w:rPr>
                                  <w:rFonts w:asciiTheme="minorHAnsi" w:hAnsiTheme="minorHAnsi" w:cs="Calibri"/>
                                  <w:b/>
                                  <w:bCs/>
                                  <w:sz w:val="22"/>
                                  <w:szCs w:val="22"/>
                                </w:rPr>
                                <w:t>Follow-up</w:t>
                              </w:r>
                            </w:p>
                          </w:txbxContent>
                        </wps:txbx>
                        <wps:bodyPr rot="0" spcFirstLastPara="0" vert="vert270" wrap="square" lIns="91440" tIns="45720" rIns="91440" bIns="45720" numCol="1" spcCol="0" rtlCol="0" fromWordArt="0" anchor="ctr" anchorCtr="0" forceAA="0" compatLnSpc="1">
                          <a:prstTxWarp prst="textNoShape">
                            <a:avLst/>
                          </a:prstTxWarp>
                          <a:spAutoFit/>
                        </wps:bodyPr>
                      </wps:wsp>
                      <wps:wsp>
                        <wps:cNvPr id="55" name="流程图: 过程 47"/>
                        <wps:cNvSpPr/>
                        <wps:spPr>
                          <a:xfrm>
                            <a:off x="119614" y="6268289"/>
                            <a:ext cx="363855" cy="1160780"/>
                          </a:xfrm>
                          <a:prstGeom prst="flowChartProcess">
                            <a:avLst/>
                          </a:prstGeom>
                          <a:noFill/>
                          <a:ln w="6350" cap="flat" cmpd="sng" algn="ctr">
                            <a:solidFill>
                              <a:sysClr val="windowText" lastClr="000000"/>
                            </a:solidFill>
                            <a:prstDash val="solid"/>
                          </a:ln>
                          <a:effectLst/>
                        </wps:spPr>
                        <wps:txbx>
                          <w:txbxContent>
                            <w:p w14:paraId="4A07FD5B" w14:textId="77777777" w:rsidR="00573B91" w:rsidRPr="0058278E" w:rsidRDefault="00573B91" w:rsidP="007834CB">
                              <w:pPr>
                                <w:pStyle w:val="ad"/>
                                <w:snapToGrid w:val="0"/>
                                <w:spacing w:before="0" w:beforeAutospacing="0" w:after="0" w:afterAutospacing="0"/>
                                <w:jc w:val="center"/>
                                <w:rPr>
                                  <w:rFonts w:asciiTheme="minorHAnsi" w:hAnsiTheme="minorHAnsi" w:cs="Calibri"/>
                                </w:rPr>
                              </w:pPr>
                              <w:r>
                                <w:rPr>
                                  <w:rFonts w:asciiTheme="minorHAnsi" w:hAnsiTheme="minorHAnsi" w:cs="Calibri"/>
                                  <w:b/>
                                  <w:bCs/>
                                  <w:sz w:val="22"/>
                                  <w:szCs w:val="22"/>
                                </w:rPr>
                                <w:t xml:space="preserve">Analysis </w:t>
                              </w:r>
                            </w:p>
                          </w:txbxContent>
                        </wps:txbx>
                        <wps:bodyPr rot="0" spcFirstLastPara="0" vert="vert270" wrap="square" lIns="91440" tIns="45720" rIns="91440" bIns="45720" numCol="1" spcCol="0" rtlCol="0" fromWordArt="0" anchor="ctr" anchorCtr="0" forceAA="0" compatLnSpc="1">
                          <a:prstTxWarp prst="textNoShape">
                            <a:avLst/>
                          </a:prstTxWarp>
                          <a:spAutoFit/>
                        </wps:bodyPr>
                      </wps:wsp>
                      <wps:wsp>
                        <wps:cNvPr id="57" name="直线箭头连接符 57"/>
                        <wps:cNvCnPr>
                          <a:endCxn id="4" idx="0"/>
                        </wps:cNvCnPr>
                        <wps:spPr>
                          <a:xfrm flipH="1">
                            <a:off x="2652960" y="483490"/>
                            <a:ext cx="43" cy="1577988"/>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58" name="直线箭头连接符 58"/>
                        <wps:cNvCnPr>
                          <a:endCxn id="3" idx="1"/>
                        </wps:cNvCnPr>
                        <wps:spPr>
                          <a:xfrm>
                            <a:off x="2652960" y="1217948"/>
                            <a:ext cx="594091" cy="0"/>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59" name="直线箭头连接符 59"/>
                        <wps:cNvCnPr>
                          <a:stCxn id="4" idx="2"/>
                          <a:endCxn id="5" idx="0"/>
                        </wps:cNvCnPr>
                        <wps:spPr>
                          <a:xfrm flipH="1">
                            <a:off x="1566923" y="2451368"/>
                            <a:ext cx="1086037" cy="620294"/>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60" name="直线箭头连接符 60"/>
                        <wps:cNvCnPr>
                          <a:stCxn id="4" idx="2"/>
                          <a:endCxn id="7" idx="0"/>
                        </wps:cNvCnPr>
                        <wps:spPr>
                          <a:xfrm>
                            <a:off x="2652960" y="2451368"/>
                            <a:ext cx="1354954" cy="614799"/>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61" name="直线箭头连接符 61"/>
                        <wps:cNvCnPr>
                          <a:stCxn id="5" idx="2"/>
                          <a:endCxn id="8" idx="0"/>
                        </wps:cNvCnPr>
                        <wps:spPr>
                          <a:xfrm>
                            <a:off x="1566923" y="3607602"/>
                            <a:ext cx="1762" cy="848290"/>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62" name="直线箭头连接符 62"/>
                        <wps:cNvCnPr>
                          <a:stCxn id="7" idx="2"/>
                          <a:endCxn id="6" idx="0"/>
                        </wps:cNvCnPr>
                        <wps:spPr>
                          <a:xfrm>
                            <a:off x="4007914" y="3748157"/>
                            <a:ext cx="1600" cy="70773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63" name="直线箭头连接符 63"/>
                        <wps:cNvCnPr>
                          <a:stCxn id="8" idx="2"/>
                          <a:endCxn id="15" idx="0"/>
                        </wps:cNvCnPr>
                        <wps:spPr>
                          <a:xfrm>
                            <a:off x="1568685" y="4699732"/>
                            <a:ext cx="952" cy="74841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64" name="直线箭头连接符 64"/>
                        <wps:cNvCnPr>
                          <a:stCxn id="6" idx="2"/>
                          <a:endCxn id="14" idx="0"/>
                        </wps:cNvCnPr>
                        <wps:spPr>
                          <a:xfrm flipH="1">
                            <a:off x="4008879" y="4699732"/>
                            <a:ext cx="635" cy="74841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65" name="直线箭头连接符 65"/>
                        <wps:cNvCnPr>
                          <a:stCxn id="15" idx="2"/>
                          <a:endCxn id="13" idx="0"/>
                        </wps:cNvCnPr>
                        <wps:spPr>
                          <a:xfrm>
                            <a:off x="1569637" y="5838037"/>
                            <a:ext cx="0" cy="783844"/>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s:wsp>
                        <wps:cNvPr id="66" name="直线箭头连接符 66"/>
                        <wps:cNvCnPr>
                          <a:stCxn id="14" idx="2"/>
                          <a:endCxn id="12" idx="0"/>
                        </wps:cNvCnPr>
                        <wps:spPr>
                          <a:xfrm>
                            <a:off x="4008879" y="5838037"/>
                            <a:ext cx="26" cy="783844"/>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466DD895" id="画布 56" o:spid="_x0000_s1055" editas="canvas" style="position:absolute;margin-left:0;margin-top:15.6pt;width:448.2pt;height:591.55pt;z-index:251661312" coordsize="56921,75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ZXUvQgAACFUAAAOAAAAZHJzL2Uyb0RvYy54bWzsXE2P3EgZviPxHyzfydjlr3IrnVU0IYAU&#10;7UYkaM8etz3dwm0b25nu2RsnDkj8gZVAQoBAAk7LBQnya7KzP4PnLdtlT7fd45lhk9ZM5TCx2+Wv&#10;qud5v18//Wy7TrSLqChXWTrXzSeGrkVpmC1W6flc/8Xblz/iulZWQboIkiyN5vplVOqfPfvhD55u&#10;8lnEsmWWLKJCw0XScrbJ5/qyqvLZyUkZLqN1UD7J8ijFwTgr1kGF3eL8ZFEEG1x9nZwww3BPNlmx&#10;yIssjMoSv76oD+rPxPXjOAqrL+K4jCotmet4tkr8LcTfM/p78uxpMDsvgny5CpvHCO7wFOtgleKm&#10;8lIvgirQ3hWrvUutV2GRlVlcPQmz9UkWx6swEu+AtzGNnbc5DdKLoBQvE2J22gfE1v/xumfnmANc&#10;crbBYkRiG0tR5nJRyvvd7M0yyCPxDuUs/PzidaGtFnOd6VoarAGIb//166u//vbD1/+dad+9/w02&#10;NZPTqmxyMfxN/rpo9kps0hRv42JN/2PytC0w5zHD811du5zrvuUazZpG20oL6TB3bfyqayGOW9zn&#10;vhhw0l0nL8rqJ1G21mhjrsdJtjldBkX1ukaVWNbg4lVZ4TlwWjucHiHNXq6SBL8HsyTVNnPdtRy6&#10;VQAkx0lQYXOd423L9FzXguQcFAmrQlyxzJLVgs6mk8vL8jQptIsAKAW4F9nmLZ5f15KgrHAAQBX/&#10;aF7wBNdOpcd5EZTL+mRxqBmWpHTpSJCgeXqa1Hoaaavanm3FYphuO+Nn2eISK1RkNVHKPHy5wg1e&#10;4TleBwWYgbcD26sv8Icmaq5nzZauLbPiq6HfaTwghKO6tgHTMB2/ehcUEV7vZynA5Zu2TdQUO7aD&#10;5dS1on/krH8kfbc+zTBNJuRKHopNGl8l7WZcZOsvIRSe011xKEhD3Lue+GbntKolAMRKGD1/LoaB&#10;jnlQvUrfELlMsUQ0tW+3XwZF3kCjwqJ8nrWADmY7qKjHivXMn7+rgA0BGZrqel6xerQDctX4/t5Z&#10;Zh1gmd+uOUh5M8ssZnuGg0kHi0yDWYZh0fnAV8szz7C5hflWPKtXeYhnXjvnU3mmeEPy6KPzxh7n&#10;DaQTcE80nsQb03OZ4TiCN8xwTdsT2q3PG25yU/FGisoh3kiLQPGmZ4Ucn74BzsesOmbeijcus3wb&#10;vgMZbYZnui7bUTecO76wtTDCsRwfJkRtHbXmYWunPWKzTqp4RZujpg2cl1HaCNxPVjfgimdZUF9g&#10;hW07Dvf3eNNzh5htccUbsi9ogqU71Kl4xZuj5o13gDfCPZnMG8Zt3/dr98YyXNd0hanemWnMMh1u&#10;Q7+Re+Ny01dhhH3eSBWveHPUvIFdNapv7NuZab7DbMTyRtWNZ7uw1GraKHUzGH1jUsUr2hw1bfyW&#10;Nld/+NuH//xRk+b1pEgAYwZzzFrF+BZnjmBap2FgulkcGo0UDAdtbHF8PE5dILchwpQ7UUgKZVNg&#10;7h6x6d6p9wgvT0XzUMxYxZJF3LleR4olx588lkwxqlGtIQM006hgmo5hA+tkSzHmQEFciyVblsN4&#10;ExIzTd+wzBu48AhzNkwauN8fzyhzwzwshErbfNS0DWmJUardTuuAPgg6C6YNJEct1+IUnCadYxo+&#10;EjsiEziudB4j0aRFPJVoc10RR+SRP3rexjxQVoDc5G0SN4gCOD7lM0lHuczkXHi3nb2GX7oItCos&#10;GHZthGKnKMx07qhCgU+Q8DQPVApYMqwzybhzmUvZGsUbUc1zt4KcWg0r3uy4tseX8CTTasxSs2Rc&#10;ZxJvhMIxalPNsW2OUoHrXpFSOFTOebiSjakKm6GY0BES50CpgCVd20nE6SkcxRv9jgpHBnCUoXbU&#10;MWjngKGG9ORtPJxeaACVadxgIrLQOTjXggOma3gIyakSm51SARmNmc4bFRz4NMEBJFxGbTVbVsBP&#10;Ujk96gxW2Sjq3GyqdfEYRZ3r3SXHZ61RjHjMzandlMmVNj3qwHDjjCut02jV6f06XURGUefoqSOL&#10;1K6+/ubq3++v/vmPD3/65rv3v//2d3+++vtfNEd6rNA8pynF/mCCpYvTbSp6s6C0Vgv0sdW2V0Oz&#10;ehzt1NXydTObFier/Kdt91LTHsdch/nU/4Y4Nhp07LpurbPybBiUIv3jeJ7PhRswnv4pqyJYnS+r&#10;0yxN4YtnRd0otROmaSsQei1x9FJVsEp+nC606jJH319VrIL0PIl64BfNUV35f1ldJhGdmKQ/j+J6&#10;Fur7ie7QSHbMLX4pIpR4bDGSTonRWCdPMoRLPHpSM1bMu2iWm3pi3VqH0eKOWVrJE9erNGva/KiR&#10;tXvUats+alyPb1Ikzbt2ET8ytGnv4/WKObIqbASo0kUcBipwJIBav+BBoNJ8DcDTZKZHRf949w6f&#10;VNlPhZmE0Rv8D4XOud5x4YGhsyu+Ghaj0hHroRPNsztStK2G7+QrLJt7yVfTcV0fxRgkX5ntmJa7&#10;A2DT4K5hNYVdaAZj/g3FLArGDxfGpIhrQ3pYyOJ4F8JprYEpMAa+psJ4RPoOg9dybJ8cZxK/1L3o&#10;C54pC6GxR24wLR6WDHZlWdIIePuJ4n3wtpJ2XwbD8rgDePuSF1948FyjvbJsSac8NCGX25zd1LCh&#10;xO4DFruyLmgEuf1U7T5yW+Ha4quzHtC5dwfk2ga+WNJU5VkeUr21E9gZvYi2Q1EQcj1q6BNxfSVz&#10;H6XMlfmeEeT2c6X7yG0l6z5yzVYcTwgs9CwGCF3uUkMPsGm7vu/VVQ4ddNEQ1CDX5jZucjBjpGTu&#10;A5a5Mt0yglxZVzvosbWSdQC59w2JQfxy7sGhHMMwvuKkMEzxMxGIecQxMRc4OOiu9TPu+9JXytgB&#10;ELfhsluLX9+lYAKg63CLU2DhWrisNRtw7KYGMiV8H7DwlZ+UGBG+/Xz3AHBbETsAXKj3u5m8UuYO&#10;Ahclr7XBq5DbfLNPZhOOJciAhERIn6FEauLahy77+yJt0X3Z89n/AAAA//8DAFBLAwQUAAYACAAA&#10;ACEAPbJqj98AAAAIAQAADwAAAGRycy9kb3ducmV2LnhtbEyPQU+DQBSE7yb+h80z8WYXKG1aytIY&#10;Y2M0vdh68baFJxDZt4RdYPXX+zzpcTKTmW/yfTCdmHBwrSUF8SICgVTaqqVawdv5cLcB4bymSneW&#10;UMEXOtgX11e5zio70ytOJ18LLiGXaQWN930mpSsbNNotbI/E3ocdjPYsh1pWg5653HQyiaK1NLol&#10;Xmh0jw8Nlp+n0SiYo5fH8H0+HKd3CpROT8+jX62Uur0J9zsQHoP/C8MvPqNDwUwXO1LlRKeAj3gF&#10;yzgBwe5mu05BXDiWxOkSZJHL/weKHwAAAP//AwBQSwECLQAUAAYACAAAACEAtoM4kv4AAADhAQAA&#10;EwAAAAAAAAAAAAAAAAAAAAAAW0NvbnRlbnRfVHlwZXNdLnhtbFBLAQItABQABgAIAAAAIQA4/SH/&#10;1gAAAJQBAAALAAAAAAAAAAAAAAAAAC8BAABfcmVscy8ucmVsc1BLAQItABQABgAIAAAAIQDn0ZXU&#10;vQgAACFUAAAOAAAAAAAAAAAAAAAAAC4CAABkcnMvZTJvRG9jLnhtbFBLAQItABQABgAIAAAAIQA9&#10;smqP3wAAAAgBAAAPAAAAAAAAAAAAAAAAABcLAABkcnMvZG93bnJldi54bWxQSwUGAAAAAAQABADz&#10;AAAAIwwAAAAA&#10;">
                <v:shape id="_x0000_s1056" type="#_x0000_t75" style="position:absolute;width:56921;height:75126;visibility:visible;mso-wrap-style:square">
                  <v:fill o:detectmouseclick="t"/>
                  <v:path o:connecttype="none"/>
                </v:shape>
                <v:shape id="流程图: 过程 18" o:spid="_x0000_s1057" type="#_x0000_t109" style="position:absolute;left:17207;top:936;width:18644;height:3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dtxAAAANoAAAAPAAAAZHJzL2Rvd25yZXYueG1sRI/NbsIw&#10;EITvSH0Hayv1Bg60/KUYhJCoeiJq4MJtFW/jQLwOsYH07etKSD2OZuYbzWLV2VrcqPWVYwXDQQKC&#10;uHC64lLBYb/tz0D4gKyxdkwKfsjDavnUW2Cq3Z2/6JaHUkQI+xQVmBCaVEpfGLLoB64hjt63ay2G&#10;KNtS6hbvEW5rOUqSibRYcVww2NDGUHHOr1bBx2WXZXacncz1bWvmr6d8cpxulHp57tbvIAJ14T/8&#10;aH9qBSP4uxJvgFz+AgAA//8DAFBLAQItABQABgAIAAAAIQDb4fbL7gAAAIUBAAATAAAAAAAAAAAA&#10;AAAAAAAAAABbQ29udGVudF9UeXBlc10ueG1sUEsBAi0AFAAGAAgAAAAhAFr0LFu/AAAAFQEAAAsA&#10;AAAAAAAAAAAAAAAAHwEAAF9yZWxzLy5yZWxzUEsBAi0AFAAGAAgAAAAhAD4a123EAAAA2gAAAA8A&#10;AAAAAAAAAAAAAAAABwIAAGRycy9kb3ducmV2LnhtbFBLBQYAAAAAAwADALcAAAD4AgAAAAA=&#10;" filled="f" strokecolor="windowText" strokeweight=".5pt">
                  <v:textbox style="mso-fit-shape-to-text:t">
                    <w:txbxContent>
                      <w:p w14:paraId="60E64E77" w14:textId="77777777" w:rsidR="00573B91" w:rsidRPr="00630424" w:rsidRDefault="00573B91" w:rsidP="007834CB">
                        <w:pPr>
                          <w:snapToGrid w:val="0"/>
                          <w:jc w:val="center"/>
                          <w:rPr>
                            <w:rFonts w:cs="Calibri"/>
                          </w:rPr>
                        </w:pPr>
                        <w:r w:rsidRPr="00630424">
                          <w:rPr>
                            <w:rFonts w:cs="Calibri"/>
                          </w:rPr>
                          <w:t>Patients planned for lung cancer surgery</w:t>
                        </w:r>
                      </w:p>
                    </w:txbxContent>
                  </v:textbox>
                </v:shape>
                <v:shape id="流程图: 过程 19" o:spid="_x0000_s1058" type="#_x0000_t109" style="position:absolute;left:32470;top:10230;width:17048;height:3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nL2xAAAANoAAAAPAAAAZHJzL2Rvd25yZXYueG1sRI/NbsIw&#10;EITvSH0Hayv1Bg5Q/lIMqpCoeiJq4MJtFW/jQLwOsYH07etKSD2OZuYbzXLd2VrcqPWVYwXDQQKC&#10;uHC64lLBYb/tz0H4gKyxdkwKfsjDevXUW2Kq3Z2/6JaHUkQI+xQVmBCaVEpfGLLoB64hjt63ay2G&#10;KNtS6hbvEW5rOUqSqbRYcVww2NDGUHHOr1bBx2WXZXaSncz1dWsW41M+Pc42Sr08d+9vIAJ14T/8&#10;aH9qBWP4uxJvgFz9AgAA//8DAFBLAQItABQABgAIAAAAIQDb4fbL7gAAAIUBAAATAAAAAAAAAAAA&#10;AAAAAAAAAABbQ29udGVudF9UeXBlc10ueG1sUEsBAi0AFAAGAAgAAAAhAFr0LFu/AAAAFQEAAAsA&#10;AAAAAAAAAAAAAAAAHwEAAF9yZWxzLy5yZWxzUEsBAi0AFAAGAAgAAAAhAFFWcvbEAAAA2gAAAA8A&#10;AAAAAAAAAAAAAAAABwIAAGRycy9kb3ducmV2LnhtbFBLBQYAAAAAAwADALcAAAD4AgAAAAA=&#10;" filled="f" strokecolor="windowText" strokeweight=".5pt">
                  <v:textbox style="mso-fit-shape-to-text:t">
                    <w:txbxContent>
                      <w:p w14:paraId="561061BD" w14:textId="5EE5E9EE" w:rsidR="00573B91" w:rsidRPr="00630424" w:rsidRDefault="00573B91" w:rsidP="007834CB">
                        <w:pPr>
                          <w:snapToGrid w:val="0"/>
                          <w:rPr>
                            <w:rFonts w:cs="Calibri"/>
                            <w:szCs w:val="20"/>
                          </w:rPr>
                        </w:pPr>
                        <w:r w:rsidRPr="00630424">
                          <w:rPr>
                            <w:rFonts w:cs="Calibri"/>
                            <w:szCs w:val="20"/>
                          </w:rPr>
                          <w:t>Screening according to inclusion/exclusion criteria</w:t>
                        </w:r>
                      </w:p>
                    </w:txbxContent>
                  </v:textbox>
                </v:shape>
                <v:shape id="流程图: 过程 20" o:spid="_x0000_s1059" type="#_x0000_t109" style="position:absolute;left:17620;top:20614;width:17818;height:3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qCxAAAANoAAAAPAAAAZHJzL2Rvd25yZXYueG1sRI9Ba8JA&#10;FITvhf6H5RW81Y3W2jZ1lSIonhpMvXh7ZF+z0ezbmF01/ntXEDwOM/MNM5l1thYnan3lWMGgn4Ag&#10;LpyuuFSw+Vu8foLwAVlj7ZgUXMjDbPr8NMFUuzOv6ZSHUkQI+xQVmBCaVEpfGLLo+64hjt6/ay2G&#10;KNtS6hbPEW5rOUySsbRYcVww2NDcULHPj1bB8vCbZfY925njaGG+3nb5ePsxV6r30v18gwjUhUf4&#10;3l5pBSO4XYk3QE6vAAAA//8DAFBLAQItABQABgAIAAAAIQDb4fbL7gAAAIUBAAATAAAAAAAAAAAA&#10;AAAAAAAAAABbQ29udGVudF9UeXBlc10ueG1sUEsBAi0AFAAGAAgAAAAhAFr0LFu/AAAAFQEAAAsA&#10;AAAAAAAAAAAAAAAAHwEAAF9yZWxzLy5yZWxzUEsBAi0AFAAGAAgAAAAhAN6/6oLEAAAA2gAAAA8A&#10;AAAAAAAAAAAAAAAABwIAAGRycy9kb3ducmV2LnhtbFBLBQYAAAAAAwADALcAAAD4AgAAAAA=&#10;" filled="f" strokecolor="windowText" strokeweight=".5pt">
                  <v:textbox style="mso-fit-shape-to-text:t">
                    <w:txbxContent>
                      <w:p w14:paraId="206F15A8" w14:textId="38B959E9" w:rsidR="00573B91" w:rsidRPr="00630424" w:rsidRDefault="00573B91" w:rsidP="007834CB">
                        <w:pPr>
                          <w:snapToGrid w:val="0"/>
                          <w:jc w:val="center"/>
                          <w:rPr>
                            <w:rFonts w:cs="Calibri"/>
                            <w:szCs w:val="20"/>
                            <w:lang w:val="en-GB"/>
                          </w:rPr>
                        </w:pPr>
                        <w:r>
                          <w:rPr>
                            <w:rFonts w:cs="Calibri"/>
                            <w:szCs w:val="20"/>
                            <w:lang w:val="en-GB"/>
                          </w:rPr>
                          <w:t>Randomiz</w:t>
                        </w:r>
                        <w:r w:rsidRPr="00630424">
                          <w:rPr>
                            <w:rFonts w:cs="Calibri"/>
                            <w:szCs w:val="20"/>
                            <w:lang w:val="en-GB"/>
                          </w:rPr>
                          <w:t xml:space="preserve">ation </w:t>
                        </w:r>
                      </w:p>
                      <w:p w14:paraId="609E8540" w14:textId="77777777" w:rsidR="00573B91" w:rsidRPr="00630424" w:rsidRDefault="00573B91" w:rsidP="007834CB">
                        <w:pPr>
                          <w:snapToGrid w:val="0"/>
                          <w:jc w:val="center"/>
                          <w:rPr>
                            <w:rFonts w:cs="Calibri"/>
                            <w:szCs w:val="20"/>
                            <w:lang w:val="en-GB"/>
                          </w:rPr>
                        </w:pPr>
                        <w:r w:rsidRPr="00630424">
                          <w:rPr>
                            <w:rFonts w:cs="Calibri"/>
                            <w:szCs w:val="20"/>
                            <w:lang w:val="en-GB"/>
                          </w:rPr>
                          <w:t>N = 400</w:t>
                        </w:r>
                      </w:p>
                    </w:txbxContent>
                  </v:textbox>
                </v:shape>
                <v:shape id="流程图: 过程 21" o:spid="_x0000_s1060" type="#_x0000_t109" style="position:absolute;left:6239;top:30716;width:18859;height:5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08ZxAAAANoAAAAPAAAAZHJzL2Rvd25yZXYueG1sRI9Ba8JA&#10;FITvhf6H5RV6qxut2jZ1lSJYPBlMvXh7ZF+z0ezbmF01/ntXEDwOM/MNM5l1thYnan3lWEG/l4Ag&#10;LpyuuFSw+Vu8fYLwAVlj7ZgUXMjDbPr8NMFUuzOv6ZSHUkQI+xQVmBCaVEpfGLLoe64hjt6/ay2G&#10;KNtS6hbPEW5rOUiSsbRYcVww2NDcULHPj1bB72GVZXaU7cxxuDBf77t8vP2YK/X60v18gwjUhUf4&#10;3l5qBSO4XYk3QE6vAAAA//8DAFBLAQItABQABgAIAAAAIQDb4fbL7gAAAIUBAAATAAAAAAAAAAAA&#10;AAAAAAAAAABbQ29udGVudF9UeXBlc10ueG1sUEsBAi0AFAAGAAgAAAAhAFr0LFu/AAAAFQEAAAsA&#10;AAAAAAAAAAAAAAAAHwEAAF9yZWxzLy5yZWxzUEsBAi0AFAAGAAgAAAAhALHzTxnEAAAA2gAAAA8A&#10;AAAAAAAAAAAAAAAABwIAAGRycy9kb3ducmV2LnhtbFBLBQYAAAAAAwADALcAAAD4AgAAAAA=&#10;" filled="f" strokecolor="windowText" strokeweight=".5pt">
                  <v:textbox style="mso-fit-shape-to-text:t">
                    <w:txbxContent>
                      <w:p w14:paraId="0980FD48" w14:textId="4B6C89C0" w:rsidR="00573B91" w:rsidRPr="00630424" w:rsidRDefault="00573B91" w:rsidP="007834CB">
                        <w:pPr>
                          <w:snapToGrid w:val="0"/>
                          <w:jc w:val="center"/>
                          <w:rPr>
                            <w:rFonts w:cs="Calibri"/>
                            <w:szCs w:val="20"/>
                          </w:rPr>
                        </w:pPr>
                        <w:r w:rsidRPr="00630424">
                          <w:rPr>
                            <w:rFonts w:cs="Calibri"/>
                            <w:szCs w:val="20"/>
                          </w:rPr>
                          <w:t xml:space="preserve">General </w:t>
                        </w:r>
                        <w:r>
                          <w:rPr>
                            <w:rFonts w:cs="Calibri"/>
                            <w:szCs w:val="20"/>
                          </w:rPr>
                          <w:t>anest</w:t>
                        </w:r>
                        <w:r w:rsidRPr="00630424">
                          <w:rPr>
                            <w:rFonts w:cs="Calibri"/>
                            <w:szCs w:val="20"/>
                          </w:rPr>
                          <w:t>hesia and postoperative intravenous analgesia (GA group)</w:t>
                        </w:r>
                      </w:p>
                    </w:txbxContent>
                  </v:textbox>
                </v:shape>
                <v:shape id="流程图: 过程 22" o:spid="_x0000_s1061" type="#_x0000_t109" style="position:absolute;left:30773;top:44558;width:18643;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dFuxAAAANoAAAAPAAAAZHJzL2Rvd25yZXYueG1sRI9Ba8JA&#10;FITvBf/D8oTe6kbbphpdRQRLTw1Ne/H2yD6z0ezbmF01/feuUOhxmJlvmMWqt424UOdrxwrGowQE&#10;cel0zZWCn+/t0xSED8gaG8ek4Jc8rJaDhwVm2l35iy5FqESEsM9QgQmhzaT0pSGLfuRa4ujtXWcx&#10;RNlVUnd4jXDbyEmSpNJizXHBYEsbQ+WxOFsF76fPPLev+cGcX7Zm9nwo0t3bRqnHYb+egwjUh//w&#10;X/tDK0jhfiXeALm8AQAA//8DAFBLAQItABQABgAIAAAAIQDb4fbL7gAAAIUBAAATAAAAAAAAAAAA&#10;AAAAAAAAAABbQ29udGVudF9UeXBlc10ueG1sUEsBAi0AFAAGAAgAAAAhAFr0LFu/AAAAFQEAAAsA&#10;AAAAAAAAAAAAAAAAHwEAAF9yZWxzLy5yZWxzUEsBAi0AFAAGAAgAAAAhAEEh0W7EAAAA2gAAAA8A&#10;AAAAAAAAAAAAAAAABwIAAGRycy9kb3ducmV2LnhtbFBLBQYAAAAAAwADALcAAAD4AgAAAAA=&#10;" filled="f" strokecolor="windowText" strokeweight=".5pt">
                  <v:textbox style="mso-fit-shape-to-text:t">
                    <w:txbxContent>
                      <w:p w14:paraId="6390236B" w14:textId="5047008D" w:rsidR="00573B91" w:rsidRPr="00630424" w:rsidRDefault="00573B91" w:rsidP="007834CB">
                        <w:pPr>
                          <w:snapToGrid w:val="0"/>
                          <w:jc w:val="center"/>
                          <w:rPr>
                            <w:rFonts w:cs="Calibri"/>
                            <w:szCs w:val="20"/>
                          </w:rPr>
                        </w:pPr>
                        <w:r w:rsidRPr="00630424">
                          <w:rPr>
                            <w:rFonts w:cs="Calibri"/>
                            <w:szCs w:val="20"/>
                          </w:rPr>
                          <w:t>In-hospital follow-up</w:t>
                        </w:r>
                      </w:p>
                    </w:txbxContent>
                  </v:textbox>
                </v:shape>
                <v:shape id="流程图: 过程 23" o:spid="_x0000_s1062" type="#_x0000_t109" style="position:absolute;left:28499;top:30661;width:23159;height:6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XT1xAAAANoAAAAPAAAAZHJzL2Rvd25yZXYueG1sRI9Lb8Iw&#10;EITvlfofrEXqrTj0wSNgUIVE1VMjAhduq3iJA/E6jQ2k/x4jIXEczcw3mtmis7U4U+srxwoG/QQE&#10;ceF0xaWC7Wb1OgbhA7LG2jEp+CcPi/nz0wxT7S68pnMeShEh7FNUYEJoUil9Ycii77uGOHp711oM&#10;Ubal1C1eItzW8i1JhtJixXHBYENLQ8UxP1kF33+/WWY/s4M5fazM5P2QD3ejpVIvve5rCiJQFx7h&#10;e/tHKxjB7Uq8AXJ+BQAA//8DAFBLAQItABQABgAIAAAAIQDb4fbL7gAAAIUBAAATAAAAAAAAAAAA&#10;AAAAAAAAAABbQ29udGVudF9UeXBlc10ueG1sUEsBAi0AFAAGAAgAAAAhAFr0LFu/AAAAFQEAAAsA&#10;AAAAAAAAAAAAAAAAHwEAAF9yZWxzLy5yZWxzUEsBAi0AFAAGAAgAAAAhAC5tdPXEAAAA2gAAAA8A&#10;AAAAAAAAAAAAAAAABwIAAGRycy9kb3ducmV2LnhtbFBLBQYAAAAAAwADALcAAAD4AgAAAAA=&#10;" filled="f" strokecolor="windowText" strokeweight=".5pt">
                  <v:textbox style="mso-fit-shape-to-text:t">
                    <w:txbxContent>
                      <w:p w14:paraId="739051A1" w14:textId="38B15596" w:rsidR="00573B91" w:rsidRPr="00630424" w:rsidRDefault="00573B91" w:rsidP="007834CB">
                        <w:pPr>
                          <w:snapToGrid w:val="0"/>
                          <w:jc w:val="center"/>
                          <w:rPr>
                            <w:rFonts w:cs="Calibri"/>
                            <w:szCs w:val="20"/>
                          </w:rPr>
                        </w:pPr>
                        <w:r w:rsidRPr="00630424">
                          <w:rPr>
                            <w:rFonts w:cs="Calibri"/>
                            <w:szCs w:val="20"/>
                          </w:rPr>
                          <w:t xml:space="preserve">Combined epidural-general </w:t>
                        </w:r>
                        <w:r>
                          <w:rPr>
                            <w:rFonts w:cs="Calibri"/>
                            <w:szCs w:val="20"/>
                          </w:rPr>
                          <w:t>anest</w:t>
                        </w:r>
                        <w:r w:rsidRPr="00630424">
                          <w:rPr>
                            <w:rFonts w:cs="Calibri"/>
                            <w:szCs w:val="20"/>
                          </w:rPr>
                          <w:t>hesia and postoperative epidural analgesia (EGA group)</w:t>
                        </w:r>
                      </w:p>
                      <w:p w14:paraId="029877D1" w14:textId="289FE146" w:rsidR="00573B91" w:rsidRPr="00630424" w:rsidRDefault="00573B91" w:rsidP="007834CB">
                        <w:pPr>
                          <w:snapToGrid w:val="0"/>
                          <w:jc w:val="center"/>
                          <w:rPr>
                            <w:rFonts w:cs="Calibri"/>
                            <w:szCs w:val="20"/>
                          </w:rPr>
                        </w:pPr>
                        <w:r w:rsidRPr="00630424">
                          <w:rPr>
                            <w:rFonts w:cs="Calibri"/>
                            <w:szCs w:val="20"/>
                          </w:rPr>
                          <w:t xml:space="preserve">Estimated epidural failure rate </w:t>
                        </w:r>
                        <w:r w:rsidRPr="00630424">
                          <w:rPr>
                            <w:rFonts w:cs="Calibri" w:hint="eastAsia"/>
                            <w:szCs w:val="20"/>
                          </w:rPr>
                          <w:t>o</w:t>
                        </w:r>
                        <w:r w:rsidRPr="00630424">
                          <w:rPr>
                            <w:rFonts w:cs="Calibri"/>
                            <w:szCs w:val="20"/>
                          </w:rPr>
                          <w:t>f 2%</w:t>
                        </w:r>
                      </w:p>
                    </w:txbxContent>
                  </v:textbox>
                </v:shape>
                <v:shape id="流程图: 过程 24" o:spid="_x0000_s1063" type="#_x0000_t109" style="position:absolute;left:6952;top:44558;width:17469;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uCHwQAAANoAAAAPAAAAZHJzL2Rvd25yZXYueG1sRE/JbsIw&#10;EL0j9R+sqdQbOF1YmsagComKE1FTLtxG8TROGo/T2ED4e3xA4vj09mw12FacqPe1YwXPkwQEcel0&#10;zZWC/c9mvADhA7LG1jEpuJCH1fJhlGGq3Zm/6VSESsQQ9ikqMCF0qZS+NGTRT1xHHLlf11sMEfaV&#10;1D2eY7ht5UuSzKTFmmODwY7Whsq/4mgVfP3v8txO88Yc3zbm/bUpZof5Wqmnx+HzA0SgIdzFN/dW&#10;K4hb45V4A+TyCgAA//8DAFBLAQItABQABgAIAAAAIQDb4fbL7gAAAIUBAAATAAAAAAAAAAAAAAAA&#10;AAAAAABbQ29udGVudF9UeXBlc10ueG1sUEsBAi0AFAAGAAgAAAAhAFr0LFu/AAAAFQEAAAsAAAAA&#10;AAAAAAAAAAAAHwEAAF9yZWxzLy5yZWxzUEsBAi0AFAAGAAgAAAAhAF/y4IfBAAAA2gAAAA8AAAAA&#10;AAAAAAAAAAAABwIAAGRycy9kb3ducmV2LnhtbFBLBQYAAAAAAwADALcAAAD1AgAAAAA=&#10;" filled="f" strokecolor="windowText" strokeweight=".5pt">
                  <v:textbox style="mso-fit-shape-to-text:t">
                    <w:txbxContent>
                      <w:p w14:paraId="63F891A5" w14:textId="23464EC0" w:rsidR="00573B91" w:rsidRPr="00630424" w:rsidRDefault="00573B91" w:rsidP="007834CB">
                        <w:pPr>
                          <w:snapToGrid w:val="0"/>
                          <w:jc w:val="center"/>
                          <w:rPr>
                            <w:rFonts w:cs="Calibri"/>
                            <w:szCs w:val="20"/>
                          </w:rPr>
                        </w:pPr>
                        <w:r w:rsidRPr="00630424">
                          <w:rPr>
                            <w:rFonts w:cs="Calibri"/>
                            <w:szCs w:val="20"/>
                          </w:rPr>
                          <w:t>In-hospital follow-up</w:t>
                        </w:r>
                      </w:p>
                    </w:txbxContent>
                  </v:textbox>
                </v:shape>
                <v:rect id="矩形 9" o:spid="_x0000_s1064" style="position:absolute;left:22025;top:9382;width:3073;height:87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W84xAAAANoAAAAPAAAAZHJzL2Rvd25yZXYueG1sRI9BawIx&#10;FITvBf9DeIK3mrWHYlejVGmpF7GrovT22LxuQjcv203U9d8bodDjMDPfMNN552pxpjZYzwpGwwwE&#10;cem15UrBfvf+OAYRIrLG2jMpuFKA+az3MMVc+wsXdN7GSiQIhxwVmBibXMpQGnIYhr4hTt63bx3G&#10;JNtK6hYvCe5q+ZRlz9Kh5bRgsKGlofJne3IK1vvPhbbFxlx/P5Zvh9GxsYviS6lBv3udgIjUxf/w&#10;X3ulFbzA/Uq6AXJ2AwAA//8DAFBLAQItABQABgAIAAAAIQDb4fbL7gAAAIUBAAATAAAAAAAAAAAA&#10;AAAAAAAAAABbQ29udGVudF9UeXBlc10ueG1sUEsBAi0AFAAGAAgAAAAhAFr0LFu/AAAAFQEAAAsA&#10;AAAAAAAAAAAAAAAAHwEAAF9yZWxzLy5yZWxzUEsBAi0AFAAGAAgAAAAhAHPVbzjEAAAA2gAAAA8A&#10;AAAAAAAAAAAAAAAABwIAAGRycy9kb3ducmV2LnhtbFBLBQYAAAAAAwADALcAAAD4AgAAAAA=&#10;" filled="f" stroked="f" strokeweight=".5pt"/>
                <v:shape id="流程图: 过程 28" o:spid="_x0000_s1065" type="#_x0000_t109" style="position:absolute;left:21150;top:6225;width:3353;height:119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9FswgAAANsAAAAPAAAAZHJzL2Rvd25yZXYueG1sRI9BT8Mw&#10;DIXvSPyHyEhc0JaCgI2ybEIrSLsyOHC0GtNGNE6VmK78e3xA4mbrPb/3ebOb42AmyiUkdnC9rMAQ&#10;t8kH7hy8v70s1mCKIHscEpODHyqw256fbbD26cSvNB2lMxrCpUYHvchYW1vaniKWZRqJVftMOaLo&#10;mjvrM540PA72pqrubcTA2tDjSPue2q/jd3Rw1cg65GeaDvLQ3t59xGa1D41zlxfz0yMYoVn+zX/X&#10;B6/4Sq+/6AB2+wsAAP//AwBQSwECLQAUAAYACAAAACEA2+H2y+4AAACFAQAAEwAAAAAAAAAAAAAA&#10;AAAAAAAAW0NvbnRlbnRfVHlwZXNdLnhtbFBLAQItABQABgAIAAAAIQBa9CxbvwAAABUBAAALAAAA&#10;AAAAAAAAAAAAAB8BAABfcmVscy8ucmVsc1BLAQItABQABgAIAAAAIQDyp9FswgAAANsAAAAPAAAA&#10;AAAAAAAAAAAAAAcCAABkcnMvZG93bnJldi54bWxQSwUGAAAAAAMAAwC3AAAA9gIAAAAA&#10;" filled="f" strokecolor="windowText" strokeweight=".5pt">
                  <v:textbox style="layout-flow:vertical;mso-layout-flow-alt:bottom-to-top;mso-fit-shape-to-text:t">
                    <w:txbxContent>
                      <w:p w14:paraId="3DCB53F5" w14:textId="77777777" w:rsidR="00573B91" w:rsidRPr="00630424" w:rsidRDefault="00573B91" w:rsidP="007834CB">
                        <w:pPr>
                          <w:snapToGrid w:val="0"/>
                          <w:jc w:val="center"/>
                          <w:rPr>
                            <w:rFonts w:cs="Calibri"/>
                            <w:szCs w:val="20"/>
                          </w:rPr>
                        </w:pPr>
                        <w:r w:rsidRPr="00630424">
                          <w:rPr>
                            <w:rFonts w:cs="Calibri"/>
                            <w:szCs w:val="20"/>
                          </w:rPr>
                          <w:t>Informed consent</w:t>
                        </w:r>
                      </w:p>
                    </w:txbxContent>
                  </v:textbox>
                </v:shape>
                <v:shape id="流程图: 过程 29" o:spid="_x0000_s1066" type="#_x0000_t109" style="position:absolute;left:1196;top:936;width:3638;height:109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3T3wQAAANsAAAAPAAAAZHJzL2Rvd25yZXYueG1sRE9NSwMx&#10;EL0L/ocwQi9is5WqdW1apNtCr1YPHofNuBvcTJZk3G7/fVMoeJvH+5zlevSdGigmF9jAbFqAIq6D&#10;ddwY+PrcPSxAJUG22AUmAydKsF7d3iyxtOHIHzQcpFE5hFOJBlqRvtQ61S15TNPQE2fuJ0SPkmFs&#10;tI14zOG+049F8aw9Os4NLfa0aan+Pfx5A/eVLFzc0rCX13r+9O2rl42rjJncje9voIRG+Rdf3Xub&#10;58/g8ks+QK/OAAAA//8DAFBLAQItABQABgAIAAAAIQDb4fbL7gAAAIUBAAATAAAAAAAAAAAAAAAA&#10;AAAAAABbQ29udGVudF9UeXBlc10ueG1sUEsBAi0AFAAGAAgAAAAhAFr0LFu/AAAAFQEAAAsAAAAA&#10;AAAAAAAAAAAAHwEAAF9yZWxzLy5yZWxzUEsBAi0AFAAGAAgAAAAhAJ3rdPfBAAAA2wAAAA8AAAAA&#10;AAAAAAAAAAAABwIAAGRycy9kb3ducmV2LnhtbFBLBQYAAAAAAwADALcAAAD1AgAAAAA=&#10;" filled="f" strokecolor="windowText" strokeweight=".5pt">
                  <v:textbox style="layout-flow:vertical;mso-layout-flow-alt:bottom-to-top;mso-fit-shape-to-text:t">
                    <w:txbxContent>
                      <w:p w14:paraId="620CF295" w14:textId="77777777" w:rsidR="00573B91" w:rsidRPr="0058278E" w:rsidRDefault="00573B91" w:rsidP="007834CB">
                        <w:pPr>
                          <w:pStyle w:val="ad"/>
                          <w:snapToGrid w:val="0"/>
                          <w:spacing w:before="0" w:beforeAutospacing="0" w:after="0" w:afterAutospacing="0"/>
                          <w:jc w:val="center"/>
                          <w:rPr>
                            <w:rFonts w:asciiTheme="minorHAnsi" w:hAnsiTheme="minorHAnsi" w:cs="Calibri"/>
                            <w:b/>
                            <w:sz w:val="28"/>
                          </w:rPr>
                        </w:pPr>
                        <w:r w:rsidRPr="0058278E">
                          <w:rPr>
                            <w:rFonts w:asciiTheme="minorHAnsi" w:hAnsiTheme="minorHAnsi" w:cs="Calibri"/>
                            <w:b/>
                            <w:kern w:val="2"/>
                            <w:sz w:val="22"/>
                            <w:szCs w:val="21"/>
                          </w:rPr>
                          <w:t>Enrollment</w:t>
                        </w:r>
                      </w:p>
                    </w:txbxContent>
                  </v:textbox>
                </v:shape>
                <v:shape id="流程图: 过程 30" o:spid="_x0000_s1067" type="#_x0000_t109" style="position:absolute;left:30659;top:66218;width:18859;height:3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MYSwgAAANsAAAAPAAAAZHJzL2Rvd25yZXYueG1sRE9La8JA&#10;EL4L/Q/LFHrTjba+UlcRwdKTodGLtyE7zUazszG7avrvuwWht/n4nrNYdbYWN2p95VjBcJCAIC6c&#10;rrhUcNhv+zMQPiBrrB2Tgh/ysFo+9RaYanfnL7rloRQxhH2KCkwITSqlLwxZ9APXEEfu27UWQ4Rt&#10;KXWL9xhuazlKkom0WHFsMNjQxlBxzq9Wwcdll2V2nJ3M9W1r5q+nfHKcbpR6ee7W7yACdeFf/HB/&#10;6jh/BH+/xAPk8hcAAP//AwBQSwECLQAUAAYACAAAACEA2+H2y+4AAACFAQAAEwAAAAAAAAAAAAAA&#10;AAAAAAAAW0NvbnRlbnRfVHlwZXNdLnhtbFBLAQItABQABgAIAAAAIQBa9CxbvwAAABUBAAALAAAA&#10;AAAAAAAAAAAAAB8BAABfcmVscy8ucmVsc1BLAQItABQABgAIAAAAIQBToMYSwgAAANsAAAAPAAAA&#10;AAAAAAAAAAAAAAcCAABkcnMvZG93bnJldi54bWxQSwUGAAAAAAMAAwC3AAAA9gIAAAAA&#10;" filled="f" strokecolor="windowText" strokeweight=".5pt">
                  <v:textbox style="mso-fit-shape-to-text:t">
                    <w:txbxContent>
                      <w:p w14:paraId="4CCE04FA" w14:textId="77777777" w:rsidR="00573B91" w:rsidRPr="00630424" w:rsidRDefault="00573B91" w:rsidP="007834CB">
                        <w:pPr>
                          <w:snapToGrid w:val="0"/>
                          <w:jc w:val="center"/>
                          <w:rPr>
                            <w:rFonts w:cs="Calibri"/>
                            <w:szCs w:val="20"/>
                          </w:rPr>
                        </w:pPr>
                        <w:r w:rsidRPr="00630424">
                          <w:rPr>
                            <w:rFonts w:cs="Calibri"/>
                            <w:szCs w:val="20"/>
                          </w:rPr>
                          <w:t>ITT analysis (N=  )</w:t>
                        </w:r>
                      </w:p>
                      <w:p w14:paraId="16A1B680" w14:textId="77777777" w:rsidR="00573B91" w:rsidRPr="00630424" w:rsidRDefault="00573B91" w:rsidP="007834CB">
                        <w:pPr>
                          <w:snapToGrid w:val="0"/>
                          <w:jc w:val="center"/>
                          <w:rPr>
                            <w:rFonts w:cs="Calibri"/>
                            <w:szCs w:val="20"/>
                          </w:rPr>
                        </w:pPr>
                        <w:r w:rsidRPr="00630424">
                          <w:rPr>
                            <w:rFonts w:cs="Calibri" w:hint="eastAsia"/>
                            <w:szCs w:val="20"/>
                          </w:rPr>
                          <w:t>P</w:t>
                        </w:r>
                        <w:r w:rsidRPr="00630424">
                          <w:rPr>
                            <w:rFonts w:cs="Calibri"/>
                            <w:szCs w:val="20"/>
                          </w:rPr>
                          <w:t>P analysis (N=  )</w:t>
                        </w:r>
                      </w:p>
                    </w:txbxContent>
                  </v:textbox>
                </v:shape>
                <v:shape id="流程图: 过程 31" o:spid="_x0000_s1068" type="#_x0000_t109" style="position:absolute;left:6266;top:66218;width:18860;height:3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GOJwgAAANsAAAAPAAAAZHJzL2Rvd25yZXYueG1sRE9La8JA&#10;EL4L/Q/LFHrTjVpfqasUwdKTodGLtyE7zUazszG7avrvuwWht/n4nrNcd7YWN2p95VjBcJCAIC6c&#10;rrhUcNhv+3MQPiBrrB2Tgh/ysF499ZaYanfnL7rloRQxhH2KCkwITSqlLwxZ9APXEEfu27UWQ4Rt&#10;KXWL9xhuazlKkqm0WHFsMNjQxlBxzq9Wwcdll2V2kp3M9XVrFuNTPj3ONkq9PHfvbyACdeFf/HB/&#10;6jh/DH+/xAPk6hcAAP//AwBQSwECLQAUAAYACAAAACEA2+H2y+4AAACFAQAAEwAAAAAAAAAAAAAA&#10;AAAAAAAAW0NvbnRlbnRfVHlwZXNdLnhtbFBLAQItABQABgAIAAAAIQBa9CxbvwAAABUBAAALAAAA&#10;AAAAAAAAAAAAAB8BAABfcmVscy8ucmVsc1BLAQItABQABgAIAAAAIQA87GOJwgAAANsAAAAPAAAA&#10;AAAAAAAAAAAAAAcCAABkcnMvZG93bnJldi54bWxQSwUGAAAAAAMAAwC3AAAA9gIAAAAA&#10;" filled="f" strokecolor="windowText" strokeweight=".5pt">
                  <v:textbox style="mso-fit-shape-to-text:t">
                    <w:txbxContent>
                      <w:p w14:paraId="26238D3B" w14:textId="77777777" w:rsidR="00573B91" w:rsidRPr="00630424" w:rsidRDefault="00573B91" w:rsidP="007834CB">
                        <w:pPr>
                          <w:snapToGrid w:val="0"/>
                          <w:jc w:val="center"/>
                          <w:rPr>
                            <w:rFonts w:cs="Calibri"/>
                            <w:szCs w:val="20"/>
                          </w:rPr>
                        </w:pPr>
                        <w:r w:rsidRPr="00630424">
                          <w:rPr>
                            <w:rFonts w:cs="Calibri"/>
                            <w:szCs w:val="20"/>
                          </w:rPr>
                          <w:t>ITT analysis (N=  )</w:t>
                        </w:r>
                      </w:p>
                      <w:p w14:paraId="3CEDE494" w14:textId="77777777" w:rsidR="00573B91" w:rsidRPr="00630424" w:rsidRDefault="00573B91" w:rsidP="007834CB">
                        <w:pPr>
                          <w:snapToGrid w:val="0"/>
                          <w:jc w:val="center"/>
                          <w:rPr>
                            <w:rFonts w:cs="Calibri"/>
                            <w:szCs w:val="20"/>
                          </w:rPr>
                        </w:pPr>
                        <w:r w:rsidRPr="00630424">
                          <w:rPr>
                            <w:rFonts w:cs="Calibri" w:hint="eastAsia"/>
                            <w:szCs w:val="20"/>
                          </w:rPr>
                          <w:t>P</w:t>
                        </w:r>
                        <w:r w:rsidRPr="00630424">
                          <w:rPr>
                            <w:rFonts w:cs="Calibri"/>
                            <w:szCs w:val="20"/>
                          </w:rPr>
                          <w:t>P analysis (N=  )</w:t>
                        </w:r>
                      </w:p>
                    </w:txbxContent>
                  </v:textbox>
                </v:shape>
                <v:shape id="流程图: 过程 32" o:spid="_x0000_s1069" type="#_x0000_t109" style="position:absolute;left:30659;top:54481;width:18859;height:3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fv9wgAAANsAAAAPAAAAZHJzL2Rvd25yZXYueG1sRE9Na8JA&#10;EL0X+h+WKXirG621beoqRVA8NZh68TZkp9lodjZmV43/3hUEb/N4nzOZdbYWJ2p95VjBoJ+AIC6c&#10;rrhUsPlbvH6C8AFZY+2YFFzIw2z6/DTBVLszr+mUh1LEEPYpKjAhNKmUvjBk0fddQxy5f9daDBG2&#10;pdQtnmO4reUwScbSYsWxwWBDc0PFPj9aBcvDb5bZ92xnjqOF+Xrb5ePtx1yp3kv38w0iUBce4rt7&#10;peP8Edx+iQfI6RUAAP//AwBQSwECLQAUAAYACAAAACEA2+H2y+4AAACFAQAAEwAAAAAAAAAAAAAA&#10;AAAAAAAAW0NvbnRlbnRfVHlwZXNdLnhtbFBLAQItABQABgAIAAAAIQBa9CxbvwAAABUBAAALAAAA&#10;AAAAAAAAAAAAAB8BAABfcmVscy8ucmVsc1BLAQItABQABgAIAAAAIQCzBfv9wgAAANsAAAAPAAAA&#10;AAAAAAAAAAAAAAcCAABkcnMvZG93bnJldi54bWxQSwUGAAAAAAMAAwC3AAAA9gIAAAAA&#10;" filled="f" strokecolor="windowText" strokeweight=".5pt">
                  <v:textbox style="mso-fit-shape-to-text:t">
                    <w:txbxContent>
                      <w:p w14:paraId="3DE9BC25" w14:textId="77777777" w:rsidR="00573B91" w:rsidRPr="00630424" w:rsidRDefault="00573B91" w:rsidP="007834CB">
                        <w:pPr>
                          <w:snapToGrid w:val="0"/>
                          <w:jc w:val="center"/>
                          <w:rPr>
                            <w:rFonts w:cs="Calibri"/>
                            <w:szCs w:val="20"/>
                          </w:rPr>
                        </w:pPr>
                        <w:r w:rsidRPr="00630424">
                          <w:rPr>
                            <w:rFonts w:cs="Calibri"/>
                            <w:szCs w:val="20"/>
                          </w:rPr>
                          <w:t>Long-term follow-up</w:t>
                        </w:r>
                      </w:p>
                      <w:p w14:paraId="4AE3AF8F" w14:textId="77777777" w:rsidR="00573B91" w:rsidRPr="00630424" w:rsidRDefault="00573B91" w:rsidP="007834CB">
                        <w:pPr>
                          <w:snapToGrid w:val="0"/>
                          <w:jc w:val="center"/>
                          <w:rPr>
                            <w:rFonts w:cs="Calibri"/>
                            <w:szCs w:val="20"/>
                          </w:rPr>
                        </w:pPr>
                        <w:r w:rsidRPr="00630424">
                          <w:rPr>
                            <w:rFonts w:cs="Calibri"/>
                            <w:szCs w:val="20"/>
                          </w:rPr>
                          <w:t>Estimated dropout rate of 4%</w:t>
                        </w:r>
                      </w:p>
                    </w:txbxContent>
                  </v:textbox>
                </v:shape>
                <v:shape id="流程图: 过程 33" o:spid="_x0000_s1070" type="#_x0000_t109" style="position:absolute;left:6266;top:54481;width:18860;height:3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V5mwgAAANsAAAAPAAAAZHJzL2Rvd25yZXYueG1sRE9Na8JA&#10;EL0X+h+WKfRWN1q1beoqRbB4Mph68TZkp9lodjZmV43/3hUEb/N4nzOZdbYWJ2p95VhBv5eAIC6c&#10;rrhUsPlbvH2C8AFZY+2YFFzIw2z6/DTBVLszr+mUh1LEEPYpKjAhNKmUvjBk0fdcQxy5f9daDBG2&#10;pdQtnmO4reUgScbSYsWxwWBDc0PFPj9aBb+HVZbZUbYzx+HCfL3v8vH2Y67U60v38w0iUBce4rt7&#10;qeP8Edx+iQfI6RUAAP//AwBQSwECLQAUAAYACAAAACEA2+H2y+4AAACFAQAAEwAAAAAAAAAAAAAA&#10;AAAAAAAAW0NvbnRlbnRfVHlwZXNdLnhtbFBLAQItABQABgAIAAAAIQBa9CxbvwAAABUBAAALAAAA&#10;AAAAAAAAAAAAAB8BAABfcmVscy8ucmVsc1BLAQItABQABgAIAAAAIQDcSV5mwgAAANsAAAAPAAAA&#10;AAAAAAAAAAAAAAcCAABkcnMvZG93bnJldi54bWxQSwUGAAAAAAMAAwC3AAAA9gIAAAAA&#10;" filled="f" strokecolor="windowText" strokeweight=".5pt">
                  <v:textbox style="mso-fit-shape-to-text:t">
                    <w:txbxContent>
                      <w:p w14:paraId="00E162ED" w14:textId="77777777" w:rsidR="00573B91" w:rsidRPr="00630424" w:rsidRDefault="00573B91" w:rsidP="007834CB">
                        <w:pPr>
                          <w:snapToGrid w:val="0"/>
                          <w:jc w:val="center"/>
                          <w:rPr>
                            <w:rFonts w:cs="Calibri"/>
                            <w:szCs w:val="20"/>
                          </w:rPr>
                        </w:pPr>
                        <w:r w:rsidRPr="00630424">
                          <w:rPr>
                            <w:rFonts w:cs="Calibri"/>
                            <w:szCs w:val="20"/>
                          </w:rPr>
                          <w:t>Long-term follow-up</w:t>
                        </w:r>
                      </w:p>
                      <w:p w14:paraId="619CBD57" w14:textId="77777777" w:rsidR="00573B91" w:rsidRPr="00630424" w:rsidRDefault="00573B91" w:rsidP="007834CB">
                        <w:pPr>
                          <w:snapToGrid w:val="0"/>
                          <w:jc w:val="center"/>
                          <w:rPr>
                            <w:rFonts w:cs="Calibri"/>
                            <w:szCs w:val="20"/>
                          </w:rPr>
                        </w:pPr>
                        <w:r w:rsidRPr="00630424">
                          <w:rPr>
                            <w:rFonts w:cs="Calibri"/>
                            <w:szCs w:val="20"/>
                          </w:rPr>
                          <w:t>Estimated dropout rate of 4%</w:t>
                        </w:r>
                      </w:p>
                    </w:txbxContent>
                  </v:textbox>
                </v:shape>
                <v:shape id="流程图: 过程 45" o:spid="_x0000_s1071" type="#_x0000_t109" style="position:absolute;left:1196;top:20680;width:3638;height:11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bbxAAAANsAAAAPAAAAZHJzL2Rvd25yZXYueG1sRI/NTsMw&#10;EITvSLyDtZW4IOrwUyhp3Qo1IPVK6aHHVbxNrMbryF7S8PYYCanH0cx8o1muR9+pgWJygQ3cTwtQ&#10;xHWwjhsD+6+PuzmoJMgWu8Bk4IcSrFfXV0ssbTjzJw07aVSGcCrRQCvSl1qnuiWPaRp64uwdQ/Qo&#10;WcZG24jnDPedfiiKZ+3RcV5osadNS/Vp9+0N3FYyd/Gdhq281k+zg69eNq4y5mYyvi1ACY1yCf+3&#10;t9bA7BH+vuQfoFe/AAAA//8DAFBLAQItABQABgAIAAAAIQDb4fbL7gAAAIUBAAATAAAAAAAAAAAA&#10;AAAAAAAAAABbQ29udGVudF9UeXBlc10ueG1sUEsBAi0AFAAGAAgAAAAhAFr0LFu/AAAAFQEAAAsA&#10;AAAAAAAAAAAAAAAAHwEAAF9yZWxzLy5yZWxzUEsBAi0AFAAGAAgAAAAhAJQf9tvEAAAA2wAAAA8A&#10;AAAAAAAAAAAAAAAABwIAAGRycy9kb3ducmV2LnhtbFBLBQYAAAAAAwADALcAAAD4AgAAAAA=&#10;" filled="f" strokecolor="windowText" strokeweight=".5pt">
                  <v:textbox style="layout-flow:vertical;mso-layout-flow-alt:bottom-to-top;mso-fit-shape-to-text:t">
                    <w:txbxContent>
                      <w:p w14:paraId="2E17FD47" w14:textId="77777777" w:rsidR="00573B91" w:rsidRPr="0058278E" w:rsidRDefault="00573B91" w:rsidP="007834CB">
                        <w:pPr>
                          <w:pStyle w:val="ad"/>
                          <w:snapToGrid w:val="0"/>
                          <w:spacing w:before="0" w:beforeAutospacing="0" w:after="0" w:afterAutospacing="0"/>
                          <w:jc w:val="center"/>
                          <w:rPr>
                            <w:rFonts w:asciiTheme="minorHAnsi" w:hAnsiTheme="minorHAnsi" w:cs="Calibri"/>
                          </w:rPr>
                        </w:pPr>
                        <w:r w:rsidRPr="0058278E">
                          <w:rPr>
                            <w:rFonts w:asciiTheme="minorHAnsi" w:hAnsiTheme="minorHAnsi" w:cs="Calibri"/>
                            <w:b/>
                            <w:bCs/>
                            <w:sz w:val="22"/>
                            <w:szCs w:val="22"/>
                          </w:rPr>
                          <w:t>Allocation</w:t>
                        </w:r>
                      </w:p>
                    </w:txbxContent>
                  </v:textbox>
                </v:shape>
                <v:shape id="流程图: 过程 46" o:spid="_x0000_s1072" type="#_x0000_t109" style="position:absolute;left:1196;top:44558;width:3638;height:11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m6vwwAAANsAAAAPAAAAZHJzL2Rvd25yZXYueG1sRI9BSwMx&#10;FITvQv9DeAUv0mYrrda1aSldhV5bPfT42Dx3g5uXJXlu139vBMHjMDPfMJvd6Ds1UEwusIHFvABF&#10;XAfruDHw/vY6W4NKgmyxC0wGvinBbju52WBpw5VPNJylURnCqUQDrUhfap3qljymeeiJs/cRokfJ&#10;MjbaRrxmuO/0fVE8aI+O80KLPR1aqj/PX97AXSVrF19oOMpTvVxdfPV4cJUxt9Nx/wxKaJT/8F/7&#10;aA2slvD7Jf8Avf0BAAD//wMAUEsBAi0AFAAGAAgAAAAhANvh9svuAAAAhQEAABMAAAAAAAAAAAAA&#10;AAAAAAAAAFtDb250ZW50X1R5cGVzXS54bWxQSwECLQAUAAYACAAAACEAWvQsW78AAAAVAQAACwAA&#10;AAAAAAAAAAAAAAAfAQAAX3JlbHMvLnJlbHNQSwECLQAUAAYACAAAACEAG/Zur8MAAADbAAAADwAA&#10;AAAAAAAAAAAAAAAHAgAAZHJzL2Rvd25yZXYueG1sUEsFBgAAAAADAAMAtwAAAPcCAAAAAA==&#10;" filled="f" strokecolor="windowText" strokeweight=".5pt">
                  <v:textbox style="layout-flow:vertical;mso-layout-flow-alt:bottom-to-top;mso-fit-shape-to-text:t">
                    <w:txbxContent>
                      <w:p w14:paraId="17FFB05B" w14:textId="77777777" w:rsidR="00573B91" w:rsidRPr="0058278E" w:rsidRDefault="00573B91" w:rsidP="007834CB">
                        <w:pPr>
                          <w:pStyle w:val="ad"/>
                          <w:snapToGrid w:val="0"/>
                          <w:spacing w:before="0" w:beforeAutospacing="0" w:after="0" w:afterAutospacing="0"/>
                          <w:jc w:val="center"/>
                          <w:rPr>
                            <w:rFonts w:asciiTheme="minorHAnsi" w:hAnsiTheme="minorHAnsi" w:cs="Calibri"/>
                          </w:rPr>
                        </w:pPr>
                        <w:r>
                          <w:rPr>
                            <w:rFonts w:asciiTheme="minorHAnsi" w:hAnsiTheme="minorHAnsi" w:cs="Calibri"/>
                            <w:b/>
                            <w:bCs/>
                            <w:sz w:val="22"/>
                            <w:szCs w:val="22"/>
                          </w:rPr>
                          <w:t>Follow-up</w:t>
                        </w:r>
                      </w:p>
                    </w:txbxContent>
                  </v:textbox>
                </v:shape>
                <v:shape id="流程图: 过程 47" o:spid="_x0000_s1073" type="#_x0000_t109" style="position:absolute;left:1196;top:62682;width:3638;height:11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ss0wwAAANsAAAAPAAAAZHJzL2Rvd25yZXYueG1sRI9BS8NA&#10;FITvQv/D8gQv0m4qxtbYbZFGoVfbHjw+ss9kMfs27D7T+O9dQfA4zMw3zGY3+V6NFJMLbGC5KEAR&#10;N8E6bg2cT6/zNagkyBb7wGTgmxLstrOrDVY2XPiNxqO0KkM4VWigExkqrVPTkce0CANx9j5C9ChZ&#10;xlbbiJcM972+K4oH7dFxXuhwoH1Hzefxyxu4rWXt4guNB3ls7st3X6/2rjbm5np6fgIlNMl/+K99&#10;sAbKEn6/5B+gtz8AAAD//wMAUEsBAi0AFAAGAAgAAAAhANvh9svuAAAAhQEAABMAAAAAAAAAAAAA&#10;AAAAAAAAAFtDb250ZW50X1R5cGVzXS54bWxQSwECLQAUAAYACAAAACEAWvQsW78AAAAVAQAACwAA&#10;AAAAAAAAAAAAAAAfAQAAX3JlbHMvLnJlbHNQSwECLQAUAAYACAAAACEAdLrLNMMAAADbAAAADwAA&#10;AAAAAAAAAAAAAAAHAgAAZHJzL2Rvd25yZXYueG1sUEsFBgAAAAADAAMAtwAAAPcCAAAAAA==&#10;" filled="f" strokecolor="windowText" strokeweight=".5pt">
                  <v:textbox style="layout-flow:vertical;mso-layout-flow-alt:bottom-to-top;mso-fit-shape-to-text:t">
                    <w:txbxContent>
                      <w:p w14:paraId="4A07FD5B" w14:textId="77777777" w:rsidR="00573B91" w:rsidRPr="0058278E" w:rsidRDefault="00573B91" w:rsidP="007834CB">
                        <w:pPr>
                          <w:pStyle w:val="ad"/>
                          <w:snapToGrid w:val="0"/>
                          <w:spacing w:before="0" w:beforeAutospacing="0" w:after="0" w:afterAutospacing="0"/>
                          <w:jc w:val="center"/>
                          <w:rPr>
                            <w:rFonts w:asciiTheme="minorHAnsi" w:hAnsiTheme="minorHAnsi" w:cs="Calibri"/>
                          </w:rPr>
                        </w:pPr>
                        <w:r>
                          <w:rPr>
                            <w:rFonts w:asciiTheme="minorHAnsi" w:hAnsiTheme="minorHAnsi" w:cs="Calibri"/>
                            <w:b/>
                            <w:bCs/>
                            <w:sz w:val="22"/>
                            <w:szCs w:val="22"/>
                          </w:rPr>
                          <w:t xml:space="preserve">Analysis </w:t>
                        </w:r>
                      </w:p>
                    </w:txbxContent>
                  </v:textbox>
                </v:shape>
                <v:shape id="直线箭头连接符 57" o:spid="_x0000_s1074" type="#_x0000_t32" style="position:absolute;left:26529;top:4834;width:1;height:157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onTxgAAANsAAAAPAAAAZHJzL2Rvd25yZXYueG1sRI9PawIx&#10;FMTvgt8hPMGL1Gz9z2oUaZGK9OK2h3p7JM/dxc3Lskl120/fCEKPw8z8hlltWluJKzW+dKzgeZiA&#10;INbOlJwr+PzYPS1A+IBssHJMCn7Iw2bd7awwNe7GR7pmIRcRwj5FBUUIdSql1wVZ9ENXE0fv7BqL&#10;Icoml6bBW4TbSo6SZCYtlhwXCqzppSB9yb6tAs71VB9eT5Ov7SB7P/jT+Hcyf1Oq32u3SxCB2vAf&#10;frT3RsF0Dvcv8QfI9R8AAAD//wMAUEsBAi0AFAAGAAgAAAAhANvh9svuAAAAhQEAABMAAAAAAAAA&#10;AAAAAAAAAAAAAFtDb250ZW50X1R5cGVzXS54bWxQSwECLQAUAAYACAAAACEAWvQsW78AAAAVAQAA&#10;CwAAAAAAAAAAAAAAAAAfAQAAX3JlbHMvLnJlbHNQSwECLQAUAAYACAAAACEA99qJ08YAAADbAAAA&#10;DwAAAAAAAAAAAAAAAAAHAgAAZHJzL2Rvd25yZXYueG1sUEsFBgAAAAADAAMAtwAAAPoCAAAAAA==&#10;" strokecolor="black [3040]" strokeweight=".5pt">
                  <v:stroke endarrow="block"/>
                </v:shape>
                <v:shape id="直线箭头连接符 58" o:spid="_x0000_s1075" type="#_x0000_t32" style="position:absolute;left:26529;top:12179;width:59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JlcwQAAANsAAAAPAAAAZHJzL2Rvd25yZXYueG1sRE9Na8JA&#10;EL0X+h+WKXhrNgpKG13FSgSvTUXobciOSUx2Ns1uNM2vdw+Cx8f7Xm0G04grda6yrGAaxSCIc6sr&#10;LhQcf/bvHyCcR9bYWCYF/+Rgs359WWGi7Y2/6Zr5QoQQdgkqKL1vEyldXpJBF9mWOHBn2xn0AXaF&#10;1B3eQrhp5CyOF9JgxaGhxJZ2JeV11hsFXPTj7nP7V31h/ttc6lk61qdUqcnbsF2C8DT4p/jhPmgF&#10;8zA2fAk/QK7vAAAA//8DAFBLAQItABQABgAIAAAAIQDb4fbL7gAAAIUBAAATAAAAAAAAAAAAAAAA&#10;AAAAAABbQ29udGVudF9UeXBlc10ueG1sUEsBAi0AFAAGAAgAAAAhAFr0LFu/AAAAFQEAAAsAAAAA&#10;AAAAAAAAAAAAHwEAAF9yZWxzLy5yZWxzUEsBAi0AFAAGAAgAAAAhAPIEmVzBAAAA2wAAAA8AAAAA&#10;AAAAAAAAAAAABwIAAGRycy9kb3ducmV2LnhtbFBLBQYAAAAAAwADALcAAAD1AgAAAAA=&#10;" strokecolor="black [3040]" strokeweight=".5pt">
                  <v:stroke endarrow="block"/>
                </v:shape>
                <v:shape id="直线箭头连接符 59" o:spid="_x0000_s1076" type="#_x0000_t32" style="position:absolute;left:15669;top:24513;width:10860;height:62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bg6xwAAANsAAAAPAAAAZHJzL2Rvd25yZXYueG1sRI9PawIx&#10;FMTvBb9DeEIvotnWP9XVKFIRRXrp1oPeHslzd+nmZdmkuu2nN4VCj8PM/IZZrFpbiSs1vnSs4GmQ&#10;gCDWzpScKzh+bPtTED4gG6wck4Jv8rBadh4WmBp343e6ZiEXEcI+RQVFCHUqpdcFWfQDVxNH7+Ia&#10;iyHKJpemwVuE20o+J8lEWiw5LhRY02tB+jP7sgo412N92JxHp3Uvezv48/Bn9LJT6rHbrucgArXh&#10;P/zX3hsF4xn8fok/QC7vAAAA//8DAFBLAQItABQABgAIAAAAIQDb4fbL7gAAAIUBAAATAAAAAAAA&#10;AAAAAAAAAAAAAABbQ29udGVudF9UeXBlc10ueG1sUEsBAi0AFAAGAAgAAAAhAFr0LFu/AAAAFQEA&#10;AAsAAAAAAAAAAAAAAAAAHwEAAF9yZWxzLy5yZWxzUEsBAi0AFAAGAAgAAAAhAOkJuDrHAAAA2wAA&#10;AA8AAAAAAAAAAAAAAAAABwIAAGRycy9kb3ducmV2LnhtbFBLBQYAAAAAAwADALcAAAD7AgAAAAA=&#10;" strokecolor="black [3040]" strokeweight=".5pt">
                  <v:stroke endarrow="block"/>
                </v:shape>
                <v:shape id="直线箭头连接符 60" o:spid="_x0000_s1077" type="#_x0000_t32" style="position:absolute;left:26529;top:24513;width:13550;height:61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l/nvQAAANsAAAAPAAAAZHJzL2Rvd25yZXYueG1sRE/LDsFA&#10;FN1L/MPkSuyYshDKEITE1iMSu5vO1VY7d6ozKF9vFhLLk/OeLRpTiifVLresYNCPQBAnVuecKjgd&#10;t70xCOeRNZaWScGbHCzm7dYMY21fvKfnwacihLCLUUHmfRVL6ZKMDLq+rYgDd7W1QR9gnUpd4yuE&#10;m1IOo2gkDeYcGjKsaJ1RUhweRgGnj896srznK0wu5a0Ybj7FeaNUt9MspyA8Nf4v/rl3WsEorA9f&#10;wg+Q8y8AAAD//wMAUEsBAi0AFAAGAAgAAAAhANvh9svuAAAAhQEAABMAAAAAAAAAAAAAAAAAAAAA&#10;AFtDb250ZW50X1R5cGVzXS54bWxQSwECLQAUAAYACAAAACEAWvQsW78AAAAVAQAACwAAAAAAAAAA&#10;AAAAAAAfAQAAX3JlbHMvLnJlbHNQSwECLQAUAAYACAAAACEAwh5f570AAADbAAAADwAAAAAAAAAA&#10;AAAAAAAHAgAAZHJzL2Rvd25yZXYueG1sUEsFBgAAAAADAAMAtwAAAPECAAAAAA==&#10;" strokecolor="black [3040]" strokeweight=".5pt">
                  <v:stroke endarrow="block"/>
                </v:shape>
                <v:shape id="直线箭头连接符 61" o:spid="_x0000_s1078" type="#_x0000_t32" style="position:absolute;left:15669;top:36076;width:17;height:84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vp8xAAAANsAAAAPAAAAZHJzL2Rvd25yZXYueG1sRI9Ba8JA&#10;FITvgv9heYI33ehBappNSEXBa60UentkX5M02bcxu4mpv75bKPQ4zMw3TJJNphUj9a62rGCzjkAQ&#10;F1bXXCq4vp1WTyCcR9bYWiYF3+QgS+ezBGNt7/xK48WXIkDYxaig8r6LpXRFRQbd2nbEwfu0vUEf&#10;ZF9K3eM9wE0rt1G0kwZrDgsVdnSoqGgug1HA5fA47PNb/YLFR/vVbI+P5v2o1HIx5c8gPE3+P/zX&#10;PmsFuw38fgk/QKY/AAAA//8DAFBLAQItABQABgAIAAAAIQDb4fbL7gAAAIUBAAATAAAAAAAAAAAA&#10;AAAAAAAAAABbQ29udGVudF9UeXBlc10ueG1sUEsBAi0AFAAGAAgAAAAhAFr0LFu/AAAAFQEAAAsA&#10;AAAAAAAAAAAAAAAAHwEAAF9yZWxzLy5yZWxzUEsBAi0AFAAGAAgAAAAhAK1S+nzEAAAA2wAAAA8A&#10;AAAAAAAAAAAAAAAABwIAAGRycy9kb3ducmV2LnhtbFBLBQYAAAAAAwADALcAAAD4AgAAAAA=&#10;" strokecolor="black [3040]" strokeweight=".5pt">
                  <v:stroke endarrow="block"/>
                </v:shape>
                <v:shape id="直线箭头连接符 62" o:spid="_x0000_s1079" type="#_x0000_t32" style="position:absolute;left:40079;top:37481;width:16;height:70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GQLxAAAANsAAAAPAAAAZHJzL2Rvd25yZXYueG1sRI9Ba4NA&#10;FITvgfyH5QV6i2s9SGNdJQ0p9Jo0BHp7uK9qdd9ad5MYf323UOhxmJlvmLycTC+uNLrWsoLHKAZB&#10;XFndcq3g9P66fgLhPLLG3jIpuJODslgucsy0vfGBrkdfiwBhl6GCxvshk9JVDRl0kR2Ig/dpR4M+&#10;yLGWesRbgJteJnGcSoMth4UGB9o1VHXHi1HA9WXebbbf7QtWH/1Xl+zn7rxX6mE1bZ9BeJr8f/iv&#10;/aYVpAn8fgk/QBY/AAAA//8DAFBLAQItABQABgAIAAAAIQDb4fbL7gAAAIUBAAATAAAAAAAAAAAA&#10;AAAAAAAAAABbQ29udGVudF9UeXBlc10ueG1sUEsBAi0AFAAGAAgAAAAhAFr0LFu/AAAAFQEAAAsA&#10;AAAAAAAAAAAAAAAAHwEAAF9yZWxzLy5yZWxzUEsBAi0AFAAGAAgAAAAhAF2AZAvEAAAA2wAAAA8A&#10;AAAAAAAAAAAAAAAABwIAAGRycy9kb3ducmV2LnhtbFBLBQYAAAAAAwADALcAAAD4AgAAAAA=&#10;" strokecolor="black [3040]" strokeweight=".5pt">
                  <v:stroke endarrow="block"/>
                </v:shape>
                <v:shape id="直线箭头连接符 63" o:spid="_x0000_s1080" type="#_x0000_t32" style="position:absolute;left:15686;top:46997;width:10;height:74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MGQxAAAANsAAAAPAAAAZHJzL2Rvd25yZXYueG1sRI9Pa8JA&#10;FMTvgt9heUJvuqmFYFM3QcVCr9VS6O2RfU3SZN/G7OZP/fTdguBxmJnfMNtsMo0YqHOVZQWPqwgE&#10;cW51xYWCj/PrcgPCeWSNjWVS8EsOsnQ+22Ki7cjvNJx8IQKEXYIKSu/bREqXl2TQrWxLHLxv2xn0&#10;QXaF1B2OAW4auY6iWBqsOCyU2NKhpLw+9UYBF/318Ly7VHvMv5qfen281p9HpR4W0+4FhKfJ38O3&#10;9ptWED/B/5fwA2T6BwAA//8DAFBLAQItABQABgAIAAAAIQDb4fbL7gAAAIUBAAATAAAAAAAAAAAA&#10;AAAAAAAAAABbQ29udGVudF9UeXBlc10ueG1sUEsBAi0AFAAGAAgAAAAhAFr0LFu/AAAAFQEAAAsA&#10;AAAAAAAAAAAAAAAAHwEAAF9yZWxzLy5yZWxzUEsBAi0AFAAGAAgAAAAhADLMwZDEAAAA2wAAAA8A&#10;AAAAAAAAAAAAAAAABwIAAGRycy9kb3ducmV2LnhtbFBLBQYAAAAAAwADALcAAAD4AgAAAAA=&#10;" strokecolor="black [3040]" strokeweight=".5pt">
                  <v:stroke endarrow="block"/>
                </v:shape>
                <v:shape id="直线箭头连接符 64" o:spid="_x0000_s1081" type="#_x0000_t32" style="position:absolute;left:40088;top:46997;width:7;height:74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N0ZxgAAANsAAAAPAAAAZHJzL2Rvd25yZXYueG1sRI9Ba8JA&#10;FITvhf6H5RV6Ed1UUy2pq4giFvHS6KHeHruvSWj2bchuNfrru4LQ4zAz3zDTeWdrcaLWV44VvAwS&#10;EMTamYoLBYf9uv8Gwgdkg7VjUnAhD/PZ48MUM+PO/EmnPBQiQthnqKAMocmk9Loki37gGuLofbvW&#10;YoiyLaRp8RzhtpbDJBlLixXHhRIbWpakf/Jfq4AL/aq3q2P6tejlu60/jq7pZKPU81O3eAcRqAv/&#10;4Xv7wygYp3D7En+AnP0BAAD//wMAUEsBAi0AFAAGAAgAAAAhANvh9svuAAAAhQEAABMAAAAAAAAA&#10;AAAAAAAAAAAAAFtDb250ZW50X1R5cGVzXS54bWxQSwECLQAUAAYACAAAACEAWvQsW78AAAAVAQAA&#10;CwAAAAAAAAAAAAAAAAAfAQAAX3JlbHMvLnJlbHNQSwECLQAUAAYACAAAACEAyWTdGcYAAADbAAAA&#10;DwAAAAAAAAAAAAAAAAAHAgAAZHJzL2Rvd25yZXYueG1sUEsFBgAAAAADAAMAtwAAAPoCAAAAAA==&#10;" strokecolor="black [3040]" strokeweight=".5pt">
                  <v:stroke endarrow="block"/>
                </v:shape>
                <v:shape id="直线箭头连接符 65" o:spid="_x0000_s1082" type="#_x0000_t32" style="position:absolute;left:15696;top:58380;width:0;height:7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fx/xAAAANsAAAAPAAAAZHJzL2Rvd25yZXYueG1sRI9Pa8JA&#10;FMTvgt9heUJvuqnQYFM3QcVCr9VS6O2RfU3SZN/G7OZP/fTdguBxmJnfMNtsMo0YqHOVZQWPqwgE&#10;cW51xYWCj/PrcgPCeWSNjWVS8EsOsnQ+22Ki7cjvNJx8IQKEXYIKSu/bREqXl2TQrWxLHLxv2xn0&#10;QXaF1B2OAW4auY6iWBqsOCyU2NKhpLw+9UYBF/318Ly7VHvMv5qfen281p9HpR4W0+4FhKfJ38O3&#10;9ptWED/B/5fwA2T6BwAA//8DAFBLAQItABQABgAIAAAAIQDb4fbL7gAAAIUBAAATAAAAAAAAAAAA&#10;AAAAAAAAAABbQ29udGVudF9UeXBlc10ueG1sUEsBAi0AFAAGAAgAAAAhAFr0LFu/AAAAFQEAAAsA&#10;AAAAAAAAAAAAAAAAHwEAAF9yZWxzLy5yZWxzUEsBAi0AFAAGAAgAAAAhANJp/H/EAAAA2wAAAA8A&#10;AAAAAAAAAAAAAAAABwIAAGRycy9kb3ducmV2LnhtbFBLBQYAAAAAAwADALcAAAD4AgAAAAA=&#10;" strokecolor="black [3040]" strokeweight=".5pt">
                  <v:stroke endarrow="block"/>
                </v:shape>
                <v:shape id="直线箭头连接符 66" o:spid="_x0000_s1083" type="#_x0000_t32" style="position:absolute;left:40088;top:58380;width:1;height:78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2IIwQAAANsAAAAPAAAAZHJzL2Rvd25yZXYueG1sRI9Bi8Iw&#10;FITvgv8hPMGbpnooazWKioJXXRG8PZpnW9u81CZq9ddvFgSPw8x8w8wWranEgxpXWFYwGkYgiFOr&#10;C84UHH+3gx8QziNrrCyTghc5WMy7nRkm2j55T4+Dz0SAsEtQQe59nUjp0pwMuqGtiYN3sY1BH2ST&#10;Sd3gM8BNJcdRFEuDBYeFHGta55SWh7tRwNn9vZ4sb8UK03N1Lcebd3naKNXvtcspCE+t/4Y/7Z1W&#10;EMfw/yX8ADn/AwAA//8DAFBLAQItABQABgAIAAAAIQDb4fbL7gAAAIUBAAATAAAAAAAAAAAAAAAA&#10;AAAAAABbQ29udGVudF9UeXBlc10ueG1sUEsBAi0AFAAGAAgAAAAhAFr0LFu/AAAAFQEAAAsAAAAA&#10;AAAAAAAAAAAAHwEAAF9yZWxzLy5yZWxzUEsBAi0AFAAGAAgAAAAhACK7YgjBAAAA2wAAAA8AAAAA&#10;AAAAAAAAAAAABwIAAGRycy9kb3ducmV2LnhtbFBLBQYAAAAAAwADALcAAAD1AgAAAAA=&#10;" strokecolor="black [3040]" strokeweight=".5pt">
                  <v:stroke endarrow="block"/>
                </v:shape>
                <w10:wrap type="topAndBottom"/>
              </v:group>
            </w:pict>
          </mc:Fallback>
        </mc:AlternateContent>
      </w:r>
    </w:p>
    <w:p w14:paraId="7032ED98" w14:textId="238B34C0" w:rsidR="00685EC6" w:rsidRPr="00177558" w:rsidRDefault="00FB7BB6" w:rsidP="006461E7">
      <w:pPr>
        <w:rPr>
          <w:color w:val="000000" w:themeColor="text1"/>
          <w:szCs w:val="20"/>
        </w:rPr>
      </w:pPr>
      <w:r w:rsidRPr="00177558">
        <w:rPr>
          <w:b/>
          <w:bCs/>
          <w:color w:val="000000" w:themeColor="text1"/>
          <w:szCs w:val="20"/>
        </w:rPr>
        <w:t>Fig</w:t>
      </w:r>
      <w:r w:rsidR="00DE4CB4" w:rsidRPr="00177558">
        <w:rPr>
          <w:b/>
          <w:bCs/>
          <w:color w:val="000000" w:themeColor="text1"/>
          <w:szCs w:val="20"/>
        </w:rPr>
        <w:t>ure</w:t>
      </w:r>
      <w:r w:rsidRPr="00177558">
        <w:rPr>
          <w:b/>
          <w:bCs/>
          <w:color w:val="000000" w:themeColor="text1"/>
          <w:szCs w:val="20"/>
        </w:rPr>
        <w:t xml:space="preserve"> 1</w:t>
      </w:r>
      <w:r w:rsidR="00633E99" w:rsidRPr="00177558">
        <w:rPr>
          <w:b/>
          <w:bCs/>
          <w:color w:val="000000" w:themeColor="text1"/>
          <w:szCs w:val="20"/>
        </w:rPr>
        <w:t>.</w:t>
      </w:r>
      <w:r w:rsidRPr="00177558">
        <w:rPr>
          <w:b/>
          <w:bCs/>
          <w:color w:val="000000" w:themeColor="text1"/>
          <w:szCs w:val="20"/>
        </w:rPr>
        <w:t xml:space="preserve"> </w:t>
      </w:r>
      <w:r w:rsidRPr="00177558">
        <w:rPr>
          <w:color w:val="000000" w:themeColor="text1"/>
          <w:szCs w:val="20"/>
        </w:rPr>
        <w:t>Planned flow chart</w:t>
      </w:r>
      <w:bookmarkStart w:id="183" w:name="_Hlk50928727"/>
      <w:r w:rsidR="00E61FD8" w:rsidRPr="00177558">
        <w:rPr>
          <w:color w:val="000000" w:themeColor="text1"/>
          <w:szCs w:val="20"/>
        </w:rPr>
        <w:t xml:space="preserve">. ITT=intention-to-treat; PP=per-protocol. </w:t>
      </w:r>
      <w:bookmarkEnd w:id="183"/>
    </w:p>
    <w:p w14:paraId="2AD1868D" w14:textId="4F6DDE30" w:rsidR="00E47A0A" w:rsidRPr="00177558" w:rsidRDefault="00193E22" w:rsidP="00F92F45">
      <w:pPr>
        <w:pStyle w:val="2"/>
        <w:rPr>
          <w:rFonts w:eastAsiaTheme="minorEastAsia"/>
          <w:b w:val="0"/>
          <w:bCs w:val="0"/>
          <w:color w:val="000000" w:themeColor="text1"/>
          <w:sz w:val="20"/>
          <w:szCs w:val="20"/>
        </w:rPr>
      </w:pPr>
      <w:bookmarkStart w:id="184" w:name="_Toc45825556"/>
      <w:bookmarkStart w:id="185" w:name="_Toc45825838"/>
      <w:bookmarkStart w:id="186" w:name="_Toc48409148"/>
      <w:bookmarkStart w:id="187" w:name="_Toc48424793"/>
      <w:r w:rsidRPr="00177558">
        <w:rPr>
          <w:color w:val="000000" w:themeColor="text1"/>
          <w:sz w:val="20"/>
          <w:szCs w:val="20"/>
        </w:rPr>
        <w:lastRenderedPageBreak/>
        <w:t>19</w:t>
      </w:r>
      <w:r w:rsidR="00FB7BB6" w:rsidRPr="00177558">
        <w:rPr>
          <w:color w:val="000000" w:themeColor="text1"/>
          <w:sz w:val="20"/>
          <w:szCs w:val="20"/>
        </w:rPr>
        <w:t>. References</w:t>
      </w:r>
      <w:bookmarkStart w:id="188" w:name="_Toc44796197"/>
      <w:bookmarkEnd w:id="184"/>
      <w:bookmarkEnd w:id="185"/>
      <w:bookmarkEnd w:id="186"/>
      <w:bookmarkEnd w:id="187"/>
    </w:p>
    <w:p w14:paraId="1731E8CD" w14:textId="77777777" w:rsidR="0087670A" w:rsidRPr="00177558" w:rsidRDefault="00E47A0A" w:rsidP="0087670A">
      <w:pPr>
        <w:pStyle w:val="EndNoteBibliography"/>
        <w:ind w:left="720" w:hanging="720"/>
        <w:rPr>
          <w:rFonts w:ascii="Times New Roman" w:hAnsi="Times New Roman" w:cs="Times New Roman"/>
          <w:noProof w:val="0"/>
          <w:color w:val="000000" w:themeColor="text1"/>
          <w:szCs w:val="20"/>
        </w:rPr>
      </w:pPr>
      <w:r w:rsidRPr="00177558">
        <w:rPr>
          <w:rFonts w:ascii="Times New Roman" w:eastAsia="等线" w:hAnsi="Times New Roman" w:cs="Times New Roman"/>
          <w:noProof w:val="0"/>
          <w:color w:val="000000" w:themeColor="text1"/>
          <w:szCs w:val="20"/>
        </w:rPr>
        <w:fldChar w:fldCharType="begin"/>
      </w:r>
      <w:r w:rsidRPr="00177558">
        <w:rPr>
          <w:rFonts w:ascii="Times New Roman" w:eastAsia="等线" w:hAnsi="Times New Roman" w:cs="Times New Roman"/>
          <w:noProof w:val="0"/>
          <w:color w:val="000000" w:themeColor="text1"/>
          <w:szCs w:val="20"/>
        </w:rPr>
        <w:instrText xml:space="preserve"> ADDIN EN.SECTION.REFLIST </w:instrText>
      </w:r>
      <w:r w:rsidRPr="00177558">
        <w:rPr>
          <w:rFonts w:ascii="Times New Roman" w:eastAsia="等线" w:hAnsi="Times New Roman" w:cs="Times New Roman"/>
          <w:noProof w:val="0"/>
          <w:color w:val="000000" w:themeColor="text1"/>
          <w:szCs w:val="20"/>
        </w:rPr>
        <w:fldChar w:fldCharType="separate"/>
      </w:r>
      <w:bookmarkStart w:id="189" w:name="_ENREF_6_1"/>
      <w:r w:rsidR="0087670A" w:rsidRPr="00177558">
        <w:rPr>
          <w:rFonts w:ascii="Times New Roman" w:hAnsi="Times New Roman" w:cs="Times New Roman"/>
          <w:noProof w:val="0"/>
          <w:color w:val="000000" w:themeColor="text1"/>
          <w:szCs w:val="20"/>
        </w:rPr>
        <w:t>1</w:t>
      </w:r>
      <w:r w:rsidR="0087670A" w:rsidRPr="00177558">
        <w:rPr>
          <w:rFonts w:ascii="Times New Roman" w:hAnsi="Times New Roman" w:cs="Times New Roman"/>
          <w:noProof w:val="0"/>
          <w:color w:val="000000" w:themeColor="text1"/>
          <w:szCs w:val="20"/>
        </w:rPr>
        <w:tab/>
        <w:t>Chen W, Zheng R, Baade PD, et al. Cancer statistics in China, 2015. CA Cancer J Clin 2016; 66: 115-32.</w:t>
      </w:r>
      <w:bookmarkEnd w:id="189"/>
    </w:p>
    <w:p w14:paraId="519E6B21"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190" w:name="_ENREF_6_2"/>
      <w:r w:rsidRPr="00177558">
        <w:rPr>
          <w:rFonts w:ascii="Times New Roman" w:hAnsi="Times New Roman" w:cs="Times New Roman"/>
          <w:noProof w:val="0"/>
          <w:color w:val="000000" w:themeColor="text1"/>
          <w:szCs w:val="20"/>
        </w:rPr>
        <w:t>2</w:t>
      </w:r>
      <w:r w:rsidRPr="00177558">
        <w:rPr>
          <w:rFonts w:ascii="Times New Roman" w:hAnsi="Times New Roman" w:cs="Times New Roman"/>
          <w:noProof w:val="0"/>
          <w:color w:val="000000" w:themeColor="text1"/>
          <w:szCs w:val="20"/>
        </w:rPr>
        <w:tab/>
        <w:t>Sullivan R, Alatise OI, Anderson BO, et al. Global cancer surgery: delivering safe, affordable, and timely cancer surgery. Lancet Oncol 2015; 16: 1193-224.</w:t>
      </w:r>
      <w:bookmarkEnd w:id="190"/>
    </w:p>
    <w:p w14:paraId="77765289" w14:textId="5275B7D8"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191" w:name="_ENREF_6_3"/>
      <w:r w:rsidRPr="00177558">
        <w:rPr>
          <w:rFonts w:ascii="Times New Roman" w:hAnsi="Times New Roman" w:cs="Times New Roman"/>
          <w:noProof w:val="0"/>
          <w:color w:val="000000" w:themeColor="text1"/>
          <w:szCs w:val="20"/>
        </w:rPr>
        <w:t>3</w:t>
      </w:r>
      <w:r w:rsidRPr="00177558">
        <w:rPr>
          <w:rFonts w:ascii="Times New Roman" w:hAnsi="Times New Roman" w:cs="Times New Roman"/>
          <w:noProof w:val="0"/>
          <w:color w:val="000000" w:themeColor="text1"/>
          <w:szCs w:val="20"/>
        </w:rPr>
        <w:tab/>
        <w:t>Kelsey CR, Marks LB, Hollis D, et al. Local recurrence after surgery for early stage lung cancer: an 11-year experience with 975 patients. Cancer 2009; 115: 5218-27.</w:t>
      </w:r>
      <w:bookmarkEnd w:id="191"/>
    </w:p>
    <w:p w14:paraId="6AF33FA1"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192" w:name="_ENREF_6_4"/>
      <w:r w:rsidRPr="00177558">
        <w:rPr>
          <w:rFonts w:ascii="Times New Roman" w:hAnsi="Times New Roman" w:cs="Times New Roman"/>
          <w:noProof w:val="0"/>
          <w:color w:val="000000" w:themeColor="text1"/>
          <w:szCs w:val="20"/>
        </w:rPr>
        <w:t>4</w:t>
      </w:r>
      <w:r w:rsidRPr="00177558">
        <w:rPr>
          <w:rFonts w:ascii="Times New Roman" w:hAnsi="Times New Roman" w:cs="Times New Roman"/>
          <w:noProof w:val="0"/>
          <w:color w:val="000000" w:themeColor="text1"/>
          <w:szCs w:val="20"/>
        </w:rPr>
        <w:tab/>
        <w:t>Fokas E, Engenhart-Cabillic R, Daniilidis K, Rose F, An HX. Metastasis: the seed and soil theory gains identity. Cancer Metastasis Rev 2007; 26: 705-15.</w:t>
      </w:r>
      <w:bookmarkEnd w:id="192"/>
    </w:p>
    <w:p w14:paraId="053D6498"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193" w:name="_ENREF_6_5"/>
      <w:r w:rsidRPr="00177558">
        <w:rPr>
          <w:rFonts w:ascii="Times New Roman" w:hAnsi="Times New Roman" w:cs="Times New Roman"/>
          <w:noProof w:val="0"/>
          <w:color w:val="000000" w:themeColor="text1"/>
          <w:szCs w:val="20"/>
        </w:rPr>
        <w:t>5</w:t>
      </w:r>
      <w:r w:rsidRPr="00177558">
        <w:rPr>
          <w:rFonts w:ascii="Times New Roman" w:hAnsi="Times New Roman" w:cs="Times New Roman"/>
          <w:noProof w:val="0"/>
          <w:color w:val="000000" w:themeColor="text1"/>
          <w:szCs w:val="20"/>
        </w:rPr>
        <w:tab/>
        <w:t>Sawyer TE, Bonner JA, Gould PM, et al. Factors predicting patterns of recurrence after resection of N1 non-small cell lung carcinoma. Ann Thorac Surg 1999; 68: 1171-6.</w:t>
      </w:r>
      <w:bookmarkEnd w:id="193"/>
    </w:p>
    <w:p w14:paraId="03108EA5"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194" w:name="_ENREF_6_6"/>
      <w:r w:rsidRPr="00177558">
        <w:rPr>
          <w:rFonts w:ascii="Times New Roman" w:hAnsi="Times New Roman" w:cs="Times New Roman"/>
          <w:noProof w:val="0"/>
          <w:color w:val="000000" w:themeColor="text1"/>
          <w:szCs w:val="20"/>
        </w:rPr>
        <w:t>6</w:t>
      </w:r>
      <w:r w:rsidRPr="00177558">
        <w:rPr>
          <w:rFonts w:ascii="Times New Roman" w:hAnsi="Times New Roman" w:cs="Times New Roman"/>
          <w:noProof w:val="0"/>
          <w:color w:val="000000" w:themeColor="text1"/>
          <w:szCs w:val="20"/>
        </w:rPr>
        <w:tab/>
        <w:t>Koebel CM, Vermi W, Swann JB, et al. Adaptive immunity maintains occult cancer in an equilibrium state. Nature 2007; 450: 903-7.</w:t>
      </w:r>
      <w:bookmarkEnd w:id="194"/>
    </w:p>
    <w:p w14:paraId="39704AEB"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195" w:name="_ENREF_6_7"/>
      <w:r w:rsidRPr="00177558">
        <w:rPr>
          <w:rFonts w:ascii="Times New Roman" w:hAnsi="Times New Roman" w:cs="Times New Roman"/>
          <w:noProof w:val="0"/>
          <w:color w:val="000000" w:themeColor="text1"/>
          <w:szCs w:val="20"/>
        </w:rPr>
        <w:t>7</w:t>
      </w:r>
      <w:r w:rsidRPr="00177558">
        <w:rPr>
          <w:rFonts w:ascii="Times New Roman" w:hAnsi="Times New Roman" w:cs="Times New Roman"/>
          <w:noProof w:val="0"/>
          <w:color w:val="000000" w:themeColor="text1"/>
          <w:szCs w:val="20"/>
        </w:rPr>
        <w:tab/>
        <w:t>Shakhar G, Ben-Eliyahu S. Potential prophylactic measures against postoperative immunosuppression: could they reduce recurrence rates in oncological patients? Ann Surg Oncol 2003; 10: 972-92.</w:t>
      </w:r>
      <w:bookmarkEnd w:id="195"/>
    </w:p>
    <w:p w14:paraId="7D38DB9D" w14:textId="2446CEBD"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196" w:name="_ENREF_6_8"/>
      <w:r w:rsidRPr="00177558">
        <w:rPr>
          <w:rFonts w:ascii="Times New Roman" w:hAnsi="Times New Roman" w:cs="Times New Roman"/>
          <w:noProof w:val="0"/>
          <w:color w:val="000000" w:themeColor="text1"/>
          <w:szCs w:val="20"/>
        </w:rPr>
        <w:t>8</w:t>
      </w:r>
      <w:r w:rsidRPr="00177558">
        <w:rPr>
          <w:rFonts w:ascii="Times New Roman" w:hAnsi="Times New Roman" w:cs="Times New Roman"/>
          <w:noProof w:val="0"/>
          <w:color w:val="000000" w:themeColor="text1"/>
          <w:szCs w:val="20"/>
        </w:rPr>
        <w:tab/>
        <w:t xml:space="preserve">Ge MJ, Shi D, Wu QC, Wang M, Li LB. Observation of circulating </w:t>
      </w:r>
      <w:r w:rsidR="00F128D2" w:rsidRPr="00177558">
        <w:rPr>
          <w:rFonts w:ascii="Times New Roman" w:hAnsi="Times New Roman" w:cs="Times New Roman"/>
          <w:noProof w:val="0"/>
          <w:color w:val="000000" w:themeColor="text1"/>
          <w:szCs w:val="20"/>
        </w:rPr>
        <w:t>tumor</w:t>
      </w:r>
      <w:r w:rsidRPr="00177558">
        <w:rPr>
          <w:rFonts w:ascii="Times New Roman" w:hAnsi="Times New Roman" w:cs="Times New Roman"/>
          <w:noProof w:val="0"/>
          <w:color w:val="000000" w:themeColor="text1"/>
          <w:szCs w:val="20"/>
        </w:rPr>
        <w:t xml:space="preserve"> cells in patients with non-small cell lung cancer by real-time fluorescent quantitative reverse transcriptase-polymerase chain reaction in peroperative period. J Cancer Res Clin Oncol 2006; 132: 248-56.</w:t>
      </w:r>
      <w:bookmarkEnd w:id="196"/>
    </w:p>
    <w:p w14:paraId="3AB6172D"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197" w:name="_ENREF_6_9"/>
      <w:r w:rsidRPr="00177558">
        <w:rPr>
          <w:rFonts w:ascii="Times New Roman" w:hAnsi="Times New Roman" w:cs="Times New Roman"/>
          <w:noProof w:val="0"/>
          <w:color w:val="000000" w:themeColor="text1"/>
          <w:szCs w:val="20"/>
        </w:rPr>
        <w:t>9</w:t>
      </w:r>
      <w:r w:rsidRPr="00177558">
        <w:rPr>
          <w:rFonts w:ascii="Times New Roman" w:hAnsi="Times New Roman" w:cs="Times New Roman"/>
          <w:noProof w:val="0"/>
          <w:color w:val="000000" w:themeColor="text1"/>
          <w:szCs w:val="20"/>
        </w:rPr>
        <w:tab/>
        <w:t>Yamaguchi K, Takagi Y, Aoki S, Futamura M, Saji S. Significant detection of circulating cancer cells in the blood by reverse transcriptase-polymerase chain reaction during colorectal cancer resection. Ann Surg 2000; 232: 58-65.</w:t>
      </w:r>
      <w:bookmarkEnd w:id="197"/>
    </w:p>
    <w:p w14:paraId="0C3678C8"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198" w:name="_ENREF_6_10"/>
      <w:r w:rsidRPr="00177558">
        <w:rPr>
          <w:rFonts w:ascii="Times New Roman" w:hAnsi="Times New Roman" w:cs="Times New Roman"/>
          <w:noProof w:val="0"/>
          <w:color w:val="000000" w:themeColor="text1"/>
          <w:szCs w:val="20"/>
        </w:rPr>
        <w:t>10</w:t>
      </w:r>
      <w:r w:rsidRPr="00177558">
        <w:rPr>
          <w:rFonts w:ascii="Times New Roman" w:hAnsi="Times New Roman" w:cs="Times New Roman"/>
          <w:noProof w:val="0"/>
          <w:color w:val="000000" w:themeColor="text1"/>
          <w:szCs w:val="20"/>
        </w:rPr>
        <w:tab/>
        <w:t>Holmgren L, O'Reilly MS, Folkman J. Dormancy of micrometastases: balanced proliferation and apoptosis in the presence of angiogenesis suppression. Nat Med 1995; 1: 149-53.</w:t>
      </w:r>
      <w:bookmarkEnd w:id="198"/>
    </w:p>
    <w:p w14:paraId="6936E454" w14:textId="03A4DB3A"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199" w:name="_ENREF_6_11"/>
      <w:r w:rsidRPr="00177558">
        <w:rPr>
          <w:rFonts w:ascii="Times New Roman" w:hAnsi="Times New Roman" w:cs="Times New Roman"/>
          <w:noProof w:val="0"/>
          <w:color w:val="000000" w:themeColor="text1"/>
          <w:szCs w:val="20"/>
        </w:rPr>
        <w:t>11</w:t>
      </w:r>
      <w:r w:rsidRPr="00177558">
        <w:rPr>
          <w:rFonts w:ascii="Times New Roman" w:hAnsi="Times New Roman" w:cs="Times New Roman"/>
          <w:noProof w:val="0"/>
          <w:color w:val="000000" w:themeColor="text1"/>
          <w:szCs w:val="20"/>
        </w:rPr>
        <w:tab/>
        <w:t xml:space="preserve">Hofer SO, Molema G, Hermens RA, Wanebo HJ, Reichner JS, Hoekstra HJ. The effect of surgical wounding on </w:t>
      </w:r>
      <w:r w:rsidR="00F128D2" w:rsidRPr="00177558">
        <w:rPr>
          <w:rFonts w:ascii="Times New Roman" w:hAnsi="Times New Roman" w:cs="Times New Roman"/>
          <w:noProof w:val="0"/>
          <w:color w:val="000000" w:themeColor="text1"/>
          <w:szCs w:val="20"/>
        </w:rPr>
        <w:t>tumor</w:t>
      </w:r>
      <w:r w:rsidRPr="00177558">
        <w:rPr>
          <w:rFonts w:ascii="Times New Roman" w:hAnsi="Times New Roman" w:cs="Times New Roman"/>
          <w:noProof w:val="0"/>
          <w:color w:val="000000" w:themeColor="text1"/>
          <w:szCs w:val="20"/>
        </w:rPr>
        <w:t xml:space="preserve"> development. Eur J Surg Oncol 1999; 25: 231-43.</w:t>
      </w:r>
      <w:bookmarkEnd w:id="199"/>
    </w:p>
    <w:p w14:paraId="3FA3741D"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00" w:name="_ENREF_6_12"/>
      <w:r w:rsidRPr="00177558">
        <w:rPr>
          <w:rFonts w:ascii="Times New Roman" w:hAnsi="Times New Roman" w:cs="Times New Roman"/>
          <w:noProof w:val="0"/>
          <w:color w:val="000000" w:themeColor="text1"/>
          <w:szCs w:val="20"/>
        </w:rPr>
        <w:t>12</w:t>
      </w:r>
      <w:r w:rsidRPr="00177558">
        <w:rPr>
          <w:rFonts w:ascii="Times New Roman" w:hAnsi="Times New Roman" w:cs="Times New Roman"/>
          <w:noProof w:val="0"/>
          <w:color w:val="000000" w:themeColor="text1"/>
          <w:szCs w:val="20"/>
        </w:rPr>
        <w:tab/>
        <w:t>Lennard TW, Shenton BK, Borzotta A, et al. The influence of surgical operations on components of the human immune system. Br J Surg 1985; 72: 771-6.</w:t>
      </w:r>
      <w:bookmarkEnd w:id="200"/>
    </w:p>
    <w:p w14:paraId="2EF6E495"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01" w:name="_ENREF_6_13"/>
      <w:r w:rsidRPr="00177558">
        <w:rPr>
          <w:rFonts w:ascii="Times New Roman" w:hAnsi="Times New Roman" w:cs="Times New Roman"/>
          <w:noProof w:val="0"/>
          <w:color w:val="000000" w:themeColor="text1"/>
          <w:szCs w:val="20"/>
        </w:rPr>
        <w:t>13</w:t>
      </w:r>
      <w:r w:rsidRPr="00177558">
        <w:rPr>
          <w:rFonts w:ascii="Times New Roman" w:hAnsi="Times New Roman" w:cs="Times New Roman"/>
          <w:noProof w:val="0"/>
          <w:color w:val="000000" w:themeColor="text1"/>
          <w:szCs w:val="20"/>
        </w:rPr>
        <w:tab/>
        <w:t>Brittenden J, Heys SD, Ross J, Eremin O. Natural killer cells and cancer. Cancer 1996; 77: 1226-43.</w:t>
      </w:r>
      <w:bookmarkEnd w:id="201"/>
    </w:p>
    <w:p w14:paraId="6E53811D"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02" w:name="_ENREF_6_14"/>
      <w:r w:rsidRPr="00177558">
        <w:rPr>
          <w:rFonts w:ascii="Times New Roman" w:hAnsi="Times New Roman" w:cs="Times New Roman"/>
          <w:noProof w:val="0"/>
          <w:color w:val="000000" w:themeColor="text1"/>
          <w:szCs w:val="20"/>
        </w:rPr>
        <w:t>14</w:t>
      </w:r>
      <w:r w:rsidRPr="00177558">
        <w:rPr>
          <w:rFonts w:ascii="Times New Roman" w:hAnsi="Times New Roman" w:cs="Times New Roman"/>
          <w:noProof w:val="0"/>
          <w:color w:val="000000" w:themeColor="text1"/>
          <w:szCs w:val="20"/>
        </w:rPr>
        <w:tab/>
        <w:t>Sessler DI. Long-term consequences of anesthetic management. Anesthesiology 2009; 111: 1-4.</w:t>
      </w:r>
      <w:bookmarkEnd w:id="202"/>
    </w:p>
    <w:p w14:paraId="188916EA"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03" w:name="_ENREF_6_15"/>
      <w:r w:rsidRPr="00177558">
        <w:rPr>
          <w:rFonts w:ascii="Times New Roman" w:hAnsi="Times New Roman" w:cs="Times New Roman"/>
          <w:noProof w:val="0"/>
          <w:color w:val="000000" w:themeColor="text1"/>
          <w:szCs w:val="20"/>
        </w:rPr>
        <w:t>15</w:t>
      </w:r>
      <w:r w:rsidRPr="00177558">
        <w:rPr>
          <w:rFonts w:ascii="Times New Roman" w:hAnsi="Times New Roman" w:cs="Times New Roman"/>
          <w:noProof w:val="0"/>
          <w:color w:val="000000" w:themeColor="text1"/>
          <w:szCs w:val="20"/>
        </w:rPr>
        <w:tab/>
        <w:t>Gottschalk A, Sharma S, Ford J, Durieux ME, Tiouririne M. Review article: the role of the perioperative period in recurrence after cancer surgery. Anesth Analg 2010; 110: 1636-43.</w:t>
      </w:r>
      <w:bookmarkEnd w:id="203"/>
    </w:p>
    <w:p w14:paraId="4C2DF61C"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04" w:name="_ENREF_6_16"/>
      <w:r w:rsidRPr="00177558">
        <w:rPr>
          <w:rFonts w:ascii="Times New Roman" w:hAnsi="Times New Roman" w:cs="Times New Roman"/>
          <w:noProof w:val="0"/>
          <w:color w:val="000000" w:themeColor="text1"/>
          <w:szCs w:val="20"/>
        </w:rPr>
        <w:t>16</w:t>
      </w:r>
      <w:r w:rsidRPr="00177558">
        <w:rPr>
          <w:rFonts w:ascii="Times New Roman" w:hAnsi="Times New Roman" w:cs="Times New Roman"/>
          <w:noProof w:val="0"/>
          <w:color w:val="000000" w:themeColor="text1"/>
          <w:szCs w:val="20"/>
        </w:rPr>
        <w:tab/>
        <w:t>Mitsuhata H, Shimizu R, Yokoyama MM. Suppressive effects of volatile anesthetics on cytokine release in human peripheral blood mononuclear cells. Int J Immunopharmacol 1995; 17: 529-34.</w:t>
      </w:r>
      <w:bookmarkEnd w:id="204"/>
    </w:p>
    <w:p w14:paraId="1F101E75"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05" w:name="_ENREF_6_17"/>
      <w:r w:rsidRPr="00177558">
        <w:rPr>
          <w:rFonts w:ascii="Times New Roman" w:hAnsi="Times New Roman" w:cs="Times New Roman"/>
          <w:noProof w:val="0"/>
          <w:color w:val="000000" w:themeColor="text1"/>
          <w:szCs w:val="20"/>
        </w:rPr>
        <w:t>17</w:t>
      </w:r>
      <w:r w:rsidRPr="00177558">
        <w:rPr>
          <w:rFonts w:ascii="Times New Roman" w:hAnsi="Times New Roman" w:cs="Times New Roman"/>
          <w:noProof w:val="0"/>
          <w:color w:val="000000" w:themeColor="text1"/>
          <w:szCs w:val="20"/>
        </w:rPr>
        <w:tab/>
        <w:t>Markovic SN, Knight PR, Murasko DM. Inhibition of interferon stimulation of natural killer cell activity in mice anesthetized with halothane or isoflurane. Anesthesiology 1993; 78: 700-6.</w:t>
      </w:r>
      <w:bookmarkEnd w:id="205"/>
    </w:p>
    <w:p w14:paraId="1D5310A5"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06" w:name="_ENREF_6_18"/>
      <w:r w:rsidRPr="00177558">
        <w:rPr>
          <w:rFonts w:ascii="Times New Roman" w:hAnsi="Times New Roman" w:cs="Times New Roman"/>
          <w:noProof w:val="0"/>
          <w:color w:val="000000" w:themeColor="text1"/>
          <w:szCs w:val="20"/>
        </w:rPr>
        <w:t>18</w:t>
      </w:r>
      <w:r w:rsidRPr="00177558">
        <w:rPr>
          <w:rFonts w:ascii="Times New Roman" w:hAnsi="Times New Roman" w:cs="Times New Roman"/>
          <w:noProof w:val="0"/>
          <w:color w:val="000000" w:themeColor="text1"/>
          <w:szCs w:val="20"/>
        </w:rPr>
        <w:tab/>
        <w:t>Ma D, Lim T, Xu J, et al. Xenon preconditioning protects against renal ischemic-reperfusion injury via HIF-1alpha activation. J Am Soc Nephrol 2009; 20: 713-20.</w:t>
      </w:r>
      <w:bookmarkEnd w:id="206"/>
    </w:p>
    <w:p w14:paraId="79B9E8F6"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07" w:name="_ENREF_6_19"/>
      <w:r w:rsidRPr="00177558">
        <w:rPr>
          <w:rFonts w:ascii="Times New Roman" w:hAnsi="Times New Roman" w:cs="Times New Roman"/>
          <w:noProof w:val="0"/>
          <w:color w:val="000000" w:themeColor="text1"/>
          <w:szCs w:val="20"/>
        </w:rPr>
        <w:t>19</w:t>
      </w:r>
      <w:r w:rsidRPr="00177558">
        <w:rPr>
          <w:rFonts w:ascii="Times New Roman" w:hAnsi="Times New Roman" w:cs="Times New Roman"/>
          <w:noProof w:val="0"/>
          <w:color w:val="000000" w:themeColor="text1"/>
          <w:szCs w:val="20"/>
        </w:rPr>
        <w:tab/>
        <w:t>De Hert SG, Turani F, Mathur S, Stowe DF. Cardioprotection with volatile anesthetics: mechanisms and clinical implications. Anesth Analg 2005; 100: 1584-93.</w:t>
      </w:r>
      <w:bookmarkEnd w:id="207"/>
    </w:p>
    <w:p w14:paraId="4F9F4DC9"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08" w:name="_ENREF_6_20"/>
      <w:r w:rsidRPr="00177558">
        <w:rPr>
          <w:rFonts w:ascii="Times New Roman" w:hAnsi="Times New Roman" w:cs="Times New Roman"/>
          <w:noProof w:val="0"/>
          <w:color w:val="000000" w:themeColor="text1"/>
          <w:szCs w:val="20"/>
        </w:rPr>
        <w:t>20</w:t>
      </w:r>
      <w:r w:rsidRPr="00177558">
        <w:rPr>
          <w:rFonts w:ascii="Times New Roman" w:hAnsi="Times New Roman" w:cs="Times New Roman"/>
          <w:noProof w:val="0"/>
          <w:color w:val="000000" w:themeColor="text1"/>
          <w:szCs w:val="20"/>
        </w:rPr>
        <w:tab/>
        <w:t xml:space="preserve">Beck-Schimmer B, Breitenstein S, Urech S, et al. A randomized controlled trial on pharmacological </w:t>
      </w:r>
      <w:r w:rsidRPr="00177558">
        <w:rPr>
          <w:rFonts w:ascii="Times New Roman" w:hAnsi="Times New Roman" w:cs="Times New Roman"/>
          <w:noProof w:val="0"/>
          <w:color w:val="000000" w:themeColor="text1"/>
          <w:szCs w:val="20"/>
        </w:rPr>
        <w:lastRenderedPageBreak/>
        <w:t>preconditioning in liver surgery using a volatile anesthetic. Ann Surg 2008; 248: 909-18.</w:t>
      </w:r>
      <w:bookmarkEnd w:id="208"/>
    </w:p>
    <w:p w14:paraId="6F6C20BC"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09" w:name="_ENREF_6_21"/>
      <w:r w:rsidRPr="00177558">
        <w:rPr>
          <w:rFonts w:ascii="Times New Roman" w:hAnsi="Times New Roman" w:cs="Times New Roman"/>
          <w:noProof w:val="0"/>
          <w:color w:val="000000" w:themeColor="text1"/>
          <w:szCs w:val="20"/>
        </w:rPr>
        <w:t>21</w:t>
      </w:r>
      <w:r w:rsidRPr="00177558">
        <w:rPr>
          <w:rFonts w:ascii="Times New Roman" w:hAnsi="Times New Roman" w:cs="Times New Roman"/>
          <w:noProof w:val="0"/>
          <w:color w:val="000000" w:themeColor="text1"/>
          <w:szCs w:val="20"/>
        </w:rPr>
        <w:tab/>
        <w:t>Kawaguchi M, Furuya H, Patel PM. Neuroprotective effects of anesthetic agents. J Anesth 2005; 19: 150-6.</w:t>
      </w:r>
      <w:bookmarkEnd w:id="209"/>
    </w:p>
    <w:p w14:paraId="2B443469" w14:textId="109AD6A0"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10" w:name="_ENREF_6_22"/>
      <w:r w:rsidRPr="00177558">
        <w:rPr>
          <w:rFonts w:ascii="Times New Roman" w:hAnsi="Times New Roman" w:cs="Times New Roman"/>
          <w:noProof w:val="0"/>
          <w:color w:val="000000" w:themeColor="text1"/>
          <w:szCs w:val="20"/>
        </w:rPr>
        <w:t>22</w:t>
      </w:r>
      <w:r w:rsidRPr="00177558">
        <w:rPr>
          <w:rFonts w:ascii="Times New Roman" w:hAnsi="Times New Roman" w:cs="Times New Roman"/>
          <w:noProof w:val="0"/>
          <w:color w:val="000000" w:themeColor="text1"/>
          <w:szCs w:val="20"/>
        </w:rPr>
        <w:tab/>
        <w:t>Wang C, Weihrauch D, Schwabe DA, et al. Extracellular signal-regulated kinases trigger isoflurane preconditioning concomitant with upregulation of hypoxia-inducible factor-1alpha and vascular endothelial growth factor expression in rats. Anesth Analg 2006; 103: 281-8.</w:t>
      </w:r>
      <w:bookmarkEnd w:id="210"/>
    </w:p>
    <w:p w14:paraId="5D04BF32"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11" w:name="_ENREF_6_23"/>
      <w:r w:rsidRPr="00177558">
        <w:rPr>
          <w:rFonts w:ascii="Times New Roman" w:hAnsi="Times New Roman" w:cs="Times New Roman"/>
          <w:noProof w:val="0"/>
          <w:color w:val="000000" w:themeColor="text1"/>
          <w:szCs w:val="20"/>
        </w:rPr>
        <w:t>23</w:t>
      </w:r>
      <w:r w:rsidRPr="00177558">
        <w:rPr>
          <w:rFonts w:ascii="Times New Roman" w:hAnsi="Times New Roman" w:cs="Times New Roman"/>
          <w:noProof w:val="0"/>
          <w:color w:val="000000" w:themeColor="text1"/>
          <w:szCs w:val="20"/>
        </w:rPr>
        <w:tab/>
        <w:t>Bonello S, Zähringer C, BelAiba RS, et al. Reactive oxygen species activate the HIF-1alpha promoter via a functional NFkappaB site. Arterioscler Thromb Vasc Biol 2007; 27: 755-61.</w:t>
      </w:r>
      <w:bookmarkEnd w:id="211"/>
    </w:p>
    <w:p w14:paraId="330E6DF5"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12" w:name="_ENREF_6_24"/>
      <w:r w:rsidRPr="00177558">
        <w:rPr>
          <w:rFonts w:ascii="Times New Roman" w:hAnsi="Times New Roman" w:cs="Times New Roman"/>
          <w:noProof w:val="0"/>
          <w:color w:val="000000" w:themeColor="text1"/>
          <w:szCs w:val="20"/>
        </w:rPr>
        <w:t>24</w:t>
      </w:r>
      <w:r w:rsidRPr="00177558">
        <w:rPr>
          <w:rFonts w:ascii="Times New Roman" w:hAnsi="Times New Roman" w:cs="Times New Roman"/>
          <w:noProof w:val="0"/>
          <w:color w:val="000000" w:themeColor="text1"/>
          <w:szCs w:val="20"/>
        </w:rPr>
        <w:tab/>
        <w:t>Müllenheim J, Ebel D, Frässdorf J, Preckel B, Thämer V, Schlack W. Isoflurane preconditions myocardium against infarction via release of free radicals. Anesthesiology 2002; 96: 934-40.</w:t>
      </w:r>
      <w:bookmarkEnd w:id="212"/>
    </w:p>
    <w:p w14:paraId="646FC244"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13" w:name="_ENREF_6_25"/>
      <w:r w:rsidRPr="00177558">
        <w:rPr>
          <w:rFonts w:ascii="Times New Roman" w:hAnsi="Times New Roman" w:cs="Times New Roman"/>
          <w:noProof w:val="0"/>
          <w:color w:val="000000" w:themeColor="text1"/>
          <w:szCs w:val="20"/>
        </w:rPr>
        <w:t>25</w:t>
      </w:r>
      <w:r w:rsidRPr="00177558">
        <w:rPr>
          <w:rFonts w:ascii="Times New Roman" w:hAnsi="Times New Roman" w:cs="Times New Roman"/>
          <w:noProof w:val="0"/>
          <w:color w:val="000000" w:themeColor="text1"/>
          <w:szCs w:val="20"/>
        </w:rPr>
        <w:tab/>
        <w:t>Hanouz JL, Zhu L, Lemoine S, et al. Reactive oxygen species mediate sevoflurane- and desflurane-induced preconditioning in isolated human right atria in vitro. Anesth Analg 2007; 105: 1534-9, table of contents.</w:t>
      </w:r>
      <w:bookmarkEnd w:id="213"/>
    </w:p>
    <w:p w14:paraId="463D8648"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14" w:name="_ENREF_6_26"/>
      <w:r w:rsidRPr="00177558">
        <w:rPr>
          <w:rFonts w:ascii="Times New Roman" w:hAnsi="Times New Roman" w:cs="Times New Roman"/>
          <w:noProof w:val="0"/>
          <w:color w:val="000000" w:themeColor="text1"/>
          <w:szCs w:val="20"/>
        </w:rPr>
        <w:t>26</w:t>
      </w:r>
      <w:r w:rsidRPr="00177558">
        <w:rPr>
          <w:rFonts w:ascii="Times New Roman" w:hAnsi="Times New Roman" w:cs="Times New Roman"/>
          <w:noProof w:val="0"/>
          <w:color w:val="000000" w:themeColor="text1"/>
          <w:szCs w:val="20"/>
        </w:rPr>
        <w:tab/>
        <w:t>Ren W, Mi D, Yang K, et al. The expression of hypoxia-inducible factor-1α and its clinical significance in lung cancer: a systematic review and meta-analysis. Swiss Med Wkly 2013; 143: w13855.</w:t>
      </w:r>
      <w:bookmarkEnd w:id="214"/>
    </w:p>
    <w:p w14:paraId="5B1D8E27"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15" w:name="_ENREF_6_27"/>
      <w:r w:rsidRPr="00177558">
        <w:rPr>
          <w:rFonts w:ascii="Times New Roman" w:hAnsi="Times New Roman" w:cs="Times New Roman"/>
          <w:noProof w:val="0"/>
          <w:color w:val="000000" w:themeColor="text1"/>
          <w:szCs w:val="20"/>
        </w:rPr>
        <w:t>27</w:t>
      </w:r>
      <w:r w:rsidRPr="00177558">
        <w:rPr>
          <w:rFonts w:ascii="Times New Roman" w:hAnsi="Times New Roman" w:cs="Times New Roman"/>
          <w:noProof w:val="0"/>
          <w:color w:val="000000" w:themeColor="text1"/>
          <w:szCs w:val="20"/>
        </w:rPr>
        <w:tab/>
        <w:t>Gupta K, Kshirsagar S, Chang L, et al. Morphine stimulates angiogenesis by activating proangiogenic and survival-promoting signaling and promotes breast tumor growth. Cancer Res 2002; 62: 4491-8.</w:t>
      </w:r>
      <w:bookmarkEnd w:id="215"/>
    </w:p>
    <w:p w14:paraId="4746BD05"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16" w:name="_ENREF_6_28"/>
      <w:r w:rsidRPr="00177558">
        <w:rPr>
          <w:rFonts w:ascii="Times New Roman" w:hAnsi="Times New Roman" w:cs="Times New Roman"/>
          <w:noProof w:val="0"/>
          <w:color w:val="000000" w:themeColor="text1"/>
          <w:szCs w:val="20"/>
        </w:rPr>
        <w:t>28</w:t>
      </w:r>
      <w:r w:rsidRPr="00177558">
        <w:rPr>
          <w:rFonts w:ascii="Times New Roman" w:hAnsi="Times New Roman" w:cs="Times New Roman"/>
          <w:noProof w:val="0"/>
          <w:color w:val="000000" w:themeColor="text1"/>
          <w:szCs w:val="20"/>
        </w:rPr>
        <w:tab/>
        <w:t>Beilin B, Martin FC, Shavit Y, Gale RP, Liebeskind JC. Suppression of natural killer cell activity by high-dose narcotic anesthesia in rats. Brain Behav Immun 1989; 3: 129-37.</w:t>
      </w:r>
      <w:bookmarkEnd w:id="216"/>
    </w:p>
    <w:p w14:paraId="5BB587EF"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17" w:name="_ENREF_6_29"/>
      <w:r w:rsidRPr="00177558">
        <w:rPr>
          <w:rFonts w:ascii="Times New Roman" w:hAnsi="Times New Roman" w:cs="Times New Roman"/>
          <w:noProof w:val="0"/>
          <w:color w:val="000000" w:themeColor="text1"/>
          <w:szCs w:val="20"/>
        </w:rPr>
        <w:t>29</w:t>
      </w:r>
      <w:r w:rsidRPr="00177558">
        <w:rPr>
          <w:rFonts w:ascii="Times New Roman" w:hAnsi="Times New Roman" w:cs="Times New Roman"/>
          <w:noProof w:val="0"/>
          <w:color w:val="000000" w:themeColor="text1"/>
          <w:szCs w:val="20"/>
        </w:rPr>
        <w:tab/>
        <w:t>Sasamura T, Nakamura S, Iida Y, et al. Morphine analgesia suppresses tumor growth and metastasis in a mouse model of cancer pain produced by orthotopic tumor inoculation. Eur J Pharmacol 2002; 441: 185-91.</w:t>
      </w:r>
      <w:bookmarkEnd w:id="217"/>
    </w:p>
    <w:p w14:paraId="76169759"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18" w:name="_ENREF_6_30"/>
      <w:r w:rsidRPr="00177558">
        <w:rPr>
          <w:rFonts w:ascii="Times New Roman" w:hAnsi="Times New Roman" w:cs="Times New Roman"/>
          <w:noProof w:val="0"/>
          <w:color w:val="000000" w:themeColor="text1"/>
          <w:szCs w:val="20"/>
        </w:rPr>
        <w:t>30</w:t>
      </w:r>
      <w:r w:rsidRPr="00177558">
        <w:rPr>
          <w:rFonts w:ascii="Times New Roman" w:hAnsi="Times New Roman" w:cs="Times New Roman"/>
          <w:noProof w:val="0"/>
          <w:color w:val="000000" w:themeColor="text1"/>
          <w:szCs w:val="20"/>
        </w:rPr>
        <w:tab/>
        <w:t>Mammoto T, Higashiyama S, Mukai M, et al. Infiltration anesthetic lidocaine inhibits cancer cell invasion by modulating ectodomain shedding of heparin-binding epidermal growth factor-like growth factor (HB-EGF). J Cell Physiol 2002; 192: 351-8.</w:t>
      </w:r>
      <w:bookmarkEnd w:id="218"/>
    </w:p>
    <w:p w14:paraId="329525A2"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19" w:name="_ENREF_6_31"/>
      <w:r w:rsidRPr="00177558">
        <w:rPr>
          <w:rFonts w:ascii="Times New Roman" w:hAnsi="Times New Roman" w:cs="Times New Roman"/>
          <w:noProof w:val="0"/>
          <w:color w:val="000000" w:themeColor="text1"/>
          <w:szCs w:val="20"/>
        </w:rPr>
        <w:t>31</w:t>
      </w:r>
      <w:r w:rsidRPr="00177558">
        <w:rPr>
          <w:rFonts w:ascii="Times New Roman" w:hAnsi="Times New Roman" w:cs="Times New Roman"/>
          <w:noProof w:val="0"/>
          <w:color w:val="000000" w:themeColor="text1"/>
          <w:szCs w:val="20"/>
        </w:rPr>
        <w:tab/>
        <w:t>Martinsson T. Ropivacaine inhibits serum-induced proliferation of colon adenocarcinoma cells in vitro. J Pharmacol Exp Ther 1999; 288: 660-4.</w:t>
      </w:r>
      <w:bookmarkEnd w:id="219"/>
    </w:p>
    <w:p w14:paraId="39A5A4D1"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20" w:name="_ENREF_6_32"/>
      <w:r w:rsidRPr="00177558">
        <w:rPr>
          <w:rFonts w:ascii="Times New Roman" w:hAnsi="Times New Roman" w:cs="Times New Roman"/>
          <w:noProof w:val="0"/>
          <w:color w:val="000000" w:themeColor="text1"/>
          <w:szCs w:val="20"/>
        </w:rPr>
        <w:t>32</w:t>
      </w:r>
      <w:r w:rsidRPr="00177558">
        <w:rPr>
          <w:rFonts w:ascii="Times New Roman" w:hAnsi="Times New Roman" w:cs="Times New Roman"/>
          <w:noProof w:val="0"/>
          <w:color w:val="000000" w:themeColor="text1"/>
          <w:szCs w:val="20"/>
        </w:rPr>
        <w:tab/>
        <w:t>Hodgson PS, Liu SS. Epidural lidocaine decreases sevoflurane requirement for adequate depth of anesthesia as measured by the Bispectral Index monitor. Anesthesiology 2001; 94: 799-803.</w:t>
      </w:r>
      <w:bookmarkEnd w:id="220"/>
    </w:p>
    <w:p w14:paraId="460BD790" w14:textId="48367E9E"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21" w:name="_ENREF_6_33"/>
      <w:r w:rsidRPr="00177558">
        <w:rPr>
          <w:rFonts w:ascii="Times New Roman" w:hAnsi="Times New Roman" w:cs="Times New Roman"/>
          <w:noProof w:val="0"/>
          <w:color w:val="000000" w:themeColor="text1"/>
          <w:szCs w:val="20"/>
        </w:rPr>
        <w:t>33</w:t>
      </w:r>
      <w:r w:rsidRPr="00177558">
        <w:rPr>
          <w:rFonts w:ascii="Times New Roman" w:hAnsi="Times New Roman" w:cs="Times New Roman"/>
          <w:noProof w:val="0"/>
          <w:color w:val="000000" w:themeColor="text1"/>
          <w:szCs w:val="20"/>
        </w:rPr>
        <w:tab/>
        <w:t xml:space="preserve">Ahlers O, Nachtigall I, Lenze J, et al. Intraoperative thoracic epidural </w:t>
      </w:r>
      <w:r w:rsidR="00F128D2" w:rsidRPr="00177558">
        <w:rPr>
          <w:rFonts w:ascii="Times New Roman" w:hAnsi="Times New Roman" w:cs="Times New Roman"/>
          <w:noProof w:val="0"/>
          <w:color w:val="000000" w:themeColor="text1"/>
          <w:szCs w:val="20"/>
        </w:rPr>
        <w:t>anest</w:t>
      </w:r>
      <w:r w:rsidRPr="00177558">
        <w:rPr>
          <w:rFonts w:ascii="Times New Roman" w:hAnsi="Times New Roman" w:cs="Times New Roman"/>
          <w:noProof w:val="0"/>
          <w:color w:val="000000" w:themeColor="text1"/>
          <w:szCs w:val="20"/>
        </w:rPr>
        <w:t xml:space="preserve">hesia attenuates stress-induced immunosuppression in patients undergoing major abdominal surgery. Br J </w:t>
      </w:r>
      <w:r w:rsidR="00F128D2" w:rsidRPr="00177558">
        <w:rPr>
          <w:rFonts w:ascii="Times New Roman" w:hAnsi="Times New Roman" w:cs="Times New Roman"/>
          <w:noProof w:val="0"/>
          <w:color w:val="000000" w:themeColor="text1"/>
          <w:szCs w:val="20"/>
        </w:rPr>
        <w:t>Anest</w:t>
      </w:r>
      <w:r w:rsidRPr="00177558">
        <w:rPr>
          <w:rFonts w:ascii="Times New Roman" w:hAnsi="Times New Roman" w:cs="Times New Roman"/>
          <w:noProof w:val="0"/>
          <w:color w:val="000000" w:themeColor="text1"/>
          <w:szCs w:val="20"/>
        </w:rPr>
        <w:t>h 2008; 101: 781-7.</w:t>
      </w:r>
      <w:bookmarkEnd w:id="221"/>
    </w:p>
    <w:p w14:paraId="3B67D264"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22" w:name="_ENREF_6_34"/>
      <w:r w:rsidRPr="00177558">
        <w:rPr>
          <w:rFonts w:ascii="Times New Roman" w:hAnsi="Times New Roman" w:cs="Times New Roman"/>
          <w:noProof w:val="0"/>
          <w:color w:val="000000" w:themeColor="text1"/>
          <w:szCs w:val="20"/>
        </w:rPr>
        <w:t>34</w:t>
      </w:r>
      <w:r w:rsidRPr="00177558">
        <w:rPr>
          <w:rFonts w:ascii="Times New Roman" w:hAnsi="Times New Roman" w:cs="Times New Roman"/>
          <w:noProof w:val="0"/>
          <w:color w:val="000000" w:themeColor="text1"/>
          <w:szCs w:val="20"/>
        </w:rPr>
        <w:tab/>
        <w:t>Chae BK, Lee HW, Sun K, Choi YH, Kim HM. The effect of combined epidural and light general anesthesia on stress hormones in open heart surgery patients. Surg Today 1998; 28: 727-31.</w:t>
      </w:r>
      <w:bookmarkEnd w:id="222"/>
    </w:p>
    <w:p w14:paraId="01350DB9"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23" w:name="_ENREF_6_35"/>
      <w:r w:rsidRPr="00177558">
        <w:rPr>
          <w:rFonts w:ascii="Times New Roman" w:hAnsi="Times New Roman" w:cs="Times New Roman"/>
          <w:noProof w:val="0"/>
          <w:color w:val="000000" w:themeColor="text1"/>
          <w:szCs w:val="20"/>
        </w:rPr>
        <w:t>35</w:t>
      </w:r>
      <w:r w:rsidRPr="00177558">
        <w:rPr>
          <w:rFonts w:ascii="Times New Roman" w:hAnsi="Times New Roman" w:cs="Times New Roman"/>
          <w:noProof w:val="0"/>
          <w:color w:val="000000" w:themeColor="text1"/>
          <w:szCs w:val="20"/>
        </w:rPr>
        <w:tab/>
        <w:t>Biki B, Mascha E, Moriarty DC, Fitzpatrick JM, Sessler DI, Buggy DJ. Anesthetic technique for radical prostatectomy surgery affects cancer recurrence: a retrospective analysis. Anesthesiology 2008; 109: 180-7.</w:t>
      </w:r>
      <w:bookmarkEnd w:id="223"/>
    </w:p>
    <w:p w14:paraId="51941D4D"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24" w:name="_ENREF_6_36"/>
      <w:r w:rsidRPr="00177558">
        <w:rPr>
          <w:rFonts w:ascii="Times New Roman" w:hAnsi="Times New Roman" w:cs="Times New Roman"/>
          <w:noProof w:val="0"/>
          <w:color w:val="000000" w:themeColor="text1"/>
          <w:szCs w:val="20"/>
        </w:rPr>
        <w:t>36</w:t>
      </w:r>
      <w:r w:rsidRPr="00177558">
        <w:rPr>
          <w:rFonts w:ascii="Times New Roman" w:hAnsi="Times New Roman" w:cs="Times New Roman"/>
          <w:noProof w:val="0"/>
          <w:color w:val="000000" w:themeColor="text1"/>
          <w:szCs w:val="20"/>
        </w:rPr>
        <w:tab/>
        <w:t>Exadaktylos AK, Buggy DJ, Moriarty DC, Mascha E, Sessler DI. Can anesthetic technique for primary breast cancer surgery affect recurrence or metastasis? Anesthesiology 2006; 105: 660-4.</w:t>
      </w:r>
      <w:bookmarkEnd w:id="224"/>
    </w:p>
    <w:p w14:paraId="65099D9C"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25" w:name="_ENREF_6_37"/>
      <w:r w:rsidRPr="00177558">
        <w:rPr>
          <w:rFonts w:ascii="Times New Roman" w:hAnsi="Times New Roman" w:cs="Times New Roman"/>
          <w:noProof w:val="0"/>
          <w:color w:val="000000" w:themeColor="text1"/>
          <w:szCs w:val="20"/>
        </w:rPr>
        <w:t>37</w:t>
      </w:r>
      <w:r w:rsidRPr="00177558">
        <w:rPr>
          <w:rFonts w:ascii="Times New Roman" w:hAnsi="Times New Roman" w:cs="Times New Roman"/>
          <w:noProof w:val="0"/>
          <w:color w:val="000000" w:themeColor="text1"/>
          <w:szCs w:val="20"/>
        </w:rPr>
        <w:tab/>
        <w:t xml:space="preserve">Gottschalk A, Ford JG, Regelin CC, et al. Association between epidural analgesia and cancer </w:t>
      </w:r>
      <w:r w:rsidRPr="00177558">
        <w:rPr>
          <w:rFonts w:ascii="Times New Roman" w:hAnsi="Times New Roman" w:cs="Times New Roman"/>
          <w:noProof w:val="0"/>
          <w:color w:val="000000" w:themeColor="text1"/>
          <w:szCs w:val="20"/>
        </w:rPr>
        <w:lastRenderedPageBreak/>
        <w:t>recurrence after colorectal cancer surgery. Anesthesiology 2010; 113: 27-34.</w:t>
      </w:r>
      <w:bookmarkEnd w:id="225"/>
    </w:p>
    <w:p w14:paraId="6993FFCE" w14:textId="4AB86435"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26" w:name="_ENREF_6_38"/>
      <w:r w:rsidRPr="00177558">
        <w:rPr>
          <w:rFonts w:ascii="Times New Roman" w:hAnsi="Times New Roman" w:cs="Times New Roman"/>
          <w:noProof w:val="0"/>
          <w:color w:val="000000" w:themeColor="text1"/>
          <w:szCs w:val="20"/>
        </w:rPr>
        <w:t>38</w:t>
      </w:r>
      <w:r w:rsidRPr="00177558">
        <w:rPr>
          <w:rFonts w:ascii="Times New Roman" w:hAnsi="Times New Roman" w:cs="Times New Roman"/>
          <w:noProof w:val="0"/>
          <w:color w:val="000000" w:themeColor="text1"/>
          <w:szCs w:val="20"/>
        </w:rPr>
        <w:tab/>
        <w:t xml:space="preserve">Gupta A, Björnsson A, Fredriksson M, Hallböök O, Eintrei C. Reduction in mortality after epidural </w:t>
      </w:r>
      <w:r w:rsidR="00F128D2" w:rsidRPr="00177558">
        <w:rPr>
          <w:rFonts w:ascii="Times New Roman" w:hAnsi="Times New Roman" w:cs="Times New Roman"/>
          <w:noProof w:val="0"/>
          <w:color w:val="000000" w:themeColor="text1"/>
          <w:szCs w:val="20"/>
        </w:rPr>
        <w:t>anest</w:t>
      </w:r>
      <w:r w:rsidRPr="00177558">
        <w:rPr>
          <w:rFonts w:ascii="Times New Roman" w:hAnsi="Times New Roman" w:cs="Times New Roman"/>
          <w:noProof w:val="0"/>
          <w:color w:val="000000" w:themeColor="text1"/>
          <w:szCs w:val="20"/>
        </w:rPr>
        <w:t xml:space="preserve">hesia and analgesia in patients undergoing rectal but not colonic cancer surgery: a retrospective analysis of data from 655 patients in central Sweden. Br J </w:t>
      </w:r>
      <w:r w:rsidR="00F128D2" w:rsidRPr="00177558">
        <w:rPr>
          <w:rFonts w:ascii="Times New Roman" w:hAnsi="Times New Roman" w:cs="Times New Roman"/>
          <w:noProof w:val="0"/>
          <w:color w:val="000000" w:themeColor="text1"/>
          <w:szCs w:val="20"/>
        </w:rPr>
        <w:t>Anest</w:t>
      </w:r>
      <w:r w:rsidRPr="00177558">
        <w:rPr>
          <w:rFonts w:ascii="Times New Roman" w:hAnsi="Times New Roman" w:cs="Times New Roman"/>
          <w:noProof w:val="0"/>
          <w:color w:val="000000" w:themeColor="text1"/>
          <w:szCs w:val="20"/>
        </w:rPr>
        <w:t>h 2011; 107: 164-70.</w:t>
      </w:r>
      <w:bookmarkEnd w:id="226"/>
    </w:p>
    <w:p w14:paraId="1574D7E1"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27" w:name="_ENREF_6_39"/>
      <w:r w:rsidRPr="00177558">
        <w:rPr>
          <w:rFonts w:ascii="Times New Roman" w:hAnsi="Times New Roman" w:cs="Times New Roman"/>
          <w:noProof w:val="0"/>
          <w:color w:val="000000" w:themeColor="text1"/>
          <w:szCs w:val="20"/>
        </w:rPr>
        <w:t>39</w:t>
      </w:r>
      <w:r w:rsidRPr="00177558">
        <w:rPr>
          <w:rFonts w:ascii="Times New Roman" w:hAnsi="Times New Roman" w:cs="Times New Roman"/>
          <w:noProof w:val="0"/>
          <w:color w:val="000000" w:themeColor="text1"/>
          <w:szCs w:val="20"/>
        </w:rPr>
        <w:tab/>
        <w:t>Pei L, Tan G, Wang L, et al. Comparison of combined general-epidural anesthesia with general anesthesia effects on survival and cancer recurrence: a meta-analysis of retrospective and prospective studies. PLoS One 2014; 9: e114667.</w:t>
      </w:r>
      <w:bookmarkEnd w:id="227"/>
    </w:p>
    <w:p w14:paraId="6753AF39" w14:textId="15FDB21D"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28" w:name="_ENREF_6_40"/>
      <w:r w:rsidRPr="00177558">
        <w:rPr>
          <w:rFonts w:ascii="Times New Roman" w:hAnsi="Times New Roman" w:cs="Times New Roman"/>
          <w:noProof w:val="0"/>
          <w:color w:val="000000" w:themeColor="text1"/>
          <w:szCs w:val="20"/>
        </w:rPr>
        <w:t>40</w:t>
      </w:r>
      <w:r w:rsidRPr="00177558">
        <w:rPr>
          <w:rFonts w:ascii="Times New Roman" w:hAnsi="Times New Roman" w:cs="Times New Roman"/>
          <w:noProof w:val="0"/>
          <w:color w:val="000000" w:themeColor="text1"/>
          <w:szCs w:val="20"/>
        </w:rPr>
        <w:tab/>
        <w:t xml:space="preserve">Cakmakkaya OS, Kolodzie K, Apfel CC, Pace NL. </w:t>
      </w:r>
      <w:r w:rsidR="00F128D2" w:rsidRPr="00177558">
        <w:rPr>
          <w:rFonts w:ascii="Times New Roman" w:hAnsi="Times New Roman" w:cs="Times New Roman"/>
          <w:noProof w:val="0"/>
          <w:color w:val="000000" w:themeColor="text1"/>
          <w:szCs w:val="20"/>
        </w:rPr>
        <w:t>Anest</w:t>
      </w:r>
      <w:r w:rsidRPr="00177558">
        <w:rPr>
          <w:rFonts w:ascii="Times New Roman" w:hAnsi="Times New Roman" w:cs="Times New Roman"/>
          <w:noProof w:val="0"/>
          <w:color w:val="000000" w:themeColor="text1"/>
          <w:szCs w:val="20"/>
        </w:rPr>
        <w:t xml:space="preserve">hetic techniques for risk of malignant </w:t>
      </w:r>
      <w:r w:rsidR="00F128D2" w:rsidRPr="00177558">
        <w:rPr>
          <w:rFonts w:ascii="Times New Roman" w:hAnsi="Times New Roman" w:cs="Times New Roman"/>
          <w:noProof w:val="0"/>
          <w:color w:val="000000" w:themeColor="text1"/>
          <w:szCs w:val="20"/>
        </w:rPr>
        <w:t>tumor</w:t>
      </w:r>
      <w:r w:rsidRPr="00177558">
        <w:rPr>
          <w:rFonts w:ascii="Times New Roman" w:hAnsi="Times New Roman" w:cs="Times New Roman"/>
          <w:noProof w:val="0"/>
          <w:color w:val="000000" w:themeColor="text1"/>
          <w:szCs w:val="20"/>
        </w:rPr>
        <w:t xml:space="preserve"> recurrence. Cochrane Database Syst Rev 2014: Cd008877.</w:t>
      </w:r>
      <w:bookmarkEnd w:id="228"/>
    </w:p>
    <w:p w14:paraId="415A0812"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29" w:name="_ENREF_6_41"/>
      <w:r w:rsidRPr="00177558">
        <w:rPr>
          <w:rFonts w:ascii="Times New Roman" w:hAnsi="Times New Roman" w:cs="Times New Roman"/>
          <w:noProof w:val="0"/>
          <w:color w:val="000000" w:themeColor="text1"/>
          <w:szCs w:val="20"/>
        </w:rPr>
        <w:t>41</w:t>
      </w:r>
      <w:r w:rsidRPr="00177558">
        <w:rPr>
          <w:rFonts w:ascii="Times New Roman" w:hAnsi="Times New Roman" w:cs="Times New Roman"/>
          <w:noProof w:val="0"/>
          <w:color w:val="000000" w:themeColor="text1"/>
          <w:szCs w:val="20"/>
        </w:rPr>
        <w:tab/>
        <w:t>Taylor MD, Nagji AS, Bhamidipati CM, et al. Tumor recurrence after complete resection for non-small cell lung cancer. Ann Thorac Surg 2012; 93: 1813-20; discussion 20-1.</w:t>
      </w:r>
      <w:bookmarkEnd w:id="229"/>
    </w:p>
    <w:p w14:paraId="6833A84F"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30" w:name="_ENREF_6_42"/>
      <w:r w:rsidRPr="00177558">
        <w:rPr>
          <w:rFonts w:ascii="Times New Roman" w:hAnsi="Times New Roman" w:cs="Times New Roman"/>
          <w:noProof w:val="0"/>
          <w:color w:val="000000" w:themeColor="text1"/>
          <w:szCs w:val="20"/>
        </w:rPr>
        <w:t>42</w:t>
      </w:r>
      <w:r w:rsidRPr="00177558">
        <w:rPr>
          <w:rFonts w:ascii="Times New Roman" w:hAnsi="Times New Roman" w:cs="Times New Roman"/>
          <w:noProof w:val="0"/>
          <w:color w:val="000000" w:themeColor="text1"/>
          <w:szCs w:val="20"/>
        </w:rPr>
        <w:tab/>
        <w:t>Sessler CN, Gosnell MS, Grap MJ, et al. The Richmond Agitation-Sedation Scale: validity and reliability in adult intensive care unit patients. Am J Respir Crit Care Med 2002; 166: 1338-44.</w:t>
      </w:r>
      <w:bookmarkEnd w:id="230"/>
    </w:p>
    <w:p w14:paraId="6D4E2412"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31" w:name="_ENREF_6_43"/>
      <w:r w:rsidRPr="00177558">
        <w:rPr>
          <w:rFonts w:ascii="Times New Roman" w:hAnsi="Times New Roman" w:cs="Times New Roman"/>
          <w:noProof w:val="0"/>
          <w:color w:val="000000" w:themeColor="text1"/>
          <w:szCs w:val="20"/>
        </w:rPr>
        <w:t>43</w:t>
      </w:r>
      <w:r w:rsidRPr="00177558">
        <w:rPr>
          <w:rFonts w:ascii="Times New Roman" w:hAnsi="Times New Roman" w:cs="Times New Roman"/>
          <w:noProof w:val="0"/>
          <w:color w:val="000000" w:themeColor="text1"/>
          <w:szCs w:val="20"/>
        </w:rPr>
        <w:tab/>
        <w:t>Ely EW, Truman B, Shintani A, et al. Monitoring sedation status over time in ICU patients: reliability and validity of the Richmond Agitation-Sedation Scale (RASS). Jama 2003; 289: 2983-91.</w:t>
      </w:r>
      <w:bookmarkEnd w:id="231"/>
    </w:p>
    <w:p w14:paraId="6749E0D4"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32" w:name="_ENREF_6_44"/>
      <w:r w:rsidRPr="00177558">
        <w:rPr>
          <w:rFonts w:ascii="Times New Roman" w:hAnsi="Times New Roman" w:cs="Times New Roman"/>
          <w:noProof w:val="0"/>
          <w:color w:val="000000" w:themeColor="text1"/>
          <w:szCs w:val="20"/>
        </w:rPr>
        <w:t>44</w:t>
      </w:r>
      <w:r w:rsidRPr="00177558">
        <w:rPr>
          <w:rFonts w:ascii="Times New Roman" w:hAnsi="Times New Roman" w:cs="Times New Roman"/>
          <w:noProof w:val="0"/>
          <w:color w:val="000000" w:themeColor="text1"/>
          <w:szCs w:val="20"/>
        </w:rPr>
        <w:tab/>
        <w:t>Knaus WA, Draper EA, Wagner DP, Zimmerman JE. APACHE II: a severity of disease classification system. Crit Care Med 1985; 13: 818-29.</w:t>
      </w:r>
      <w:bookmarkEnd w:id="232"/>
    </w:p>
    <w:p w14:paraId="65CCEF56"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33" w:name="_ENREF_6_45"/>
      <w:r w:rsidRPr="00177558">
        <w:rPr>
          <w:rFonts w:ascii="Times New Roman" w:hAnsi="Times New Roman" w:cs="Times New Roman"/>
          <w:noProof w:val="0"/>
          <w:color w:val="000000" w:themeColor="text1"/>
          <w:szCs w:val="20"/>
        </w:rPr>
        <w:t>45</w:t>
      </w:r>
      <w:r w:rsidRPr="00177558">
        <w:rPr>
          <w:rFonts w:ascii="Times New Roman" w:hAnsi="Times New Roman" w:cs="Times New Roman"/>
          <w:noProof w:val="0"/>
          <w:color w:val="000000" w:themeColor="text1"/>
          <w:szCs w:val="20"/>
        </w:rPr>
        <w:tab/>
        <w:t>Dindo D, Demartines N, Clavien PA. Classification of surgical complications: a new proposal with evaluation in a cohort of 6336 patients and results of a survey. Ann Surg 2004; 240: 205-13.</w:t>
      </w:r>
      <w:bookmarkEnd w:id="233"/>
    </w:p>
    <w:p w14:paraId="6700B8D1"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34" w:name="_ENREF_6_46"/>
      <w:r w:rsidRPr="00177558">
        <w:rPr>
          <w:rFonts w:ascii="Times New Roman" w:hAnsi="Times New Roman" w:cs="Times New Roman"/>
          <w:noProof w:val="0"/>
          <w:color w:val="000000" w:themeColor="text1"/>
          <w:szCs w:val="20"/>
        </w:rPr>
        <w:t>46</w:t>
      </w:r>
      <w:r w:rsidRPr="00177558">
        <w:rPr>
          <w:rFonts w:ascii="Times New Roman" w:hAnsi="Times New Roman" w:cs="Times New Roman"/>
          <w:noProof w:val="0"/>
          <w:color w:val="000000" w:themeColor="text1"/>
          <w:szCs w:val="20"/>
        </w:rPr>
        <w:tab/>
        <w:t>Goldstraw P, Chansky K, Crowley J, et al. The IASLC Lung Cancer Staging Project: Proposals for Revision of the TNM Stage Groupings in the Forthcoming (Eighth) Edition of the TNM Classification for Lung Cancer. J Thorac Oncol 2016; 11: 39-51.</w:t>
      </w:r>
      <w:bookmarkEnd w:id="234"/>
    </w:p>
    <w:p w14:paraId="3D94E79A"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35" w:name="_ENREF_6_47"/>
      <w:r w:rsidRPr="00177558">
        <w:rPr>
          <w:rFonts w:ascii="Times New Roman" w:hAnsi="Times New Roman" w:cs="Times New Roman"/>
          <w:noProof w:val="0"/>
          <w:color w:val="000000" w:themeColor="text1"/>
          <w:szCs w:val="20"/>
        </w:rPr>
        <w:t>47</w:t>
      </w:r>
      <w:r w:rsidRPr="00177558">
        <w:rPr>
          <w:rFonts w:ascii="Times New Roman" w:hAnsi="Times New Roman" w:cs="Times New Roman"/>
          <w:noProof w:val="0"/>
          <w:color w:val="000000" w:themeColor="text1"/>
          <w:szCs w:val="20"/>
        </w:rPr>
        <w:tab/>
        <w:t>Bruzzi JF, Munden RF. PET/CT imaging of lung cancer. J Thorac Imaging 2006; 21: 123-36.</w:t>
      </w:r>
      <w:bookmarkEnd w:id="235"/>
    </w:p>
    <w:p w14:paraId="208C5C1B"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36" w:name="_ENREF_6_48"/>
      <w:r w:rsidRPr="00177558">
        <w:rPr>
          <w:rFonts w:ascii="Times New Roman" w:hAnsi="Times New Roman" w:cs="Times New Roman"/>
          <w:noProof w:val="0"/>
          <w:color w:val="000000" w:themeColor="text1"/>
          <w:szCs w:val="20"/>
        </w:rPr>
        <w:t>48</w:t>
      </w:r>
      <w:r w:rsidRPr="00177558">
        <w:rPr>
          <w:rFonts w:ascii="Times New Roman" w:hAnsi="Times New Roman" w:cs="Times New Roman"/>
          <w:noProof w:val="0"/>
          <w:color w:val="000000" w:themeColor="text1"/>
          <w:szCs w:val="20"/>
        </w:rPr>
        <w:tab/>
        <w:t>Alberts WM. Follow up and surveillance of the patient with lung cancer: what do you do after surgery? Respirology 2007; 12: 16-21.</w:t>
      </w:r>
      <w:bookmarkEnd w:id="236"/>
    </w:p>
    <w:p w14:paraId="1033AF45"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37" w:name="_ENREF_6_49"/>
      <w:r w:rsidRPr="00177558">
        <w:rPr>
          <w:rFonts w:ascii="Times New Roman" w:hAnsi="Times New Roman" w:cs="Times New Roman"/>
          <w:noProof w:val="0"/>
          <w:color w:val="000000" w:themeColor="text1"/>
          <w:szCs w:val="20"/>
        </w:rPr>
        <w:t>49</w:t>
      </w:r>
      <w:r w:rsidRPr="00177558">
        <w:rPr>
          <w:rFonts w:ascii="Times New Roman" w:hAnsi="Times New Roman" w:cs="Times New Roman"/>
          <w:noProof w:val="0"/>
          <w:color w:val="000000" w:themeColor="text1"/>
          <w:szCs w:val="20"/>
        </w:rPr>
        <w:tab/>
        <w:t>Colt HG, Murgu SD, Korst RJ, Slatore CG, Unger M, Quadrelli S. Follow-up and surveillance of the patient with lung cancer after curative-intent therapy: Diagnosis and management of lung cancer, 3rd ed: American College of Chest Physicians evidence-based clinical practice guidelines. Chest 2013; 143: e437S-54S.</w:t>
      </w:r>
      <w:bookmarkEnd w:id="237"/>
    </w:p>
    <w:p w14:paraId="779EAE47"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38" w:name="_ENREF_6_50"/>
      <w:r w:rsidRPr="00177558">
        <w:rPr>
          <w:rFonts w:ascii="Times New Roman" w:hAnsi="Times New Roman" w:cs="Times New Roman"/>
          <w:noProof w:val="0"/>
          <w:color w:val="000000" w:themeColor="text1"/>
          <w:szCs w:val="20"/>
        </w:rPr>
        <w:t>50</w:t>
      </w:r>
      <w:r w:rsidRPr="00177558">
        <w:rPr>
          <w:rFonts w:ascii="Times New Roman" w:hAnsi="Times New Roman" w:cs="Times New Roman"/>
          <w:noProof w:val="0"/>
          <w:color w:val="000000" w:themeColor="text1"/>
          <w:szCs w:val="20"/>
        </w:rPr>
        <w:tab/>
        <w:t>Hicks RJ, Kalff V, MacManus MP, et al. The utility of (18)F-FDG PET for suspected recurrent non-small cell lung cancer after potentially curative therapy: impact on management and prognostic stratification. J Nucl Med 2001; 42: 1605-13.</w:t>
      </w:r>
      <w:bookmarkEnd w:id="238"/>
    </w:p>
    <w:p w14:paraId="5689BA18"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39" w:name="_ENREF_6_51"/>
      <w:r w:rsidRPr="00177558">
        <w:rPr>
          <w:rFonts w:ascii="Times New Roman" w:hAnsi="Times New Roman" w:cs="Times New Roman"/>
          <w:noProof w:val="0"/>
          <w:color w:val="000000" w:themeColor="text1"/>
          <w:szCs w:val="20"/>
        </w:rPr>
        <w:t>51</w:t>
      </w:r>
      <w:r w:rsidRPr="00177558">
        <w:rPr>
          <w:rFonts w:ascii="Times New Roman" w:hAnsi="Times New Roman" w:cs="Times New Roman"/>
          <w:noProof w:val="0"/>
          <w:color w:val="000000" w:themeColor="text1"/>
          <w:szCs w:val="20"/>
        </w:rPr>
        <w:tab/>
        <w:t>Sarfati D, Blakely T, Pearce N. Measuring cancer survival in populations: relative survival vs cancer-specific survival. Int J Epidemiol 2010; 39: 598-610.</w:t>
      </w:r>
      <w:bookmarkEnd w:id="239"/>
    </w:p>
    <w:p w14:paraId="767D6D3D"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40" w:name="_ENREF_6_52"/>
      <w:r w:rsidRPr="00177558">
        <w:rPr>
          <w:rFonts w:ascii="Times New Roman" w:hAnsi="Times New Roman" w:cs="Times New Roman"/>
          <w:noProof w:val="0"/>
          <w:color w:val="000000" w:themeColor="text1"/>
          <w:szCs w:val="20"/>
        </w:rPr>
        <w:t>52</w:t>
      </w:r>
      <w:r w:rsidRPr="00177558">
        <w:rPr>
          <w:rFonts w:ascii="Times New Roman" w:hAnsi="Times New Roman" w:cs="Times New Roman"/>
          <w:noProof w:val="0"/>
          <w:color w:val="000000" w:themeColor="text1"/>
          <w:szCs w:val="20"/>
        </w:rPr>
        <w:tab/>
        <w:t>Rock CL, Doyle C, Demark-Wahnefried W, et al. Nutrition and physical activity guidelines for cancer survivors. CA: A Cancer Journal for Clinicians 2012; 62: 242-74.</w:t>
      </w:r>
      <w:bookmarkEnd w:id="240"/>
    </w:p>
    <w:p w14:paraId="37669B7F"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41" w:name="_ENREF_6_53"/>
      <w:r w:rsidRPr="00177558">
        <w:rPr>
          <w:rFonts w:ascii="Times New Roman" w:hAnsi="Times New Roman" w:cs="Times New Roman"/>
          <w:noProof w:val="0"/>
          <w:color w:val="000000" w:themeColor="text1"/>
          <w:szCs w:val="20"/>
        </w:rPr>
        <w:t>53</w:t>
      </w:r>
      <w:r w:rsidRPr="00177558">
        <w:rPr>
          <w:rFonts w:ascii="Times New Roman" w:hAnsi="Times New Roman" w:cs="Times New Roman"/>
          <w:noProof w:val="0"/>
          <w:color w:val="000000" w:themeColor="text1"/>
          <w:szCs w:val="20"/>
        </w:rPr>
        <w:tab/>
        <w:t>Ainsworth BE, Haskell WL, Herrmann SD, et al. 2011 Compendium of Physical Activities: A Second Update of Codes and MET Values. Medicine &amp; Science in Sports &amp; Exercise 2011; 43: 1575-81.</w:t>
      </w:r>
      <w:bookmarkEnd w:id="241"/>
    </w:p>
    <w:p w14:paraId="123DA5C2" w14:textId="77777777" w:rsidR="0087670A" w:rsidRPr="00177558" w:rsidRDefault="0087670A" w:rsidP="0087670A">
      <w:pPr>
        <w:pStyle w:val="EndNoteBibliography"/>
        <w:ind w:left="720" w:hanging="720"/>
        <w:rPr>
          <w:rFonts w:ascii="Times New Roman" w:hAnsi="Times New Roman" w:cs="Times New Roman"/>
          <w:noProof w:val="0"/>
          <w:color w:val="000000" w:themeColor="text1"/>
          <w:szCs w:val="20"/>
        </w:rPr>
      </w:pPr>
      <w:bookmarkStart w:id="242" w:name="_ENREF_6_54"/>
      <w:r w:rsidRPr="00177558">
        <w:rPr>
          <w:rFonts w:ascii="Times New Roman" w:hAnsi="Times New Roman" w:cs="Times New Roman"/>
          <w:noProof w:val="0"/>
          <w:color w:val="000000" w:themeColor="text1"/>
          <w:szCs w:val="20"/>
        </w:rPr>
        <w:t>54</w:t>
      </w:r>
      <w:r w:rsidRPr="00177558">
        <w:rPr>
          <w:rFonts w:ascii="Times New Roman" w:hAnsi="Times New Roman" w:cs="Times New Roman"/>
          <w:noProof w:val="0"/>
          <w:color w:val="000000" w:themeColor="text1"/>
          <w:szCs w:val="20"/>
        </w:rPr>
        <w:tab/>
        <w:t>Austin PC. An Introduction to Propensity Score Methods for Reducing the Effects of Confounding in Observational Studies. Multivariate Behav Res 2011; 46: 399-424.</w:t>
      </w:r>
      <w:bookmarkEnd w:id="242"/>
    </w:p>
    <w:p w14:paraId="471B5115" w14:textId="26BD88CD" w:rsidR="00E47A0A" w:rsidRPr="00177558" w:rsidRDefault="00E47A0A" w:rsidP="005B2D31">
      <w:pPr>
        <w:rPr>
          <w:rFonts w:eastAsia="等线"/>
          <w:b/>
          <w:color w:val="000000" w:themeColor="text1"/>
          <w:szCs w:val="20"/>
        </w:rPr>
        <w:sectPr w:rsidR="00E47A0A" w:rsidRPr="00177558" w:rsidSect="00742065">
          <w:pgSz w:w="11906" w:h="16838"/>
          <w:pgMar w:top="1440" w:right="1440" w:bottom="2835" w:left="1440" w:header="851" w:footer="992" w:gutter="0"/>
          <w:cols w:space="425"/>
          <w:docGrid w:type="lines" w:linePitch="312"/>
        </w:sectPr>
      </w:pPr>
      <w:r w:rsidRPr="00177558">
        <w:rPr>
          <w:rFonts w:eastAsia="等线"/>
          <w:color w:val="000000" w:themeColor="text1"/>
          <w:szCs w:val="20"/>
        </w:rPr>
        <w:fldChar w:fldCharType="end"/>
      </w:r>
    </w:p>
    <w:p w14:paraId="1275A9A7" w14:textId="2FB82976" w:rsidR="001C5858" w:rsidRPr="00177558" w:rsidRDefault="001C5858" w:rsidP="00AF09BA">
      <w:pPr>
        <w:pStyle w:val="1"/>
        <w:rPr>
          <w:color w:val="000000" w:themeColor="text1"/>
          <w:sz w:val="20"/>
          <w:szCs w:val="20"/>
        </w:rPr>
      </w:pPr>
      <w:bookmarkStart w:id="243" w:name="_Toc48409149"/>
      <w:r w:rsidRPr="00177558">
        <w:rPr>
          <w:color w:val="000000" w:themeColor="text1"/>
          <w:sz w:val="20"/>
          <w:szCs w:val="20"/>
        </w:rPr>
        <w:lastRenderedPageBreak/>
        <w:t>Summary of changes from the original study protocol approved by the ethics committee</w:t>
      </w:r>
      <w:bookmarkEnd w:id="188"/>
      <w:bookmarkEnd w:id="243"/>
    </w:p>
    <w:tbl>
      <w:tblPr>
        <w:tblpPr w:leftFromText="180" w:rightFromText="180" w:vertAnchor="text" w:tblpY="267"/>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928"/>
        <w:gridCol w:w="865"/>
        <w:gridCol w:w="889"/>
        <w:gridCol w:w="1123"/>
        <w:gridCol w:w="6830"/>
        <w:gridCol w:w="3317"/>
      </w:tblGrid>
      <w:tr w:rsidR="00177558" w:rsidRPr="00177558" w14:paraId="5CAA774A" w14:textId="77777777" w:rsidTr="001025C9">
        <w:tc>
          <w:tcPr>
            <w:tcW w:w="308" w:type="pct"/>
          </w:tcPr>
          <w:p w14:paraId="1704B84E" w14:textId="77777777" w:rsidR="001C1DB3" w:rsidRPr="00177558" w:rsidRDefault="001C1DB3" w:rsidP="00B54215">
            <w:pPr>
              <w:rPr>
                <w:b/>
                <w:bCs/>
                <w:color w:val="000000" w:themeColor="text1"/>
                <w:szCs w:val="20"/>
              </w:rPr>
            </w:pPr>
            <w:r w:rsidRPr="00177558">
              <w:rPr>
                <w:b/>
                <w:bCs/>
                <w:color w:val="000000" w:themeColor="text1"/>
                <w:szCs w:val="20"/>
              </w:rPr>
              <w:t>Number</w:t>
            </w:r>
          </w:p>
        </w:tc>
        <w:tc>
          <w:tcPr>
            <w:tcW w:w="292" w:type="pct"/>
          </w:tcPr>
          <w:p w14:paraId="2B1F512B" w14:textId="216768EF" w:rsidR="001C1DB3" w:rsidRPr="00177558" w:rsidRDefault="001C1DB3" w:rsidP="0022077D">
            <w:pPr>
              <w:rPr>
                <w:b/>
                <w:bCs/>
                <w:color w:val="000000" w:themeColor="text1"/>
                <w:szCs w:val="20"/>
              </w:rPr>
            </w:pPr>
            <w:r w:rsidRPr="00177558">
              <w:rPr>
                <w:b/>
                <w:bCs/>
                <w:color w:val="000000" w:themeColor="text1"/>
                <w:szCs w:val="20"/>
              </w:rPr>
              <w:t>Version</w:t>
            </w:r>
          </w:p>
        </w:tc>
        <w:tc>
          <w:tcPr>
            <w:tcW w:w="329" w:type="pct"/>
          </w:tcPr>
          <w:p w14:paraId="6B79A760" w14:textId="77777777" w:rsidR="001C1DB3" w:rsidRPr="00177558" w:rsidRDefault="001C1DB3" w:rsidP="0022077D">
            <w:pPr>
              <w:rPr>
                <w:b/>
                <w:bCs/>
                <w:color w:val="000000" w:themeColor="text1"/>
                <w:szCs w:val="20"/>
              </w:rPr>
            </w:pPr>
            <w:r w:rsidRPr="00177558">
              <w:rPr>
                <w:b/>
                <w:bCs/>
                <w:color w:val="000000" w:themeColor="text1"/>
                <w:szCs w:val="20"/>
              </w:rPr>
              <w:t>Date of version</w:t>
            </w:r>
          </w:p>
        </w:tc>
        <w:tc>
          <w:tcPr>
            <w:tcW w:w="413" w:type="pct"/>
          </w:tcPr>
          <w:p w14:paraId="3516F607" w14:textId="77777777" w:rsidR="001C1DB3" w:rsidRPr="00177558" w:rsidRDefault="001C1DB3" w:rsidP="0022077D">
            <w:pPr>
              <w:rPr>
                <w:b/>
                <w:bCs/>
                <w:color w:val="000000" w:themeColor="text1"/>
                <w:szCs w:val="20"/>
              </w:rPr>
            </w:pPr>
            <w:r w:rsidRPr="00177558">
              <w:rPr>
                <w:b/>
                <w:bCs/>
                <w:color w:val="000000" w:themeColor="text1"/>
                <w:szCs w:val="20"/>
              </w:rPr>
              <w:t>Drafter, Reviser/</w:t>
            </w:r>
          </w:p>
          <w:p w14:paraId="4CE9309A" w14:textId="77777777" w:rsidR="001C1DB3" w:rsidRPr="00177558" w:rsidRDefault="001C1DB3" w:rsidP="0022077D">
            <w:pPr>
              <w:rPr>
                <w:b/>
                <w:bCs/>
                <w:color w:val="000000" w:themeColor="text1"/>
                <w:szCs w:val="20"/>
              </w:rPr>
            </w:pPr>
            <w:r w:rsidRPr="00177558">
              <w:rPr>
                <w:b/>
                <w:bCs/>
                <w:color w:val="000000" w:themeColor="text1"/>
                <w:szCs w:val="20"/>
              </w:rPr>
              <w:t>Chairman</w:t>
            </w:r>
          </w:p>
        </w:tc>
        <w:tc>
          <w:tcPr>
            <w:tcW w:w="2458" w:type="pct"/>
          </w:tcPr>
          <w:p w14:paraId="26F864B0" w14:textId="77777777" w:rsidR="001C1DB3" w:rsidRPr="00177558" w:rsidRDefault="001C1DB3" w:rsidP="0022077D">
            <w:pPr>
              <w:rPr>
                <w:b/>
                <w:bCs/>
                <w:color w:val="000000" w:themeColor="text1"/>
                <w:szCs w:val="20"/>
              </w:rPr>
            </w:pPr>
            <w:r w:rsidRPr="00177558">
              <w:rPr>
                <w:b/>
                <w:bCs/>
                <w:color w:val="000000" w:themeColor="text1"/>
                <w:szCs w:val="20"/>
              </w:rPr>
              <w:t>Contents of revision</w:t>
            </w:r>
          </w:p>
        </w:tc>
        <w:tc>
          <w:tcPr>
            <w:tcW w:w="1199" w:type="pct"/>
          </w:tcPr>
          <w:p w14:paraId="223B6BFC" w14:textId="77777777" w:rsidR="001C1DB3" w:rsidRPr="00177558" w:rsidRDefault="001C1DB3" w:rsidP="0022077D">
            <w:pPr>
              <w:rPr>
                <w:b/>
                <w:bCs/>
                <w:color w:val="000000" w:themeColor="text1"/>
                <w:szCs w:val="20"/>
              </w:rPr>
            </w:pPr>
            <w:r w:rsidRPr="00177558">
              <w:rPr>
                <w:b/>
                <w:bCs/>
                <w:color w:val="000000" w:themeColor="text1"/>
                <w:szCs w:val="20"/>
              </w:rPr>
              <w:t>Reasons for revision</w:t>
            </w:r>
          </w:p>
        </w:tc>
      </w:tr>
      <w:tr w:rsidR="00177558" w:rsidRPr="00177558" w14:paraId="4E5688B0" w14:textId="77777777" w:rsidTr="001025C9">
        <w:tc>
          <w:tcPr>
            <w:tcW w:w="308" w:type="pct"/>
            <w:tcBorders>
              <w:bottom w:val="single" w:sz="2" w:space="0" w:color="auto"/>
            </w:tcBorders>
          </w:tcPr>
          <w:p w14:paraId="12AF3C6F" w14:textId="77777777" w:rsidR="001C1DB3" w:rsidRPr="00177558" w:rsidRDefault="001C1DB3" w:rsidP="00B54215">
            <w:pPr>
              <w:rPr>
                <w:color w:val="000000" w:themeColor="text1"/>
                <w:szCs w:val="20"/>
              </w:rPr>
            </w:pPr>
            <w:r w:rsidRPr="00177558">
              <w:rPr>
                <w:color w:val="000000" w:themeColor="text1"/>
                <w:szCs w:val="20"/>
              </w:rPr>
              <w:t>1</w:t>
            </w:r>
          </w:p>
        </w:tc>
        <w:tc>
          <w:tcPr>
            <w:tcW w:w="292" w:type="pct"/>
            <w:tcBorders>
              <w:bottom w:val="single" w:sz="2" w:space="0" w:color="auto"/>
            </w:tcBorders>
          </w:tcPr>
          <w:p w14:paraId="67AE2D09" w14:textId="77777777" w:rsidR="001C1DB3" w:rsidRPr="00177558" w:rsidRDefault="001C1DB3" w:rsidP="0022077D">
            <w:pPr>
              <w:rPr>
                <w:color w:val="000000" w:themeColor="text1"/>
                <w:szCs w:val="20"/>
              </w:rPr>
            </w:pPr>
            <w:r w:rsidRPr="00177558">
              <w:rPr>
                <w:color w:val="000000" w:themeColor="text1"/>
                <w:szCs w:val="20"/>
              </w:rPr>
              <w:t>1.1</w:t>
            </w:r>
          </w:p>
        </w:tc>
        <w:tc>
          <w:tcPr>
            <w:tcW w:w="329" w:type="pct"/>
            <w:tcBorders>
              <w:bottom w:val="single" w:sz="2" w:space="0" w:color="auto"/>
            </w:tcBorders>
          </w:tcPr>
          <w:p w14:paraId="2002B3BF" w14:textId="17315778" w:rsidR="001C1DB3" w:rsidRPr="00177558" w:rsidRDefault="00DB6CA9" w:rsidP="0022077D">
            <w:pPr>
              <w:rPr>
                <w:color w:val="000000" w:themeColor="text1"/>
                <w:szCs w:val="20"/>
              </w:rPr>
            </w:pPr>
            <w:r w:rsidRPr="00177558">
              <w:rPr>
                <w:color w:val="000000" w:themeColor="text1"/>
                <w:szCs w:val="20"/>
              </w:rPr>
              <w:t>Nov</w:t>
            </w:r>
            <w:r w:rsidR="00F27925" w:rsidRPr="00177558">
              <w:rPr>
                <w:color w:val="000000" w:themeColor="text1"/>
                <w:szCs w:val="20"/>
              </w:rPr>
              <w:t>.</w:t>
            </w:r>
            <w:r w:rsidR="001C1DB3" w:rsidRPr="00177558">
              <w:rPr>
                <w:color w:val="000000" w:themeColor="text1"/>
                <w:szCs w:val="20"/>
              </w:rPr>
              <w:t xml:space="preserve"> </w:t>
            </w:r>
            <w:r w:rsidRPr="00177558">
              <w:rPr>
                <w:color w:val="000000" w:themeColor="text1"/>
                <w:szCs w:val="20"/>
              </w:rPr>
              <w:t>24</w:t>
            </w:r>
            <w:r w:rsidR="001C1DB3" w:rsidRPr="00177558">
              <w:rPr>
                <w:color w:val="000000" w:themeColor="text1"/>
                <w:szCs w:val="20"/>
              </w:rPr>
              <w:t>, 2013</w:t>
            </w:r>
          </w:p>
        </w:tc>
        <w:tc>
          <w:tcPr>
            <w:tcW w:w="413" w:type="pct"/>
            <w:tcBorders>
              <w:bottom w:val="single" w:sz="2" w:space="0" w:color="auto"/>
            </w:tcBorders>
          </w:tcPr>
          <w:p w14:paraId="4DAA0B05" w14:textId="0851C85A" w:rsidR="00F27925" w:rsidRPr="00177558" w:rsidRDefault="001C1DB3" w:rsidP="00602628">
            <w:pPr>
              <w:rPr>
                <w:color w:val="000000" w:themeColor="text1"/>
                <w:szCs w:val="20"/>
              </w:rPr>
            </w:pPr>
            <w:r w:rsidRPr="00177558">
              <w:rPr>
                <w:color w:val="000000" w:themeColor="text1"/>
                <w:szCs w:val="20"/>
              </w:rPr>
              <w:t>Z</w:t>
            </w:r>
            <w:r w:rsidR="00B54215" w:rsidRPr="00177558">
              <w:rPr>
                <w:color w:val="000000" w:themeColor="text1"/>
                <w:szCs w:val="20"/>
              </w:rPr>
              <w:t>-</w:t>
            </w:r>
            <w:r w:rsidRPr="00177558">
              <w:rPr>
                <w:color w:val="000000" w:themeColor="text1"/>
                <w:szCs w:val="20"/>
              </w:rPr>
              <w:t>ZX, D</w:t>
            </w:r>
            <w:r w:rsidR="00B54215" w:rsidRPr="00177558">
              <w:rPr>
                <w:color w:val="000000" w:themeColor="text1"/>
                <w:szCs w:val="20"/>
              </w:rPr>
              <w:t>-</w:t>
            </w:r>
            <w:r w:rsidRPr="00177558">
              <w:rPr>
                <w:color w:val="000000" w:themeColor="text1"/>
                <w:szCs w:val="20"/>
              </w:rPr>
              <w:t>XW/Y</w:t>
            </w:r>
            <w:r w:rsidR="00B54215" w:rsidRPr="00177558">
              <w:rPr>
                <w:color w:val="000000" w:themeColor="text1"/>
                <w:szCs w:val="20"/>
              </w:rPr>
              <w:t>-</w:t>
            </w:r>
            <w:r w:rsidRPr="00177558">
              <w:rPr>
                <w:color w:val="000000" w:themeColor="text1"/>
                <w:szCs w:val="20"/>
              </w:rPr>
              <w:t>NH</w:t>
            </w:r>
          </w:p>
        </w:tc>
        <w:tc>
          <w:tcPr>
            <w:tcW w:w="2458" w:type="pct"/>
            <w:tcBorders>
              <w:bottom w:val="single" w:sz="2" w:space="0" w:color="auto"/>
            </w:tcBorders>
          </w:tcPr>
          <w:p w14:paraId="2CA4FFC2" w14:textId="37256C35" w:rsidR="001C1DB3" w:rsidRPr="00177558" w:rsidRDefault="00DC246D" w:rsidP="0022077D">
            <w:pPr>
              <w:rPr>
                <w:color w:val="000000" w:themeColor="text1"/>
                <w:szCs w:val="20"/>
              </w:rPr>
            </w:pPr>
            <w:r w:rsidRPr="00177558">
              <w:rPr>
                <w:color w:val="000000" w:themeColor="text1"/>
                <w:szCs w:val="20"/>
              </w:rPr>
              <w:t>(This was the first version approved by the Ethics Committee).</w:t>
            </w:r>
          </w:p>
        </w:tc>
        <w:tc>
          <w:tcPr>
            <w:tcW w:w="1199" w:type="pct"/>
            <w:tcBorders>
              <w:bottom w:val="single" w:sz="2" w:space="0" w:color="auto"/>
            </w:tcBorders>
          </w:tcPr>
          <w:p w14:paraId="50F47C6F" w14:textId="77777777" w:rsidR="001C1DB3" w:rsidRPr="00177558" w:rsidRDefault="001C1DB3" w:rsidP="0022077D">
            <w:pPr>
              <w:rPr>
                <w:color w:val="000000" w:themeColor="text1"/>
                <w:szCs w:val="20"/>
              </w:rPr>
            </w:pPr>
            <w:r w:rsidRPr="00177558">
              <w:rPr>
                <w:color w:val="000000" w:themeColor="text1"/>
                <w:szCs w:val="20"/>
              </w:rPr>
              <w:t>---</w:t>
            </w:r>
          </w:p>
        </w:tc>
      </w:tr>
      <w:tr w:rsidR="00177558" w:rsidRPr="00177558" w14:paraId="48D7F8A4" w14:textId="77777777" w:rsidTr="001025C9">
        <w:tc>
          <w:tcPr>
            <w:tcW w:w="308" w:type="pct"/>
            <w:tcBorders>
              <w:bottom w:val="nil"/>
            </w:tcBorders>
          </w:tcPr>
          <w:p w14:paraId="68C6A406" w14:textId="77777777" w:rsidR="001C1DB3" w:rsidRPr="00177558" w:rsidRDefault="001C1DB3" w:rsidP="00B54215">
            <w:pPr>
              <w:rPr>
                <w:color w:val="000000" w:themeColor="text1"/>
                <w:szCs w:val="20"/>
              </w:rPr>
            </w:pPr>
            <w:r w:rsidRPr="00177558">
              <w:rPr>
                <w:color w:val="000000" w:themeColor="text1"/>
                <w:szCs w:val="20"/>
              </w:rPr>
              <w:t>2</w:t>
            </w:r>
          </w:p>
        </w:tc>
        <w:tc>
          <w:tcPr>
            <w:tcW w:w="292" w:type="pct"/>
            <w:tcBorders>
              <w:bottom w:val="nil"/>
            </w:tcBorders>
          </w:tcPr>
          <w:p w14:paraId="278F5D16" w14:textId="77777777" w:rsidR="001C1DB3" w:rsidRPr="00177558" w:rsidRDefault="001C1DB3" w:rsidP="0022077D">
            <w:pPr>
              <w:rPr>
                <w:color w:val="000000" w:themeColor="text1"/>
                <w:szCs w:val="20"/>
              </w:rPr>
            </w:pPr>
            <w:r w:rsidRPr="00177558">
              <w:rPr>
                <w:color w:val="000000" w:themeColor="text1"/>
                <w:szCs w:val="20"/>
              </w:rPr>
              <w:t xml:space="preserve">1.2 </w:t>
            </w:r>
          </w:p>
          <w:p w14:paraId="41F2E5D7" w14:textId="77777777" w:rsidR="001C1DB3" w:rsidRPr="00177558" w:rsidRDefault="001C1DB3" w:rsidP="0022077D">
            <w:pPr>
              <w:rPr>
                <w:color w:val="000000" w:themeColor="text1"/>
                <w:szCs w:val="20"/>
              </w:rPr>
            </w:pPr>
          </w:p>
        </w:tc>
        <w:tc>
          <w:tcPr>
            <w:tcW w:w="329" w:type="pct"/>
            <w:tcBorders>
              <w:bottom w:val="nil"/>
            </w:tcBorders>
          </w:tcPr>
          <w:p w14:paraId="1E684292" w14:textId="21F542A9" w:rsidR="001C1DB3" w:rsidRPr="00177558" w:rsidRDefault="001C1DB3" w:rsidP="0022077D">
            <w:pPr>
              <w:rPr>
                <w:color w:val="000000" w:themeColor="text1"/>
                <w:szCs w:val="20"/>
              </w:rPr>
            </w:pPr>
            <w:r w:rsidRPr="00177558">
              <w:rPr>
                <w:color w:val="000000" w:themeColor="text1"/>
                <w:szCs w:val="20"/>
              </w:rPr>
              <w:t>Dec</w:t>
            </w:r>
            <w:r w:rsidR="00F27925" w:rsidRPr="00177558">
              <w:rPr>
                <w:color w:val="000000" w:themeColor="text1"/>
                <w:szCs w:val="20"/>
              </w:rPr>
              <w:t>.</w:t>
            </w:r>
            <w:r w:rsidRPr="00177558">
              <w:rPr>
                <w:color w:val="000000" w:themeColor="text1"/>
                <w:szCs w:val="20"/>
              </w:rPr>
              <w:t xml:space="preserve"> </w:t>
            </w:r>
            <w:r w:rsidR="00DB6CA9" w:rsidRPr="00177558">
              <w:rPr>
                <w:color w:val="000000" w:themeColor="text1"/>
                <w:szCs w:val="20"/>
              </w:rPr>
              <w:t>8</w:t>
            </w:r>
            <w:r w:rsidRPr="00177558">
              <w:rPr>
                <w:color w:val="000000" w:themeColor="text1"/>
                <w:szCs w:val="20"/>
              </w:rPr>
              <w:t>, 2015</w:t>
            </w:r>
          </w:p>
        </w:tc>
        <w:tc>
          <w:tcPr>
            <w:tcW w:w="413" w:type="pct"/>
            <w:tcBorders>
              <w:bottom w:val="nil"/>
            </w:tcBorders>
          </w:tcPr>
          <w:p w14:paraId="344BB56E" w14:textId="055E2D2C" w:rsidR="001C1DB3" w:rsidRPr="00177558" w:rsidRDefault="001C1DB3" w:rsidP="0022077D">
            <w:pPr>
              <w:rPr>
                <w:color w:val="000000" w:themeColor="text1"/>
                <w:szCs w:val="20"/>
              </w:rPr>
            </w:pPr>
            <w:r w:rsidRPr="00177558">
              <w:rPr>
                <w:color w:val="000000" w:themeColor="text1"/>
                <w:szCs w:val="20"/>
              </w:rPr>
              <w:t>Z</w:t>
            </w:r>
            <w:r w:rsidR="00B54215" w:rsidRPr="00177558">
              <w:rPr>
                <w:color w:val="000000" w:themeColor="text1"/>
                <w:szCs w:val="20"/>
              </w:rPr>
              <w:t>-</w:t>
            </w:r>
            <w:r w:rsidRPr="00177558">
              <w:rPr>
                <w:color w:val="000000" w:themeColor="text1"/>
                <w:szCs w:val="20"/>
              </w:rPr>
              <w:t>ZX, D</w:t>
            </w:r>
            <w:r w:rsidR="00B54215" w:rsidRPr="00177558">
              <w:rPr>
                <w:color w:val="000000" w:themeColor="text1"/>
                <w:szCs w:val="20"/>
              </w:rPr>
              <w:t>-</w:t>
            </w:r>
            <w:r w:rsidRPr="00177558">
              <w:rPr>
                <w:color w:val="000000" w:themeColor="text1"/>
                <w:szCs w:val="20"/>
              </w:rPr>
              <w:t>XW/Y</w:t>
            </w:r>
            <w:r w:rsidR="00B54215" w:rsidRPr="00177558">
              <w:rPr>
                <w:color w:val="000000" w:themeColor="text1"/>
                <w:szCs w:val="20"/>
              </w:rPr>
              <w:t>-</w:t>
            </w:r>
            <w:r w:rsidRPr="00177558">
              <w:rPr>
                <w:color w:val="000000" w:themeColor="text1"/>
                <w:szCs w:val="20"/>
              </w:rPr>
              <w:t>NH</w:t>
            </w:r>
          </w:p>
        </w:tc>
        <w:tc>
          <w:tcPr>
            <w:tcW w:w="2458" w:type="pct"/>
            <w:tcBorders>
              <w:bottom w:val="nil"/>
            </w:tcBorders>
          </w:tcPr>
          <w:p w14:paraId="2E666F41" w14:textId="3C5203C4" w:rsidR="001C1DB3" w:rsidRPr="00177558" w:rsidRDefault="001C1DB3" w:rsidP="0022077D">
            <w:pPr>
              <w:rPr>
                <w:color w:val="000000" w:themeColor="text1"/>
                <w:szCs w:val="20"/>
              </w:rPr>
            </w:pPr>
            <w:r w:rsidRPr="00177558">
              <w:rPr>
                <w:color w:val="000000" w:themeColor="text1"/>
                <w:szCs w:val="20"/>
              </w:rPr>
              <w:t xml:space="preserve">1. </w:t>
            </w:r>
            <w:r w:rsidR="00667B01" w:rsidRPr="00177558">
              <w:rPr>
                <w:color w:val="000000" w:themeColor="text1"/>
                <w:szCs w:val="20"/>
              </w:rPr>
              <w:t xml:space="preserve">Closed one participating </w:t>
            </w:r>
            <w:r w:rsidR="00F128D2" w:rsidRPr="00177558">
              <w:rPr>
                <w:color w:val="000000" w:themeColor="text1"/>
                <w:szCs w:val="20"/>
              </w:rPr>
              <w:t>center</w:t>
            </w:r>
            <w:r w:rsidRPr="00177558">
              <w:rPr>
                <w:color w:val="000000" w:themeColor="text1"/>
                <w:szCs w:val="20"/>
              </w:rPr>
              <w:t xml:space="preserve"> (Peking University Cancer Hospital)</w:t>
            </w:r>
            <w:r w:rsidR="00667B01" w:rsidRPr="00177558">
              <w:rPr>
                <w:color w:val="000000" w:themeColor="text1"/>
                <w:szCs w:val="20"/>
              </w:rPr>
              <w:t xml:space="preserve"> (clause </w:t>
            </w:r>
            <w:r w:rsidR="00B4785E" w:rsidRPr="00177558">
              <w:rPr>
                <w:color w:val="000000" w:themeColor="text1"/>
                <w:szCs w:val="20"/>
              </w:rPr>
              <w:t>3.3.1</w:t>
            </w:r>
            <w:r w:rsidR="00667B01" w:rsidRPr="00177558">
              <w:rPr>
                <w:color w:val="000000" w:themeColor="text1"/>
                <w:szCs w:val="20"/>
              </w:rPr>
              <w:t>).</w:t>
            </w:r>
          </w:p>
          <w:p w14:paraId="1D885884" w14:textId="71D90A20" w:rsidR="009606A7" w:rsidRPr="00177558" w:rsidRDefault="009606A7" w:rsidP="0022077D">
            <w:pPr>
              <w:rPr>
                <w:color w:val="000000" w:themeColor="text1"/>
                <w:szCs w:val="20"/>
              </w:rPr>
            </w:pPr>
          </w:p>
        </w:tc>
        <w:tc>
          <w:tcPr>
            <w:tcW w:w="1199" w:type="pct"/>
            <w:tcBorders>
              <w:bottom w:val="nil"/>
            </w:tcBorders>
          </w:tcPr>
          <w:p w14:paraId="12B8711C" w14:textId="6148E0C1" w:rsidR="001C1DB3" w:rsidRPr="00177558" w:rsidRDefault="001C1DB3" w:rsidP="00B54215">
            <w:pPr>
              <w:rPr>
                <w:color w:val="000000" w:themeColor="text1"/>
                <w:szCs w:val="20"/>
              </w:rPr>
            </w:pPr>
            <w:r w:rsidRPr="00177558">
              <w:rPr>
                <w:color w:val="000000" w:themeColor="text1"/>
                <w:szCs w:val="20"/>
              </w:rPr>
              <w:t xml:space="preserve">1. </w:t>
            </w:r>
            <w:r w:rsidR="00667B01" w:rsidRPr="00177558">
              <w:rPr>
                <w:color w:val="000000" w:themeColor="text1"/>
                <w:szCs w:val="20"/>
              </w:rPr>
              <w:t xml:space="preserve">No patient </w:t>
            </w:r>
            <w:r w:rsidR="00B54215" w:rsidRPr="00177558">
              <w:rPr>
                <w:color w:val="000000" w:themeColor="text1"/>
                <w:szCs w:val="20"/>
              </w:rPr>
              <w:t xml:space="preserve">was </w:t>
            </w:r>
            <w:r w:rsidR="00667B01" w:rsidRPr="00177558">
              <w:rPr>
                <w:color w:val="000000" w:themeColor="text1"/>
                <w:szCs w:val="20"/>
              </w:rPr>
              <w:t>enrolled since trial initiation</w:t>
            </w:r>
            <w:r w:rsidRPr="00177558">
              <w:rPr>
                <w:color w:val="000000" w:themeColor="text1"/>
                <w:szCs w:val="20"/>
              </w:rPr>
              <w:t xml:space="preserve"> in th</w:t>
            </w:r>
            <w:r w:rsidR="0016420F" w:rsidRPr="00177558">
              <w:rPr>
                <w:color w:val="000000" w:themeColor="text1"/>
                <w:szCs w:val="20"/>
              </w:rPr>
              <w:t>is</w:t>
            </w:r>
            <w:r w:rsidR="00667B01" w:rsidRPr="00177558">
              <w:rPr>
                <w:color w:val="000000" w:themeColor="text1"/>
                <w:szCs w:val="20"/>
              </w:rPr>
              <w:t xml:space="preserve"> participating </w:t>
            </w:r>
            <w:r w:rsidR="00F128D2" w:rsidRPr="00177558">
              <w:rPr>
                <w:color w:val="000000" w:themeColor="text1"/>
                <w:szCs w:val="20"/>
              </w:rPr>
              <w:t>center</w:t>
            </w:r>
            <w:r w:rsidRPr="00177558">
              <w:rPr>
                <w:color w:val="000000" w:themeColor="text1"/>
                <w:szCs w:val="20"/>
              </w:rPr>
              <w:t>.</w:t>
            </w:r>
          </w:p>
        </w:tc>
      </w:tr>
      <w:tr w:rsidR="00177558" w:rsidRPr="00177558" w14:paraId="74C46667" w14:textId="77777777" w:rsidTr="001025C9">
        <w:tc>
          <w:tcPr>
            <w:tcW w:w="308" w:type="pct"/>
            <w:tcBorders>
              <w:top w:val="nil"/>
              <w:bottom w:val="nil"/>
            </w:tcBorders>
          </w:tcPr>
          <w:p w14:paraId="1655E42B" w14:textId="77777777" w:rsidR="00E63ED9" w:rsidRPr="00177558" w:rsidRDefault="00E63ED9" w:rsidP="00E63ED9">
            <w:pPr>
              <w:rPr>
                <w:color w:val="000000" w:themeColor="text1"/>
                <w:szCs w:val="20"/>
              </w:rPr>
            </w:pPr>
          </w:p>
        </w:tc>
        <w:tc>
          <w:tcPr>
            <w:tcW w:w="292" w:type="pct"/>
            <w:tcBorders>
              <w:top w:val="nil"/>
              <w:bottom w:val="nil"/>
            </w:tcBorders>
          </w:tcPr>
          <w:p w14:paraId="781F1352" w14:textId="77777777" w:rsidR="00E63ED9" w:rsidRPr="00177558" w:rsidRDefault="00E63ED9" w:rsidP="00E63ED9">
            <w:pPr>
              <w:rPr>
                <w:color w:val="000000" w:themeColor="text1"/>
                <w:szCs w:val="20"/>
              </w:rPr>
            </w:pPr>
          </w:p>
        </w:tc>
        <w:tc>
          <w:tcPr>
            <w:tcW w:w="329" w:type="pct"/>
            <w:tcBorders>
              <w:top w:val="nil"/>
              <w:bottom w:val="nil"/>
            </w:tcBorders>
          </w:tcPr>
          <w:p w14:paraId="5B35187D" w14:textId="77777777" w:rsidR="00E63ED9" w:rsidRPr="00177558" w:rsidRDefault="00E63ED9" w:rsidP="00E63ED9">
            <w:pPr>
              <w:rPr>
                <w:color w:val="000000" w:themeColor="text1"/>
                <w:szCs w:val="20"/>
              </w:rPr>
            </w:pPr>
          </w:p>
        </w:tc>
        <w:tc>
          <w:tcPr>
            <w:tcW w:w="413" w:type="pct"/>
            <w:tcBorders>
              <w:top w:val="nil"/>
              <w:bottom w:val="nil"/>
            </w:tcBorders>
          </w:tcPr>
          <w:p w14:paraId="1EF95C3D" w14:textId="77777777" w:rsidR="00E63ED9" w:rsidRPr="00177558" w:rsidRDefault="00E63ED9" w:rsidP="00E63ED9">
            <w:pPr>
              <w:rPr>
                <w:color w:val="000000" w:themeColor="text1"/>
                <w:szCs w:val="20"/>
              </w:rPr>
            </w:pPr>
          </w:p>
        </w:tc>
        <w:tc>
          <w:tcPr>
            <w:tcW w:w="2458" w:type="pct"/>
            <w:tcBorders>
              <w:top w:val="nil"/>
              <w:bottom w:val="nil"/>
            </w:tcBorders>
          </w:tcPr>
          <w:p w14:paraId="5F54480E" w14:textId="09B4BF42" w:rsidR="00E63ED9" w:rsidRPr="00177558" w:rsidRDefault="00E63ED9" w:rsidP="00E63ED9">
            <w:pPr>
              <w:rPr>
                <w:color w:val="000000" w:themeColor="text1"/>
                <w:szCs w:val="20"/>
              </w:rPr>
            </w:pPr>
            <w:r w:rsidRPr="00177558">
              <w:rPr>
                <w:color w:val="000000" w:themeColor="text1"/>
                <w:szCs w:val="20"/>
              </w:rPr>
              <w:t xml:space="preserve">2. Deleted research contents: “Serum concentration of cortisol, interleukin-6 (IL-6) and IL-8… the day before surgery” (original clause 7.1.11) and “… postoperative days 1 and 3” (original clause 7.3.4). Deleted these </w:t>
            </w:r>
            <w:r w:rsidR="001504EC" w:rsidRPr="00177558">
              <w:rPr>
                <w:color w:val="000000" w:themeColor="text1"/>
                <w:szCs w:val="20"/>
              </w:rPr>
              <w:t>variables</w:t>
            </w:r>
            <w:r w:rsidRPr="00177558">
              <w:rPr>
                <w:color w:val="000000" w:themeColor="text1"/>
                <w:szCs w:val="20"/>
              </w:rPr>
              <w:t xml:space="preserve"> in secondary outcomes (original clause 8.2.2) and statistical analysis (original clause 13.5.2.2). </w:t>
            </w:r>
          </w:p>
        </w:tc>
        <w:tc>
          <w:tcPr>
            <w:tcW w:w="1199" w:type="pct"/>
            <w:tcBorders>
              <w:top w:val="nil"/>
              <w:bottom w:val="nil"/>
            </w:tcBorders>
          </w:tcPr>
          <w:p w14:paraId="3F5D2E42" w14:textId="6EFCC928" w:rsidR="00E63ED9" w:rsidRPr="00177558" w:rsidRDefault="00E63ED9" w:rsidP="00E63ED9">
            <w:pPr>
              <w:rPr>
                <w:color w:val="000000" w:themeColor="text1"/>
                <w:szCs w:val="20"/>
              </w:rPr>
            </w:pPr>
            <w:r w:rsidRPr="00177558">
              <w:rPr>
                <w:color w:val="000000" w:themeColor="text1"/>
                <w:szCs w:val="20"/>
              </w:rPr>
              <w:t xml:space="preserve">2. To improve patients’ compliance. </w:t>
            </w:r>
          </w:p>
        </w:tc>
      </w:tr>
      <w:tr w:rsidR="00177558" w:rsidRPr="00177558" w14:paraId="756974C7" w14:textId="77777777" w:rsidTr="001025C9">
        <w:tc>
          <w:tcPr>
            <w:tcW w:w="308" w:type="pct"/>
            <w:tcBorders>
              <w:top w:val="nil"/>
              <w:bottom w:val="nil"/>
            </w:tcBorders>
          </w:tcPr>
          <w:p w14:paraId="27F8F03E" w14:textId="77777777" w:rsidR="00E63ED9" w:rsidRPr="00177558" w:rsidRDefault="00E63ED9" w:rsidP="00E63ED9">
            <w:pPr>
              <w:rPr>
                <w:color w:val="000000" w:themeColor="text1"/>
                <w:szCs w:val="20"/>
              </w:rPr>
            </w:pPr>
          </w:p>
        </w:tc>
        <w:tc>
          <w:tcPr>
            <w:tcW w:w="292" w:type="pct"/>
            <w:tcBorders>
              <w:top w:val="nil"/>
              <w:bottom w:val="nil"/>
            </w:tcBorders>
          </w:tcPr>
          <w:p w14:paraId="1425314D" w14:textId="77777777" w:rsidR="00E63ED9" w:rsidRPr="00177558" w:rsidRDefault="00E63ED9" w:rsidP="00E63ED9">
            <w:pPr>
              <w:rPr>
                <w:color w:val="000000" w:themeColor="text1"/>
                <w:szCs w:val="20"/>
              </w:rPr>
            </w:pPr>
          </w:p>
        </w:tc>
        <w:tc>
          <w:tcPr>
            <w:tcW w:w="329" w:type="pct"/>
            <w:tcBorders>
              <w:top w:val="nil"/>
              <w:bottom w:val="nil"/>
            </w:tcBorders>
          </w:tcPr>
          <w:p w14:paraId="71E101FB" w14:textId="77777777" w:rsidR="00E63ED9" w:rsidRPr="00177558" w:rsidRDefault="00E63ED9" w:rsidP="00E63ED9">
            <w:pPr>
              <w:rPr>
                <w:color w:val="000000" w:themeColor="text1"/>
                <w:szCs w:val="20"/>
              </w:rPr>
            </w:pPr>
          </w:p>
        </w:tc>
        <w:tc>
          <w:tcPr>
            <w:tcW w:w="413" w:type="pct"/>
            <w:tcBorders>
              <w:top w:val="nil"/>
              <w:bottom w:val="nil"/>
            </w:tcBorders>
          </w:tcPr>
          <w:p w14:paraId="6015DE10" w14:textId="77777777" w:rsidR="00E63ED9" w:rsidRPr="00177558" w:rsidRDefault="00E63ED9" w:rsidP="00E63ED9">
            <w:pPr>
              <w:rPr>
                <w:color w:val="000000" w:themeColor="text1"/>
                <w:szCs w:val="20"/>
              </w:rPr>
            </w:pPr>
          </w:p>
        </w:tc>
        <w:tc>
          <w:tcPr>
            <w:tcW w:w="2458" w:type="pct"/>
            <w:tcBorders>
              <w:top w:val="nil"/>
              <w:bottom w:val="nil"/>
            </w:tcBorders>
          </w:tcPr>
          <w:p w14:paraId="41F4EA99" w14:textId="5EDEA4A8" w:rsidR="00E63ED9" w:rsidRPr="00177558" w:rsidRDefault="00E63ED9" w:rsidP="00E63ED9">
            <w:pPr>
              <w:rPr>
                <w:color w:val="000000" w:themeColor="text1"/>
                <w:szCs w:val="20"/>
              </w:rPr>
            </w:pPr>
            <w:r w:rsidRPr="00177558">
              <w:rPr>
                <w:color w:val="000000" w:themeColor="text1"/>
                <w:szCs w:val="20"/>
              </w:rPr>
              <w:t>3. Deleted research contents: “Delirium is assessed twice daily (8:00-10:00 am, 18:00-20:00 pm) during the first 7 postoperative days …” (original clause 7.3.5). Deleted th</w:t>
            </w:r>
            <w:r w:rsidR="001F5CA6" w:rsidRPr="00177558">
              <w:rPr>
                <w:color w:val="000000" w:themeColor="text1"/>
                <w:szCs w:val="20"/>
              </w:rPr>
              <w:t>i</w:t>
            </w:r>
            <w:r w:rsidRPr="00177558">
              <w:rPr>
                <w:color w:val="000000" w:themeColor="text1"/>
                <w:szCs w:val="20"/>
              </w:rPr>
              <w:t xml:space="preserve">s </w:t>
            </w:r>
            <w:r w:rsidR="00E332F4" w:rsidRPr="00177558">
              <w:rPr>
                <w:color w:val="000000" w:themeColor="text1"/>
                <w:szCs w:val="20"/>
              </w:rPr>
              <w:t>variable</w:t>
            </w:r>
            <w:r w:rsidRPr="00177558">
              <w:rPr>
                <w:color w:val="000000" w:themeColor="text1"/>
                <w:szCs w:val="20"/>
              </w:rPr>
              <w:t xml:space="preserve"> in secondary outcomes (original clause 8.2.</w:t>
            </w:r>
            <w:r w:rsidR="001F5CA6" w:rsidRPr="00177558">
              <w:rPr>
                <w:color w:val="000000" w:themeColor="text1"/>
                <w:szCs w:val="20"/>
              </w:rPr>
              <w:t>3</w:t>
            </w:r>
            <w:r w:rsidRPr="00177558">
              <w:rPr>
                <w:color w:val="000000" w:themeColor="text1"/>
                <w:szCs w:val="20"/>
              </w:rPr>
              <w:t>) and statistical analysis (original clause 13.5.2.3).</w:t>
            </w:r>
          </w:p>
        </w:tc>
        <w:tc>
          <w:tcPr>
            <w:tcW w:w="1199" w:type="pct"/>
            <w:tcBorders>
              <w:top w:val="nil"/>
              <w:bottom w:val="nil"/>
            </w:tcBorders>
          </w:tcPr>
          <w:p w14:paraId="6BD8C0CD" w14:textId="2DBCA682" w:rsidR="00E63ED9" w:rsidRPr="00177558" w:rsidRDefault="00E63ED9" w:rsidP="00E63ED9">
            <w:pPr>
              <w:rPr>
                <w:color w:val="000000" w:themeColor="text1"/>
                <w:szCs w:val="20"/>
              </w:rPr>
            </w:pPr>
            <w:r w:rsidRPr="00177558">
              <w:rPr>
                <w:color w:val="000000" w:themeColor="text1"/>
                <w:szCs w:val="20"/>
              </w:rPr>
              <w:t xml:space="preserve">3. To reduce workload of the investigators. </w:t>
            </w:r>
          </w:p>
        </w:tc>
      </w:tr>
      <w:tr w:rsidR="00177558" w:rsidRPr="00177558" w14:paraId="5F0C9A34" w14:textId="77777777" w:rsidTr="001025C9">
        <w:tc>
          <w:tcPr>
            <w:tcW w:w="308" w:type="pct"/>
            <w:tcBorders>
              <w:top w:val="nil"/>
              <w:bottom w:val="nil"/>
            </w:tcBorders>
          </w:tcPr>
          <w:p w14:paraId="61AAED85" w14:textId="77777777" w:rsidR="00E63ED9" w:rsidRPr="00177558" w:rsidRDefault="00E63ED9" w:rsidP="00E63ED9">
            <w:pPr>
              <w:rPr>
                <w:color w:val="000000" w:themeColor="text1"/>
                <w:szCs w:val="20"/>
              </w:rPr>
            </w:pPr>
          </w:p>
        </w:tc>
        <w:tc>
          <w:tcPr>
            <w:tcW w:w="292" w:type="pct"/>
            <w:tcBorders>
              <w:top w:val="nil"/>
              <w:bottom w:val="nil"/>
            </w:tcBorders>
          </w:tcPr>
          <w:p w14:paraId="7566DF94" w14:textId="77777777" w:rsidR="00E63ED9" w:rsidRPr="00177558" w:rsidRDefault="00E63ED9" w:rsidP="00E63ED9">
            <w:pPr>
              <w:rPr>
                <w:color w:val="000000" w:themeColor="text1"/>
                <w:szCs w:val="20"/>
              </w:rPr>
            </w:pPr>
          </w:p>
        </w:tc>
        <w:tc>
          <w:tcPr>
            <w:tcW w:w="329" w:type="pct"/>
            <w:tcBorders>
              <w:top w:val="nil"/>
              <w:bottom w:val="nil"/>
            </w:tcBorders>
          </w:tcPr>
          <w:p w14:paraId="069C2FEC" w14:textId="77777777" w:rsidR="00E63ED9" w:rsidRPr="00177558" w:rsidRDefault="00E63ED9" w:rsidP="00E63ED9">
            <w:pPr>
              <w:rPr>
                <w:color w:val="000000" w:themeColor="text1"/>
                <w:szCs w:val="20"/>
              </w:rPr>
            </w:pPr>
          </w:p>
        </w:tc>
        <w:tc>
          <w:tcPr>
            <w:tcW w:w="413" w:type="pct"/>
            <w:tcBorders>
              <w:top w:val="nil"/>
              <w:bottom w:val="nil"/>
            </w:tcBorders>
          </w:tcPr>
          <w:p w14:paraId="30E72DA7" w14:textId="77777777" w:rsidR="00E63ED9" w:rsidRPr="00177558" w:rsidRDefault="00E63ED9" w:rsidP="00E63ED9">
            <w:pPr>
              <w:rPr>
                <w:color w:val="000000" w:themeColor="text1"/>
                <w:szCs w:val="20"/>
              </w:rPr>
            </w:pPr>
          </w:p>
        </w:tc>
        <w:tc>
          <w:tcPr>
            <w:tcW w:w="2458" w:type="pct"/>
            <w:tcBorders>
              <w:top w:val="nil"/>
              <w:bottom w:val="nil"/>
            </w:tcBorders>
          </w:tcPr>
          <w:p w14:paraId="2FCF2CFF" w14:textId="00A67396" w:rsidR="00E63ED9" w:rsidRPr="00177558" w:rsidRDefault="00E63ED9" w:rsidP="00E63ED9">
            <w:pPr>
              <w:rPr>
                <w:color w:val="000000" w:themeColor="text1"/>
                <w:szCs w:val="20"/>
              </w:rPr>
            </w:pPr>
            <w:r w:rsidRPr="00177558">
              <w:rPr>
                <w:color w:val="000000" w:themeColor="text1"/>
                <w:szCs w:val="20"/>
              </w:rPr>
              <w:t xml:space="preserve">4. Reduced frequency of postoperative follow-up: “Postoperative follow-ups are performed daily (8:00-10:00 am) during the first 3 postoperative days …” (clause 7.3.1); “The intensity of pain both at rest and with coughing are assessed daily (8:00-10:00 am) during the first 3 postoperative days …” (clause 7.3.3). </w:t>
            </w:r>
          </w:p>
        </w:tc>
        <w:tc>
          <w:tcPr>
            <w:tcW w:w="1199" w:type="pct"/>
            <w:tcBorders>
              <w:top w:val="nil"/>
              <w:bottom w:val="nil"/>
            </w:tcBorders>
          </w:tcPr>
          <w:p w14:paraId="39FDF77F" w14:textId="098A173C" w:rsidR="00E63ED9" w:rsidRPr="00177558" w:rsidRDefault="00E63ED9" w:rsidP="00E63ED9">
            <w:pPr>
              <w:rPr>
                <w:color w:val="000000" w:themeColor="text1"/>
                <w:szCs w:val="20"/>
              </w:rPr>
            </w:pPr>
            <w:r w:rsidRPr="00177558">
              <w:rPr>
                <w:color w:val="000000" w:themeColor="text1"/>
                <w:szCs w:val="20"/>
              </w:rPr>
              <w:t xml:space="preserve">4. To reduce workload of the investigators. </w:t>
            </w:r>
          </w:p>
        </w:tc>
      </w:tr>
      <w:tr w:rsidR="00177558" w:rsidRPr="00177558" w14:paraId="4E051DEF" w14:textId="77777777" w:rsidTr="001025C9">
        <w:tc>
          <w:tcPr>
            <w:tcW w:w="308" w:type="pct"/>
            <w:tcBorders>
              <w:top w:val="nil"/>
              <w:bottom w:val="nil"/>
            </w:tcBorders>
          </w:tcPr>
          <w:p w14:paraId="78AD18F8" w14:textId="740800EB" w:rsidR="001C1DB3" w:rsidRPr="00177558" w:rsidRDefault="001C1DB3" w:rsidP="00B54215">
            <w:pPr>
              <w:rPr>
                <w:color w:val="000000" w:themeColor="text1"/>
                <w:szCs w:val="20"/>
              </w:rPr>
            </w:pPr>
          </w:p>
        </w:tc>
        <w:tc>
          <w:tcPr>
            <w:tcW w:w="292" w:type="pct"/>
            <w:tcBorders>
              <w:top w:val="nil"/>
              <w:bottom w:val="nil"/>
            </w:tcBorders>
          </w:tcPr>
          <w:p w14:paraId="23A3CC1F" w14:textId="0414B4C5" w:rsidR="001C1DB3" w:rsidRPr="00177558" w:rsidRDefault="001C1DB3" w:rsidP="0022077D">
            <w:pPr>
              <w:rPr>
                <w:color w:val="000000" w:themeColor="text1"/>
                <w:szCs w:val="20"/>
              </w:rPr>
            </w:pPr>
          </w:p>
        </w:tc>
        <w:tc>
          <w:tcPr>
            <w:tcW w:w="329" w:type="pct"/>
            <w:tcBorders>
              <w:top w:val="nil"/>
              <w:bottom w:val="nil"/>
            </w:tcBorders>
          </w:tcPr>
          <w:p w14:paraId="5DDA75A3" w14:textId="2967A450" w:rsidR="001C1DB3" w:rsidRPr="00177558" w:rsidRDefault="001C1DB3" w:rsidP="0022077D">
            <w:pPr>
              <w:rPr>
                <w:color w:val="000000" w:themeColor="text1"/>
                <w:szCs w:val="20"/>
              </w:rPr>
            </w:pPr>
          </w:p>
        </w:tc>
        <w:tc>
          <w:tcPr>
            <w:tcW w:w="413" w:type="pct"/>
            <w:tcBorders>
              <w:top w:val="nil"/>
              <w:bottom w:val="nil"/>
            </w:tcBorders>
          </w:tcPr>
          <w:p w14:paraId="43D9B4F5" w14:textId="5CBF33AB" w:rsidR="001C1DB3" w:rsidRPr="00177558" w:rsidRDefault="001C1DB3" w:rsidP="0022077D">
            <w:pPr>
              <w:rPr>
                <w:color w:val="000000" w:themeColor="text1"/>
                <w:szCs w:val="20"/>
              </w:rPr>
            </w:pPr>
          </w:p>
        </w:tc>
        <w:tc>
          <w:tcPr>
            <w:tcW w:w="2458" w:type="pct"/>
            <w:tcBorders>
              <w:top w:val="nil"/>
              <w:bottom w:val="nil"/>
            </w:tcBorders>
          </w:tcPr>
          <w:p w14:paraId="79ACBF6D" w14:textId="0F3B0924" w:rsidR="00E95B08" w:rsidRPr="00177558" w:rsidRDefault="001A036C" w:rsidP="00602628">
            <w:pPr>
              <w:rPr>
                <w:color w:val="000000" w:themeColor="text1"/>
                <w:szCs w:val="20"/>
              </w:rPr>
            </w:pPr>
            <w:r w:rsidRPr="00177558">
              <w:rPr>
                <w:color w:val="000000" w:themeColor="text1"/>
                <w:szCs w:val="20"/>
              </w:rPr>
              <w:t>5</w:t>
            </w:r>
            <w:r w:rsidR="001C1DB3" w:rsidRPr="00177558">
              <w:rPr>
                <w:color w:val="000000" w:themeColor="text1"/>
                <w:szCs w:val="20"/>
              </w:rPr>
              <w:t>. Added research content</w:t>
            </w:r>
            <w:r w:rsidR="00191B7C" w:rsidRPr="00177558">
              <w:rPr>
                <w:color w:val="000000" w:themeColor="text1"/>
                <w:szCs w:val="20"/>
              </w:rPr>
              <w:t>s</w:t>
            </w:r>
            <w:r w:rsidR="0022077D" w:rsidRPr="00177558">
              <w:rPr>
                <w:color w:val="000000" w:themeColor="text1"/>
                <w:szCs w:val="20"/>
              </w:rPr>
              <w:t xml:space="preserve"> (sub-study</w:t>
            </w:r>
            <w:r w:rsidR="00191B7C" w:rsidRPr="00177558">
              <w:rPr>
                <w:color w:val="000000" w:themeColor="text1"/>
                <w:szCs w:val="20"/>
              </w:rPr>
              <w:t>,</w:t>
            </w:r>
            <w:r w:rsidR="0022077D" w:rsidRPr="00177558">
              <w:rPr>
                <w:color w:val="000000" w:themeColor="text1"/>
                <w:szCs w:val="20"/>
              </w:rPr>
              <w:t xml:space="preserve"> </w:t>
            </w:r>
            <w:r w:rsidR="004A0EDC" w:rsidRPr="00177558">
              <w:rPr>
                <w:color w:val="000000" w:themeColor="text1"/>
                <w:szCs w:val="20"/>
              </w:rPr>
              <w:t xml:space="preserve">performed </w:t>
            </w:r>
            <w:r w:rsidR="0022077D" w:rsidRPr="00177558">
              <w:rPr>
                <w:color w:val="000000" w:themeColor="text1"/>
                <w:szCs w:val="20"/>
              </w:rPr>
              <w:t>in part of enrolled patients)</w:t>
            </w:r>
            <w:r w:rsidR="001C1DB3" w:rsidRPr="00177558">
              <w:rPr>
                <w:color w:val="000000" w:themeColor="text1"/>
                <w:szCs w:val="20"/>
              </w:rPr>
              <w:t xml:space="preserve">: </w:t>
            </w:r>
            <w:r w:rsidR="004A0EDC" w:rsidRPr="00177558">
              <w:rPr>
                <w:color w:val="000000" w:themeColor="text1"/>
                <w:szCs w:val="20"/>
              </w:rPr>
              <w:t>“</w:t>
            </w:r>
            <w:r w:rsidR="001F5CA6" w:rsidRPr="00177558">
              <w:rPr>
                <w:color w:val="000000" w:themeColor="text1"/>
                <w:szCs w:val="20"/>
              </w:rPr>
              <w:t xml:space="preserve">… </w:t>
            </w:r>
            <w:r w:rsidR="004A0EDC" w:rsidRPr="00177558">
              <w:rPr>
                <w:color w:val="000000" w:themeColor="text1"/>
                <w:szCs w:val="20"/>
              </w:rPr>
              <w:t xml:space="preserve">Number of CD8+ and FOXP3+ T cells are counted per mm2 </w:t>
            </w:r>
            <w:r w:rsidR="00F128D2" w:rsidRPr="00177558">
              <w:rPr>
                <w:color w:val="000000" w:themeColor="text1"/>
                <w:szCs w:val="20"/>
              </w:rPr>
              <w:t>tumor</w:t>
            </w:r>
            <w:r w:rsidR="004A0EDC" w:rsidRPr="00177558">
              <w:rPr>
                <w:color w:val="000000" w:themeColor="text1"/>
                <w:szCs w:val="20"/>
              </w:rPr>
              <w:t xml:space="preserve"> area” (clause 7.3.8);</w:t>
            </w:r>
            <w:r w:rsidR="001C1DB3" w:rsidRPr="00177558">
              <w:rPr>
                <w:color w:val="000000" w:themeColor="text1"/>
                <w:szCs w:val="20"/>
              </w:rPr>
              <w:t xml:space="preserve"> </w:t>
            </w:r>
            <w:r w:rsidR="004A0EDC" w:rsidRPr="00177558">
              <w:rPr>
                <w:color w:val="000000" w:themeColor="text1"/>
                <w:szCs w:val="20"/>
              </w:rPr>
              <w:t>“</w:t>
            </w:r>
            <w:r w:rsidR="001F5CA6" w:rsidRPr="00177558">
              <w:rPr>
                <w:color w:val="000000" w:themeColor="text1"/>
                <w:szCs w:val="20"/>
              </w:rPr>
              <w:t xml:space="preserve">… </w:t>
            </w:r>
            <w:r w:rsidR="004A0EDC" w:rsidRPr="00177558">
              <w:rPr>
                <w:color w:val="000000" w:themeColor="text1"/>
                <w:szCs w:val="20"/>
              </w:rPr>
              <w:t>Percentages of NK- and T-cells are measured by flow cytometry”</w:t>
            </w:r>
            <w:r w:rsidR="00B4785E" w:rsidRPr="00177558">
              <w:rPr>
                <w:color w:val="000000" w:themeColor="text1"/>
                <w:szCs w:val="20"/>
              </w:rPr>
              <w:t xml:space="preserve"> (clause 7.3.9</w:t>
            </w:r>
            <w:r w:rsidR="009F6610" w:rsidRPr="00177558">
              <w:rPr>
                <w:color w:val="000000" w:themeColor="text1"/>
                <w:szCs w:val="20"/>
              </w:rPr>
              <w:t xml:space="preserve">). Added </w:t>
            </w:r>
            <w:r w:rsidR="009606A7" w:rsidRPr="00177558">
              <w:rPr>
                <w:color w:val="000000" w:themeColor="text1"/>
                <w:szCs w:val="20"/>
              </w:rPr>
              <w:t>the</w:t>
            </w:r>
            <w:r w:rsidR="001F5CA6" w:rsidRPr="00177558">
              <w:rPr>
                <w:color w:val="000000" w:themeColor="text1"/>
                <w:szCs w:val="20"/>
              </w:rPr>
              <w:t>se</w:t>
            </w:r>
            <w:r w:rsidR="009F6610" w:rsidRPr="00177558">
              <w:rPr>
                <w:color w:val="000000" w:themeColor="text1"/>
                <w:szCs w:val="20"/>
              </w:rPr>
              <w:t xml:space="preserve"> </w:t>
            </w:r>
            <w:r w:rsidR="00E332F4" w:rsidRPr="00177558">
              <w:rPr>
                <w:color w:val="000000" w:themeColor="text1"/>
                <w:szCs w:val="20"/>
              </w:rPr>
              <w:t>variables</w:t>
            </w:r>
            <w:r w:rsidR="009F6610" w:rsidRPr="00177558">
              <w:rPr>
                <w:color w:val="000000" w:themeColor="text1"/>
                <w:szCs w:val="20"/>
              </w:rPr>
              <w:t xml:space="preserve"> in </w:t>
            </w:r>
            <w:r w:rsidR="001504EC" w:rsidRPr="00177558">
              <w:rPr>
                <w:color w:val="000000" w:themeColor="text1"/>
                <w:szCs w:val="20"/>
              </w:rPr>
              <w:t>“</w:t>
            </w:r>
            <w:r w:rsidR="00603047" w:rsidRPr="00177558">
              <w:rPr>
                <w:color w:val="000000" w:themeColor="text1"/>
                <w:szCs w:val="20"/>
              </w:rPr>
              <w:t>O</w:t>
            </w:r>
            <w:r w:rsidR="009606A7" w:rsidRPr="00177558">
              <w:rPr>
                <w:color w:val="000000" w:themeColor="text1"/>
                <w:szCs w:val="20"/>
              </w:rPr>
              <w:t xml:space="preserve">ther predefined </w:t>
            </w:r>
            <w:r w:rsidR="009F6610" w:rsidRPr="00177558">
              <w:rPr>
                <w:color w:val="000000" w:themeColor="text1"/>
                <w:szCs w:val="20"/>
              </w:rPr>
              <w:t>outcomes</w:t>
            </w:r>
            <w:r w:rsidR="001504EC" w:rsidRPr="00177558">
              <w:rPr>
                <w:color w:val="000000" w:themeColor="text1"/>
                <w:szCs w:val="20"/>
              </w:rPr>
              <w:t>”</w:t>
            </w:r>
            <w:r w:rsidR="00B4785E" w:rsidRPr="00177558">
              <w:rPr>
                <w:color w:val="000000" w:themeColor="text1"/>
                <w:szCs w:val="20"/>
              </w:rPr>
              <w:t xml:space="preserve"> </w:t>
            </w:r>
            <w:r w:rsidR="009F6610" w:rsidRPr="00177558">
              <w:rPr>
                <w:color w:val="000000" w:themeColor="text1"/>
                <w:szCs w:val="20"/>
              </w:rPr>
              <w:t xml:space="preserve">(clauses </w:t>
            </w:r>
            <w:r w:rsidR="00B4785E" w:rsidRPr="00177558">
              <w:rPr>
                <w:color w:val="000000" w:themeColor="text1"/>
                <w:szCs w:val="20"/>
              </w:rPr>
              <w:t>8.3.5</w:t>
            </w:r>
            <w:r w:rsidR="00603C0B" w:rsidRPr="00177558">
              <w:rPr>
                <w:color w:val="000000" w:themeColor="text1"/>
                <w:szCs w:val="20"/>
              </w:rPr>
              <w:t xml:space="preserve"> and</w:t>
            </w:r>
            <w:r w:rsidR="00B4785E" w:rsidRPr="00177558">
              <w:rPr>
                <w:color w:val="000000" w:themeColor="text1"/>
                <w:szCs w:val="20"/>
              </w:rPr>
              <w:t xml:space="preserve"> 8.3.6)</w:t>
            </w:r>
            <w:r w:rsidR="0022077D" w:rsidRPr="00177558">
              <w:rPr>
                <w:color w:val="000000" w:themeColor="text1"/>
                <w:szCs w:val="20"/>
              </w:rPr>
              <w:t>.</w:t>
            </w:r>
            <w:r w:rsidR="009F6610" w:rsidRPr="00177558">
              <w:rPr>
                <w:color w:val="000000" w:themeColor="text1"/>
                <w:szCs w:val="20"/>
              </w:rPr>
              <w:t xml:space="preserve"> </w:t>
            </w:r>
            <w:r w:rsidR="00777C23" w:rsidRPr="00177558">
              <w:rPr>
                <w:color w:val="000000" w:themeColor="text1"/>
                <w:szCs w:val="20"/>
              </w:rPr>
              <w:t xml:space="preserve">Added methods of </w:t>
            </w:r>
            <w:r w:rsidR="001C1DB3" w:rsidRPr="00177558">
              <w:rPr>
                <w:color w:val="000000" w:themeColor="text1"/>
                <w:szCs w:val="20"/>
              </w:rPr>
              <w:t>statistical analysis for th</w:t>
            </w:r>
            <w:r w:rsidR="00777C23" w:rsidRPr="00177558">
              <w:rPr>
                <w:color w:val="000000" w:themeColor="text1"/>
                <w:szCs w:val="20"/>
              </w:rPr>
              <w:t>e</w:t>
            </w:r>
            <w:r w:rsidR="001F5CA6" w:rsidRPr="00177558">
              <w:rPr>
                <w:color w:val="000000" w:themeColor="text1"/>
                <w:szCs w:val="20"/>
              </w:rPr>
              <w:t>se</w:t>
            </w:r>
            <w:r w:rsidR="00777C23" w:rsidRPr="00177558">
              <w:rPr>
                <w:color w:val="000000" w:themeColor="text1"/>
                <w:szCs w:val="20"/>
              </w:rPr>
              <w:t xml:space="preserve"> </w:t>
            </w:r>
            <w:r w:rsidR="00E332F4" w:rsidRPr="00177558">
              <w:rPr>
                <w:color w:val="000000" w:themeColor="text1"/>
                <w:szCs w:val="20"/>
              </w:rPr>
              <w:t xml:space="preserve">variables </w:t>
            </w:r>
            <w:r w:rsidR="00B4785E" w:rsidRPr="00177558">
              <w:rPr>
                <w:color w:val="000000" w:themeColor="text1"/>
                <w:szCs w:val="20"/>
              </w:rPr>
              <w:t>(clause</w:t>
            </w:r>
            <w:r w:rsidR="00777C23" w:rsidRPr="00177558">
              <w:rPr>
                <w:color w:val="000000" w:themeColor="text1"/>
                <w:szCs w:val="20"/>
              </w:rPr>
              <w:t>s</w:t>
            </w:r>
            <w:r w:rsidR="00B4785E" w:rsidRPr="00177558">
              <w:rPr>
                <w:color w:val="000000" w:themeColor="text1"/>
                <w:szCs w:val="20"/>
              </w:rPr>
              <w:t xml:space="preserve"> </w:t>
            </w:r>
            <w:r w:rsidR="00B4785E" w:rsidRPr="00177558">
              <w:rPr>
                <w:color w:val="000000" w:themeColor="text1"/>
                <w:szCs w:val="20"/>
              </w:rPr>
              <w:lastRenderedPageBreak/>
              <w:t>13.5.2.5</w:t>
            </w:r>
            <w:r w:rsidR="00777C23" w:rsidRPr="00177558">
              <w:rPr>
                <w:color w:val="000000" w:themeColor="text1"/>
                <w:szCs w:val="20"/>
              </w:rPr>
              <w:t xml:space="preserve"> and 13.5.2.6</w:t>
            </w:r>
            <w:r w:rsidR="00B4785E" w:rsidRPr="00177558">
              <w:rPr>
                <w:color w:val="000000" w:themeColor="text1"/>
                <w:szCs w:val="20"/>
              </w:rPr>
              <w:t>)</w:t>
            </w:r>
            <w:r w:rsidR="00777C23" w:rsidRPr="00177558">
              <w:rPr>
                <w:color w:val="000000" w:themeColor="text1"/>
                <w:szCs w:val="20"/>
              </w:rPr>
              <w:t xml:space="preserve">. </w:t>
            </w:r>
          </w:p>
        </w:tc>
        <w:tc>
          <w:tcPr>
            <w:tcW w:w="1199" w:type="pct"/>
            <w:tcBorders>
              <w:top w:val="nil"/>
              <w:bottom w:val="nil"/>
            </w:tcBorders>
          </w:tcPr>
          <w:p w14:paraId="1EEC3E8C" w14:textId="6AAD4902" w:rsidR="001C1DB3" w:rsidRPr="00177558" w:rsidRDefault="001A036C" w:rsidP="0022077D">
            <w:pPr>
              <w:rPr>
                <w:color w:val="000000" w:themeColor="text1"/>
                <w:szCs w:val="20"/>
              </w:rPr>
            </w:pPr>
            <w:r w:rsidRPr="00177558">
              <w:rPr>
                <w:color w:val="000000" w:themeColor="text1"/>
                <w:szCs w:val="20"/>
              </w:rPr>
              <w:lastRenderedPageBreak/>
              <w:t>5</w:t>
            </w:r>
            <w:r w:rsidR="001C1DB3" w:rsidRPr="00177558">
              <w:rPr>
                <w:color w:val="000000" w:themeColor="text1"/>
                <w:szCs w:val="20"/>
              </w:rPr>
              <w:t xml:space="preserve">. </w:t>
            </w:r>
            <w:r w:rsidR="009F6610" w:rsidRPr="00177558">
              <w:rPr>
                <w:color w:val="000000" w:themeColor="text1"/>
                <w:szCs w:val="20"/>
              </w:rPr>
              <w:t>T</w:t>
            </w:r>
            <w:r w:rsidR="001C1DB3" w:rsidRPr="00177558">
              <w:rPr>
                <w:color w:val="000000" w:themeColor="text1"/>
                <w:szCs w:val="20"/>
              </w:rPr>
              <w:t xml:space="preserve">o explored </w:t>
            </w:r>
            <w:r w:rsidR="009F6610" w:rsidRPr="00177558">
              <w:rPr>
                <w:color w:val="000000" w:themeColor="text1"/>
                <w:szCs w:val="20"/>
              </w:rPr>
              <w:t xml:space="preserve">the effects of </w:t>
            </w:r>
            <w:r w:rsidR="001C1DB3" w:rsidRPr="00177558">
              <w:rPr>
                <w:color w:val="000000" w:themeColor="text1"/>
                <w:szCs w:val="20"/>
              </w:rPr>
              <w:t xml:space="preserve">epidural </w:t>
            </w:r>
            <w:r w:rsidR="00F128D2" w:rsidRPr="00177558">
              <w:rPr>
                <w:color w:val="000000" w:themeColor="text1"/>
                <w:szCs w:val="20"/>
              </w:rPr>
              <w:t>anest</w:t>
            </w:r>
            <w:r w:rsidR="009F6610" w:rsidRPr="00177558">
              <w:rPr>
                <w:color w:val="000000" w:themeColor="text1"/>
                <w:szCs w:val="20"/>
              </w:rPr>
              <w:t>hesia-analgesia on</w:t>
            </w:r>
            <w:r w:rsidR="001C1DB3" w:rsidRPr="00177558">
              <w:rPr>
                <w:color w:val="000000" w:themeColor="text1"/>
                <w:szCs w:val="20"/>
              </w:rPr>
              <w:t xml:space="preserve"> immune function in </w:t>
            </w:r>
            <w:r w:rsidR="009F6610" w:rsidRPr="00177558">
              <w:rPr>
                <w:color w:val="000000" w:themeColor="text1"/>
                <w:szCs w:val="20"/>
              </w:rPr>
              <w:t>patients after lung cancer surgery</w:t>
            </w:r>
            <w:r w:rsidR="001C1DB3" w:rsidRPr="00177558">
              <w:rPr>
                <w:color w:val="000000" w:themeColor="text1"/>
                <w:szCs w:val="20"/>
              </w:rPr>
              <w:t>.</w:t>
            </w:r>
          </w:p>
          <w:p w14:paraId="222A5B81" w14:textId="68D02C7D" w:rsidR="001C1DB3" w:rsidRPr="00177558" w:rsidRDefault="001C1DB3" w:rsidP="0022077D">
            <w:pPr>
              <w:rPr>
                <w:color w:val="000000" w:themeColor="text1"/>
                <w:szCs w:val="20"/>
              </w:rPr>
            </w:pPr>
          </w:p>
        </w:tc>
      </w:tr>
      <w:tr w:rsidR="00177558" w:rsidRPr="00177558" w14:paraId="70763423" w14:textId="77777777" w:rsidTr="001025C9">
        <w:tc>
          <w:tcPr>
            <w:tcW w:w="308" w:type="pct"/>
            <w:tcBorders>
              <w:top w:val="nil"/>
              <w:bottom w:val="nil"/>
            </w:tcBorders>
          </w:tcPr>
          <w:p w14:paraId="2799A2A1" w14:textId="77777777" w:rsidR="001C4132" w:rsidRPr="00177558" w:rsidRDefault="001C4132" w:rsidP="001C4132">
            <w:pPr>
              <w:rPr>
                <w:color w:val="000000" w:themeColor="text1"/>
                <w:szCs w:val="20"/>
              </w:rPr>
            </w:pPr>
          </w:p>
        </w:tc>
        <w:tc>
          <w:tcPr>
            <w:tcW w:w="292" w:type="pct"/>
            <w:tcBorders>
              <w:top w:val="nil"/>
              <w:bottom w:val="nil"/>
            </w:tcBorders>
          </w:tcPr>
          <w:p w14:paraId="4C00C4D1" w14:textId="77777777" w:rsidR="001C4132" w:rsidRPr="00177558" w:rsidRDefault="001C4132" w:rsidP="001C4132">
            <w:pPr>
              <w:rPr>
                <w:color w:val="000000" w:themeColor="text1"/>
                <w:szCs w:val="20"/>
              </w:rPr>
            </w:pPr>
          </w:p>
        </w:tc>
        <w:tc>
          <w:tcPr>
            <w:tcW w:w="329" w:type="pct"/>
            <w:tcBorders>
              <w:top w:val="nil"/>
              <w:bottom w:val="nil"/>
            </w:tcBorders>
          </w:tcPr>
          <w:p w14:paraId="548B66F5" w14:textId="77777777" w:rsidR="001C4132" w:rsidRPr="00177558" w:rsidRDefault="001C4132" w:rsidP="001C4132">
            <w:pPr>
              <w:rPr>
                <w:color w:val="000000" w:themeColor="text1"/>
                <w:szCs w:val="20"/>
              </w:rPr>
            </w:pPr>
          </w:p>
        </w:tc>
        <w:tc>
          <w:tcPr>
            <w:tcW w:w="413" w:type="pct"/>
            <w:tcBorders>
              <w:top w:val="nil"/>
              <w:bottom w:val="nil"/>
            </w:tcBorders>
          </w:tcPr>
          <w:p w14:paraId="02F9A777" w14:textId="77777777" w:rsidR="001C4132" w:rsidRPr="00177558" w:rsidRDefault="001C4132" w:rsidP="001C4132">
            <w:pPr>
              <w:rPr>
                <w:color w:val="000000" w:themeColor="text1"/>
                <w:szCs w:val="20"/>
              </w:rPr>
            </w:pPr>
          </w:p>
        </w:tc>
        <w:tc>
          <w:tcPr>
            <w:tcW w:w="2458" w:type="pct"/>
            <w:tcBorders>
              <w:top w:val="nil"/>
              <w:bottom w:val="nil"/>
            </w:tcBorders>
          </w:tcPr>
          <w:p w14:paraId="3E9A2745" w14:textId="3BA667A2" w:rsidR="001C4132" w:rsidRPr="00177558" w:rsidRDefault="001C4132" w:rsidP="001C4132">
            <w:pPr>
              <w:rPr>
                <w:color w:val="000000" w:themeColor="text1"/>
                <w:szCs w:val="20"/>
              </w:rPr>
            </w:pPr>
            <w:r w:rsidRPr="00177558">
              <w:rPr>
                <w:color w:val="000000" w:themeColor="text1"/>
                <w:szCs w:val="20"/>
              </w:rPr>
              <w:t xml:space="preserve">6. Added research contents: “For 1-year survivors, self-reported physical activities are assessed by estimating metabolic equivalents …” (clause 7.4.3.4). Added </w:t>
            </w:r>
            <w:r w:rsidR="00603047" w:rsidRPr="00177558">
              <w:rPr>
                <w:color w:val="000000" w:themeColor="text1"/>
                <w:szCs w:val="20"/>
              </w:rPr>
              <w:t>this</w:t>
            </w:r>
            <w:r w:rsidRPr="00177558">
              <w:rPr>
                <w:color w:val="000000" w:themeColor="text1"/>
                <w:szCs w:val="20"/>
              </w:rPr>
              <w:t xml:space="preserve"> </w:t>
            </w:r>
            <w:r w:rsidR="00603047" w:rsidRPr="00177558">
              <w:rPr>
                <w:color w:val="000000" w:themeColor="text1"/>
                <w:szCs w:val="20"/>
              </w:rPr>
              <w:t>variable</w:t>
            </w:r>
            <w:r w:rsidRPr="00177558">
              <w:rPr>
                <w:color w:val="000000" w:themeColor="text1"/>
                <w:szCs w:val="20"/>
              </w:rPr>
              <w:t xml:space="preserve"> in </w:t>
            </w:r>
            <w:r w:rsidR="00603047" w:rsidRPr="00177558">
              <w:rPr>
                <w:color w:val="000000" w:themeColor="text1"/>
                <w:szCs w:val="20"/>
              </w:rPr>
              <w:t>“S</w:t>
            </w:r>
            <w:r w:rsidRPr="00177558">
              <w:rPr>
                <w:color w:val="000000" w:themeColor="text1"/>
                <w:szCs w:val="20"/>
              </w:rPr>
              <w:t>econdary outcomes</w:t>
            </w:r>
            <w:r w:rsidR="00603047" w:rsidRPr="00177558">
              <w:rPr>
                <w:color w:val="000000" w:themeColor="text1"/>
                <w:szCs w:val="20"/>
              </w:rPr>
              <w:t>”</w:t>
            </w:r>
            <w:r w:rsidRPr="00177558">
              <w:rPr>
                <w:color w:val="000000" w:themeColor="text1"/>
                <w:szCs w:val="20"/>
              </w:rPr>
              <w:t xml:space="preserve"> (clause 8.2.6). Added method of statistical analysis for th</w:t>
            </w:r>
            <w:r w:rsidR="00603047" w:rsidRPr="00177558">
              <w:rPr>
                <w:color w:val="000000" w:themeColor="text1"/>
                <w:szCs w:val="20"/>
              </w:rPr>
              <w:t>is</w:t>
            </w:r>
            <w:r w:rsidRPr="00177558">
              <w:rPr>
                <w:color w:val="000000" w:themeColor="text1"/>
                <w:szCs w:val="20"/>
              </w:rPr>
              <w:t xml:space="preserve"> </w:t>
            </w:r>
            <w:r w:rsidR="00603047" w:rsidRPr="00177558">
              <w:rPr>
                <w:color w:val="000000" w:themeColor="text1"/>
                <w:szCs w:val="20"/>
              </w:rPr>
              <w:t>variable</w:t>
            </w:r>
            <w:r w:rsidRPr="00177558">
              <w:rPr>
                <w:color w:val="000000" w:themeColor="text1"/>
                <w:szCs w:val="20"/>
              </w:rPr>
              <w:t xml:space="preserve"> (clause 13.5.2.4).</w:t>
            </w:r>
          </w:p>
        </w:tc>
        <w:tc>
          <w:tcPr>
            <w:tcW w:w="1199" w:type="pct"/>
            <w:tcBorders>
              <w:top w:val="nil"/>
              <w:bottom w:val="nil"/>
            </w:tcBorders>
          </w:tcPr>
          <w:p w14:paraId="3AE14DE6" w14:textId="0B2D2397" w:rsidR="001C4132" w:rsidRPr="00177558" w:rsidRDefault="00E63ED9" w:rsidP="001C4132">
            <w:pPr>
              <w:rPr>
                <w:color w:val="000000" w:themeColor="text1"/>
                <w:szCs w:val="20"/>
              </w:rPr>
            </w:pPr>
            <w:r w:rsidRPr="00177558">
              <w:rPr>
                <w:color w:val="000000" w:themeColor="text1"/>
                <w:szCs w:val="20"/>
              </w:rPr>
              <w:t>6</w:t>
            </w:r>
            <w:r w:rsidR="001C4132" w:rsidRPr="00177558">
              <w:rPr>
                <w:color w:val="000000" w:themeColor="text1"/>
                <w:szCs w:val="20"/>
              </w:rPr>
              <w:t xml:space="preserve">. To investigate the effect of epidural </w:t>
            </w:r>
            <w:r w:rsidR="00F128D2" w:rsidRPr="00177558">
              <w:rPr>
                <w:color w:val="000000" w:themeColor="text1"/>
                <w:szCs w:val="20"/>
              </w:rPr>
              <w:t>anest</w:t>
            </w:r>
            <w:r w:rsidR="001C4132" w:rsidRPr="00177558">
              <w:rPr>
                <w:color w:val="000000" w:themeColor="text1"/>
                <w:szCs w:val="20"/>
              </w:rPr>
              <w:t>hesia-analgesia on physical status in 1-year survivors.</w:t>
            </w:r>
          </w:p>
        </w:tc>
      </w:tr>
      <w:tr w:rsidR="00177558" w:rsidRPr="00177558" w14:paraId="42B59690" w14:textId="77777777" w:rsidTr="001025C9">
        <w:trPr>
          <w:trHeight w:val="1330"/>
        </w:trPr>
        <w:tc>
          <w:tcPr>
            <w:tcW w:w="308" w:type="pct"/>
            <w:tcBorders>
              <w:top w:val="nil"/>
            </w:tcBorders>
          </w:tcPr>
          <w:p w14:paraId="121135B8" w14:textId="77777777" w:rsidR="00E63ED9" w:rsidRPr="00177558" w:rsidRDefault="00E63ED9" w:rsidP="001C4132">
            <w:pPr>
              <w:rPr>
                <w:color w:val="000000" w:themeColor="text1"/>
                <w:szCs w:val="20"/>
              </w:rPr>
            </w:pPr>
          </w:p>
        </w:tc>
        <w:tc>
          <w:tcPr>
            <w:tcW w:w="292" w:type="pct"/>
            <w:tcBorders>
              <w:top w:val="nil"/>
            </w:tcBorders>
          </w:tcPr>
          <w:p w14:paraId="39468ED0" w14:textId="77777777" w:rsidR="00E63ED9" w:rsidRPr="00177558" w:rsidRDefault="00E63ED9" w:rsidP="001C4132">
            <w:pPr>
              <w:rPr>
                <w:color w:val="000000" w:themeColor="text1"/>
                <w:szCs w:val="20"/>
              </w:rPr>
            </w:pPr>
          </w:p>
        </w:tc>
        <w:tc>
          <w:tcPr>
            <w:tcW w:w="329" w:type="pct"/>
            <w:tcBorders>
              <w:top w:val="nil"/>
            </w:tcBorders>
          </w:tcPr>
          <w:p w14:paraId="62E19987" w14:textId="77777777" w:rsidR="00E63ED9" w:rsidRPr="00177558" w:rsidRDefault="00E63ED9" w:rsidP="001C4132">
            <w:pPr>
              <w:rPr>
                <w:color w:val="000000" w:themeColor="text1"/>
                <w:szCs w:val="20"/>
              </w:rPr>
            </w:pPr>
          </w:p>
        </w:tc>
        <w:tc>
          <w:tcPr>
            <w:tcW w:w="413" w:type="pct"/>
            <w:tcBorders>
              <w:top w:val="nil"/>
            </w:tcBorders>
          </w:tcPr>
          <w:p w14:paraId="03CBB354" w14:textId="77777777" w:rsidR="00E63ED9" w:rsidRPr="00177558" w:rsidRDefault="00E63ED9" w:rsidP="001C4132">
            <w:pPr>
              <w:rPr>
                <w:color w:val="000000" w:themeColor="text1"/>
                <w:szCs w:val="20"/>
              </w:rPr>
            </w:pPr>
          </w:p>
        </w:tc>
        <w:tc>
          <w:tcPr>
            <w:tcW w:w="2458" w:type="pct"/>
            <w:tcBorders>
              <w:top w:val="nil"/>
            </w:tcBorders>
          </w:tcPr>
          <w:p w14:paraId="38AB447B" w14:textId="2E071007" w:rsidR="00E63ED9" w:rsidRPr="00177558" w:rsidRDefault="00E63ED9" w:rsidP="00BB7205">
            <w:pPr>
              <w:rPr>
                <w:color w:val="000000" w:themeColor="text1"/>
                <w:szCs w:val="20"/>
              </w:rPr>
            </w:pPr>
            <w:r w:rsidRPr="00177558">
              <w:rPr>
                <w:color w:val="000000" w:themeColor="text1"/>
                <w:szCs w:val="20"/>
              </w:rPr>
              <w:t>7. Added research contents (sub-study, performed in part of enrolled patients): “The occurrence of chronic pain will be assessed … at the end of the 3rd and 6th months after surgery” (clause 7.4.3.5). Added th</w:t>
            </w:r>
            <w:r w:rsidR="00603047" w:rsidRPr="00177558">
              <w:rPr>
                <w:color w:val="000000" w:themeColor="text1"/>
                <w:szCs w:val="20"/>
              </w:rPr>
              <w:t>ese</w:t>
            </w:r>
            <w:r w:rsidRPr="00177558">
              <w:rPr>
                <w:color w:val="000000" w:themeColor="text1"/>
                <w:szCs w:val="20"/>
              </w:rPr>
              <w:t xml:space="preserve"> </w:t>
            </w:r>
            <w:r w:rsidR="00603047" w:rsidRPr="00177558">
              <w:rPr>
                <w:color w:val="000000" w:themeColor="text1"/>
                <w:szCs w:val="20"/>
              </w:rPr>
              <w:t>variables</w:t>
            </w:r>
            <w:r w:rsidRPr="00177558">
              <w:rPr>
                <w:color w:val="000000" w:themeColor="text1"/>
                <w:szCs w:val="20"/>
              </w:rPr>
              <w:t xml:space="preserve"> in </w:t>
            </w:r>
            <w:r w:rsidR="00603047" w:rsidRPr="00177558">
              <w:rPr>
                <w:color w:val="000000" w:themeColor="text1"/>
                <w:szCs w:val="20"/>
              </w:rPr>
              <w:t>“O</w:t>
            </w:r>
            <w:r w:rsidRPr="00177558">
              <w:rPr>
                <w:color w:val="000000" w:themeColor="text1"/>
                <w:szCs w:val="20"/>
              </w:rPr>
              <w:t>ther predefined outcomes</w:t>
            </w:r>
            <w:r w:rsidR="00603047" w:rsidRPr="00177558">
              <w:rPr>
                <w:color w:val="000000" w:themeColor="text1"/>
                <w:szCs w:val="20"/>
              </w:rPr>
              <w:t>”</w:t>
            </w:r>
            <w:r w:rsidRPr="00177558">
              <w:rPr>
                <w:color w:val="000000" w:themeColor="text1"/>
                <w:szCs w:val="20"/>
              </w:rPr>
              <w:t xml:space="preserve"> (clause 8.3.7). Added methods of statistical analysis for the</w:t>
            </w:r>
            <w:r w:rsidR="00603047" w:rsidRPr="00177558">
              <w:rPr>
                <w:color w:val="000000" w:themeColor="text1"/>
                <w:szCs w:val="20"/>
              </w:rPr>
              <w:t>se</w:t>
            </w:r>
            <w:r w:rsidRPr="00177558">
              <w:rPr>
                <w:color w:val="000000" w:themeColor="text1"/>
                <w:szCs w:val="20"/>
              </w:rPr>
              <w:t xml:space="preserve"> </w:t>
            </w:r>
            <w:r w:rsidR="00603047" w:rsidRPr="00177558">
              <w:rPr>
                <w:color w:val="000000" w:themeColor="text1"/>
                <w:szCs w:val="20"/>
              </w:rPr>
              <w:t>variables</w:t>
            </w:r>
            <w:r w:rsidRPr="00177558">
              <w:rPr>
                <w:color w:val="000000" w:themeColor="text1"/>
                <w:szCs w:val="20"/>
              </w:rPr>
              <w:t xml:space="preserve"> (clause 13.</w:t>
            </w:r>
            <w:r w:rsidR="00603047" w:rsidRPr="00177558">
              <w:rPr>
                <w:color w:val="000000" w:themeColor="text1"/>
                <w:szCs w:val="20"/>
              </w:rPr>
              <w:t>5.</w:t>
            </w:r>
            <w:r w:rsidRPr="00177558">
              <w:rPr>
                <w:color w:val="000000" w:themeColor="text1"/>
                <w:szCs w:val="20"/>
              </w:rPr>
              <w:t>2.4).</w:t>
            </w:r>
          </w:p>
        </w:tc>
        <w:tc>
          <w:tcPr>
            <w:tcW w:w="1199" w:type="pct"/>
            <w:tcBorders>
              <w:top w:val="nil"/>
            </w:tcBorders>
          </w:tcPr>
          <w:p w14:paraId="1D6F7AF2" w14:textId="6ECDA998" w:rsidR="00E63ED9" w:rsidRPr="00177558" w:rsidRDefault="00E63ED9" w:rsidP="001C4132">
            <w:pPr>
              <w:rPr>
                <w:color w:val="000000" w:themeColor="text1"/>
                <w:szCs w:val="20"/>
              </w:rPr>
            </w:pPr>
            <w:r w:rsidRPr="00177558">
              <w:rPr>
                <w:color w:val="000000" w:themeColor="text1"/>
                <w:szCs w:val="20"/>
              </w:rPr>
              <w:t xml:space="preserve">7. To investigate the effect of epidural </w:t>
            </w:r>
            <w:r w:rsidR="00F128D2" w:rsidRPr="00177558">
              <w:rPr>
                <w:color w:val="000000" w:themeColor="text1"/>
                <w:szCs w:val="20"/>
              </w:rPr>
              <w:t>anest</w:t>
            </w:r>
            <w:r w:rsidRPr="00177558">
              <w:rPr>
                <w:color w:val="000000" w:themeColor="text1"/>
                <w:szCs w:val="20"/>
              </w:rPr>
              <w:t xml:space="preserve">hesia-analgesia on the development of chronic pain after surgery. </w:t>
            </w:r>
          </w:p>
          <w:p w14:paraId="1D6EE78C" w14:textId="4B8748D5" w:rsidR="00E63ED9" w:rsidRPr="00177558" w:rsidRDefault="00E63ED9" w:rsidP="00BB7205">
            <w:pPr>
              <w:rPr>
                <w:color w:val="000000" w:themeColor="text1"/>
                <w:szCs w:val="20"/>
              </w:rPr>
            </w:pPr>
          </w:p>
        </w:tc>
      </w:tr>
      <w:tr w:rsidR="00177558" w:rsidRPr="00177558" w14:paraId="5A6AE948" w14:textId="77777777" w:rsidTr="001025C9">
        <w:tc>
          <w:tcPr>
            <w:tcW w:w="308" w:type="pct"/>
            <w:tcBorders>
              <w:top w:val="nil"/>
              <w:bottom w:val="single" w:sz="2" w:space="0" w:color="auto"/>
            </w:tcBorders>
          </w:tcPr>
          <w:p w14:paraId="2008E6E0" w14:textId="52844F4A" w:rsidR="001C4132" w:rsidRPr="00177558" w:rsidRDefault="001C4132" w:rsidP="001C4132">
            <w:pPr>
              <w:rPr>
                <w:color w:val="000000" w:themeColor="text1"/>
                <w:szCs w:val="20"/>
              </w:rPr>
            </w:pPr>
            <w:r w:rsidRPr="00177558">
              <w:rPr>
                <w:color w:val="000000" w:themeColor="text1"/>
                <w:szCs w:val="20"/>
              </w:rPr>
              <w:t>3</w:t>
            </w:r>
          </w:p>
        </w:tc>
        <w:tc>
          <w:tcPr>
            <w:tcW w:w="292" w:type="pct"/>
            <w:tcBorders>
              <w:top w:val="nil"/>
              <w:bottom w:val="single" w:sz="2" w:space="0" w:color="auto"/>
            </w:tcBorders>
          </w:tcPr>
          <w:p w14:paraId="108DDA7F" w14:textId="573EE2A0" w:rsidR="001C4132" w:rsidRPr="00177558" w:rsidRDefault="001C4132" w:rsidP="001C4132">
            <w:pPr>
              <w:rPr>
                <w:color w:val="000000" w:themeColor="text1"/>
                <w:szCs w:val="20"/>
              </w:rPr>
            </w:pPr>
            <w:r w:rsidRPr="00177558">
              <w:rPr>
                <w:color w:val="000000" w:themeColor="text1"/>
                <w:szCs w:val="20"/>
              </w:rPr>
              <w:t>1.3</w:t>
            </w:r>
          </w:p>
        </w:tc>
        <w:tc>
          <w:tcPr>
            <w:tcW w:w="329" w:type="pct"/>
            <w:tcBorders>
              <w:top w:val="nil"/>
              <w:bottom w:val="single" w:sz="2" w:space="0" w:color="auto"/>
            </w:tcBorders>
          </w:tcPr>
          <w:p w14:paraId="2D03F9AD" w14:textId="68034FD9" w:rsidR="001C4132" w:rsidRPr="00177558" w:rsidRDefault="001C4132" w:rsidP="001C4132">
            <w:pPr>
              <w:rPr>
                <w:color w:val="000000" w:themeColor="text1"/>
                <w:szCs w:val="20"/>
              </w:rPr>
            </w:pPr>
            <w:r w:rsidRPr="00177558">
              <w:rPr>
                <w:color w:val="000000" w:themeColor="text1"/>
                <w:szCs w:val="20"/>
              </w:rPr>
              <w:t>May 12, 2017</w:t>
            </w:r>
          </w:p>
        </w:tc>
        <w:tc>
          <w:tcPr>
            <w:tcW w:w="413" w:type="pct"/>
            <w:tcBorders>
              <w:top w:val="nil"/>
              <w:bottom w:val="single" w:sz="2" w:space="0" w:color="auto"/>
            </w:tcBorders>
          </w:tcPr>
          <w:p w14:paraId="0C8E3CE4" w14:textId="5D7B1D7A" w:rsidR="001C4132" w:rsidRPr="00177558" w:rsidRDefault="001C4132" w:rsidP="001C4132">
            <w:pPr>
              <w:rPr>
                <w:color w:val="000000" w:themeColor="text1"/>
                <w:szCs w:val="20"/>
              </w:rPr>
            </w:pPr>
            <w:r w:rsidRPr="00177558">
              <w:rPr>
                <w:color w:val="000000" w:themeColor="text1"/>
                <w:szCs w:val="20"/>
              </w:rPr>
              <w:t>Z-ZX, D-XW/Y-MY</w:t>
            </w:r>
          </w:p>
        </w:tc>
        <w:tc>
          <w:tcPr>
            <w:tcW w:w="2458" w:type="pct"/>
            <w:tcBorders>
              <w:top w:val="nil"/>
              <w:bottom w:val="single" w:sz="2" w:space="0" w:color="auto"/>
            </w:tcBorders>
          </w:tcPr>
          <w:p w14:paraId="47C29E8A" w14:textId="0AC32537" w:rsidR="001C4132" w:rsidRPr="00177558" w:rsidRDefault="001C4132" w:rsidP="001C4132">
            <w:pPr>
              <w:rPr>
                <w:color w:val="000000" w:themeColor="text1"/>
                <w:szCs w:val="20"/>
              </w:rPr>
            </w:pPr>
            <w:r w:rsidRPr="00177558">
              <w:rPr>
                <w:color w:val="000000" w:themeColor="text1"/>
                <w:szCs w:val="20"/>
              </w:rPr>
              <w:t xml:space="preserve">We applied to extend the duration of patient recruitment. </w:t>
            </w:r>
          </w:p>
        </w:tc>
        <w:tc>
          <w:tcPr>
            <w:tcW w:w="1199" w:type="pct"/>
            <w:tcBorders>
              <w:top w:val="nil"/>
              <w:bottom w:val="single" w:sz="2" w:space="0" w:color="auto"/>
            </w:tcBorders>
          </w:tcPr>
          <w:p w14:paraId="1048F851" w14:textId="01ACD64F" w:rsidR="001C4132" w:rsidRPr="00177558" w:rsidRDefault="001C4132" w:rsidP="001C4132">
            <w:pPr>
              <w:rPr>
                <w:color w:val="000000" w:themeColor="text1"/>
                <w:szCs w:val="20"/>
              </w:rPr>
            </w:pPr>
            <w:r w:rsidRPr="00177558">
              <w:rPr>
                <w:color w:val="000000" w:themeColor="text1"/>
                <w:szCs w:val="20"/>
              </w:rPr>
              <w:t>We did not finish recruiting 400 patients in 24 months.</w:t>
            </w:r>
          </w:p>
        </w:tc>
      </w:tr>
      <w:tr w:rsidR="00177558" w:rsidRPr="00177558" w14:paraId="120D4884" w14:textId="77777777" w:rsidTr="001025C9">
        <w:tc>
          <w:tcPr>
            <w:tcW w:w="308" w:type="pct"/>
            <w:tcBorders>
              <w:bottom w:val="nil"/>
            </w:tcBorders>
          </w:tcPr>
          <w:p w14:paraId="51C19350" w14:textId="69F1DEE7" w:rsidR="001C4132" w:rsidRPr="00177558" w:rsidRDefault="001C4132" w:rsidP="001C4132">
            <w:pPr>
              <w:rPr>
                <w:color w:val="000000" w:themeColor="text1"/>
                <w:szCs w:val="20"/>
              </w:rPr>
            </w:pPr>
            <w:r w:rsidRPr="00177558">
              <w:rPr>
                <w:color w:val="000000" w:themeColor="text1"/>
                <w:szCs w:val="20"/>
              </w:rPr>
              <w:t>4</w:t>
            </w:r>
          </w:p>
        </w:tc>
        <w:tc>
          <w:tcPr>
            <w:tcW w:w="292" w:type="pct"/>
            <w:tcBorders>
              <w:bottom w:val="nil"/>
            </w:tcBorders>
          </w:tcPr>
          <w:p w14:paraId="0A3D4B51" w14:textId="6BD92AE0" w:rsidR="001C4132" w:rsidRPr="00177558" w:rsidRDefault="001C4132" w:rsidP="001C4132">
            <w:pPr>
              <w:rPr>
                <w:color w:val="000000" w:themeColor="text1"/>
                <w:szCs w:val="20"/>
              </w:rPr>
            </w:pPr>
            <w:r w:rsidRPr="00177558">
              <w:rPr>
                <w:color w:val="000000" w:themeColor="text1"/>
                <w:szCs w:val="20"/>
              </w:rPr>
              <w:t>1.4</w:t>
            </w:r>
          </w:p>
        </w:tc>
        <w:tc>
          <w:tcPr>
            <w:tcW w:w="329" w:type="pct"/>
            <w:tcBorders>
              <w:bottom w:val="nil"/>
            </w:tcBorders>
          </w:tcPr>
          <w:p w14:paraId="6C7F2170" w14:textId="0CBDEE89" w:rsidR="001C4132" w:rsidRPr="00177558" w:rsidRDefault="001C4132" w:rsidP="001C4132">
            <w:pPr>
              <w:rPr>
                <w:color w:val="000000" w:themeColor="text1"/>
                <w:szCs w:val="20"/>
              </w:rPr>
            </w:pPr>
            <w:r w:rsidRPr="00177558">
              <w:rPr>
                <w:color w:val="000000" w:themeColor="text1"/>
                <w:szCs w:val="20"/>
              </w:rPr>
              <w:t>Sep. 22, 2017</w:t>
            </w:r>
          </w:p>
        </w:tc>
        <w:tc>
          <w:tcPr>
            <w:tcW w:w="413" w:type="pct"/>
            <w:tcBorders>
              <w:bottom w:val="nil"/>
            </w:tcBorders>
          </w:tcPr>
          <w:p w14:paraId="097CFD69" w14:textId="5FFE9C61" w:rsidR="001C4132" w:rsidRPr="00177558" w:rsidRDefault="001C4132" w:rsidP="00603047">
            <w:pPr>
              <w:rPr>
                <w:color w:val="000000" w:themeColor="text1"/>
                <w:szCs w:val="20"/>
              </w:rPr>
            </w:pPr>
            <w:r w:rsidRPr="00177558">
              <w:rPr>
                <w:color w:val="000000" w:themeColor="text1"/>
                <w:szCs w:val="20"/>
              </w:rPr>
              <w:t>Z-ZX, D-XW/R-HY</w:t>
            </w:r>
          </w:p>
        </w:tc>
        <w:tc>
          <w:tcPr>
            <w:tcW w:w="2458" w:type="pct"/>
            <w:tcBorders>
              <w:bottom w:val="nil"/>
            </w:tcBorders>
          </w:tcPr>
          <w:p w14:paraId="3A9F1F74" w14:textId="45C22C26" w:rsidR="001C4132" w:rsidRPr="00177558" w:rsidRDefault="004E23AF" w:rsidP="001C4132">
            <w:pPr>
              <w:rPr>
                <w:color w:val="000000" w:themeColor="text1"/>
                <w:szCs w:val="20"/>
              </w:rPr>
            </w:pPr>
            <w:r w:rsidRPr="00177558">
              <w:rPr>
                <w:color w:val="000000" w:themeColor="text1"/>
                <w:szCs w:val="20"/>
              </w:rPr>
              <w:t xml:space="preserve">1. </w:t>
            </w:r>
            <w:r w:rsidR="001C4132" w:rsidRPr="00177558">
              <w:rPr>
                <w:color w:val="000000" w:themeColor="text1"/>
                <w:szCs w:val="20"/>
              </w:rPr>
              <w:t xml:space="preserve">Re-clarified that “Long-term follow-ups are performed </w:t>
            </w:r>
            <w:r w:rsidR="00603047" w:rsidRPr="00177558">
              <w:rPr>
                <w:color w:val="000000" w:themeColor="text1"/>
                <w:szCs w:val="20"/>
              </w:rPr>
              <w:t>…</w:t>
            </w:r>
            <w:r w:rsidR="001C4132" w:rsidRPr="00177558">
              <w:rPr>
                <w:color w:val="000000" w:themeColor="text1"/>
                <w:szCs w:val="20"/>
              </w:rPr>
              <w:t xml:space="preserve"> until 2 years after surgery of the last enrolled patient” (clause 7.4.2).</w:t>
            </w:r>
          </w:p>
        </w:tc>
        <w:tc>
          <w:tcPr>
            <w:tcW w:w="1199" w:type="pct"/>
            <w:tcBorders>
              <w:bottom w:val="nil"/>
            </w:tcBorders>
          </w:tcPr>
          <w:p w14:paraId="05867398" w14:textId="4851E035" w:rsidR="001C4132" w:rsidRPr="00177558" w:rsidRDefault="004E23AF" w:rsidP="001C4132">
            <w:pPr>
              <w:rPr>
                <w:color w:val="000000" w:themeColor="text1"/>
                <w:szCs w:val="20"/>
              </w:rPr>
            </w:pPr>
            <w:r w:rsidRPr="00177558">
              <w:rPr>
                <w:color w:val="000000" w:themeColor="text1"/>
                <w:szCs w:val="20"/>
              </w:rPr>
              <w:t xml:space="preserve">1. </w:t>
            </w:r>
            <w:r w:rsidR="001C4132" w:rsidRPr="00177558">
              <w:rPr>
                <w:color w:val="000000" w:themeColor="text1"/>
                <w:szCs w:val="20"/>
              </w:rPr>
              <w:t>All enrolled patients will be followed up until a same time-point.</w:t>
            </w:r>
          </w:p>
        </w:tc>
      </w:tr>
      <w:tr w:rsidR="00177558" w:rsidRPr="00177558" w14:paraId="333CBFE9" w14:textId="77777777" w:rsidTr="001025C9">
        <w:tc>
          <w:tcPr>
            <w:tcW w:w="308" w:type="pct"/>
            <w:tcBorders>
              <w:top w:val="nil"/>
              <w:bottom w:val="nil"/>
            </w:tcBorders>
          </w:tcPr>
          <w:p w14:paraId="35CBE8DE" w14:textId="77777777" w:rsidR="004E23AF" w:rsidRPr="00177558" w:rsidRDefault="004E23AF" w:rsidP="004E23AF">
            <w:pPr>
              <w:rPr>
                <w:color w:val="000000" w:themeColor="text1"/>
                <w:szCs w:val="20"/>
              </w:rPr>
            </w:pPr>
          </w:p>
        </w:tc>
        <w:tc>
          <w:tcPr>
            <w:tcW w:w="292" w:type="pct"/>
            <w:tcBorders>
              <w:top w:val="nil"/>
              <w:bottom w:val="nil"/>
            </w:tcBorders>
          </w:tcPr>
          <w:p w14:paraId="6AB163F0" w14:textId="77777777" w:rsidR="004E23AF" w:rsidRPr="00177558" w:rsidRDefault="004E23AF" w:rsidP="004E23AF">
            <w:pPr>
              <w:rPr>
                <w:color w:val="000000" w:themeColor="text1"/>
                <w:szCs w:val="20"/>
              </w:rPr>
            </w:pPr>
          </w:p>
        </w:tc>
        <w:tc>
          <w:tcPr>
            <w:tcW w:w="329" w:type="pct"/>
            <w:tcBorders>
              <w:top w:val="nil"/>
              <w:bottom w:val="nil"/>
            </w:tcBorders>
          </w:tcPr>
          <w:p w14:paraId="3253DF7B" w14:textId="77777777" w:rsidR="004E23AF" w:rsidRPr="00177558" w:rsidRDefault="004E23AF" w:rsidP="004E23AF">
            <w:pPr>
              <w:rPr>
                <w:color w:val="000000" w:themeColor="text1"/>
                <w:szCs w:val="20"/>
              </w:rPr>
            </w:pPr>
          </w:p>
        </w:tc>
        <w:tc>
          <w:tcPr>
            <w:tcW w:w="413" w:type="pct"/>
            <w:tcBorders>
              <w:top w:val="nil"/>
              <w:bottom w:val="nil"/>
            </w:tcBorders>
          </w:tcPr>
          <w:p w14:paraId="56B13DBC" w14:textId="77777777" w:rsidR="004E23AF" w:rsidRPr="00177558" w:rsidRDefault="004E23AF" w:rsidP="004E23AF">
            <w:pPr>
              <w:rPr>
                <w:color w:val="000000" w:themeColor="text1"/>
                <w:szCs w:val="20"/>
              </w:rPr>
            </w:pPr>
          </w:p>
        </w:tc>
        <w:tc>
          <w:tcPr>
            <w:tcW w:w="2458" w:type="pct"/>
            <w:tcBorders>
              <w:top w:val="nil"/>
              <w:bottom w:val="nil"/>
            </w:tcBorders>
          </w:tcPr>
          <w:p w14:paraId="689A3D25" w14:textId="37F68DB2" w:rsidR="004E23AF" w:rsidRPr="00177558" w:rsidRDefault="004E23AF" w:rsidP="004E23AF">
            <w:pPr>
              <w:rPr>
                <w:color w:val="000000" w:themeColor="text1"/>
                <w:szCs w:val="20"/>
              </w:rPr>
            </w:pPr>
            <w:r w:rsidRPr="00177558">
              <w:rPr>
                <w:color w:val="000000" w:themeColor="text1"/>
                <w:szCs w:val="20"/>
              </w:rPr>
              <w:t xml:space="preserve">2. Changed primary outcome from “rate of recurrence/metastasis after surgery” (original clause 8.1) to “recurrence-free survival after surgery, which is defined as time from surgery to cancer recurrence/metastasis or all-cause death, whichever occurs first” (clause 8.1). Clarified the method of statistical analysis for the primary outcome (clause 13.5.1). </w:t>
            </w:r>
          </w:p>
        </w:tc>
        <w:tc>
          <w:tcPr>
            <w:tcW w:w="1199" w:type="pct"/>
            <w:tcBorders>
              <w:top w:val="nil"/>
              <w:bottom w:val="nil"/>
            </w:tcBorders>
          </w:tcPr>
          <w:p w14:paraId="0028AB35" w14:textId="20AD350E" w:rsidR="004E23AF" w:rsidRPr="00177558" w:rsidRDefault="004E23AF" w:rsidP="004E23AF">
            <w:pPr>
              <w:rPr>
                <w:color w:val="000000" w:themeColor="text1"/>
                <w:szCs w:val="20"/>
              </w:rPr>
            </w:pPr>
            <w:r w:rsidRPr="00177558">
              <w:rPr>
                <w:color w:val="000000" w:themeColor="text1"/>
                <w:szCs w:val="20"/>
              </w:rPr>
              <w:t xml:space="preserve">2. Some patients did not come/go back to hospital for re-examination and died. Recurrence-free survival is, therefore, a more proper primary outcome. </w:t>
            </w:r>
          </w:p>
        </w:tc>
      </w:tr>
      <w:tr w:rsidR="00177558" w:rsidRPr="00177558" w14:paraId="19CAC1E0" w14:textId="77777777" w:rsidTr="001025C9">
        <w:tc>
          <w:tcPr>
            <w:tcW w:w="308" w:type="pct"/>
            <w:tcBorders>
              <w:top w:val="nil"/>
            </w:tcBorders>
          </w:tcPr>
          <w:p w14:paraId="258804E5" w14:textId="77777777" w:rsidR="004E23AF" w:rsidRPr="00177558" w:rsidRDefault="004E23AF" w:rsidP="004E23AF">
            <w:pPr>
              <w:rPr>
                <w:color w:val="000000" w:themeColor="text1"/>
                <w:szCs w:val="20"/>
              </w:rPr>
            </w:pPr>
          </w:p>
        </w:tc>
        <w:tc>
          <w:tcPr>
            <w:tcW w:w="292" w:type="pct"/>
            <w:tcBorders>
              <w:top w:val="nil"/>
            </w:tcBorders>
          </w:tcPr>
          <w:p w14:paraId="6E3086C0" w14:textId="77777777" w:rsidR="004E23AF" w:rsidRPr="00177558" w:rsidRDefault="004E23AF" w:rsidP="004E23AF">
            <w:pPr>
              <w:rPr>
                <w:color w:val="000000" w:themeColor="text1"/>
                <w:szCs w:val="20"/>
              </w:rPr>
            </w:pPr>
          </w:p>
        </w:tc>
        <w:tc>
          <w:tcPr>
            <w:tcW w:w="329" w:type="pct"/>
            <w:tcBorders>
              <w:top w:val="nil"/>
            </w:tcBorders>
          </w:tcPr>
          <w:p w14:paraId="56AE717B" w14:textId="77777777" w:rsidR="004E23AF" w:rsidRPr="00177558" w:rsidRDefault="004E23AF" w:rsidP="004E23AF">
            <w:pPr>
              <w:rPr>
                <w:color w:val="000000" w:themeColor="text1"/>
                <w:szCs w:val="20"/>
              </w:rPr>
            </w:pPr>
          </w:p>
        </w:tc>
        <w:tc>
          <w:tcPr>
            <w:tcW w:w="413" w:type="pct"/>
            <w:tcBorders>
              <w:top w:val="nil"/>
            </w:tcBorders>
          </w:tcPr>
          <w:p w14:paraId="7D444DBA" w14:textId="77777777" w:rsidR="004E23AF" w:rsidRPr="00177558" w:rsidRDefault="004E23AF" w:rsidP="004E23AF">
            <w:pPr>
              <w:rPr>
                <w:color w:val="000000" w:themeColor="text1"/>
                <w:szCs w:val="20"/>
              </w:rPr>
            </w:pPr>
          </w:p>
        </w:tc>
        <w:tc>
          <w:tcPr>
            <w:tcW w:w="2458" w:type="pct"/>
            <w:tcBorders>
              <w:top w:val="nil"/>
            </w:tcBorders>
          </w:tcPr>
          <w:p w14:paraId="4066D4CD" w14:textId="7F4A1253" w:rsidR="004E23AF" w:rsidRPr="00177558" w:rsidRDefault="004E23AF" w:rsidP="004E23AF">
            <w:pPr>
              <w:rPr>
                <w:color w:val="000000" w:themeColor="text1"/>
                <w:szCs w:val="20"/>
              </w:rPr>
            </w:pPr>
            <w:r w:rsidRPr="00177558">
              <w:rPr>
                <w:color w:val="000000" w:themeColor="text1"/>
                <w:szCs w:val="20"/>
              </w:rPr>
              <w:t>3. In “Secondary outcomes” section, changed “rate of all-cause mortality after surgery” (original clause 8.2.8) to “overall survival after surgery, …” (clause 8.2.7); changed “rate of cancer-specific death after surgery” (original clause 8.2.9) to “cancer-specific survival after surgery, …” (clause 8.2.8). Clarified the method of statistical analysis for these variables (clause 13.5.2.1).</w:t>
            </w:r>
          </w:p>
        </w:tc>
        <w:tc>
          <w:tcPr>
            <w:tcW w:w="1199" w:type="pct"/>
            <w:tcBorders>
              <w:top w:val="nil"/>
            </w:tcBorders>
          </w:tcPr>
          <w:p w14:paraId="43FE9C9B" w14:textId="452491C2" w:rsidR="004E23AF" w:rsidRPr="00177558" w:rsidRDefault="004E23AF" w:rsidP="004E23AF">
            <w:pPr>
              <w:rPr>
                <w:color w:val="000000" w:themeColor="text1"/>
                <w:szCs w:val="20"/>
              </w:rPr>
            </w:pPr>
            <w:r w:rsidRPr="00177558">
              <w:rPr>
                <w:color w:val="000000" w:themeColor="text1"/>
                <w:szCs w:val="20"/>
              </w:rPr>
              <w:t xml:space="preserve">3. “Overall survival” and “cancer-specific survival” </w:t>
            </w:r>
            <w:bookmarkStart w:id="244" w:name="_Hlk52234962"/>
            <w:r w:rsidR="00841069" w:rsidRPr="00177558">
              <w:rPr>
                <w:color w:val="000000" w:themeColor="text1"/>
                <w:szCs w:val="20"/>
              </w:rPr>
              <w:t>have same meaning</w:t>
            </w:r>
            <w:r w:rsidR="00EA50CF" w:rsidRPr="00177558">
              <w:rPr>
                <w:color w:val="000000" w:themeColor="text1"/>
                <w:szCs w:val="20"/>
              </w:rPr>
              <w:t>s</w:t>
            </w:r>
            <w:r w:rsidR="00841069" w:rsidRPr="00177558">
              <w:rPr>
                <w:color w:val="000000" w:themeColor="text1"/>
                <w:szCs w:val="20"/>
              </w:rPr>
              <w:t xml:space="preserve"> </w:t>
            </w:r>
            <w:r w:rsidR="00763A15" w:rsidRPr="00177558">
              <w:rPr>
                <w:color w:val="000000" w:themeColor="text1"/>
                <w:szCs w:val="20"/>
              </w:rPr>
              <w:t>as</w:t>
            </w:r>
            <w:r w:rsidR="00841069" w:rsidRPr="00177558">
              <w:rPr>
                <w:color w:val="000000" w:themeColor="text1"/>
                <w:szCs w:val="20"/>
              </w:rPr>
              <w:t xml:space="preserve"> previous terms but </w:t>
            </w:r>
            <w:r w:rsidRPr="00177558">
              <w:rPr>
                <w:color w:val="000000" w:themeColor="text1"/>
                <w:szCs w:val="20"/>
              </w:rPr>
              <w:t xml:space="preserve">are more commonly used to express long-term outcomes after cancer surgery. </w:t>
            </w:r>
            <w:bookmarkEnd w:id="244"/>
          </w:p>
        </w:tc>
      </w:tr>
    </w:tbl>
    <w:p w14:paraId="6DCC6288" w14:textId="6222285D" w:rsidR="00E47A0A" w:rsidRPr="00177558" w:rsidRDefault="00E47A0A" w:rsidP="005B2D31">
      <w:pPr>
        <w:rPr>
          <w:b/>
          <w:bCs/>
          <w:color w:val="000000" w:themeColor="text1"/>
          <w:szCs w:val="20"/>
        </w:rPr>
      </w:pPr>
    </w:p>
    <w:p w14:paraId="2698D272" w14:textId="42F28B07" w:rsidR="001C5858" w:rsidRPr="00177558" w:rsidRDefault="001C5858" w:rsidP="005B2D31">
      <w:pPr>
        <w:rPr>
          <w:b/>
          <w:bCs/>
          <w:color w:val="000000" w:themeColor="text1"/>
          <w:szCs w:val="20"/>
        </w:rPr>
        <w:sectPr w:rsidR="001C5858" w:rsidRPr="00177558" w:rsidSect="00CD5A4D">
          <w:pgSz w:w="16838" w:h="11906" w:orient="landscape"/>
          <w:pgMar w:top="1440" w:right="1440" w:bottom="1440" w:left="1440" w:header="851" w:footer="992" w:gutter="0"/>
          <w:cols w:space="425"/>
          <w:docGrid w:type="lines" w:linePitch="312"/>
        </w:sectPr>
      </w:pPr>
    </w:p>
    <w:p w14:paraId="152FD94B" w14:textId="77777777" w:rsidR="001C5858" w:rsidRPr="00177558" w:rsidRDefault="001C5858" w:rsidP="0023469D">
      <w:pPr>
        <w:pStyle w:val="1"/>
        <w:snapToGrid w:val="0"/>
        <w:spacing w:beforeLines="50" w:before="156" w:afterLines="50" w:after="156"/>
        <w:rPr>
          <w:color w:val="000000" w:themeColor="text1"/>
          <w:sz w:val="20"/>
          <w:szCs w:val="20"/>
        </w:rPr>
      </w:pPr>
      <w:bookmarkStart w:id="245" w:name="_Toc44796198"/>
      <w:bookmarkStart w:id="246" w:name="_Toc48409150"/>
      <w:r w:rsidRPr="00177558">
        <w:rPr>
          <w:color w:val="000000" w:themeColor="text1"/>
          <w:sz w:val="20"/>
          <w:szCs w:val="20"/>
        </w:rPr>
        <w:lastRenderedPageBreak/>
        <w:t>Original statistical analysis plan</w:t>
      </w:r>
      <w:bookmarkEnd w:id="245"/>
      <w:bookmarkEnd w:id="246"/>
    </w:p>
    <w:p w14:paraId="058694BD" w14:textId="5BBC1FB6" w:rsidR="001C5858" w:rsidRPr="00177558" w:rsidRDefault="001C5858" w:rsidP="0023469D">
      <w:pPr>
        <w:snapToGrid w:val="0"/>
        <w:spacing w:beforeLines="50" w:before="156" w:afterLines="50" w:after="156"/>
        <w:rPr>
          <w:b/>
          <w:bCs/>
          <w:color w:val="000000" w:themeColor="text1"/>
          <w:szCs w:val="20"/>
        </w:rPr>
      </w:pPr>
    </w:p>
    <w:p w14:paraId="5B1982A7" w14:textId="7CB61A5B" w:rsidR="001C5858" w:rsidRPr="00177558" w:rsidRDefault="001C5858" w:rsidP="0023469D">
      <w:pPr>
        <w:snapToGrid w:val="0"/>
        <w:spacing w:beforeLines="50" w:before="156" w:afterLines="50" w:after="156"/>
        <w:rPr>
          <w:b/>
          <w:bCs/>
          <w:color w:val="000000" w:themeColor="text1"/>
          <w:szCs w:val="20"/>
        </w:rPr>
      </w:pPr>
    </w:p>
    <w:p w14:paraId="711DFF28" w14:textId="1DBBB14A" w:rsidR="001C5858" w:rsidRPr="00177558" w:rsidRDefault="001C5858" w:rsidP="0023469D">
      <w:pPr>
        <w:snapToGrid w:val="0"/>
        <w:spacing w:beforeLines="50" w:before="156" w:afterLines="50" w:after="156"/>
        <w:rPr>
          <w:rFonts w:eastAsia="等线"/>
          <w:color w:val="000000" w:themeColor="text1"/>
          <w:szCs w:val="20"/>
        </w:rPr>
      </w:pPr>
      <w:r w:rsidRPr="00177558">
        <w:rPr>
          <w:rFonts w:eastAsia="等线"/>
          <w:color w:val="000000" w:themeColor="text1"/>
          <w:szCs w:val="20"/>
        </w:rPr>
        <w:t>Original statistical analysis plan as reported in the original trial protocol.</w:t>
      </w:r>
    </w:p>
    <w:p w14:paraId="448D205A" w14:textId="653C742C" w:rsidR="001C5858" w:rsidRPr="00177558" w:rsidRDefault="001C5858" w:rsidP="0023469D">
      <w:pPr>
        <w:snapToGrid w:val="0"/>
        <w:spacing w:beforeLines="50" w:before="156" w:afterLines="50" w:after="156"/>
        <w:rPr>
          <w:b/>
          <w:bCs/>
          <w:color w:val="000000" w:themeColor="text1"/>
          <w:szCs w:val="20"/>
        </w:rPr>
      </w:pPr>
    </w:p>
    <w:p w14:paraId="34BB1F22" w14:textId="77777777" w:rsidR="001C5858" w:rsidRPr="00177558" w:rsidRDefault="001C5858" w:rsidP="0023469D">
      <w:pPr>
        <w:widowControl/>
        <w:snapToGrid w:val="0"/>
        <w:spacing w:beforeLines="50" w:before="156" w:afterLines="50" w:after="156"/>
        <w:jc w:val="both"/>
        <w:rPr>
          <w:b/>
          <w:color w:val="000000" w:themeColor="text1"/>
          <w:kern w:val="0"/>
          <w:szCs w:val="20"/>
        </w:rPr>
      </w:pPr>
      <w:r w:rsidRPr="00177558">
        <w:rPr>
          <w:b/>
          <w:color w:val="000000" w:themeColor="text1"/>
          <w:kern w:val="0"/>
          <w:szCs w:val="20"/>
        </w:rPr>
        <w:t xml:space="preserve">1. Sample size calculation </w:t>
      </w:r>
    </w:p>
    <w:p w14:paraId="34708A1B" w14:textId="3EF31C8D" w:rsidR="00CF03FF" w:rsidRPr="00177558" w:rsidRDefault="006445C1" w:rsidP="0023469D">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In a cohort study of patients after complete resection for NSCLC, Taylor and colleagues reported a recurrence rate of 33% at a median follow-up of 2 years after surgery.</w:t>
      </w:r>
      <w:r w:rsidRPr="00177558">
        <w:rPr>
          <w:rFonts w:cstheme="minorHAnsi"/>
          <w:color w:val="000000" w:themeColor="text1"/>
          <w:szCs w:val="20"/>
          <w:vertAlign w:val="superscript"/>
        </w:rPr>
        <w:t>1</w:t>
      </w:r>
      <w:r w:rsidRPr="00177558">
        <w:rPr>
          <w:rFonts w:cstheme="minorHAnsi"/>
          <w:color w:val="000000" w:themeColor="text1"/>
          <w:szCs w:val="20"/>
        </w:rPr>
        <w:t xml:space="preserve"> In a pilot study of our own, the 1-year recurrence rate after lung cancer surgery was 48% lower in patients who were given combined epidural-general </w:t>
      </w:r>
      <w:r w:rsidR="00F128D2" w:rsidRPr="00177558">
        <w:rPr>
          <w:rFonts w:cstheme="minorHAnsi"/>
          <w:color w:val="000000" w:themeColor="text1"/>
          <w:szCs w:val="20"/>
        </w:rPr>
        <w:t>anest</w:t>
      </w:r>
      <w:r w:rsidRPr="00177558">
        <w:rPr>
          <w:rFonts w:cstheme="minorHAnsi"/>
          <w:color w:val="000000" w:themeColor="text1"/>
          <w:szCs w:val="20"/>
        </w:rPr>
        <w:t xml:space="preserve">hesia compared with those given general </w:t>
      </w:r>
      <w:r w:rsidR="00F128D2" w:rsidRPr="00177558">
        <w:rPr>
          <w:rFonts w:cstheme="minorHAnsi"/>
          <w:color w:val="000000" w:themeColor="text1"/>
          <w:szCs w:val="20"/>
        </w:rPr>
        <w:t>anest</w:t>
      </w:r>
      <w:r w:rsidRPr="00177558">
        <w:rPr>
          <w:rFonts w:cstheme="minorHAnsi"/>
          <w:color w:val="000000" w:themeColor="text1"/>
          <w:szCs w:val="20"/>
        </w:rPr>
        <w:t xml:space="preserve">hesia alone. We expect that patient recruitment and follow-up will be completed in about 24 months, respectively. With the 2-sided significance level set at 0.05 and power at 80%, 360 patients (180 per group) are required to detect the difference. Considering a dropout rate of about 8% and an epidural failure rate of 2%, we plan to </w:t>
      </w:r>
      <w:r w:rsidR="00DE4CB4" w:rsidRPr="00177558">
        <w:rPr>
          <w:rFonts w:cstheme="minorHAnsi"/>
          <w:color w:val="000000" w:themeColor="text1"/>
          <w:szCs w:val="20"/>
        </w:rPr>
        <w:t>enroll</w:t>
      </w:r>
      <w:r w:rsidRPr="00177558">
        <w:rPr>
          <w:rFonts w:cstheme="minorHAnsi"/>
          <w:color w:val="000000" w:themeColor="text1"/>
          <w:szCs w:val="20"/>
        </w:rPr>
        <w:t xml:space="preserve"> 400 patients. </w:t>
      </w:r>
    </w:p>
    <w:p w14:paraId="4AB81CBB" w14:textId="5E972BBA" w:rsidR="001C5858" w:rsidRPr="00177558" w:rsidRDefault="001C5858" w:rsidP="0023469D">
      <w:pPr>
        <w:snapToGrid w:val="0"/>
        <w:spacing w:beforeLines="50" w:before="156" w:afterLines="50" w:after="156"/>
        <w:rPr>
          <w:b/>
          <w:bCs/>
          <w:color w:val="000000" w:themeColor="text1"/>
          <w:szCs w:val="20"/>
        </w:rPr>
      </w:pPr>
      <w:r w:rsidRPr="00177558">
        <w:rPr>
          <w:b/>
          <w:bCs/>
          <w:color w:val="000000" w:themeColor="text1"/>
          <w:szCs w:val="20"/>
        </w:rPr>
        <w:t>2. Outcomes</w:t>
      </w:r>
    </w:p>
    <w:p w14:paraId="1B06E375" w14:textId="26B14162" w:rsidR="00381AB9" w:rsidRPr="00177558" w:rsidRDefault="00381AB9" w:rsidP="0023469D">
      <w:pPr>
        <w:snapToGrid w:val="0"/>
        <w:spacing w:beforeLines="50" w:before="156" w:afterLines="50" w:after="156"/>
        <w:rPr>
          <w:b/>
          <w:bCs/>
          <w:i/>
          <w:iCs/>
          <w:color w:val="000000" w:themeColor="text1"/>
          <w:szCs w:val="20"/>
        </w:rPr>
      </w:pPr>
      <w:r w:rsidRPr="00177558">
        <w:rPr>
          <w:b/>
          <w:bCs/>
          <w:i/>
          <w:iCs/>
          <w:color w:val="000000" w:themeColor="text1"/>
          <w:szCs w:val="20"/>
        </w:rPr>
        <w:t>2.1 Primary Outcome</w:t>
      </w:r>
    </w:p>
    <w:p w14:paraId="6EAA6338" w14:textId="06AB167A" w:rsidR="00381AB9" w:rsidRPr="00177558" w:rsidRDefault="006445C1" w:rsidP="0023469D">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The primary outcome is </w:t>
      </w:r>
      <w:r w:rsidR="00841069" w:rsidRPr="00177558">
        <w:rPr>
          <w:rFonts w:cstheme="minorHAnsi"/>
          <w:color w:val="000000" w:themeColor="text1"/>
          <w:szCs w:val="20"/>
        </w:rPr>
        <w:t>rate of recurrence/metastasis after surgery</w:t>
      </w:r>
      <w:r w:rsidRPr="00177558">
        <w:rPr>
          <w:rFonts w:cstheme="minorHAnsi"/>
          <w:color w:val="000000" w:themeColor="text1"/>
          <w:szCs w:val="20"/>
        </w:rPr>
        <w:t>.</w:t>
      </w:r>
    </w:p>
    <w:p w14:paraId="1FE16155" w14:textId="29E9F205" w:rsidR="00381AB9" w:rsidRPr="00177558" w:rsidRDefault="00381AB9" w:rsidP="0023469D">
      <w:pPr>
        <w:snapToGrid w:val="0"/>
        <w:spacing w:beforeLines="50" w:before="156" w:afterLines="50" w:after="156"/>
        <w:rPr>
          <w:b/>
          <w:bCs/>
          <w:i/>
          <w:iCs/>
          <w:color w:val="000000" w:themeColor="text1"/>
          <w:szCs w:val="20"/>
        </w:rPr>
      </w:pPr>
      <w:r w:rsidRPr="00177558">
        <w:rPr>
          <w:b/>
          <w:bCs/>
          <w:i/>
          <w:iCs/>
          <w:color w:val="000000" w:themeColor="text1"/>
          <w:szCs w:val="20"/>
        </w:rPr>
        <w:t>2.2 Secondary Outcome</w:t>
      </w:r>
    </w:p>
    <w:p w14:paraId="4D1DAA84" w14:textId="0694AB16" w:rsidR="006445C1" w:rsidRPr="00177558" w:rsidRDefault="006445C1" w:rsidP="006445C1">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2.2.1 Pain intensity </w:t>
      </w:r>
      <w:r w:rsidR="00841069" w:rsidRPr="00177558">
        <w:rPr>
          <w:rFonts w:cstheme="minorHAnsi"/>
          <w:color w:val="000000" w:themeColor="text1"/>
          <w:szCs w:val="20"/>
        </w:rPr>
        <w:t>at postoperative days 1-3</w:t>
      </w:r>
      <w:r w:rsidRPr="00177558">
        <w:rPr>
          <w:rFonts w:cstheme="minorHAnsi"/>
          <w:color w:val="000000" w:themeColor="text1"/>
          <w:szCs w:val="20"/>
        </w:rPr>
        <w:t>.</w:t>
      </w:r>
    </w:p>
    <w:p w14:paraId="7561AF94" w14:textId="22490920" w:rsidR="00841069" w:rsidRPr="00177558" w:rsidRDefault="00841069" w:rsidP="00841069">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2.2.2 Serum concentrations of cortisol, IL-6 and IL-8 in the morning of postoperative days 1 and 3.</w:t>
      </w:r>
    </w:p>
    <w:p w14:paraId="3F99B368" w14:textId="1B5EFBC9" w:rsidR="00841069" w:rsidRPr="00177558" w:rsidRDefault="00841069" w:rsidP="00841069">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2.2.3 Incidence of postoperative delirium within the first 7 postoperative days. </w:t>
      </w:r>
    </w:p>
    <w:p w14:paraId="06237973" w14:textId="10741747" w:rsidR="006445C1" w:rsidRPr="00177558" w:rsidRDefault="006445C1" w:rsidP="006445C1">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2.2.</w:t>
      </w:r>
      <w:r w:rsidR="00841069" w:rsidRPr="00177558">
        <w:rPr>
          <w:rFonts w:cstheme="minorHAnsi"/>
          <w:color w:val="000000" w:themeColor="text1"/>
          <w:szCs w:val="20"/>
        </w:rPr>
        <w:t>4</w:t>
      </w:r>
      <w:r w:rsidRPr="00177558">
        <w:rPr>
          <w:rFonts w:cstheme="minorHAnsi"/>
          <w:color w:val="000000" w:themeColor="text1"/>
          <w:szCs w:val="20"/>
        </w:rPr>
        <w:t xml:space="preserve"> Incidence of postoperative complications during hospital stay (up to 30 days after surgery).</w:t>
      </w:r>
    </w:p>
    <w:p w14:paraId="19F6EF0C" w14:textId="50ADBFAE" w:rsidR="006445C1" w:rsidRPr="00177558" w:rsidRDefault="006445C1" w:rsidP="006445C1">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2.2.</w:t>
      </w:r>
      <w:r w:rsidR="00841069" w:rsidRPr="00177558">
        <w:rPr>
          <w:rFonts w:cstheme="minorHAnsi"/>
          <w:color w:val="000000" w:themeColor="text1"/>
          <w:szCs w:val="20"/>
        </w:rPr>
        <w:t>5</w:t>
      </w:r>
      <w:r w:rsidRPr="00177558">
        <w:rPr>
          <w:rFonts w:cstheme="minorHAnsi"/>
          <w:color w:val="000000" w:themeColor="text1"/>
          <w:szCs w:val="20"/>
        </w:rPr>
        <w:t xml:space="preserve"> Duration of chest-tube drainage. </w:t>
      </w:r>
    </w:p>
    <w:p w14:paraId="313D50AA" w14:textId="349F5B97" w:rsidR="006445C1" w:rsidRPr="00177558" w:rsidRDefault="006445C1" w:rsidP="006445C1">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2.2.</w:t>
      </w:r>
      <w:r w:rsidR="00841069" w:rsidRPr="00177558">
        <w:rPr>
          <w:rFonts w:cstheme="minorHAnsi"/>
          <w:color w:val="000000" w:themeColor="text1"/>
          <w:szCs w:val="20"/>
        </w:rPr>
        <w:t>6</w:t>
      </w:r>
      <w:r w:rsidRPr="00177558">
        <w:rPr>
          <w:rFonts w:cstheme="minorHAnsi"/>
          <w:color w:val="000000" w:themeColor="text1"/>
          <w:szCs w:val="20"/>
        </w:rPr>
        <w:t xml:space="preserve"> Length of stay in hospital after surgery.</w:t>
      </w:r>
    </w:p>
    <w:p w14:paraId="184C512B" w14:textId="6089807A" w:rsidR="006445C1" w:rsidRPr="00177558" w:rsidRDefault="006445C1" w:rsidP="006445C1">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2.2.</w:t>
      </w:r>
      <w:r w:rsidR="00841069" w:rsidRPr="00177558">
        <w:rPr>
          <w:rFonts w:cstheme="minorHAnsi"/>
          <w:color w:val="000000" w:themeColor="text1"/>
          <w:szCs w:val="20"/>
        </w:rPr>
        <w:t>7</w:t>
      </w:r>
      <w:r w:rsidRPr="00177558">
        <w:rPr>
          <w:rFonts w:cstheme="minorHAnsi"/>
          <w:color w:val="000000" w:themeColor="text1"/>
          <w:szCs w:val="20"/>
        </w:rPr>
        <w:t xml:space="preserve"> In-hospital all-cause mortality (up to 30 days after surgery).</w:t>
      </w:r>
    </w:p>
    <w:p w14:paraId="23D3F3E7" w14:textId="1BFF73E3" w:rsidR="006445C1" w:rsidRPr="00177558" w:rsidRDefault="006445C1" w:rsidP="006445C1">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2.2.</w:t>
      </w:r>
      <w:r w:rsidR="00841069" w:rsidRPr="00177558">
        <w:rPr>
          <w:rFonts w:cstheme="minorHAnsi"/>
          <w:color w:val="000000" w:themeColor="text1"/>
          <w:szCs w:val="20"/>
        </w:rPr>
        <w:t>8</w:t>
      </w:r>
      <w:r w:rsidRPr="00177558">
        <w:rPr>
          <w:rFonts w:cstheme="minorHAnsi"/>
          <w:color w:val="000000" w:themeColor="text1"/>
          <w:szCs w:val="20"/>
        </w:rPr>
        <w:t xml:space="preserve"> </w:t>
      </w:r>
      <w:r w:rsidR="00841069" w:rsidRPr="00177558">
        <w:rPr>
          <w:rFonts w:cstheme="minorHAnsi"/>
          <w:color w:val="000000" w:themeColor="text1"/>
          <w:szCs w:val="20"/>
        </w:rPr>
        <w:t xml:space="preserve">Rate of all-cause mortality </w:t>
      </w:r>
      <w:r w:rsidRPr="00177558">
        <w:rPr>
          <w:rFonts w:cstheme="minorHAnsi"/>
          <w:color w:val="000000" w:themeColor="text1"/>
          <w:szCs w:val="20"/>
        </w:rPr>
        <w:t>after surgery.</w:t>
      </w:r>
    </w:p>
    <w:p w14:paraId="687568E4" w14:textId="6C8A034F" w:rsidR="00654E7A" w:rsidRPr="00177558" w:rsidRDefault="006445C1" w:rsidP="0023469D">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2.2.9 </w:t>
      </w:r>
      <w:r w:rsidR="00841069" w:rsidRPr="00177558">
        <w:rPr>
          <w:rFonts w:cstheme="minorHAnsi"/>
          <w:color w:val="000000" w:themeColor="text1"/>
          <w:szCs w:val="20"/>
        </w:rPr>
        <w:t>Rate of c</w:t>
      </w:r>
      <w:r w:rsidRPr="00177558">
        <w:rPr>
          <w:rFonts w:cstheme="minorHAnsi"/>
          <w:color w:val="000000" w:themeColor="text1"/>
          <w:szCs w:val="20"/>
        </w:rPr>
        <w:t xml:space="preserve">ancer-specific </w:t>
      </w:r>
      <w:r w:rsidR="00841069" w:rsidRPr="00177558">
        <w:rPr>
          <w:rFonts w:cstheme="minorHAnsi"/>
          <w:color w:val="000000" w:themeColor="text1"/>
          <w:szCs w:val="20"/>
        </w:rPr>
        <w:t xml:space="preserve">death </w:t>
      </w:r>
      <w:r w:rsidRPr="00177558">
        <w:rPr>
          <w:rFonts w:cstheme="minorHAnsi"/>
          <w:color w:val="000000" w:themeColor="text1"/>
          <w:szCs w:val="20"/>
        </w:rPr>
        <w:t>after surgery.</w:t>
      </w:r>
    </w:p>
    <w:p w14:paraId="64CB16FD" w14:textId="53AE3EAD" w:rsidR="00C44C71" w:rsidRPr="00177558" w:rsidRDefault="00C44C71" w:rsidP="00117286">
      <w:pPr>
        <w:pStyle w:val="1"/>
        <w:snapToGrid w:val="0"/>
        <w:spacing w:beforeLines="50" w:before="156" w:afterLines="50" w:after="156"/>
        <w:rPr>
          <w:color w:val="000000" w:themeColor="text1"/>
          <w:sz w:val="20"/>
          <w:szCs w:val="20"/>
        </w:rPr>
      </w:pPr>
      <w:bookmarkStart w:id="247" w:name="_Toc48409151"/>
      <w:r w:rsidRPr="00177558">
        <w:rPr>
          <w:color w:val="000000" w:themeColor="text1"/>
          <w:sz w:val="20"/>
          <w:szCs w:val="20"/>
        </w:rPr>
        <w:t>3. Statistical analysis</w:t>
      </w:r>
      <w:bookmarkEnd w:id="247"/>
    </w:p>
    <w:p w14:paraId="5E3DDCDF" w14:textId="5EA753E1" w:rsidR="00C44C71" w:rsidRPr="00177558" w:rsidRDefault="00C44C71" w:rsidP="006445C1">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3.1 General principles</w:t>
      </w:r>
    </w:p>
    <w:p w14:paraId="377584DE" w14:textId="0E93C76D" w:rsidR="006445C1" w:rsidRPr="00177558" w:rsidRDefault="006445C1" w:rsidP="006445C1">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3.1.1 Baseline data and outcomes will be described according the data type and distribution. Continuous variables with normal or approximate normal distribution will be expressed as mean ± standard deviation (SD), while continuous variables with non-normal distribution will be expressed as median (minimum, maximum; or interquartile range, IQR). Categorical variables will be presented as number of cases (percentage). Time-to-events variables will be presented as mean/median time (95% CI).</w:t>
      </w:r>
    </w:p>
    <w:p w14:paraId="32770C0B" w14:textId="546FE423" w:rsidR="006445C1" w:rsidRPr="00177558" w:rsidRDefault="006445C1" w:rsidP="006445C1">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3.1.2 For each hypothesis, two-tailed tests will be used in all statistical analysis, and </w:t>
      </w:r>
      <w:r w:rsidR="00C91AC7" w:rsidRPr="00177558">
        <w:rPr>
          <w:rFonts w:cstheme="minorHAnsi"/>
          <w:i/>
          <w:iCs/>
          <w:color w:val="000000" w:themeColor="text1"/>
          <w:szCs w:val="20"/>
        </w:rPr>
        <w:t>P</w:t>
      </w:r>
      <w:r w:rsidRPr="00177558">
        <w:rPr>
          <w:rFonts w:cstheme="minorHAnsi"/>
          <w:color w:val="000000" w:themeColor="text1"/>
          <w:szCs w:val="20"/>
        </w:rPr>
        <w:t xml:space="preserve"> &lt;0.05 will be considered statistically significant. </w:t>
      </w:r>
    </w:p>
    <w:p w14:paraId="61244806" w14:textId="494DA241" w:rsidR="00C44C71" w:rsidRPr="00177558" w:rsidRDefault="006445C1" w:rsidP="006445C1">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3.1.3 The primary and secondary outcomes will be </w:t>
      </w:r>
      <w:r w:rsidR="00F128D2" w:rsidRPr="00177558">
        <w:rPr>
          <w:rFonts w:cstheme="minorHAnsi"/>
          <w:color w:val="000000" w:themeColor="text1"/>
          <w:szCs w:val="20"/>
        </w:rPr>
        <w:t>analyze</w:t>
      </w:r>
      <w:r w:rsidRPr="00177558">
        <w:rPr>
          <w:rFonts w:cstheme="minorHAnsi"/>
          <w:color w:val="000000" w:themeColor="text1"/>
          <w:szCs w:val="20"/>
        </w:rPr>
        <w:t xml:space="preserve">d in an intention-to-treat population, </w:t>
      </w:r>
      <w:bookmarkStart w:id="248" w:name="OLE_LINK198"/>
      <w:bookmarkStart w:id="249" w:name="OLE_LINK199"/>
      <w:r w:rsidRPr="00177558">
        <w:rPr>
          <w:rFonts w:cstheme="minorHAnsi"/>
          <w:color w:val="000000" w:themeColor="text1"/>
          <w:szCs w:val="20"/>
        </w:rPr>
        <w:t xml:space="preserve">i.e., all patients are </w:t>
      </w:r>
      <w:r w:rsidR="00F128D2" w:rsidRPr="00177558">
        <w:rPr>
          <w:rFonts w:cstheme="minorHAnsi"/>
          <w:color w:val="000000" w:themeColor="text1"/>
          <w:szCs w:val="20"/>
        </w:rPr>
        <w:t>analyze</w:t>
      </w:r>
      <w:r w:rsidRPr="00177558">
        <w:rPr>
          <w:rFonts w:cstheme="minorHAnsi"/>
          <w:color w:val="000000" w:themeColor="text1"/>
          <w:szCs w:val="20"/>
        </w:rPr>
        <w:t xml:space="preserve">d in the group to which they are randomized and received at least part of study intervention. </w:t>
      </w:r>
      <w:bookmarkEnd w:id="248"/>
      <w:bookmarkEnd w:id="249"/>
      <w:r w:rsidRPr="00177558">
        <w:rPr>
          <w:rFonts w:cstheme="minorHAnsi"/>
          <w:color w:val="000000" w:themeColor="text1"/>
          <w:szCs w:val="20"/>
        </w:rPr>
        <w:t xml:space="preserve">If </w:t>
      </w:r>
      <w:r w:rsidRPr="00177558">
        <w:rPr>
          <w:rFonts w:cstheme="minorHAnsi"/>
          <w:color w:val="000000" w:themeColor="text1"/>
          <w:szCs w:val="20"/>
        </w:rPr>
        <w:lastRenderedPageBreak/>
        <w:t xml:space="preserve">epidural </w:t>
      </w:r>
      <w:r w:rsidR="00F128D2" w:rsidRPr="00177558">
        <w:rPr>
          <w:rFonts w:cstheme="minorHAnsi"/>
          <w:color w:val="000000" w:themeColor="text1"/>
          <w:szCs w:val="20"/>
        </w:rPr>
        <w:t>anest</w:t>
      </w:r>
      <w:r w:rsidRPr="00177558">
        <w:rPr>
          <w:rFonts w:cstheme="minorHAnsi"/>
          <w:color w:val="000000" w:themeColor="text1"/>
          <w:szCs w:val="20"/>
        </w:rPr>
        <w:t xml:space="preserve">hesia and/or analgesia fail, these patients will be converted to general </w:t>
      </w:r>
      <w:r w:rsidR="00F128D2" w:rsidRPr="00177558">
        <w:rPr>
          <w:rFonts w:cstheme="minorHAnsi"/>
          <w:color w:val="000000" w:themeColor="text1"/>
          <w:szCs w:val="20"/>
        </w:rPr>
        <w:t>anest</w:t>
      </w:r>
      <w:r w:rsidRPr="00177558">
        <w:rPr>
          <w:rFonts w:cstheme="minorHAnsi"/>
          <w:color w:val="000000" w:themeColor="text1"/>
          <w:szCs w:val="20"/>
        </w:rPr>
        <w:t xml:space="preserve">hesia and intravenous analgesia but will be </w:t>
      </w:r>
      <w:r w:rsidR="00F128D2" w:rsidRPr="00177558">
        <w:rPr>
          <w:rFonts w:cstheme="minorHAnsi"/>
          <w:color w:val="000000" w:themeColor="text1"/>
          <w:szCs w:val="20"/>
        </w:rPr>
        <w:t>analyze</w:t>
      </w:r>
      <w:r w:rsidRPr="00177558">
        <w:rPr>
          <w:rFonts w:cstheme="minorHAnsi"/>
          <w:color w:val="000000" w:themeColor="text1"/>
          <w:szCs w:val="20"/>
        </w:rPr>
        <w:t>d in the group to which they are randomized. Also, we will do per-protocol analysis for the primary endpoint, in this case, drop-out patients will be excluded.</w:t>
      </w:r>
    </w:p>
    <w:p w14:paraId="47EBEFE3" w14:textId="21157DD0" w:rsidR="00C44C71" w:rsidRPr="00177558" w:rsidRDefault="00C44C71" w:rsidP="005C0136">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3.2 Patient recruitment and drop-out status </w:t>
      </w:r>
    </w:p>
    <w:p w14:paraId="67F5D851" w14:textId="7BB7D23B" w:rsidR="00C44C71" w:rsidRPr="00177558" w:rsidRDefault="003506BF" w:rsidP="002A487A">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The status of patient recruitment and drop-out will be summarized and listed. Comparison of the overall elimination/drop-out rate between the two groups will be performed with chi-square test.</w:t>
      </w:r>
      <w:r w:rsidR="00C44C71" w:rsidRPr="00177558">
        <w:rPr>
          <w:rFonts w:cstheme="minorHAnsi"/>
          <w:color w:val="000000" w:themeColor="text1"/>
          <w:szCs w:val="20"/>
        </w:rPr>
        <w:t xml:space="preserve"> </w:t>
      </w:r>
    </w:p>
    <w:p w14:paraId="5D7890FD" w14:textId="50884AF6" w:rsidR="00C44C71" w:rsidRPr="00177558" w:rsidRDefault="00C44C71" w:rsidP="0023469D">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3.3 Demographics and baseline characteristics </w:t>
      </w:r>
    </w:p>
    <w:p w14:paraId="755F1385" w14:textId="17B09444" w:rsidR="00C44C71" w:rsidRPr="00177558" w:rsidRDefault="00C44C71" w:rsidP="0011728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3.3.1 Demographics and baseline data will be presented. </w:t>
      </w:r>
    </w:p>
    <w:p w14:paraId="607C9106" w14:textId="5E721F03" w:rsidR="00C44C71" w:rsidRPr="00177558" w:rsidRDefault="00C44C71" w:rsidP="0023469D">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3.3.2 </w:t>
      </w:r>
      <w:r w:rsidR="003506BF" w:rsidRPr="00177558">
        <w:rPr>
          <w:rFonts w:cstheme="minorHAnsi"/>
          <w:color w:val="000000" w:themeColor="text1"/>
          <w:szCs w:val="20"/>
        </w:rPr>
        <w:t xml:space="preserve">For between-group differences, continuous variables will be </w:t>
      </w:r>
      <w:r w:rsidR="00F128D2" w:rsidRPr="00177558">
        <w:rPr>
          <w:rFonts w:cstheme="minorHAnsi"/>
          <w:color w:val="000000" w:themeColor="text1"/>
          <w:szCs w:val="20"/>
        </w:rPr>
        <w:t>analyze</w:t>
      </w:r>
      <w:r w:rsidR="003506BF" w:rsidRPr="00177558">
        <w:rPr>
          <w:rFonts w:cstheme="minorHAnsi"/>
          <w:color w:val="000000" w:themeColor="text1"/>
          <w:szCs w:val="20"/>
        </w:rPr>
        <w:t xml:space="preserve">d using independent-samples t test or Mann-Whitney U test; categorical variables will be </w:t>
      </w:r>
      <w:r w:rsidR="00F128D2" w:rsidRPr="00177558">
        <w:rPr>
          <w:rFonts w:cstheme="minorHAnsi"/>
          <w:color w:val="000000" w:themeColor="text1"/>
          <w:szCs w:val="20"/>
        </w:rPr>
        <w:t>analyze</w:t>
      </w:r>
      <w:r w:rsidR="003506BF" w:rsidRPr="00177558">
        <w:rPr>
          <w:rFonts w:cstheme="minorHAnsi"/>
          <w:color w:val="000000" w:themeColor="text1"/>
          <w:szCs w:val="20"/>
        </w:rPr>
        <w:t>d using the chi-square test, continuity correction chi-square test or Fisher exact test.</w:t>
      </w:r>
    </w:p>
    <w:p w14:paraId="25D48D9D" w14:textId="39FCABB4" w:rsidR="00C44C71" w:rsidRPr="00177558" w:rsidRDefault="00C44C71" w:rsidP="00117286">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3.4 Intra- and postoperative variables</w:t>
      </w:r>
    </w:p>
    <w:p w14:paraId="2F7BC53D" w14:textId="372CC2A9" w:rsidR="00C44C71" w:rsidRPr="00177558" w:rsidRDefault="003506BF" w:rsidP="0023469D">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Numeric variables will be </w:t>
      </w:r>
      <w:r w:rsidR="00F128D2" w:rsidRPr="00177558">
        <w:rPr>
          <w:rFonts w:cstheme="minorHAnsi"/>
          <w:color w:val="000000" w:themeColor="text1"/>
          <w:szCs w:val="20"/>
        </w:rPr>
        <w:t>analyze</w:t>
      </w:r>
      <w:r w:rsidRPr="00177558">
        <w:rPr>
          <w:rFonts w:cstheme="minorHAnsi"/>
          <w:color w:val="000000" w:themeColor="text1"/>
          <w:szCs w:val="20"/>
        </w:rPr>
        <w:t xml:space="preserve">d using the independent-samples t test or Mann-Whitney U test; categorical variables will be </w:t>
      </w:r>
      <w:r w:rsidR="00F128D2" w:rsidRPr="00177558">
        <w:rPr>
          <w:rFonts w:cstheme="minorHAnsi"/>
          <w:color w:val="000000" w:themeColor="text1"/>
          <w:szCs w:val="20"/>
        </w:rPr>
        <w:t>analyze</w:t>
      </w:r>
      <w:r w:rsidRPr="00177558">
        <w:rPr>
          <w:rFonts w:cstheme="minorHAnsi"/>
          <w:color w:val="000000" w:themeColor="text1"/>
          <w:szCs w:val="20"/>
        </w:rPr>
        <w:t>d using the chi-square test, continuity correction chi-square test or Fisher exact test. Missing data will not be replaced.</w:t>
      </w:r>
    </w:p>
    <w:p w14:paraId="3A4A8CE7" w14:textId="2524E04D" w:rsidR="00C44C71" w:rsidRPr="00177558" w:rsidRDefault="00C44C71" w:rsidP="0023469D">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3.5</w:t>
      </w:r>
      <w:r w:rsidR="00B04B98" w:rsidRPr="00177558">
        <w:rPr>
          <w:rFonts w:cstheme="minorHAnsi"/>
          <w:b/>
          <w:bCs/>
          <w:i/>
          <w:iCs/>
          <w:color w:val="000000" w:themeColor="text1"/>
          <w:szCs w:val="20"/>
        </w:rPr>
        <w:t xml:space="preserve"> Outcome</w:t>
      </w:r>
      <w:r w:rsidRPr="00177558">
        <w:rPr>
          <w:rFonts w:cstheme="minorHAnsi"/>
          <w:b/>
          <w:bCs/>
          <w:i/>
          <w:iCs/>
          <w:color w:val="000000" w:themeColor="text1"/>
          <w:szCs w:val="20"/>
        </w:rPr>
        <w:t xml:space="preserve"> analysis</w:t>
      </w:r>
    </w:p>
    <w:p w14:paraId="590C484B" w14:textId="08D10F7D" w:rsidR="00C44C71" w:rsidRPr="00177558" w:rsidRDefault="00C44C71" w:rsidP="0023469D">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3.5.1 Evaluation of primary endpoint</w:t>
      </w:r>
    </w:p>
    <w:p w14:paraId="3A0140EC" w14:textId="3E091A15" w:rsidR="00C44C71" w:rsidRPr="00177558" w:rsidRDefault="00C44C71" w:rsidP="0011728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3.5.1.1</w:t>
      </w:r>
      <w:r w:rsidRPr="00177558">
        <w:rPr>
          <w:color w:val="000000" w:themeColor="text1"/>
          <w:szCs w:val="20"/>
        </w:rPr>
        <w:t xml:space="preserve"> </w:t>
      </w:r>
      <w:r w:rsidR="00841069" w:rsidRPr="00177558">
        <w:rPr>
          <w:color w:val="000000" w:themeColor="text1"/>
          <w:szCs w:val="20"/>
        </w:rPr>
        <w:t>Cancer r</w:t>
      </w:r>
      <w:r w:rsidR="003506BF" w:rsidRPr="00177558">
        <w:rPr>
          <w:rFonts w:cstheme="minorHAnsi"/>
          <w:color w:val="000000" w:themeColor="text1"/>
          <w:szCs w:val="20"/>
        </w:rPr>
        <w:t>ecurrence</w:t>
      </w:r>
      <w:r w:rsidR="00841069" w:rsidRPr="00177558">
        <w:rPr>
          <w:rFonts w:cstheme="minorHAnsi"/>
          <w:color w:val="000000" w:themeColor="text1"/>
          <w:szCs w:val="20"/>
        </w:rPr>
        <w:t>/metastasis after surgery</w:t>
      </w:r>
      <w:r w:rsidR="003506BF" w:rsidRPr="00177558">
        <w:rPr>
          <w:rFonts w:cstheme="minorHAnsi"/>
          <w:color w:val="000000" w:themeColor="text1"/>
          <w:szCs w:val="20"/>
        </w:rPr>
        <w:t xml:space="preserve"> will be </w:t>
      </w:r>
      <w:r w:rsidR="00F128D2" w:rsidRPr="00177558">
        <w:rPr>
          <w:rFonts w:cstheme="minorHAnsi"/>
          <w:color w:val="000000" w:themeColor="text1"/>
          <w:szCs w:val="20"/>
        </w:rPr>
        <w:t>analyze</w:t>
      </w:r>
      <w:r w:rsidR="003506BF" w:rsidRPr="00177558">
        <w:rPr>
          <w:rFonts w:cstheme="minorHAnsi"/>
          <w:color w:val="000000" w:themeColor="text1"/>
          <w:szCs w:val="20"/>
        </w:rPr>
        <w:t xml:space="preserve">d using a Kaplan-Meier </w:t>
      </w:r>
      <w:bookmarkStart w:id="250" w:name="OLE_LINK21"/>
      <w:bookmarkStart w:id="251" w:name="OLE_LINK22"/>
      <w:r w:rsidR="003506BF" w:rsidRPr="00177558">
        <w:rPr>
          <w:rFonts w:cstheme="minorHAnsi"/>
          <w:color w:val="000000" w:themeColor="text1"/>
          <w:szCs w:val="20"/>
        </w:rPr>
        <w:t>estimator</w:t>
      </w:r>
      <w:bookmarkEnd w:id="250"/>
      <w:bookmarkEnd w:id="251"/>
      <w:r w:rsidR="003506BF" w:rsidRPr="00177558">
        <w:rPr>
          <w:rFonts w:cstheme="minorHAnsi"/>
          <w:color w:val="000000" w:themeColor="text1"/>
          <w:szCs w:val="20"/>
        </w:rPr>
        <w:t xml:space="preserve"> with difference between groups assessed by log-rank test; a Cox proportional hazards model will be used to adjust for potential confounding factors. Effect size will be expressed as hazard ratio and its 95% CI. Patients who are lost to follow-up will be censored at the time of last contact.</w:t>
      </w:r>
    </w:p>
    <w:p w14:paraId="79899BFB" w14:textId="7CC8E905" w:rsidR="003506BF" w:rsidRPr="00177558" w:rsidRDefault="00C44C71" w:rsidP="0023469D">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3.5.2 Evaluation of secondary outcomes</w:t>
      </w:r>
    </w:p>
    <w:p w14:paraId="478268E1" w14:textId="21345062" w:rsidR="003506BF" w:rsidRPr="00177558" w:rsidRDefault="003506BF" w:rsidP="00117286">
      <w:pPr>
        <w:snapToGrid w:val="0"/>
        <w:spacing w:beforeLines="50" w:before="156" w:afterLines="50" w:after="156"/>
        <w:rPr>
          <w:color w:val="000000" w:themeColor="text1"/>
          <w:szCs w:val="20"/>
        </w:rPr>
      </w:pPr>
      <w:r w:rsidRPr="00177558">
        <w:rPr>
          <w:color w:val="000000" w:themeColor="text1"/>
          <w:szCs w:val="20"/>
        </w:rPr>
        <w:t xml:space="preserve">3.5.2.1 Discrete variables (NRS pain scores) will be </w:t>
      </w:r>
      <w:r w:rsidR="00F128D2" w:rsidRPr="00177558">
        <w:rPr>
          <w:color w:val="000000" w:themeColor="text1"/>
          <w:szCs w:val="20"/>
        </w:rPr>
        <w:t>analyze</w:t>
      </w:r>
      <w:r w:rsidRPr="00177558">
        <w:rPr>
          <w:color w:val="000000" w:themeColor="text1"/>
          <w:szCs w:val="20"/>
        </w:rPr>
        <w:t xml:space="preserve">d with the Mann-Whitney U test. Median difference and 95% CI will be calculated with the Hodges-Lehmann estimator. Missing data will not be replaced. </w:t>
      </w:r>
    </w:p>
    <w:p w14:paraId="26BA4811" w14:textId="67E88024" w:rsidR="00841069" w:rsidRPr="00177558" w:rsidRDefault="00841069" w:rsidP="00841069">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3.5.2.2 </w:t>
      </w:r>
      <w:bookmarkStart w:id="252" w:name="_Hlk52235329"/>
      <w:r w:rsidRPr="00177558">
        <w:rPr>
          <w:rFonts w:cstheme="minorHAnsi"/>
          <w:color w:val="000000" w:themeColor="text1"/>
          <w:szCs w:val="20"/>
        </w:rPr>
        <w:t xml:space="preserve">Numeric variables (serum concentrations of cortisol, IL-6 and IL-8) will be </w:t>
      </w:r>
      <w:r w:rsidR="00F128D2" w:rsidRPr="00177558">
        <w:rPr>
          <w:rFonts w:cstheme="minorHAnsi"/>
          <w:color w:val="000000" w:themeColor="text1"/>
          <w:szCs w:val="20"/>
        </w:rPr>
        <w:t>analyze</w:t>
      </w:r>
      <w:r w:rsidRPr="00177558">
        <w:rPr>
          <w:rFonts w:cstheme="minorHAnsi"/>
          <w:color w:val="000000" w:themeColor="text1"/>
          <w:szCs w:val="20"/>
        </w:rPr>
        <w:t>d using the independent-samples t test or Mann-Whitney U test. Mean/median difference and 95% CI will be calculated. Median difference and 95% CI will be calculated with the Hodges-Lehmann estimator. Missing data will not be replaced.</w:t>
      </w:r>
      <w:bookmarkEnd w:id="252"/>
    </w:p>
    <w:p w14:paraId="536B797C" w14:textId="54ACB6C3" w:rsidR="00841069" w:rsidRPr="00177558" w:rsidRDefault="00841069" w:rsidP="00841069">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3.5.2.3 Categorical variables (incidence of postoperative </w:t>
      </w:r>
      <w:r w:rsidR="001C5908" w:rsidRPr="00177558">
        <w:rPr>
          <w:rFonts w:cstheme="minorHAnsi"/>
          <w:color w:val="000000" w:themeColor="text1"/>
          <w:szCs w:val="20"/>
        </w:rPr>
        <w:t>delirium</w:t>
      </w:r>
      <w:r w:rsidRPr="00177558">
        <w:rPr>
          <w:rFonts w:cstheme="minorHAnsi"/>
          <w:color w:val="000000" w:themeColor="text1"/>
          <w:szCs w:val="20"/>
        </w:rPr>
        <w:t xml:space="preserve">, incidence of postoperative complication, in-hospital mortality) will be </w:t>
      </w:r>
      <w:r w:rsidR="00F128D2" w:rsidRPr="00177558">
        <w:rPr>
          <w:rFonts w:cstheme="minorHAnsi"/>
          <w:color w:val="000000" w:themeColor="text1"/>
          <w:szCs w:val="20"/>
        </w:rPr>
        <w:t>analyze</w:t>
      </w:r>
      <w:r w:rsidRPr="00177558">
        <w:rPr>
          <w:rFonts w:cstheme="minorHAnsi"/>
          <w:color w:val="000000" w:themeColor="text1"/>
          <w:szCs w:val="20"/>
        </w:rPr>
        <w:t>d using the chi-square test, continuity correction chi-squared test or Fisher’s exact test. The estimated risks ratio and 95% CI will be provided. Missing data will not be replaced.</w:t>
      </w:r>
    </w:p>
    <w:p w14:paraId="70FE645D" w14:textId="0230BC93" w:rsidR="003506BF" w:rsidRPr="00177558" w:rsidRDefault="003506BF" w:rsidP="006445C1">
      <w:pPr>
        <w:snapToGrid w:val="0"/>
        <w:spacing w:beforeLines="50" w:before="156" w:afterLines="50" w:after="156"/>
        <w:rPr>
          <w:color w:val="000000" w:themeColor="text1"/>
          <w:szCs w:val="20"/>
        </w:rPr>
      </w:pPr>
      <w:r w:rsidRPr="00177558">
        <w:rPr>
          <w:rFonts w:cstheme="minorHAnsi"/>
          <w:color w:val="000000" w:themeColor="text1"/>
          <w:szCs w:val="20"/>
        </w:rPr>
        <w:t>3.5.2.</w:t>
      </w:r>
      <w:r w:rsidR="00841069" w:rsidRPr="00177558">
        <w:rPr>
          <w:rFonts w:cstheme="minorHAnsi"/>
          <w:color w:val="000000" w:themeColor="text1"/>
          <w:szCs w:val="20"/>
        </w:rPr>
        <w:t>4</w:t>
      </w:r>
      <w:r w:rsidRPr="00177558">
        <w:rPr>
          <w:rFonts w:cstheme="minorHAnsi"/>
          <w:color w:val="000000" w:themeColor="text1"/>
          <w:szCs w:val="20"/>
        </w:rPr>
        <w:t xml:space="preserve"> T</w:t>
      </w:r>
      <w:r w:rsidRPr="00177558">
        <w:rPr>
          <w:color w:val="000000" w:themeColor="text1"/>
          <w:szCs w:val="20"/>
        </w:rPr>
        <w:t xml:space="preserve">ime-to-event variables (duration of chest-tube drainage, length of stay in hospital) </w:t>
      </w:r>
      <w:r w:rsidRPr="00177558">
        <w:rPr>
          <w:rFonts w:cstheme="minorHAnsi"/>
          <w:color w:val="000000" w:themeColor="text1"/>
          <w:szCs w:val="20"/>
        </w:rPr>
        <w:t xml:space="preserve">will be </w:t>
      </w:r>
      <w:r w:rsidR="00F128D2" w:rsidRPr="00177558">
        <w:rPr>
          <w:rFonts w:cstheme="minorHAnsi"/>
          <w:color w:val="000000" w:themeColor="text1"/>
          <w:szCs w:val="20"/>
        </w:rPr>
        <w:t>analyze</w:t>
      </w:r>
      <w:r w:rsidRPr="00177558">
        <w:rPr>
          <w:rFonts w:cstheme="minorHAnsi"/>
          <w:color w:val="000000" w:themeColor="text1"/>
          <w:szCs w:val="20"/>
        </w:rPr>
        <w:t>d using</w:t>
      </w:r>
      <w:r w:rsidRPr="00177558">
        <w:rPr>
          <w:color w:val="000000" w:themeColor="text1"/>
          <w:szCs w:val="20"/>
        </w:rPr>
        <w:t xml:space="preserve"> a Kaplan-Meier estimator with difference between groups assessed by log-rank test. The estimated hazard ratio and 95% CI will be provided. </w:t>
      </w:r>
      <w:r w:rsidRPr="00177558">
        <w:rPr>
          <w:rFonts w:cstheme="minorHAnsi"/>
          <w:color w:val="000000" w:themeColor="text1"/>
          <w:szCs w:val="20"/>
        </w:rPr>
        <w:t>Patients who are lost to follow-up will be censored at the time of last contact.</w:t>
      </w:r>
    </w:p>
    <w:p w14:paraId="0E6763B9" w14:textId="1447109F" w:rsidR="003506BF" w:rsidRPr="00177558" w:rsidRDefault="003506BF" w:rsidP="005C013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3.5.2.</w:t>
      </w:r>
      <w:r w:rsidR="00F6493F" w:rsidRPr="00177558">
        <w:rPr>
          <w:rFonts w:cstheme="minorHAnsi"/>
          <w:color w:val="000000" w:themeColor="text1"/>
          <w:szCs w:val="20"/>
        </w:rPr>
        <w:t>5</w:t>
      </w:r>
      <w:r w:rsidRPr="00177558">
        <w:rPr>
          <w:rFonts w:cstheme="minorHAnsi"/>
          <w:color w:val="000000" w:themeColor="text1"/>
          <w:szCs w:val="20"/>
        </w:rPr>
        <w:t xml:space="preserve"> </w:t>
      </w:r>
      <w:bookmarkStart w:id="253" w:name="_Hlk52234611"/>
      <w:r w:rsidRPr="00177558">
        <w:rPr>
          <w:rFonts w:cstheme="minorHAnsi"/>
          <w:color w:val="000000" w:themeColor="text1"/>
          <w:szCs w:val="20"/>
        </w:rPr>
        <w:t xml:space="preserve">Long-term </w:t>
      </w:r>
      <w:r w:rsidR="00F6493F" w:rsidRPr="00177558">
        <w:rPr>
          <w:rFonts w:cstheme="minorHAnsi"/>
          <w:color w:val="000000" w:themeColor="text1"/>
          <w:szCs w:val="20"/>
        </w:rPr>
        <w:t>mortality</w:t>
      </w:r>
      <w:r w:rsidRPr="00177558">
        <w:rPr>
          <w:rFonts w:cstheme="minorHAnsi"/>
          <w:color w:val="000000" w:themeColor="text1"/>
          <w:szCs w:val="20"/>
        </w:rPr>
        <w:t xml:space="preserve"> (</w:t>
      </w:r>
      <w:r w:rsidR="00F6493F" w:rsidRPr="00177558">
        <w:rPr>
          <w:rFonts w:cstheme="minorHAnsi"/>
          <w:color w:val="000000" w:themeColor="text1"/>
          <w:szCs w:val="20"/>
        </w:rPr>
        <w:t>all-cause death after sur</w:t>
      </w:r>
      <w:r w:rsidR="006A3541" w:rsidRPr="00177558">
        <w:rPr>
          <w:rFonts w:cstheme="minorHAnsi"/>
          <w:color w:val="000000" w:themeColor="text1"/>
          <w:szCs w:val="20"/>
        </w:rPr>
        <w:t>gery</w:t>
      </w:r>
      <w:r w:rsidRPr="00177558">
        <w:rPr>
          <w:rFonts w:cstheme="minorHAnsi"/>
          <w:color w:val="000000" w:themeColor="text1"/>
          <w:szCs w:val="20"/>
        </w:rPr>
        <w:t xml:space="preserve">, cancer-specific </w:t>
      </w:r>
      <w:r w:rsidR="00F6493F" w:rsidRPr="00177558">
        <w:rPr>
          <w:rFonts w:cstheme="minorHAnsi"/>
          <w:color w:val="000000" w:themeColor="text1"/>
          <w:szCs w:val="20"/>
        </w:rPr>
        <w:t>death after surgery</w:t>
      </w:r>
      <w:r w:rsidRPr="00177558">
        <w:rPr>
          <w:rFonts w:cstheme="minorHAnsi"/>
          <w:color w:val="000000" w:themeColor="text1"/>
          <w:szCs w:val="20"/>
        </w:rPr>
        <w:t>)</w:t>
      </w:r>
      <w:bookmarkEnd w:id="253"/>
      <w:r w:rsidRPr="00177558">
        <w:rPr>
          <w:rFonts w:cstheme="minorHAnsi"/>
          <w:color w:val="000000" w:themeColor="text1"/>
          <w:szCs w:val="20"/>
        </w:rPr>
        <w:t xml:space="preserve"> will be </w:t>
      </w:r>
      <w:r w:rsidR="00F128D2" w:rsidRPr="00177558">
        <w:rPr>
          <w:rFonts w:cstheme="minorHAnsi"/>
          <w:color w:val="000000" w:themeColor="text1"/>
          <w:szCs w:val="20"/>
        </w:rPr>
        <w:t>analyze</w:t>
      </w:r>
      <w:r w:rsidRPr="00177558">
        <w:rPr>
          <w:rFonts w:cstheme="minorHAnsi"/>
          <w:color w:val="000000" w:themeColor="text1"/>
          <w:szCs w:val="20"/>
        </w:rPr>
        <w:t>d using a Kaplan-Meier estimator with difference between groups assessed by log-rank test; Cox proportional hazards model</w:t>
      </w:r>
      <w:r w:rsidR="006445C1" w:rsidRPr="00177558">
        <w:rPr>
          <w:rFonts w:cstheme="minorHAnsi"/>
          <w:color w:val="000000" w:themeColor="text1"/>
          <w:szCs w:val="20"/>
        </w:rPr>
        <w:t>s</w:t>
      </w:r>
      <w:r w:rsidRPr="00177558">
        <w:rPr>
          <w:rFonts w:cstheme="minorHAnsi"/>
          <w:color w:val="000000" w:themeColor="text1"/>
          <w:szCs w:val="20"/>
        </w:rPr>
        <w:t xml:space="preserve"> will be used to adjust for potential confounding factors. The estimated hazard ratio and 95% CI will be provided. For cancer-specific </w:t>
      </w:r>
      <w:r w:rsidR="00F6493F" w:rsidRPr="00177558">
        <w:rPr>
          <w:rFonts w:cstheme="minorHAnsi"/>
          <w:color w:val="000000" w:themeColor="text1"/>
          <w:szCs w:val="20"/>
        </w:rPr>
        <w:t>death</w:t>
      </w:r>
      <w:r w:rsidRPr="00177558">
        <w:rPr>
          <w:rFonts w:cstheme="minorHAnsi"/>
          <w:color w:val="000000" w:themeColor="text1"/>
          <w:szCs w:val="20"/>
        </w:rPr>
        <w:t xml:space="preserve">, patients who die of a cause other than the specific cancer will be censored at the time of death. Patients who are lost to follow-up will be censored at the time of last contact. </w:t>
      </w:r>
    </w:p>
    <w:p w14:paraId="295A1589" w14:textId="49E405DE" w:rsidR="00C44C71" w:rsidRPr="00177558" w:rsidRDefault="00C44C71" w:rsidP="005C0136">
      <w:pPr>
        <w:snapToGrid w:val="0"/>
        <w:spacing w:beforeLines="50" w:before="156" w:afterLines="50" w:after="156"/>
        <w:rPr>
          <w:b/>
          <w:bCs/>
          <w:i/>
          <w:iCs/>
          <w:color w:val="000000" w:themeColor="text1"/>
          <w:szCs w:val="20"/>
        </w:rPr>
      </w:pPr>
      <w:r w:rsidRPr="00177558">
        <w:rPr>
          <w:b/>
          <w:bCs/>
          <w:i/>
          <w:iCs/>
          <w:color w:val="000000" w:themeColor="text1"/>
          <w:szCs w:val="20"/>
        </w:rPr>
        <w:t>3.6 Safety analysis</w:t>
      </w:r>
    </w:p>
    <w:p w14:paraId="4685AEAF" w14:textId="6C2A5AF3" w:rsidR="003506BF" w:rsidRPr="00177558" w:rsidRDefault="003506BF" w:rsidP="002A487A">
      <w:pPr>
        <w:snapToGrid w:val="0"/>
        <w:spacing w:beforeLines="50" w:before="156" w:afterLines="50" w:after="156"/>
        <w:rPr>
          <w:color w:val="000000" w:themeColor="text1"/>
          <w:szCs w:val="20"/>
        </w:rPr>
      </w:pPr>
      <w:r w:rsidRPr="00177558">
        <w:rPr>
          <w:color w:val="000000" w:themeColor="text1"/>
          <w:szCs w:val="20"/>
        </w:rPr>
        <w:t>3.6.1 Describe the occurrence of adverse events in each group.</w:t>
      </w:r>
    </w:p>
    <w:p w14:paraId="118B5554" w14:textId="24D5A23B" w:rsidR="003506BF" w:rsidRPr="00177558" w:rsidRDefault="003506BF">
      <w:pPr>
        <w:snapToGrid w:val="0"/>
        <w:spacing w:beforeLines="50" w:before="156" w:afterLines="50" w:after="156"/>
        <w:rPr>
          <w:color w:val="000000" w:themeColor="text1"/>
          <w:szCs w:val="20"/>
        </w:rPr>
      </w:pPr>
      <w:r w:rsidRPr="00177558">
        <w:rPr>
          <w:color w:val="000000" w:themeColor="text1"/>
          <w:szCs w:val="20"/>
        </w:rPr>
        <w:lastRenderedPageBreak/>
        <w:t>3.6.2 Describe the management of adverse events when appropriate.</w:t>
      </w:r>
    </w:p>
    <w:p w14:paraId="2955449E" w14:textId="2BC2F78B" w:rsidR="003506BF" w:rsidRPr="00177558" w:rsidRDefault="003506BF">
      <w:pPr>
        <w:snapToGrid w:val="0"/>
        <w:spacing w:beforeLines="50" w:before="156" w:afterLines="50" w:after="156"/>
        <w:rPr>
          <w:color w:val="000000" w:themeColor="text1"/>
          <w:szCs w:val="20"/>
        </w:rPr>
      </w:pPr>
      <w:r w:rsidRPr="00177558">
        <w:rPr>
          <w:color w:val="000000" w:themeColor="text1"/>
          <w:szCs w:val="20"/>
        </w:rPr>
        <w:t>3.6.3 Describe the occurrence of severe adverse events.</w:t>
      </w:r>
    </w:p>
    <w:p w14:paraId="473637B7" w14:textId="2CF192A5" w:rsidR="003506BF" w:rsidRPr="00177558" w:rsidRDefault="003506BF">
      <w:pPr>
        <w:snapToGrid w:val="0"/>
        <w:spacing w:beforeLines="50" w:before="156" w:afterLines="50" w:after="156"/>
        <w:rPr>
          <w:color w:val="000000" w:themeColor="text1"/>
          <w:szCs w:val="20"/>
        </w:rPr>
      </w:pPr>
      <w:r w:rsidRPr="00177558">
        <w:rPr>
          <w:color w:val="000000" w:themeColor="text1"/>
          <w:szCs w:val="20"/>
        </w:rPr>
        <w:t xml:space="preserve">3.6.4 The rates of adverse events and/or managements between the two groups will be compared with chi-square test, continuity correction chi-square test or Fisher exact test. The estimated risks ratio and 95% CI will be provided. </w:t>
      </w:r>
    </w:p>
    <w:p w14:paraId="21339A41" w14:textId="4D2A5827" w:rsidR="009D7551" w:rsidRPr="00177558" w:rsidRDefault="003506BF" w:rsidP="0023469D">
      <w:pPr>
        <w:snapToGrid w:val="0"/>
        <w:spacing w:beforeLines="50" w:before="156" w:afterLines="50" w:after="156"/>
        <w:rPr>
          <w:color w:val="000000" w:themeColor="text1"/>
          <w:szCs w:val="20"/>
        </w:rPr>
      </w:pPr>
      <w:r w:rsidRPr="00177558">
        <w:rPr>
          <w:color w:val="000000" w:themeColor="text1"/>
          <w:szCs w:val="20"/>
        </w:rPr>
        <w:t>3.6.5 Missing data will not be replaced.</w:t>
      </w:r>
    </w:p>
    <w:p w14:paraId="1E50C7E0" w14:textId="70F054C4" w:rsidR="00B00B2C" w:rsidRPr="00177558" w:rsidRDefault="00735945" w:rsidP="0023469D">
      <w:pPr>
        <w:snapToGrid w:val="0"/>
        <w:spacing w:beforeLines="50" w:before="156" w:afterLines="50" w:after="156"/>
        <w:rPr>
          <w:b/>
          <w:bCs/>
          <w:color w:val="000000" w:themeColor="text1"/>
          <w:szCs w:val="20"/>
        </w:rPr>
      </w:pPr>
      <w:r w:rsidRPr="00177558">
        <w:rPr>
          <w:b/>
          <w:bCs/>
          <w:color w:val="000000" w:themeColor="text1"/>
          <w:szCs w:val="20"/>
        </w:rPr>
        <w:t>4. References</w:t>
      </w:r>
    </w:p>
    <w:p w14:paraId="037FB183" w14:textId="60443947" w:rsidR="008300CF" w:rsidRPr="00177558" w:rsidRDefault="00117286" w:rsidP="0023469D">
      <w:pPr>
        <w:snapToGrid w:val="0"/>
        <w:spacing w:beforeLines="50" w:before="156" w:afterLines="50" w:after="156"/>
        <w:rPr>
          <w:color w:val="000000" w:themeColor="text1"/>
          <w:szCs w:val="20"/>
        </w:rPr>
      </w:pPr>
      <w:r w:rsidRPr="00177558">
        <w:rPr>
          <w:color w:val="000000" w:themeColor="text1"/>
          <w:szCs w:val="20"/>
        </w:rPr>
        <w:t>1</w:t>
      </w:r>
      <w:r w:rsidRPr="00177558">
        <w:rPr>
          <w:color w:val="000000" w:themeColor="text1"/>
          <w:szCs w:val="20"/>
        </w:rPr>
        <w:tab/>
      </w:r>
      <w:r w:rsidR="008300CF" w:rsidRPr="00177558">
        <w:rPr>
          <w:color w:val="000000" w:themeColor="text1"/>
          <w:szCs w:val="20"/>
        </w:rPr>
        <w:t xml:space="preserve">Taylor MD, Nagji AS, Bhamidipati CM, et al. </w:t>
      </w:r>
      <w:r w:rsidR="00F128D2" w:rsidRPr="00177558">
        <w:rPr>
          <w:color w:val="000000" w:themeColor="text1"/>
          <w:szCs w:val="20"/>
        </w:rPr>
        <w:t>Tumor</w:t>
      </w:r>
      <w:r w:rsidR="008300CF" w:rsidRPr="00177558">
        <w:rPr>
          <w:color w:val="000000" w:themeColor="text1"/>
          <w:szCs w:val="20"/>
        </w:rPr>
        <w:t xml:space="preserve"> recurrence after complete resection for non-small cell lung cancer. Ann Thorac Surg 2012; 93: 1813-20; discussion 20-1</w:t>
      </w:r>
      <w:bookmarkStart w:id="254" w:name="_Toc44796200"/>
      <w:r w:rsidR="00E96923" w:rsidRPr="00177558">
        <w:rPr>
          <w:color w:val="000000" w:themeColor="text1"/>
          <w:szCs w:val="20"/>
        </w:rPr>
        <w:t>.</w:t>
      </w:r>
    </w:p>
    <w:p w14:paraId="48A00CFA" w14:textId="30A5915C" w:rsidR="00117286" w:rsidRPr="00177558" w:rsidRDefault="00117286" w:rsidP="00A37DCF">
      <w:pPr>
        <w:rPr>
          <w:color w:val="000000" w:themeColor="text1"/>
          <w:szCs w:val="20"/>
        </w:rPr>
        <w:sectPr w:rsidR="00117286" w:rsidRPr="00177558" w:rsidSect="00742065">
          <w:pgSz w:w="11906" w:h="16838"/>
          <w:pgMar w:top="1440" w:right="1440" w:bottom="2835" w:left="1440" w:header="851" w:footer="992" w:gutter="0"/>
          <w:cols w:space="425"/>
          <w:docGrid w:type="lines" w:linePitch="312"/>
        </w:sectPr>
      </w:pPr>
    </w:p>
    <w:p w14:paraId="7A78DAC3" w14:textId="1742F278" w:rsidR="00B00B2C" w:rsidRPr="00177558" w:rsidRDefault="00B00B2C" w:rsidP="0023469D">
      <w:pPr>
        <w:pStyle w:val="1"/>
        <w:snapToGrid w:val="0"/>
        <w:spacing w:beforeLines="50" w:before="156" w:afterLines="50" w:after="156"/>
        <w:rPr>
          <w:color w:val="000000" w:themeColor="text1"/>
          <w:sz w:val="20"/>
          <w:szCs w:val="20"/>
        </w:rPr>
      </w:pPr>
      <w:bookmarkStart w:id="255" w:name="_Toc48409152"/>
      <w:r w:rsidRPr="00177558">
        <w:rPr>
          <w:color w:val="000000" w:themeColor="text1"/>
          <w:sz w:val="20"/>
          <w:szCs w:val="20"/>
        </w:rPr>
        <w:lastRenderedPageBreak/>
        <w:t>Final statistical analysis plan</w:t>
      </w:r>
      <w:bookmarkEnd w:id="254"/>
      <w:bookmarkEnd w:id="255"/>
    </w:p>
    <w:p w14:paraId="4490E3AD" w14:textId="6C5A4AF5" w:rsidR="00B00B2C" w:rsidRPr="00177558" w:rsidRDefault="00B00B2C" w:rsidP="0023469D">
      <w:pPr>
        <w:widowControl/>
        <w:snapToGrid w:val="0"/>
        <w:spacing w:beforeLines="50" w:before="156" w:afterLines="50" w:after="156"/>
        <w:rPr>
          <w:rFonts w:eastAsia="等线"/>
          <w:b/>
          <w:color w:val="000000" w:themeColor="text1"/>
          <w:kern w:val="0"/>
          <w:szCs w:val="20"/>
        </w:rPr>
      </w:pPr>
    </w:p>
    <w:p w14:paraId="5EFA8E44" w14:textId="77777777" w:rsidR="00E44AF2" w:rsidRPr="00177558" w:rsidRDefault="00E44AF2" w:rsidP="0023469D">
      <w:pPr>
        <w:widowControl/>
        <w:snapToGrid w:val="0"/>
        <w:spacing w:beforeLines="50" w:before="156" w:afterLines="50" w:after="156"/>
        <w:rPr>
          <w:rFonts w:eastAsia="等线"/>
          <w:b/>
          <w:color w:val="000000" w:themeColor="text1"/>
          <w:kern w:val="0"/>
          <w:szCs w:val="20"/>
        </w:rPr>
      </w:pPr>
    </w:p>
    <w:p w14:paraId="057B3A52" w14:textId="01E56316" w:rsidR="00B00B2C" w:rsidRPr="00177558" w:rsidRDefault="00B00B2C" w:rsidP="0023469D">
      <w:pPr>
        <w:widowControl/>
        <w:snapToGrid w:val="0"/>
        <w:spacing w:beforeLines="50" w:before="156" w:afterLines="50" w:after="156"/>
        <w:rPr>
          <w:rFonts w:eastAsia="等线"/>
          <w:color w:val="000000" w:themeColor="text1"/>
          <w:kern w:val="0"/>
          <w:szCs w:val="20"/>
        </w:rPr>
      </w:pPr>
      <w:r w:rsidRPr="00177558">
        <w:rPr>
          <w:rFonts w:eastAsia="等线"/>
          <w:color w:val="000000" w:themeColor="text1"/>
          <w:kern w:val="0"/>
          <w:szCs w:val="20"/>
        </w:rPr>
        <w:t xml:space="preserve">Final statistical analysis plan </w:t>
      </w:r>
      <w:r w:rsidR="003E427D" w:rsidRPr="00177558">
        <w:rPr>
          <w:rFonts w:eastAsia="等线"/>
          <w:color w:val="000000" w:themeColor="text1"/>
          <w:kern w:val="0"/>
          <w:szCs w:val="20"/>
        </w:rPr>
        <w:t>was completed prior to outcome analysis.</w:t>
      </w:r>
    </w:p>
    <w:p w14:paraId="0902C3D8" w14:textId="77777777" w:rsidR="00F46F35" w:rsidRPr="00177558" w:rsidRDefault="00F46F35" w:rsidP="0023469D">
      <w:pPr>
        <w:widowControl/>
        <w:snapToGrid w:val="0"/>
        <w:spacing w:beforeLines="50" w:before="156" w:afterLines="50" w:after="156"/>
        <w:rPr>
          <w:rFonts w:eastAsia="等线"/>
          <w:color w:val="000000" w:themeColor="text1"/>
          <w:kern w:val="0"/>
          <w:szCs w:val="20"/>
        </w:rPr>
      </w:pPr>
    </w:p>
    <w:p w14:paraId="49B7B144" w14:textId="180923FC" w:rsidR="00B00B2C" w:rsidRPr="00177558" w:rsidRDefault="00B00B2C" w:rsidP="0023469D">
      <w:pPr>
        <w:snapToGrid w:val="0"/>
        <w:spacing w:beforeLines="50" w:before="156" w:afterLines="50" w:after="156"/>
        <w:rPr>
          <w:rFonts w:cstheme="minorHAnsi"/>
          <w:b/>
          <w:bCs/>
          <w:color w:val="000000" w:themeColor="text1"/>
          <w:szCs w:val="20"/>
        </w:rPr>
      </w:pPr>
      <w:r w:rsidRPr="00177558">
        <w:rPr>
          <w:rFonts w:cstheme="minorHAnsi"/>
          <w:b/>
          <w:bCs/>
          <w:color w:val="000000" w:themeColor="text1"/>
          <w:szCs w:val="20"/>
        </w:rPr>
        <w:t>1. Sample size calculation</w:t>
      </w:r>
    </w:p>
    <w:p w14:paraId="277CC4EB" w14:textId="0610C9A7" w:rsidR="000440D4" w:rsidRPr="00177558" w:rsidRDefault="00C44C71" w:rsidP="0023469D">
      <w:pPr>
        <w:snapToGrid w:val="0"/>
        <w:spacing w:beforeLines="50" w:before="156" w:afterLines="50" w:after="156"/>
        <w:rPr>
          <w:color w:val="000000" w:themeColor="text1"/>
          <w:szCs w:val="20"/>
        </w:rPr>
      </w:pPr>
      <w:r w:rsidRPr="00177558">
        <w:rPr>
          <w:color w:val="000000" w:themeColor="text1"/>
          <w:szCs w:val="20"/>
        </w:rPr>
        <w:t>In a cohort study of patients after complete resection for NSCLC, Taylor and colleagues reported a recurrence rate of 33% at a median follow-up of 2 years after surgery.</w:t>
      </w:r>
      <w:r w:rsidRPr="00177558">
        <w:rPr>
          <w:color w:val="000000" w:themeColor="text1"/>
          <w:szCs w:val="20"/>
          <w:vertAlign w:val="superscript"/>
        </w:rPr>
        <w:t>1</w:t>
      </w:r>
      <w:r w:rsidRPr="00177558">
        <w:rPr>
          <w:color w:val="000000" w:themeColor="text1"/>
          <w:szCs w:val="20"/>
        </w:rPr>
        <w:t xml:space="preserve"> In a pilot </w:t>
      </w:r>
      <w:r w:rsidR="00AF4762" w:rsidRPr="00177558">
        <w:rPr>
          <w:color w:val="000000" w:themeColor="text1"/>
          <w:szCs w:val="20"/>
        </w:rPr>
        <w:t xml:space="preserve">study </w:t>
      </w:r>
      <w:r w:rsidRPr="00177558">
        <w:rPr>
          <w:color w:val="000000" w:themeColor="text1"/>
          <w:szCs w:val="20"/>
        </w:rPr>
        <w:t xml:space="preserve">of </w:t>
      </w:r>
      <w:r w:rsidR="00AF4762" w:rsidRPr="00177558">
        <w:rPr>
          <w:color w:val="000000" w:themeColor="text1"/>
          <w:szCs w:val="20"/>
        </w:rPr>
        <w:t>our own</w:t>
      </w:r>
      <w:r w:rsidRPr="00177558">
        <w:rPr>
          <w:color w:val="000000" w:themeColor="text1"/>
          <w:szCs w:val="20"/>
        </w:rPr>
        <w:t xml:space="preserve">, the 1-year recurrence rate after lung cancer surgery was 48% lower in patients who were given combined epidural-general </w:t>
      </w:r>
      <w:r w:rsidR="00F128D2" w:rsidRPr="00177558">
        <w:rPr>
          <w:color w:val="000000" w:themeColor="text1"/>
          <w:szCs w:val="20"/>
        </w:rPr>
        <w:t>anest</w:t>
      </w:r>
      <w:r w:rsidRPr="00177558">
        <w:rPr>
          <w:color w:val="000000" w:themeColor="text1"/>
          <w:szCs w:val="20"/>
        </w:rPr>
        <w:t xml:space="preserve">hesia compared with those given general </w:t>
      </w:r>
      <w:r w:rsidR="00F128D2" w:rsidRPr="00177558">
        <w:rPr>
          <w:color w:val="000000" w:themeColor="text1"/>
          <w:szCs w:val="20"/>
        </w:rPr>
        <w:t>anest</w:t>
      </w:r>
      <w:r w:rsidRPr="00177558">
        <w:rPr>
          <w:color w:val="000000" w:themeColor="text1"/>
          <w:szCs w:val="20"/>
        </w:rPr>
        <w:t>hesia</w:t>
      </w:r>
      <w:r w:rsidR="00AF4762" w:rsidRPr="00177558">
        <w:rPr>
          <w:color w:val="000000" w:themeColor="text1"/>
          <w:szCs w:val="20"/>
        </w:rPr>
        <w:t xml:space="preserve"> alone</w:t>
      </w:r>
      <w:r w:rsidRPr="00177558">
        <w:rPr>
          <w:color w:val="000000" w:themeColor="text1"/>
          <w:szCs w:val="20"/>
        </w:rPr>
        <w:t xml:space="preserve">. We expect that patient recruitment and follow-up will be completed in about 24 months, respectively. With the 2-sided significance level set at 0.05 and power at 80%, 360 patients (180 per group) are required to detect the difference. Considering a dropout rate of about 8% and an epidural failure rate of 2%, we plan to </w:t>
      </w:r>
      <w:r w:rsidR="00DE4CB4" w:rsidRPr="00177558">
        <w:rPr>
          <w:color w:val="000000" w:themeColor="text1"/>
          <w:szCs w:val="20"/>
        </w:rPr>
        <w:t>enroll</w:t>
      </w:r>
      <w:r w:rsidRPr="00177558">
        <w:rPr>
          <w:color w:val="000000" w:themeColor="text1"/>
          <w:szCs w:val="20"/>
        </w:rPr>
        <w:t xml:space="preserve"> 400 patients. </w:t>
      </w:r>
    </w:p>
    <w:p w14:paraId="17D3F819" w14:textId="0BCEFD5E" w:rsidR="00B00B2C" w:rsidRPr="00177558" w:rsidRDefault="00230290" w:rsidP="0023469D">
      <w:pPr>
        <w:widowControl/>
        <w:snapToGrid w:val="0"/>
        <w:spacing w:beforeLines="50" w:before="156" w:afterLines="50" w:after="156"/>
        <w:rPr>
          <w:rFonts w:eastAsia="等线"/>
          <w:b/>
          <w:bCs/>
          <w:color w:val="000000" w:themeColor="text1"/>
          <w:kern w:val="0"/>
          <w:szCs w:val="20"/>
        </w:rPr>
      </w:pPr>
      <w:r w:rsidRPr="00177558">
        <w:rPr>
          <w:rFonts w:eastAsia="等线"/>
          <w:b/>
          <w:bCs/>
          <w:color w:val="000000" w:themeColor="text1"/>
          <w:kern w:val="0"/>
          <w:szCs w:val="20"/>
        </w:rPr>
        <w:t xml:space="preserve">2. Outcomes </w:t>
      </w:r>
    </w:p>
    <w:p w14:paraId="4E2C9C3F" w14:textId="6B4A4164" w:rsidR="00230290" w:rsidRPr="00177558" w:rsidRDefault="00230290" w:rsidP="0023469D">
      <w:pPr>
        <w:widowControl/>
        <w:snapToGrid w:val="0"/>
        <w:spacing w:beforeLines="50" w:before="156" w:afterLines="50" w:after="156"/>
        <w:rPr>
          <w:rFonts w:eastAsia="等线"/>
          <w:b/>
          <w:bCs/>
          <w:i/>
          <w:iCs/>
          <w:color w:val="000000" w:themeColor="text1"/>
          <w:kern w:val="0"/>
          <w:szCs w:val="20"/>
        </w:rPr>
      </w:pPr>
      <w:r w:rsidRPr="00177558">
        <w:rPr>
          <w:rFonts w:eastAsia="等线"/>
          <w:b/>
          <w:bCs/>
          <w:i/>
          <w:iCs/>
          <w:color w:val="000000" w:themeColor="text1"/>
          <w:kern w:val="0"/>
          <w:szCs w:val="20"/>
        </w:rPr>
        <w:t xml:space="preserve">2.1 Primary </w:t>
      </w:r>
      <w:r w:rsidR="000440D4" w:rsidRPr="00177558">
        <w:rPr>
          <w:rFonts w:eastAsia="等线"/>
          <w:b/>
          <w:bCs/>
          <w:i/>
          <w:iCs/>
          <w:color w:val="000000" w:themeColor="text1"/>
          <w:kern w:val="0"/>
          <w:szCs w:val="20"/>
        </w:rPr>
        <w:t>o</w:t>
      </w:r>
      <w:r w:rsidRPr="00177558">
        <w:rPr>
          <w:rFonts w:eastAsia="等线"/>
          <w:b/>
          <w:bCs/>
          <w:i/>
          <w:iCs/>
          <w:color w:val="000000" w:themeColor="text1"/>
          <w:kern w:val="0"/>
          <w:szCs w:val="20"/>
        </w:rPr>
        <w:t>utcome</w:t>
      </w:r>
      <w:r w:rsidRPr="00177558">
        <w:rPr>
          <w:rFonts w:eastAsia="等线"/>
          <w:b/>
          <w:bCs/>
          <w:i/>
          <w:iCs/>
          <w:color w:val="000000" w:themeColor="text1"/>
          <w:kern w:val="0"/>
          <w:szCs w:val="20"/>
        </w:rPr>
        <w:tab/>
      </w:r>
    </w:p>
    <w:p w14:paraId="4D3D9AF8" w14:textId="5852718E" w:rsidR="000440D4" w:rsidRPr="00177558" w:rsidRDefault="005C0136" w:rsidP="00630424">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The primary outcome is recurrence-free survival</w:t>
      </w:r>
      <w:bookmarkStart w:id="256" w:name="_Hlk51832968"/>
      <w:r w:rsidR="00A62487" w:rsidRPr="00177558">
        <w:rPr>
          <w:rFonts w:cstheme="minorHAnsi"/>
          <w:color w:val="000000" w:themeColor="text1"/>
          <w:szCs w:val="20"/>
        </w:rPr>
        <w:t xml:space="preserve"> after surgery</w:t>
      </w:r>
      <w:bookmarkEnd w:id="256"/>
      <w:r w:rsidRPr="00177558">
        <w:rPr>
          <w:rFonts w:cstheme="minorHAnsi"/>
          <w:color w:val="000000" w:themeColor="text1"/>
          <w:szCs w:val="20"/>
        </w:rPr>
        <w:t xml:space="preserve">, which is defined as time from surgery to cancer recurrence/metastasis or all-cause death, whichever occurs first. </w:t>
      </w:r>
    </w:p>
    <w:p w14:paraId="7A95CBA8" w14:textId="651D5B74" w:rsidR="00230290" w:rsidRPr="00177558" w:rsidRDefault="000440D4" w:rsidP="0023469D">
      <w:pPr>
        <w:widowControl/>
        <w:snapToGrid w:val="0"/>
        <w:spacing w:beforeLines="50" w:before="156" w:afterLines="50" w:after="156"/>
        <w:rPr>
          <w:rFonts w:eastAsia="等线"/>
          <w:b/>
          <w:bCs/>
          <w:i/>
          <w:iCs/>
          <w:color w:val="000000" w:themeColor="text1"/>
          <w:kern w:val="0"/>
          <w:szCs w:val="20"/>
        </w:rPr>
      </w:pPr>
      <w:r w:rsidRPr="00177558">
        <w:rPr>
          <w:rFonts w:eastAsia="等线"/>
          <w:b/>
          <w:bCs/>
          <w:i/>
          <w:iCs/>
          <w:color w:val="000000" w:themeColor="text1"/>
          <w:kern w:val="0"/>
          <w:szCs w:val="20"/>
        </w:rPr>
        <w:t xml:space="preserve">2.2 </w:t>
      </w:r>
      <w:r w:rsidR="00230290" w:rsidRPr="00177558">
        <w:rPr>
          <w:rFonts w:eastAsia="等线"/>
          <w:b/>
          <w:bCs/>
          <w:i/>
          <w:iCs/>
          <w:color w:val="000000" w:themeColor="text1"/>
          <w:kern w:val="0"/>
          <w:szCs w:val="20"/>
        </w:rPr>
        <w:t xml:space="preserve">Secondary </w:t>
      </w:r>
      <w:r w:rsidRPr="00177558">
        <w:rPr>
          <w:rFonts w:eastAsia="等线"/>
          <w:b/>
          <w:bCs/>
          <w:i/>
          <w:iCs/>
          <w:color w:val="000000" w:themeColor="text1"/>
          <w:kern w:val="0"/>
          <w:szCs w:val="20"/>
        </w:rPr>
        <w:t>o</w:t>
      </w:r>
      <w:r w:rsidR="00230290" w:rsidRPr="00177558">
        <w:rPr>
          <w:rFonts w:eastAsia="等线"/>
          <w:b/>
          <w:bCs/>
          <w:i/>
          <w:iCs/>
          <w:color w:val="000000" w:themeColor="text1"/>
          <w:kern w:val="0"/>
          <w:szCs w:val="20"/>
        </w:rPr>
        <w:t>utcome</w:t>
      </w:r>
      <w:r w:rsidR="00230290" w:rsidRPr="00177558">
        <w:rPr>
          <w:rFonts w:eastAsia="等线"/>
          <w:b/>
          <w:bCs/>
          <w:i/>
          <w:iCs/>
          <w:color w:val="000000" w:themeColor="text1"/>
          <w:kern w:val="0"/>
          <w:szCs w:val="20"/>
        </w:rPr>
        <w:tab/>
      </w:r>
    </w:p>
    <w:p w14:paraId="34B70A90" w14:textId="70967A9A" w:rsidR="005C0136" w:rsidRPr="00177558" w:rsidRDefault="005C0136" w:rsidP="005C013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2.2.1 Percentage of ICU admission after surgery. </w:t>
      </w:r>
    </w:p>
    <w:p w14:paraId="6D1D0C41" w14:textId="77777777" w:rsidR="005C0136" w:rsidRPr="00177558" w:rsidRDefault="005C0136" w:rsidP="002A487A">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For patients admitted to the ICU, the worst APACHE II score within 24 h, the percentage with endotracheal intubation, the duration of mechanical ventilation, and the length of ICU stay are provided. </w:t>
      </w:r>
    </w:p>
    <w:p w14:paraId="0E6C0091" w14:textId="55A599D4" w:rsidR="005C0136" w:rsidRPr="00177558" w:rsidRDefault="005C013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2.2.2 Incidence of postoperative complications during hospital stay (up to 30 days after surgery).</w:t>
      </w:r>
    </w:p>
    <w:p w14:paraId="605E8454" w14:textId="42134742" w:rsidR="005C0136" w:rsidRPr="00177558" w:rsidRDefault="005C013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2.2.3 Duration of chest-tube drainage. </w:t>
      </w:r>
    </w:p>
    <w:p w14:paraId="25077990" w14:textId="65448B8A" w:rsidR="005C0136" w:rsidRPr="00177558" w:rsidRDefault="005C013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2.2.4 Length of stay in hospital after surgery.</w:t>
      </w:r>
    </w:p>
    <w:p w14:paraId="2ACF4422" w14:textId="45DCAD78" w:rsidR="005C0136" w:rsidRPr="00177558" w:rsidRDefault="005C013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2.2.5 In-hospital all-cause mortality (up to 30 days after surgery). </w:t>
      </w:r>
    </w:p>
    <w:p w14:paraId="6C759661" w14:textId="6310DCCE" w:rsidR="005C0136" w:rsidRPr="00177558" w:rsidRDefault="005C013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2.2.6 Engagement in activity in 1-year survivors. </w:t>
      </w:r>
    </w:p>
    <w:p w14:paraId="7616F2C2" w14:textId="138ACD21" w:rsidR="005C0136" w:rsidRPr="00177558" w:rsidRDefault="005C013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2.2.7 Overall survival</w:t>
      </w:r>
      <w:r w:rsidR="00A62487" w:rsidRPr="00177558">
        <w:rPr>
          <w:rFonts w:cstheme="minorHAnsi"/>
          <w:color w:val="000000" w:themeColor="text1"/>
          <w:szCs w:val="20"/>
        </w:rPr>
        <w:t xml:space="preserve"> after surgery</w:t>
      </w:r>
      <w:r w:rsidRPr="00177558">
        <w:rPr>
          <w:rFonts w:cstheme="minorHAnsi"/>
          <w:color w:val="000000" w:themeColor="text1"/>
          <w:szCs w:val="20"/>
        </w:rPr>
        <w:t xml:space="preserve">, which is defined as time from surgery to all-cause death. </w:t>
      </w:r>
    </w:p>
    <w:p w14:paraId="15AD28E4" w14:textId="6DDB449A" w:rsidR="000440D4" w:rsidRPr="00177558" w:rsidRDefault="005C0136" w:rsidP="00630424">
      <w:pPr>
        <w:snapToGrid w:val="0"/>
        <w:spacing w:beforeLines="50" w:before="156" w:afterLines="50" w:after="156"/>
        <w:rPr>
          <w:rFonts w:eastAsia="宋体" w:cs="Calibri"/>
          <w:color w:val="000000" w:themeColor="text1"/>
          <w:szCs w:val="20"/>
        </w:rPr>
      </w:pPr>
      <w:r w:rsidRPr="00177558">
        <w:rPr>
          <w:rFonts w:cstheme="minorHAnsi"/>
          <w:color w:val="000000" w:themeColor="text1"/>
          <w:szCs w:val="20"/>
        </w:rPr>
        <w:t>2.2.8 Cancer-specific survival</w:t>
      </w:r>
      <w:r w:rsidR="00A62487" w:rsidRPr="00177558">
        <w:rPr>
          <w:rFonts w:cstheme="minorHAnsi"/>
          <w:color w:val="000000" w:themeColor="text1"/>
          <w:szCs w:val="20"/>
        </w:rPr>
        <w:t xml:space="preserve"> after surgery</w:t>
      </w:r>
      <w:r w:rsidRPr="00177558">
        <w:rPr>
          <w:rFonts w:cstheme="minorHAnsi"/>
          <w:color w:val="000000" w:themeColor="text1"/>
          <w:szCs w:val="20"/>
        </w:rPr>
        <w:t>, which i</w:t>
      </w:r>
      <w:r w:rsidRPr="00177558">
        <w:rPr>
          <w:rFonts w:eastAsia="宋体" w:cs="Calibri"/>
          <w:color w:val="000000" w:themeColor="text1"/>
          <w:szCs w:val="20"/>
        </w:rPr>
        <w:t>s defined as time from surgery to cancer-specific death, i.e., death fully attributable to lung cancer for which surgery is performed. Patients who die of a cause other than the specific lung cancer are “censored” at the time of death.</w:t>
      </w:r>
    </w:p>
    <w:p w14:paraId="3FB85911" w14:textId="77679E09" w:rsidR="00230290" w:rsidRPr="00177558" w:rsidRDefault="000440D4" w:rsidP="0023469D">
      <w:pPr>
        <w:widowControl/>
        <w:snapToGrid w:val="0"/>
        <w:spacing w:beforeLines="50" w:before="156" w:afterLines="50" w:after="156"/>
        <w:rPr>
          <w:rFonts w:eastAsia="等线"/>
          <w:b/>
          <w:bCs/>
          <w:i/>
          <w:iCs/>
          <w:color w:val="000000" w:themeColor="text1"/>
          <w:kern w:val="0"/>
          <w:szCs w:val="20"/>
        </w:rPr>
      </w:pPr>
      <w:r w:rsidRPr="00177558">
        <w:rPr>
          <w:rFonts w:eastAsia="等线"/>
          <w:b/>
          <w:bCs/>
          <w:i/>
          <w:iCs/>
          <w:color w:val="000000" w:themeColor="text1"/>
          <w:kern w:val="0"/>
          <w:szCs w:val="20"/>
        </w:rPr>
        <w:t xml:space="preserve">2.3 </w:t>
      </w:r>
      <w:r w:rsidR="00230290" w:rsidRPr="00177558">
        <w:rPr>
          <w:rFonts w:eastAsia="等线"/>
          <w:b/>
          <w:bCs/>
          <w:i/>
          <w:iCs/>
          <w:color w:val="000000" w:themeColor="text1"/>
          <w:kern w:val="0"/>
          <w:szCs w:val="20"/>
        </w:rPr>
        <w:t xml:space="preserve">Other </w:t>
      </w:r>
      <w:r w:rsidRPr="00177558">
        <w:rPr>
          <w:rFonts w:eastAsia="等线"/>
          <w:b/>
          <w:bCs/>
          <w:i/>
          <w:iCs/>
          <w:color w:val="000000" w:themeColor="text1"/>
          <w:kern w:val="0"/>
          <w:szCs w:val="20"/>
        </w:rPr>
        <w:t>p</w:t>
      </w:r>
      <w:r w:rsidR="00230290" w:rsidRPr="00177558">
        <w:rPr>
          <w:rFonts w:eastAsia="等线"/>
          <w:b/>
          <w:bCs/>
          <w:i/>
          <w:iCs/>
          <w:color w:val="000000" w:themeColor="text1"/>
          <w:kern w:val="0"/>
          <w:szCs w:val="20"/>
        </w:rPr>
        <w:t xml:space="preserve">re-specified </w:t>
      </w:r>
      <w:r w:rsidRPr="00177558">
        <w:rPr>
          <w:rFonts w:eastAsia="等线"/>
          <w:b/>
          <w:bCs/>
          <w:i/>
          <w:iCs/>
          <w:color w:val="000000" w:themeColor="text1"/>
          <w:kern w:val="0"/>
          <w:szCs w:val="20"/>
        </w:rPr>
        <w:t>o</w:t>
      </w:r>
      <w:r w:rsidR="00230290" w:rsidRPr="00177558">
        <w:rPr>
          <w:rFonts w:eastAsia="等线"/>
          <w:b/>
          <w:bCs/>
          <w:i/>
          <w:iCs/>
          <w:color w:val="000000" w:themeColor="text1"/>
          <w:kern w:val="0"/>
          <w:szCs w:val="20"/>
        </w:rPr>
        <w:t>utcome</w:t>
      </w:r>
    </w:p>
    <w:p w14:paraId="76007D4C" w14:textId="02427ED1" w:rsidR="005C0136" w:rsidRPr="00177558" w:rsidRDefault="005C0136" w:rsidP="005C0136">
      <w:pPr>
        <w:snapToGrid w:val="0"/>
        <w:spacing w:beforeLines="50" w:before="156" w:afterLines="50" w:after="156"/>
        <w:rPr>
          <w:rFonts w:eastAsia="宋体" w:cstheme="minorHAnsi"/>
          <w:color w:val="000000" w:themeColor="text1"/>
          <w:szCs w:val="20"/>
        </w:rPr>
      </w:pPr>
      <w:r w:rsidRPr="00177558">
        <w:rPr>
          <w:rFonts w:cstheme="minorHAnsi"/>
          <w:color w:val="000000" w:themeColor="text1"/>
          <w:szCs w:val="20"/>
        </w:rPr>
        <w:t>2.3.1 Pain intensity after surgery.</w:t>
      </w:r>
    </w:p>
    <w:p w14:paraId="0BD3B1FE" w14:textId="383A35B8" w:rsidR="005C0136" w:rsidRPr="00177558" w:rsidRDefault="005C0136" w:rsidP="002A487A">
      <w:pPr>
        <w:snapToGrid w:val="0"/>
        <w:spacing w:beforeLines="50" w:before="156" w:afterLines="50" w:after="156"/>
        <w:rPr>
          <w:rFonts w:eastAsia="宋体" w:cs="Calibri"/>
          <w:color w:val="000000" w:themeColor="text1"/>
          <w:szCs w:val="20"/>
        </w:rPr>
      </w:pPr>
      <w:r w:rsidRPr="00177558">
        <w:rPr>
          <w:rFonts w:eastAsia="宋体" w:cs="Calibri"/>
          <w:color w:val="000000" w:themeColor="text1"/>
          <w:szCs w:val="20"/>
        </w:rPr>
        <w:t xml:space="preserve">2.3.2 Recurrence-free survival </w:t>
      </w:r>
      <w:r w:rsidR="00A62487" w:rsidRPr="00177558">
        <w:rPr>
          <w:rFonts w:eastAsia="宋体" w:cs="Calibri"/>
          <w:color w:val="000000" w:themeColor="text1"/>
          <w:szCs w:val="20"/>
        </w:rPr>
        <w:t xml:space="preserve">after surgery </w:t>
      </w:r>
      <w:r w:rsidRPr="00177558">
        <w:rPr>
          <w:rFonts w:eastAsia="宋体" w:cs="Calibri"/>
          <w:color w:val="000000" w:themeColor="text1"/>
          <w:szCs w:val="20"/>
        </w:rPr>
        <w:t>in patients with confirmed cancer. Recurrence-free survival is defined as the time from surgery to the date of cancer recurrence/metastasis or all-cause death, whichever occurs first.</w:t>
      </w:r>
    </w:p>
    <w:p w14:paraId="5360079B" w14:textId="5F3138DC" w:rsidR="005C0136" w:rsidRPr="00177558" w:rsidRDefault="005C0136" w:rsidP="002A487A">
      <w:pPr>
        <w:snapToGrid w:val="0"/>
        <w:spacing w:beforeLines="50" w:before="156" w:afterLines="50" w:after="156"/>
        <w:rPr>
          <w:rFonts w:eastAsia="宋体" w:cs="Calibri"/>
          <w:color w:val="000000" w:themeColor="text1"/>
          <w:szCs w:val="20"/>
        </w:rPr>
      </w:pPr>
      <w:r w:rsidRPr="00177558">
        <w:rPr>
          <w:rFonts w:eastAsia="宋体" w:cs="Calibri"/>
          <w:color w:val="000000" w:themeColor="text1"/>
          <w:szCs w:val="20"/>
        </w:rPr>
        <w:t xml:space="preserve">2.3.3 Overall survival </w:t>
      </w:r>
      <w:r w:rsidR="00A62487" w:rsidRPr="00177558">
        <w:rPr>
          <w:rFonts w:cstheme="minorHAnsi"/>
          <w:color w:val="000000" w:themeColor="text1"/>
          <w:szCs w:val="20"/>
        </w:rPr>
        <w:t>after surgery</w:t>
      </w:r>
      <w:r w:rsidR="00A62487" w:rsidRPr="00177558">
        <w:rPr>
          <w:rFonts w:eastAsia="宋体" w:cs="Calibri"/>
          <w:color w:val="000000" w:themeColor="text1"/>
          <w:szCs w:val="20"/>
        </w:rPr>
        <w:t xml:space="preserve"> </w:t>
      </w:r>
      <w:r w:rsidRPr="00177558">
        <w:rPr>
          <w:rFonts w:eastAsia="宋体" w:cs="Calibri"/>
          <w:color w:val="000000" w:themeColor="text1"/>
          <w:szCs w:val="20"/>
        </w:rPr>
        <w:t>in patients with confirmed cancer. Overall survival is defined as the time from surgery to all-cause death.</w:t>
      </w:r>
    </w:p>
    <w:p w14:paraId="2610B734" w14:textId="16AD71F1" w:rsidR="005C0136" w:rsidRPr="00177558" w:rsidRDefault="005C0136">
      <w:pPr>
        <w:snapToGrid w:val="0"/>
        <w:spacing w:beforeLines="50" w:before="156" w:afterLines="50" w:after="156"/>
        <w:rPr>
          <w:rFonts w:eastAsia="宋体" w:cs="Calibri"/>
          <w:color w:val="000000" w:themeColor="text1"/>
          <w:szCs w:val="20"/>
        </w:rPr>
      </w:pPr>
      <w:r w:rsidRPr="00177558">
        <w:rPr>
          <w:rFonts w:eastAsia="宋体" w:cs="Calibri"/>
          <w:color w:val="000000" w:themeColor="text1"/>
          <w:szCs w:val="20"/>
        </w:rPr>
        <w:lastRenderedPageBreak/>
        <w:t xml:space="preserve">2.3.4 Cancer-specific survival </w:t>
      </w:r>
      <w:r w:rsidR="00A62487" w:rsidRPr="00177558">
        <w:rPr>
          <w:rFonts w:cstheme="minorHAnsi"/>
          <w:color w:val="000000" w:themeColor="text1"/>
          <w:szCs w:val="20"/>
        </w:rPr>
        <w:t>after surgery</w:t>
      </w:r>
      <w:r w:rsidR="00A62487" w:rsidRPr="00177558">
        <w:rPr>
          <w:rFonts w:eastAsia="宋体" w:cs="Calibri"/>
          <w:color w:val="000000" w:themeColor="text1"/>
          <w:szCs w:val="20"/>
        </w:rPr>
        <w:t xml:space="preserve"> </w:t>
      </w:r>
      <w:r w:rsidRPr="00177558">
        <w:rPr>
          <w:rFonts w:eastAsia="宋体" w:cs="Calibri"/>
          <w:color w:val="000000" w:themeColor="text1"/>
          <w:szCs w:val="20"/>
        </w:rPr>
        <w:t>in patients with confirmed cancer. Cancer-specific death indicates death fully attributable to lung cancer for which surgery is performed. Patients who die of a cause other than the specific lung cancer are “censored” at the time of death.</w:t>
      </w:r>
    </w:p>
    <w:p w14:paraId="6A50FCF6" w14:textId="6A823B47" w:rsidR="005C0136" w:rsidRPr="00177558" w:rsidRDefault="005C013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2.3.5 Number of CD8+ and FOXP3+ T cells per mm</w:t>
      </w:r>
      <w:r w:rsidRPr="00177558">
        <w:rPr>
          <w:rFonts w:cstheme="minorHAnsi"/>
          <w:color w:val="000000" w:themeColor="text1"/>
          <w:szCs w:val="20"/>
          <w:vertAlign w:val="superscript"/>
        </w:rPr>
        <w:t>2</w:t>
      </w:r>
      <w:r w:rsidRPr="00177558">
        <w:rPr>
          <w:rFonts w:cstheme="minorHAnsi"/>
          <w:color w:val="000000" w:themeColor="text1"/>
          <w:szCs w:val="20"/>
        </w:rPr>
        <w:t xml:space="preserve"> </w:t>
      </w:r>
      <w:r w:rsidR="00F128D2" w:rsidRPr="00177558">
        <w:rPr>
          <w:rFonts w:cstheme="minorHAnsi"/>
          <w:color w:val="000000" w:themeColor="text1"/>
          <w:szCs w:val="20"/>
        </w:rPr>
        <w:t>tumor</w:t>
      </w:r>
      <w:r w:rsidRPr="00177558">
        <w:rPr>
          <w:rFonts w:cstheme="minorHAnsi"/>
          <w:color w:val="000000" w:themeColor="text1"/>
          <w:szCs w:val="20"/>
        </w:rPr>
        <w:t xml:space="preserve"> area (sub-study, in part of enrolled patients).</w:t>
      </w:r>
    </w:p>
    <w:p w14:paraId="4005569D" w14:textId="459FF8F3" w:rsidR="005C0136" w:rsidRPr="00177558" w:rsidRDefault="005C013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2.3.6 Percentage of NK- and T-cells in peripheral blood (sub-study, in part of enrolled patients).</w:t>
      </w:r>
    </w:p>
    <w:p w14:paraId="3AC2652B" w14:textId="0FE3B6FE" w:rsidR="000440D4" w:rsidRPr="00177558" w:rsidRDefault="005C0136" w:rsidP="00630424">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2.3.7 Rate of chronic pain at 3 and 6 months after surgery (sub-study, in part of enrolled patients). </w:t>
      </w:r>
    </w:p>
    <w:p w14:paraId="33278FB9" w14:textId="53149FDA" w:rsidR="000440D4" w:rsidRPr="00177558" w:rsidRDefault="000440D4" w:rsidP="0023469D">
      <w:pPr>
        <w:widowControl/>
        <w:snapToGrid w:val="0"/>
        <w:spacing w:beforeLines="50" w:before="156" w:afterLines="50" w:after="156"/>
        <w:rPr>
          <w:rFonts w:eastAsia="等线"/>
          <w:b/>
          <w:bCs/>
          <w:color w:val="000000" w:themeColor="text1"/>
          <w:kern w:val="0"/>
          <w:szCs w:val="20"/>
        </w:rPr>
      </w:pPr>
      <w:r w:rsidRPr="00177558">
        <w:rPr>
          <w:rFonts w:eastAsia="等线"/>
          <w:b/>
          <w:bCs/>
          <w:color w:val="000000" w:themeColor="text1"/>
          <w:kern w:val="0"/>
          <w:szCs w:val="20"/>
        </w:rPr>
        <w:t>3. Statistical analysis</w:t>
      </w:r>
    </w:p>
    <w:p w14:paraId="449D6EE2" w14:textId="59123B4F" w:rsidR="00D00C46" w:rsidRPr="00177558" w:rsidRDefault="00D00C46" w:rsidP="005C0136">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3.1 General principles</w:t>
      </w:r>
    </w:p>
    <w:p w14:paraId="760B07D0" w14:textId="3D2C4E8B" w:rsidR="00776FD7" w:rsidRPr="00177558" w:rsidRDefault="00776FD7" w:rsidP="005C013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3.1.1 Baseline data and outcomes will be described according the data type and distribution. Continuous variables with normal or approximate normal distribution will be expressed as mean ± standard deviation (SD), while continuous variables with non-normal distribution will be expressed as median (minimum, maximum; or interquartile range, IQR). Categorical variables will be presented as number of cases (percentage). Time-to-events variables will be presented as mean/median time (95% CI).</w:t>
      </w:r>
    </w:p>
    <w:p w14:paraId="2037A0D0" w14:textId="152684E9" w:rsidR="00776FD7" w:rsidRPr="00177558" w:rsidRDefault="00776FD7" w:rsidP="005C013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3.1.2 For each hypothesis, two-tailed tests will be used in all statistical analysis, and </w:t>
      </w:r>
      <w:r w:rsidR="00C91AC7" w:rsidRPr="00177558">
        <w:rPr>
          <w:rFonts w:cstheme="minorHAnsi"/>
          <w:i/>
          <w:iCs/>
          <w:color w:val="000000" w:themeColor="text1"/>
          <w:szCs w:val="20"/>
        </w:rPr>
        <w:t>P</w:t>
      </w:r>
      <w:r w:rsidRPr="00177558">
        <w:rPr>
          <w:rFonts w:cstheme="minorHAnsi"/>
          <w:color w:val="000000" w:themeColor="text1"/>
          <w:szCs w:val="20"/>
        </w:rPr>
        <w:t xml:space="preserve"> &lt;0.05 will be considered statistically significant. </w:t>
      </w:r>
      <w:r w:rsidR="005C0136" w:rsidRPr="00177558">
        <w:rPr>
          <w:rFonts w:cstheme="minorHAnsi"/>
          <w:color w:val="000000" w:themeColor="text1"/>
          <w:szCs w:val="20"/>
        </w:rPr>
        <w:t xml:space="preserve">For the treatment-by-covariate interaction in predefined subgroup </w:t>
      </w:r>
      <w:r w:rsidR="00F128D2" w:rsidRPr="00177558">
        <w:rPr>
          <w:rFonts w:cstheme="minorHAnsi"/>
          <w:color w:val="000000" w:themeColor="text1"/>
          <w:szCs w:val="20"/>
        </w:rPr>
        <w:t>analyze</w:t>
      </w:r>
      <w:r w:rsidR="005C0136" w:rsidRPr="00177558">
        <w:rPr>
          <w:rFonts w:cstheme="minorHAnsi"/>
          <w:color w:val="000000" w:themeColor="text1"/>
          <w:szCs w:val="20"/>
        </w:rPr>
        <w:t xml:space="preserve">s, a </w:t>
      </w:r>
      <w:r w:rsidR="00C91AC7" w:rsidRPr="00177558">
        <w:rPr>
          <w:rFonts w:cstheme="minorHAnsi"/>
          <w:i/>
          <w:iCs/>
          <w:color w:val="000000" w:themeColor="text1"/>
          <w:szCs w:val="20"/>
        </w:rPr>
        <w:t xml:space="preserve">P </w:t>
      </w:r>
      <w:r w:rsidR="005C0136" w:rsidRPr="00177558">
        <w:rPr>
          <w:rFonts w:cstheme="minorHAnsi"/>
          <w:color w:val="000000" w:themeColor="text1"/>
          <w:szCs w:val="20"/>
        </w:rPr>
        <w:t>&lt;0.10 will be defined as statistically significant.</w:t>
      </w:r>
    </w:p>
    <w:p w14:paraId="0BEBC349" w14:textId="61123D70" w:rsidR="00D00C46" w:rsidRPr="00177558" w:rsidRDefault="00776FD7">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3.1.3 The primary and secondary outcomes will be </w:t>
      </w:r>
      <w:r w:rsidR="00F128D2" w:rsidRPr="00177558">
        <w:rPr>
          <w:rFonts w:cstheme="minorHAnsi"/>
          <w:color w:val="000000" w:themeColor="text1"/>
          <w:szCs w:val="20"/>
        </w:rPr>
        <w:t>analyze</w:t>
      </w:r>
      <w:r w:rsidRPr="00177558">
        <w:rPr>
          <w:rFonts w:cstheme="minorHAnsi"/>
          <w:color w:val="000000" w:themeColor="text1"/>
          <w:szCs w:val="20"/>
        </w:rPr>
        <w:t xml:space="preserve">d in an intention-to-treat population, i.e., all patients are </w:t>
      </w:r>
      <w:r w:rsidR="00F128D2" w:rsidRPr="00177558">
        <w:rPr>
          <w:rFonts w:cstheme="minorHAnsi"/>
          <w:color w:val="000000" w:themeColor="text1"/>
          <w:szCs w:val="20"/>
        </w:rPr>
        <w:t>analyze</w:t>
      </w:r>
      <w:r w:rsidRPr="00177558">
        <w:rPr>
          <w:rFonts w:cstheme="minorHAnsi"/>
          <w:color w:val="000000" w:themeColor="text1"/>
          <w:szCs w:val="20"/>
        </w:rPr>
        <w:t xml:space="preserve">d in the group to which they are randomized and received at least part of study intervention. If epidural </w:t>
      </w:r>
      <w:r w:rsidR="00F128D2" w:rsidRPr="00177558">
        <w:rPr>
          <w:rFonts w:cstheme="minorHAnsi"/>
          <w:color w:val="000000" w:themeColor="text1"/>
          <w:szCs w:val="20"/>
        </w:rPr>
        <w:t>anest</w:t>
      </w:r>
      <w:r w:rsidRPr="00177558">
        <w:rPr>
          <w:rFonts w:cstheme="minorHAnsi"/>
          <w:color w:val="000000" w:themeColor="text1"/>
          <w:szCs w:val="20"/>
        </w:rPr>
        <w:t xml:space="preserve">hesia and/or analgesia fail, these patients will be converted to general </w:t>
      </w:r>
      <w:r w:rsidR="00F128D2" w:rsidRPr="00177558">
        <w:rPr>
          <w:rFonts w:cstheme="minorHAnsi"/>
          <w:color w:val="000000" w:themeColor="text1"/>
          <w:szCs w:val="20"/>
        </w:rPr>
        <w:t>anest</w:t>
      </w:r>
      <w:r w:rsidRPr="00177558">
        <w:rPr>
          <w:rFonts w:cstheme="minorHAnsi"/>
          <w:color w:val="000000" w:themeColor="text1"/>
          <w:szCs w:val="20"/>
        </w:rPr>
        <w:t xml:space="preserve">hesia and intravenous analgesia but will be </w:t>
      </w:r>
      <w:r w:rsidR="00F128D2" w:rsidRPr="00177558">
        <w:rPr>
          <w:rFonts w:cstheme="minorHAnsi"/>
          <w:color w:val="000000" w:themeColor="text1"/>
          <w:szCs w:val="20"/>
        </w:rPr>
        <w:t>analyze</w:t>
      </w:r>
      <w:r w:rsidRPr="00177558">
        <w:rPr>
          <w:rFonts w:cstheme="minorHAnsi"/>
          <w:color w:val="000000" w:themeColor="text1"/>
          <w:szCs w:val="20"/>
        </w:rPr>
        <w:t>d in the group to which they are randomized. Also, we will do per-protocol analysis for the primary endpoint, in this case, drop-out patients will be excluded.</w:t>
      </w:r>
      <w:r w:rsidR="005C0136" w:rsidRPr="00177558">
        <w:rPr>
          <w:rFonts w:cstheme="minorHAnsi"/>
          <w:color w:val="000000" w:themeColor="text1"/>
          <w:szCs w:val="20"/>
        </w:rPr>
        <w:t xml:space="preserve"> </w:t>
      </w:r>
    </w:p>
    <w:p w14:paraId="6EAF6CD5" w14:textId="5CD8BE58" w:rsidR="00D00C46" w:rsidRPr="00177558" w:rsidRDefault="00D00C46">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3.2 Patient recruitment and drop-out status </w:t>
      </w:r>
    </w:p>
    <w:p w14:paraId="20AF34D5" w14:textId="67D3C77D" w:rsidR="00D00C46" w:rsidRPr="00177558" w:rsidRDefault="00D00C4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The status of patient recruitment and drop-out will be summarized and listed. Comparison of the overall elimination/drop-out rate between the two groups will be performed with </w:t>
      </w:r>
      <w:r w:rsidR="006168FB" w:rsidRPr="00177558">
        <w:rPr>
          <w:rFonts w:cstheme="minorHAnsi"/>
          <w:color w:val="000000" w:themeColor="text1"/>
          <w:szCs w:val="20"/>
        </w:rPr>
        <w:t>c</w:t>
      </w:r>
      <w:r w:rsidRPr="00177558">
        <w:rPr>
          <w:rFonts w:cstheme="minorHAnsi"/>
          <w:color w:val="000000" w:themeColor="text1"/>
          <w:szCs w:val="20"/>
        </w:rPr>
        <w:t>hi-</w:t>
      </w:r>
      <w:r w:rsidR="006168FB" w:rsidRPr="00177558">
        <w:rPr>
          <w:rFonts w:cstheme="minorHAnsi"/>
          <w:color w:val="000000" w:themeColor="text1"/>
          <w:szCs w:val="20"/>
        </w:rPr>
        <w:t>s</w:t>
      </w:r>
      <w:r w:rsidRPr="00177558">
        <w:rPr>
          <w:rFonts w:cstheme="minorHAnsi"/>
          <w:color w:val="000000" w:themeColor="text1"/>
          <w:szCs w:val="20"/>
        </w:rPr>
        <w:t xml:space="preserve">quare test. </w:t>
      </w:r>
    </w:p>
    <w:p w14:paraId="7C8A8420" w14:textId="020B2671" w:rsidR="00D00C46" w:rsidRPr="00177558" w:rsidRDefault="00D00C46">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3.3 Demographics and baseline characteristics </w:t>
      </w:r>
    </w:p>
    <w:p w14:paraId="68FBBB08" w14:textId="00CE62D2" w:rsidR="00D00C46" w:rsidRPr="00177558" w:rsidRDefault="00D00C4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3.3.1 Demographics and baseline data will be presented. </w:t>
      </w:r>
    </w:p>
    <w:p w14:paraId="51B21532" w14:textId="10D51778" w:rsidR="00D00C46" w:rsidRPr="00177558" w:rsidRDefault="00D00C4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3.3.2 Between-group differences are compared using the absolute standardized differences (ASDs), which are defined as the absolute difference in means, mean ranks or proportions divided by the pooled standard deviation and calculated with the formula published by Austin.</w:t>
      </w:r>
      <w:hyperlink w:anchor="_ENREF_4_54" w:tooltip="Austin, 2011 #104" w:history="1">
        <w:r w:rsidR="00AB13A5" w:rsidRPr="00177558">
          <w:rPr>
            <w:rFonts w:cstheme="minorHAnsi"/>
            <w:color w:val="000000" w:themeColor="text1"/>
            <w:szCs w:val="20"/>
            <w:vertAlign w:val="superscript"/>
          </w:rPr>
          <w:t>2</w:t>
        </w:r>
      </w:hyperlink>
      <w:r w:rsidRPr="00177558">
        <w:rPr>
          <w:rFonts w:cstheme="minorHAnsi"/>
          <w:color w:val="000000" w:themeColor="text1"/>
          <w:szCs w:val="20"/>
        </w:rPr>
        <w:t xml:space="preserve"> Baseline variables with an ASD </w:t>
      </w:r>
      <w:r w:rsidRPr="00177558">
        <w:rPr>
          <w:rFonts w:ascii="Calibri" w:hAnsi="Calibri" w:cs="Calibri"/>
          <w:color w:val="000000" w:themeColor="text1"/>
          <w:szCs w:val="20"/>
        </w:rPr>
        <w:t>≥</w:t>
      </w:r>
      <w:r w:rsidRPr="00177558">
        <w:rPr>
          <w:rFonts w:cstheme="minorHAnsi"/>
          <w:color w:val="000000" w:themeColor="text1"/>
          <w:szCs w:val="20"/>
        </w:rPr>
        <w:t>0.196 (</w:t>
      </w:r>
      <w:r w:rsidRPr="00177558">
        <w:rPr>
          <w:rFonts w:eastAsia="宋体" w:cstheme="minorHAnsi"/>
          <w:color w:val="000000" w:themeColor="text1"/>
          <w:szCs w:val="20"/>
        </w:rPr>
        <w:t>ASD =</w:t>
      </w:r>
      <m:oMath>
        <m:r>
          <m:rPr>
            <m:nor/>
          </m:rPr>
          <w:rPr>
            <w:color w:val="000000" w:themeColor="text1"/>
            <w:szCs w:val="20"/>
          </w:rPr>
          <m:t>1</m:t>
        </m:r>
        <m:r>
          <m:rPr>
            <m:nor/>
          </m:rPr>
          <w:rPr>
            <w:rFonts w:ascii="微软雅黑" w:eastAsia="微软雅黑" w:hAnsi="微软雅黑" w:cs="微软雅黑"/>
            <w:color w:val="000000" w:themeColor="text1"/>
            <w:szCs w:val="20"/>
          </w:rPr>
          <m:t>.</m:t>
        </m:r>
        <m:r>
          <m:rPr>
            <m:nor/>
          </m:rPr>
          <w:rPr>
            <w:color w:val="000000" w:themeColor="text1"/>
            <w:szCs w:val="20"/>
          </w:rPr>
          <m:t>96×</m:t>
        </m:r>
        <m:rad>
          <m:radPr>
            <m:degHide m:val="1"/>
            <m:ctrlPr>
              <w:rPr>
                <w:rFonts w:ascii="Cambria Math" w:hAnsi="Cambria Math"/>
                <w:i/>
                <w:color w:val="000000" w:themeColor="text1"/>
                <w:szCs w:val="20"/>
              </w:rPr>
            </m:ctrlPr>
          </m:radPr>
          <m:deg/>
          <m:e>
            <m:r>
              <m:rPr>
                <m:nor/>
              </m:rPr>
              <w:rPr>
                <w:color w:val="000000" w:themeColor="text1"/>
                <w:szCs w:val="20"/>
              </w:rPr>
              <m:t>(n1+n2)/(n1×n2)</m:t>
            </m:r>
          </m:e>
        </m:rad>
      </m:oMath>
      <w:r w:rsidRPr="00177558">
        <w:rPr>
          <w:rFonts w:eastAsia="宋体" w:cstheme="minorHAnsi"/>
          <w:color w:val="000000" w:themeColor="text1"/>
          <w:szCs w:val="20"/>
        </w:rPr>
        <w:t>)</w:t>
      </w:r>
      <w:r w:rsidRPr="00177558">
        <w:rPr>
          <w:rFonts w:cstheme="minorHAnsi"/>
          <w:color w:val="000000" w:themeColor="text1"/>
          <w:szCs w:val="20"/>
        </w:rPr>
        <w:t xml:space="preserve"> will be considered imbalanced between the two groups and adjusted for in all </w:t>
      </w:r>
      <w:r w:rsidR="00F128D2" w:rsidRPr="00177558">
        <w:rPr>
          <w:rFonts w:cstheme="minorHAnsi"/>
          <w:color w:val="000000" w:themeColor="text1"/>
          <w:szCs w:val="20"/>
        </w:rPr>
        <w:t>analyze</w:t>
      </w:r>
      <w:r w:rsidRPr="00177558">
        <w:rPr>
          <w:rFonts w:cstheme="minorHAnsi"/>
          <w:color w:val="000000" w:themeColor="text1"/>
          <w:szCs w:val="20"/>
        </w:rPr>
        <w:t>s if considered necessary.</w:t>
      </w:r>
    </w:p>
    <w:p w14:paraId="37E3F7A8" w14:textId="2461F6E1" w:rsidR="00D00C46" w:rsidRPr="00177558" w:rsidRDefault="00D00C46">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3.4 Intra- and postoperative variables</w:t>
      </w:r>
    </w:p>
    <w:p w14:paraId="127459A1" w14:textId="38A21B30" w:rsidR="00D00C46" w:rsidRPr="00177558" w:rsidRDefault="00D00C46">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Numeric variables will be </w:t>
      </w:r>
      <w:r w:rsidR="00F128D2" w:rsidRPr="00177558">
        <w:rPr>
          <w:rFonts w:cstheme="minorHAnsi"/>
          <w:color w:val="000000" w:themeColor="text1"/>
          <w:szCs w:val="20"/>
        </w:rPr>
        <w:t>analyze</w:t>
      </w:r>
      <w:r w:rsidRPr="00177558">
        <w:rPr>
          <w:rFonts w:cstheme="minorHAnsi"/>
          <w:color w:val="000000" w:themeColor="text1"/>
          <w:szCs w:val="20"/>
        </w:rPr>
        <w:t xml:space="preserve">d using the independent-samples t test or Mann-Whitney U test; categorical variables will be </w:t>
      </w:r>
      <w:r w:rsidR="00F128D2" w:rsidRPr="00177558">
        <w:rPr>
          <w:rFonts w:cstheme="minorHAnsi"/>
          <w:color w:val="000000" w:themeColor="text1"/>
          <w:szCs w:val="20"/>
        </w:rPr>
        <w:t>analyze</w:t>
      </w:r>
      <w:r w:rsidRPr="00177558">
        <w:rPr>
          <w:rFonts w:cstheme="minorHAnsi"/>
          <w:color w:val="000000" w:themeColor="text1"/>
          <w:szCs w:val="20"/>
        </w:rPr>
        <w:t>d using the chi</w:t>
      </w:r>
      <w:r w:rsidR="00F0462F" w:rsidRPr="00177558">
        <w:rPr>
          <w:rFonts w:cstheme="minorHAnsi"/>
          <w:color w:val="000000" w:themeColor="text1"/>
          <w:szCs w:val="20"/>
        </w:rPr>
        <w:t>-</w:t>
      </w:r>
      <w:r w:rsidRPr="00177558">
        <w:rPr>
          <w:rFonts w:cstheme="minorHAnsi"/>
          <w:color w:val="000000" w:themeColor="text1"/>
          <w:szCs w:val="20"/>
        </w:rPr>
        <w:t>square test, continuity correction chi</w:t>
      </w:r>
      <w:r w:rsidR="006168FB" w:rsidRPr="00177558">
        <w:rPr>
          <w:rFonts w:cstheme="minorHAnsi"/>
          <w:color w:val="000000" w:themeColor="text1"/>
          <w:szCs w:val="20"/>
        </w:rPr>
        <w:t>-</w:t>
      </w:r>
      <w:r w:rsidRPr="00177558">
        <w:rPr>
          <w:rFonts w:cstheme="minorHAnsi"/>
          <w:color w:val="000000" w:themeColor="text1"/>
          <w:szCs w:val="20"/>
        </w:rPr>
        <w:t>square test or Fisher exact test. Missing data will not be replaced.</w:t>
      </w:r>
    </w:p>
    <w:p w14:paraId="149F3CF9" w14:textId="25AA3CFE" w:rsidR="00D00C46" w:rsidRPr="00177558" w:rsidRDefault="00D00C46">
      <w:pPr>
        <w:snapToGrid w:val="0"/>
        <w:spacing w:beforeLines="50" w:before="156" w:afterLines="50" w:after="156"/>
        <w:rPr>
          <w:rFonts w:cstheme="minorHAnsi"/>
          <w:b/>
          <w:bCs/>
          <w:i/>
          <w:iCs/>
          <w:color w:val="000000" w:themeColor="text1"/>
          <w:szCs w:val="20"/>
        </w:rPr>
      </w:pPr>
      <w:r w:rsidRPr="00177558">
        <w:rPr>
          <w:rFonts w:cstheme="minorHAnsi"/>
          <w:b/>
          <w:bCs/>
          <w:i/>
          <w:iCs/>
          <w:color w:val="000000" w:themeColor="text1"/>
          <w:szCs w:val="20"/>
        </w:rPr>
        <w:t xml:space="preserve">3.5 </w:t>
      </w:r>
      <w:r w:rsidR="00DC0B86" w:rsidRPr="00177558">
        <w:rPr>
          <w:rFonts w:cstheme="minorHAnsi"/>
          <w:b/>
          <w:bCs/>
          <w:i/>
          <w:iCs/>
          <w:color w:val="000000" w:themeColor="text1"/>
          <w:szCs w:val="20"/>
        </w:rPr>
        <w:t>Outcome</w:t>
      </w:r>
      <w:r w:rsidRPr="00177558">
        <w:rPr>
          <w:rFonts w:cstheme="minorHAnsi"/>
          <w:b/>
          <w:bCs/>
          <w:i/>
          <w:iCs/>
          <w:color w:val="000000" w:themeColor="text1"/>
          <w:szCs w:val="20"/>
        </w:rPr>
        <w:t xml:space="preserve"> analysis</w:t>
      </w:r>
    </w:p>
    <w:p w14:paraId="4C745869" w14:textId="77777777" w:rsidR="006168FB" w:rsidRPr="00177558" w:rsidRDefault="006168FB">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3.5.1 Evaluation of primary endpoint</w:t>
      </w:r>
    </w:p>
    <w:p w14:paraId="4D200359" w14:textId="638F545E" w:rsidR="006168FB" w:rsidRPr="00177558" w:rsidRDefault="006168FB">
      <w:pPr>
        <w:snapToGrid w:val="0"/>
        <w:spacing w:beforeLines="50" w:before="156" w:afterLines="50" w:after="156"/>
        <w:rPr>
          <w:color w:val="000000" w:themeColor="text1"/>
          <w:szCs w:val="20"/>
        </w:rPr>
      </w:pPr>
      <w:r w:rsidRPr="00177558">
        <w:rPr>
          <w:rFonts w:cstheme="minorHAnsi"/>
          <w:color w:val="000000" w:themeColor="text1"/>
          <w:szCs w:val="20"/>
        </w:rPr>
        <w:t>3.5.1.1</w:t>
      </w:r>
      <w:r w:rsidRPr="00177558">
        <w:rPr>
          <w:color w:val="000000" w:themeColor="text1"/>
          <w:szCs w:val="20"/>
        </w:rPr>
        <w:t xml:space="preserve"> </w:t>
      </w:r>
      <w:r w:rsidRPr="00177558">
        <w:rPr>
          <w:rFonts w:cstheme="minorHAnsi"/>
          <w:color w:val="000000" w:themeColor="text1"/>
          <w:szCs w:val="20"/>
        </w:rPr>
        <w:t xml:space="preserve">Recurrence-free survival </w:t>
      </w:r>
      <w:r w:rsidR="00313959" w:rsidRPr="00177558">
        <w:rPr>
          <w:rFonts w:cstheme="minorHAnsi"/>
          <w:color w:val="000000" w:themeColor="text1"/>
          <w:szCs w:val="20"/>
        </w:rPr>
        <w:t xml:space="preserve">after surgery </w:t>
      </w:r>
      <w:r w:rsidRPr="00177558">
        <w:rPr>
          <w:rFonts w:cstheme="minorHAnsi"/>
          <w:color w:val="000000" w:themeColor="text1"/>
          <w:szCs w:val="20"/>
        </w:rPr>
        <w:t xml:space="preserve">will be </w:t>
      </w:r>
      <w:r w:rsidR="00F128D2" w:rsidRPr="00177558">
        <w:rPr>
          <w:rFonts w:cstheme="minorHAnsi"/>
          <w:color w:val="000000" w:themeColor="text1"/>
          <w:szCs w:val="20"/>
        </w:rPr>
        <w:t>analyze</w:t>
      </w:r>
      <w:r w:rsidRPr="00177558">
        <w:rPr>
          <w:rFonts w:cstheme="minorHAnsi"/>
          <w:color w:val="000000" w:themeColor="text1"/>
          <w:szCs w:val="20"/>
        </w:rPr>
        <w:t xml:space="preserve">d using a Kaplan-Meier estimator with difference between groups assessed by log-rank test; a Cox proportional hazard model will be used to adjust for predetermined factors including age, sex, chronic smoking, American Society of </w:t>
      </w:r>
      <w:r w:rsidR="00F128D2" w:rsidRPr="00177558">
        <w:rPr>
          <w:rFonts w:cstheme="minorHAnsi"/>
          <w:color w:val="000000" w:themeColor="text1"/>
          <w:szCs w:val="20"/>
        </w:rPr>
        <w:t>Anest</w:t>
      </w:r>
      <w:r w:rsidRPr="00177558">
        <w:rPr>
          <w:rFonts w:cstheme="minorHAnsi"/>
          <w:color w:val="000000" w:themeColor="text1"/>
          <w:szCs w:val="20"/>
        </w:rPr>
        <w:t xml:space="preserve">hesiologist (ASA) physical status classification, TNM stage, and postoperative anti-cancer therapy. </w:t>
      </w:r>
      <w:r w:rsidR="009A25F3" w:rsidRPr="00177558">
        <w:rPr>
          <w:color w:val="000000" w:themeColor="text1"/>
        </w:rPr>
        <w:t>The</w:t>
      </w:r>
      <w:r w:rsidR="00F80849" w:rsidRPr="00177558">
        <w:rPr>
          <w:color w:val="000000" w:themeColor="text1"/>
        </w:rPr>
        <w:t>se</w:t>
      </w:r>
      <w:r w:rsidR="009A25F3" w:rsidRPr="00177558">
        <w:rPr>
          <w:color w:val="000000" w:themeColor="text1"/>
        </w:rPr>
        <w:t xml:space="preserve"> factors are </w:t>
      </w:r>
      <w:r w:rsidR="00F80849" w:rsidRPr="00177558">
        <w:rPr>
          <w:color w:val="000000" w:themeColor="text1"/>
        </w:rPr>
        <w:t>preselected according to clinical importance</w:t>
      </w:r>
      <w:r w:rsidR="00B926E9" w:rsidRPr="00177558">
        <w:rPr>
          <w:color w:val="000000" w:themeColor="text1"/>
        </w:rPr>
        <w:t xml:space="preserve">. </w:t>
      </w:r>
      <w:r w:rsidRPr="00177558">
        <w:rPr>
          <w:rFonts w:cstheme="minorHAnsi"/>
          <w:color w:val="000000" w:themeColor="text1"/>
          <w:szCs w:val="20"/>
        </w:rPr>
        <w:t xml:space="preserve">Effect size will be expressed as hazard ratio and its 95% CI. Patients who are </w:t>
      </w:r>
      <w:r w:rsidRPr="00177558">
        <w:rPr>
          <w:rFonts w:cstheme="minorHAnsi"/>
          <w:color w:val="000000" w:themeColor="text1"/>
          <w:szCs w:val="20"/>
        </w:rPr>
        <w:lastRenderedPageBreak/>
        <w:t>lost to follow-up will be censored at the time of last contact.</w:t>
      </w:r>
    </w:p>
    <w:p w14:paraId="48BB9A6F" w14:textId="5C0AC13C" w:rsidR="006168FB" w:rsidRPr="00177558" w:rsidRDefault="006168FB">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3.5.1.2 The differences of the primary outcome in predefined subgroups will be tested using the Cox proportional hazard models adjusted for preselected factors of age, sex, chronic smoking, </w:t>
      </w:r>
      <w:r w:rsidRPr="00177558">
        <w:rPr>
          <w:rFonts w:eastAsia="宋体"/>
          <w:color w:val="000000" w:themeColor="text1"/>
          <w:szCs w:val="20"/>
        </w:rPr>
        <w:t xml:space="preserve">American Society of </w:t>
      </w:r>
      <w:r w:rsidR="00F128D2" w:rsidRPr="00177558">
        <w:rPr>
          <w:rFonts w:eastAsia="宋体"/>
          <w:color w:val="000000" w:themeColor="text1"/>
          <w:szCs w:val="20"/>
        </w:rPr>
        <w:t>Anest</w:t>
      </w:r>
      <w:r w:rsidRPr="00177558">
        <w:rPr>
          <w:rFonts w:eastAsia="宋体"/>
          <w:color w:val="000000" w:themeColor="text1"/>
          <w:szCs w:val="20"/>
        </w:rPr>
        <w:t>hesiologists physical status</w:t>
      </w:r>
      <w:r w:rsidRPr="00177558">
        <w:rPr>
          <w:rFonts w:cstheme="minorHAnsi"/>
          <w:color w:val="000000" w:themeColor="text1"/>
          <w:szCs w:val="20"/>
        </w:rPr>
        <w:t xml:space="preserve">, TNM stage, and postoperative anti-cancer therapy. Treatment-by-covariate interactions will be assessed separately for each predefined factor, adjusting for the same variables. The hazard ratio (and 95% CI) for each subgroup and the </w:t>
      </w:r>
      <w:r w:rsidR="00874A6A" w:rsidRPr="00177558">
        <w:rPr>
          <w:rFonts w:cstheme="minorHAnsi"/>
          <w:i/>
          <w:iCs/>
          <w:color w:val="000000" w:themeColor="text1"/>
          <w:szCs w:val="20"/>
        </w:rPr>
        <w:t xml:space="preserve">P </w:t>
      </w:r>
      <w:r w:rsidRPr="00177558">
        <w:rPr>
          <w:rFonts w:cstheme="minorHAnsi"/>
          <w:color w:val="000000" w:themeColor="text1"/>
          <w:szCs w:val="20"/>
        </w:rPr>
        <w:t>values of treat-by-covariate interactions will be displayed in a forest plot.</w:t>
      </w:r>
    </w:p>
    <w:p w14:paraId="432A3F01" w14:textId="3FD86F64" w:rsidR="006168FB" w:rsidRPr="00177558" w:rsidRDefault="006168FB">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3.5.2 Evaluation of secondary and other outcomes</w:t>
      </w:r>
    </w:p>
    <w:p w14:paraId="46BFD32B" w14:textId="63648DA8" w:rsidR="006168FB" w:rsidRPr="00177558" w:rsidRDefault="006168FB">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3.5.2.1 </w:t>
      </w:r>
      <w:bookmarkStart w:id="257" w:name="_Hlk52234637"/>
      <w:bookmarkStart w:id="258" w:name="OLE_LINK11"/>
      <w:bookmarkStart w:id="259" w:name="OLE_LINK12"/>
      <w:bookmarkStart w:id="260" w:name="OLE_LINK13"/>
      <w:r w:rsidRPr="00177558">
        <w:rPr>
          <w:rFonts w:cstheme="minorHAnsi"/>
          <w:color w:val="000000" w:themeColor="text1"/>
          <w:szCs w:val="20"/>
        </w:rPr>
        <w:t>Long-term survival variables (overall survival, cancer-specific survival)</w:t>
      </w:r>
      <w:bookmarkEnd w:id="257"/>
      <w:r w:rsidRPr="00177558">
        <w:rPr>
          <w:rFonts w:cstheme="minorHAnsi"/>
          <w:color w:val="000000" w:themeColor="text1"/>
          <w:szCs w:val="20"/>
        </w:rPr>
        <w:t xml:space="preserve"> will be </w:t>
      </w:r>
      <w:r w:rsidR="00F128D2" w:rsidRPr="00177558">
        <w:rPr>
          <w:rFonts w:cstheme="minorHAnsi"/>
          <w:color w:val="000000" w:themeColor="text1"/>
          <w:szCs w:val="20"/>
        </w:rPr>
        <w:t>analyze</w:t>
      </w:r>
      <w:r w:rsidRPr="00177558">
        <w:rPr>
          <w:rFonts w:cstheme="minorHAnsi"/>
          <w:color w:val="000000" w:themeColor="text1"/>
          <w:szCs w:val="20"/>
        </w:rPr>
        <w:t xml:space="preserve">d using a Kaplan-Meier estimator with differences between groups assessed by log-rank test; </w:t>
      </w:r>
      <w:bookmarkStart w:id="261" w:name="_Hlk51744208"/>
      <w:r w:rsidRPr="00177558">
        <w:rPr>
          <w:rFonts w:cstheme="minorHAnsi"/>
          <w:color w:val="000000" w:themeColor="text1"/>
          <w:szCs w:val="20"/>
        </w:rPr>
        <w:t>Cox proportional hazards models will be used to adjust for predetermined factors including age, sex, chronic smoking, ASA physical status classification, TNM stage, and postoperative anti-cancer therapy.</w:t>
      </w:r>
      <w:bookmarkEnd w:id="261"/>
      <w:r w:rsidRPr="00177558">
        <w:rPr>
          <w:rFonts w:cstheme="minorHAnsi"/>
          <w:color w:val="000000" w:themeColor="text1"/>
          <w:szCs w:val="20"/>
        </w:rPr>
        <w:t xml:space="preserve"> </w:t>
      </w:r>
      <w:bookmarkEnd w:id="258"/>
      <w:bookmarkEnd w:id="259"/>
      <w:bookmarkEnd w:id="260"/>
      <w:r w:rsidRPr="00177558">
        <w:rPr>
          <w:rFonts w:cstheme="minorHAnsi"/>
          <w:color w:val="000000" w:themeColor="text1"/>
          <w:szCs w:val="20"/>
        </w:rPr>
        <w:t xml:space="preserve">The estimated hazard ratio and 95% CI will be provided. For cancer-specific survival, patients who die of a cause other than the specific cancer will be censored at the time of death. Patients who are lost to follow-up will be censored at the time of last contact. </w:t>
      </w:r>
    </w:p>
    <w:p w14:paraId="4814EF3D" w14:textId="41B41805" w:rsidR="006168FB" w:rsidRPr="00177558" w:rsidRDefault="006168FB">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 xml:space="preserve">3.5.2.2 Long-term survival variables in the subgroup of cancer patients (recurrence-free survival, overall survival, and cancer-specific survival) will be </w:t>
      </w:r>
      <w:r w:rsidR="00F128D2" w:rsidRPr="00177558">
        <w:rPr>
          <w:rFonts w:cstheme="minorHAnsi"/>
          <w:color w:val="000000" w:themeColor="text1"/>
          <w:szCs w:val="20"/>
        </w:rPr>
        <w:t>analyze</w:t>
      </w:r>
      <w:r w:rsidRPr="00177558">
        <w:rPr>
          <w:rFonts w:cstheme="minorHAnsi"/>
          <w:color w:val="000000" w:themeColor="text1"/>
          <w:szCs w:val="20"/>
        </w:rPr>
        <w:t>d using a Kaplan-Meier estimator with differences between groups assessed by log-rank test; Cox proportional hazards models will be used to adjust for predetermined factors including age, sex, chronic smoking, ASA physical status classification, TNM stage, and postoperative anti-cancer therapy. The estimated hazard ratio and 95% CI will be provided. For cancer-specific survival, patients who die of a cause other than the specific cancer will be censored at the time of death. Patients who are lost to follow-up will be censored at the time of last contact.</w:t>
      </w:r>
    </w:p>
    <w:p w14:paraId="662AD019" w14:textId="65BDC4CA" w:rsidR="006168FB" w:rsidRPr="00177558" w:rsidRDefault="006168FB">
      <w:pPr>
        <w:snapToGrid w:val="0"/>
        <w:spacing w:beforeLines="50" w:before="156" w:afterLines="50" w:after="156"/>
        <w:rPr>
          <w:color w:val="000000" w:themeColor="text1"/>
          <w:szCs w:val="20"/>
        </w:rPr>
      </w:pPr>
      <w:r w:rsidRPr="00177558">
        <w:rPr>
          <w:rFonts w:cstheme="minorHAnsi"/>
          <w:color w:val="000000" w:themeColor="text1"/>
          <w:szCs w:val="20"/>
        </w:rPr>
        <w:t>3.5.2.3 Other</w:t>
      </w:r>
      <w:r w:rsidRPr="00177558">
        <w:rPr>
          <w:color w:val="000000" w:themeColor="text1"/>
          <w:szCs w:val="20"/>
        </w:rPr>
        <w:t xml:space="preserve"> time-to-event variables (duration of chest-tube drainage, length of stay in hospital) </w:t>
      </w:r>
      <w:r w:rsidRPr="00177558">
        <w:rPr>
          <w:rFonts w:cstheme="minorHAnsi"/>
          <w:color w:val="000000" w:themeColor="text1"/>
          <w:szCs w:val="20"/>
        </w:rPr>
        <w:t xml:space="preserve">will be </w:t>
      </w:r>
      <w:r w:rsidR="00F128D2" w:rsidRPr="00177558">
        <w:rPr>
          <w:rFonts w:cstheme="minorHAnsi"/>
          <w:color w:val="000000" w:themeColor="text1"/>
          <w:szCs w:val="20"/>
        </w:rPr>
        <w:t>analyze</w:t>
      </w:r>
      <w:r w:rsidRPr="00177558">
        <w:rPr>
          <w:rFonts w:cstheme="minorHAnsi"/>
          <w:color w:val="000000" w:themeColor="text1"/>
          <w:szCs w:val="20"/>
        </w:rPr>
        <w:t>d using</w:t>
      </w:r>
      <w:r w:rsidRPr="00177558">
        <w:rPr>
          <w:color w:val="000000" w:themeColor="text1"/>
          <w:szCs w:val="20"/>
        </w:rPr>
        <w:t xml:space="preserve"> a Kaplan-Meier estimator with differences between groups assessed by log-rank test. The estimated hazard ratio and 95% CI will be provided. </w:t>
      </w:r>
      <w:r w:rsidRPr="00177558">
        <w:rPr>
          <w:rFonts w:cstheme="minorHAnsi"/>
          <w:color w:val="000000" w:themeColor="text1"/>
          <w:szCs w:val="20"/>
        </w:rPr>
        <w:t>Patients who are lost to follow-up will be censored at the time of last contact.</w:t>
      </w:r>
    </w:p>
    <w:p w14:paraId="137E403A" w14:textId="1CCF4C8C" w:rsidR="006168FB" w:rsidRPr="00177558" w:rsidRDefault="006168FB">
      <w:pPr>
        <w:snapToGrid w:val="0"/>
        <w:spacing w:beforeLines="50" w:before="156" w:afterLines="50" w:after="156"/>
        <w:rPr>
          <w:rFonts w:cstheme="minorHAnsi"/>
          <w:color w:val="000000" w:themeColor="text1"/>
          <w:szCs w:val="20"/>
        </w:rPr>
      </w:pPr>
      <w:r w:rsidRPr="00177558">
        <w:rPr>
          <w:rFonts w:cstheme="minorHAnsi"/>
          <w:color w:val="000000" w:themeColor="text1"/>
          <w:szCs w:val="20"/>
        </w:rPr>
        <w:t>3.5.2.4 Categorical variables (</w:t>
      </w:r>
      <w:r w:rsidR="00A24FCB" w:rsidRPr="00177558">
        <w:rPr>
          <w:rFonts w:eastAsia="等线"/>
          <w:color w:val="000000" w:themeColor="text1"/>
          <w:kern w:val="0"/>
          <w:szCs w:val="20"/>
        </w:rPr>
        <w:t>percentage of ICU admission after surgery</w:t>
      </w:r>
      <w:r w:rsidRPr="00177558">
        <w:rPr>
          <w:rFonts w:cstheme="minorHAnsi"/>
          <w:color w:val="000000" w:themeColor="text1"/>
          <w:szCs w:val="20"/>
        </w:rPr>
        <w:t xml:space="preserve">, incidence of postoperative complication, in-hospital mortality, </w:t>
      </w:r>
      <w:r w:rsidR="00C21429" w:rsidRPr="00177558">
        <w:rPr>
          <w:color w:val="000000" w:themeColor="text1"/>
          <w:szCs w:val="20"/>
        </w:rPr>
        <w:t>engagement in activity in 1-year survivors</w:t>
      </w:r>
      <w:r w:rsidRPr="00177558">
        <w:rPr>
          <w:rFonts w:cstheme="minorHAnsi"/>
          <w:color w:val="000000" w:themeColor="text1"/>
          <w:szCs w:val="20"/>
        </w:rPr>
        <w:t xml:space="preserve">, and rate of chronic pain [sub-study]) will be </w:t>
      </w:r>
      <w:r w:rsidR="00F128D2" w:rsidRPr="00177558">
        <w:rPr>
          <w:rFonts w:cstheme="minorHAnsi"/>
          <w:color w:val="000000" w:themeColor="text1"/>
          <w:szCs w:val="20"/>
        </w:rPr>
        <w:t>analyze</w:t>
      </w:r>
      <w:r w:rsidRPr="00177558">
        <w:rPr>
          <w:rFonts w:cstheme="minorHAnsi"/>
          <w:color w:val="000000" w:themeColor="text1"/>
          <w:szCs w:val="20"/>
        </w:rPr>
        <w:t>d using the chi-square test, continuity correction chi-squared test or Fisher’s exact test. The estimated risks ratio and 95% CI will be provided. Missing data will not be replaced.</w:t>
      </w:r>
    </w:p>
    <w:p w14:paraId="6D72AF2F" w14:textId="569239AF" w:rsidR="006168FB" w:rsidRPr="00177558" w:rsidRDefault="006168FB">
      <w:pPr>
        <w:snapToGrid w:val="0"/>
        <w:spacing w:beforeLines="50" w:before="156" w:afterLines="50" w:after="156"/>
        <w:rPr>
          <w:color w:val="000000" w:themeColor="text1"/>
          <w:szCs w:val="20"/>
        </w:rPr>
      </w:pPr>
      <w:r w:rsidRPr="00177558">
        <w:rPr>
          <w:color w:val="000000" w:themeColor="text1"/>
          <w:szCs w:val="20"/>
        </w:rPr>
        <w:t xml:space="preserve">3.5.2.5 </w:t>
      </w:r>
      <w:bookmarkStart w:id="262" w:name="OLE_LINK14"/>
      <w:bookmarkStart w:id="263" w:name="OLE_LINK16"/>
      <w:r w:rsidRPr="00177558">
        <w:rPr>
          <w:color w:val="000000" w:themeColor="text1"/>
          <w:szCs w:val="20"/>
        </w:rPr>
        <w:t xml:space="preserve">Discrete variables (NRS pain scores, numbers of infiltrated CD8+ and FOXP3+ T cells [sub-study]) will be </w:t>
      </w:r>
      <w:r w:rsidR="00F128D2" w:rsidRPr="00177558">
        <w:rPr>
          <w:color w:val="000000" w:themeColor="text1"/>
          <w:szCs w:val="20"/>
        </w:rPr>
        <w:t>analyze</w:t>
      </w:r>
      <w:r w:rsidRPr="00177558">
        <w:rPr>
          <w:color w:val="000000" w:themeColor="text1"/>
          <w:szCs w:val="20"/>
        </w:rPr>
        <w:t xml:space="preserve">d with the Mann-Whitney U test. Median difference and 95% CI will be calculated with the Hodges-Lehmann estimator. Missing data will not be replaced. </w:t>
      </w:r>
      <w:bookmarkEnd w:id="262"/>
      <w:bookmarkEnd w:id="263"/>
    </w:p>
    <w:p w14:paraId="271B01D0" w14:textId="2F7A341D" w:rsidR="00D00C46" w:rsidRPr="00177558" w:rsidRDefault="006168FB">
      <w:pPr>
        <w:snapToGrid w:val="0"/>
        <w:spacing w:beforeLines="50" w:before="156" w:afterLines="50" w:after="156"/>
        <w:rPr>
          <w:color w:val="000000" w:themeColor="text1"/>
          <w:szCs w:val="20"/>
        </w:rPr>
      </w:pPr>
      <w:r w:rsidRPr="00177558">
        <w:rPr>
          <w:rFonts w:cstheme="minorHAnsi"/>
          <w:color w:val="000000" w:themeColor="text1"/>
          <w:szCs w:val="20"/>
        </w:rPr>
        <w:t>3.5.2.6 Numeric variables (percent</w:t>
      </w:r>
      <w:bookmarkStart w:id="264" w:name="OLE_LINK17"/>
      <w:bookmarkStart w:id="265" w:name="OLE_LINK18"/>
      <w:r w:rsidRPr="00177558">
        <w:rPr>
          <w:rFonts w:cstheme="minorHAnsi"/>
          <w:color w:val="000000" w:themeColor="text1"/>
          <w:szCs w:val="20"/>
        </w:rPr>
        <w:t xml:space="preserve">ages of NK- and T-cells in peripheral blood [sub-study]) will be </w:t>
      </w:r>
      <w:r w:rsidR="00F128D2" w:rsidRPr="00177558">
        <w:rPr>
          <w:rFonts w:cstheme="minorHAnsi"/>
          <w:color w:val="000000" w:themeColor="text1"/>
          <w:szCs w:val="20"/>
        </w:rPr>
        <w:t>analyze</w:t>
      </w:r>
      <w:r w:rsidRPr="00177558">
        <w:rPr>
          <w:rFonts w:cstheme="minorHAnsi"/>
          <w:color w:val="000000" w:themeColor="text1"/>
          <w:szCs w:val="20"/>
        </w:rPr>
        <w:t>d using the independent-samples t test or Mann-Whitney U test. Mean/median difference and 95% CI will be calculated. Median difference and 95% CI will be calculated with the Hodges-Lehmann estimator. Missing data will not be replaced.</w:t>
      </w:r>
      <w:bookmarkEnd w:id="264"/>
      <w:bookmarkEnd w:id="265"/>
    </w:p>
    <w:p w14:paraId="52214A93" w14:textId="67622E8E" w:rsidR="00D00C46" w:rsidRPr="00177558" w:rsidRDefault="00D00C46">
      <w:pPr>
        <w:snapToGrid w:val="0"/>
        <w:spacing w:beforeLines="50" w:before="156" w:afterLines="50" w:after="156"/>
        <w:rPr>
          <w:b/>
          <w:bCs/>
          <w:i/>
          <w:iCs/>
          <w:color w:val="000000" w:themeColor="text1"/>
          <w:szCs w:val="20"/>
        </w:rPr>
      </w:pPr>
      <w:r w:rsidRPr="00177558">
        <w:rPr>
          <w:b/>
          <w:bCs/>
          <w:i/>
          <w:iCs/>
          <w:color w:val="000000" w:themeColor="text1"/>
          <w:szCs w:val="20"/>
        </w:rPr>
        <w:t>3.6 Safety analysis</w:t>
      </w:r>
    </w:p>
    <w:p w14:paraId="6236C437" w14:textId="678C79E2" w:rsidR="00D00C46" w:rsidRPr="00177558" w:rsidRDefault="00D00C46">
      <w:pPr>
        <w:snapToGrid w:val="0"/>
        <w:spacing w:beforeLines="50" w:before="156" w:afterLines="50" w:after="156"/>
        <w:rPr>
          <w:color w:val="000000" w:themeColor="text1"/>
          <w:szCs w:val="20"/>
        </w:rPr>
      </w:pPr>
      <w:r w:rsidRPr="00177558">
        <w:rPr>
          <w:color w:val="000000" w:themeColor="text1"/>
          <w:szCs w:val="20"/>
        </w:rPr>
        <w:t>3.</w:t>
      </w:r>
      <w:r w:rsidR="006E1C3C" w:rsidRPr="00177558">
        <w:rPr>
          <w:color w:val="000000" w:themeColor="text1"/>
          <w:szCs w:val="20"/>
        </w:rPr>
        <w:t>6</w:t>
      </w:r>
      <w:r w:rsidRPr="00177558">
        <w:rPr>
          <w:color w:val="000000" w:themeColor="text1"/>
          <w:szCs w:val="20"/>
        </w:rPr>
        <w:t>.1 Describe the occurrence of adverse events in each group.</w:t>
      </w:r>
    </w:p>
    <w:p w14:paraId="6A125183" w14:textId="3438681F" w:rsidR="00D00C46" w:rsidRPr="00177558" w:rsidRDefault="00D00C46">
      <w:pPr>
        <w:snapToGrid w:val="0"/>
        <w:spacing w:beforeLines="50" w:before="156" w:afterLines="50" w:after="156"/>
        <w:rPr>
          <w:color w:val="000000" w:themeColor="text1"/>
          <w:szCs w:val="20"/>
        </w:rPr>
      </w:pPr>
      <w:r w:rsidRPr="00177558">
        <w:rPr>
          <w:color w:val="000000" w:themeColor="text1"/>
          <w:szCs w:val="20"/>
        </w:rPr>
        <w:t>3.</w:t>
      </w:r>
      <w:r w:rsidR="006E1C3C" w:rsidRPr="00177558">
        <w:rPr>
          <w:color w:val="000000" w:themeColor="text1"/>
          <w:szCs w:val="20"/>
        </w:rPr>
        <w:t>6</w:t>
      </w:r>
      <w:r w:rsidRPr="00177558">
        <w:rPr>
          <w:color w:val="000000" w:themeColor="text1"/>
          <w:szCs w:val="20"/>
        </w:rPr>
        <w:t>.2 Describe the management of adverse events when appropriate.</w:t>
      </w:r>
    </w:p>
    <w:p w14:paraId="5BCDFF21" w14:textId="42F3692C" w:rsidR="00D00C46" w:rsidRPr="00177558" w:rsidRDefault="00D00C46">
      <w:pPr>
        <w:snapToGrid w:val="0"/>
        <w:spacing w:beforeLines="50" w:before="156" w:afterLines="50" w:after="156"/>
        <w:rPr>
          <w:color w:val="000000" w:themeColor="text1"/>
          <w:szCs w:val="20"/>
        </w:rPr>
      </w:pPr>
      <w:r w:rsidRPr="00177558">
        <w:rPr>
          <w:color w:val="000000" w:themeColor="text1"/>
          <w:szCs w:val="20"/>
        </w:rPr>
        <w:t>3.</w:t>
      </w:r>
      <w:r w:rsidR="006E1C3C" w:rsidRPr="00177558">
        <w:rPr>
          <w:color w:val="000000" w:themeColor="text1"/>
          <w:szCs w:val="20"/>
        </w:rPr>
        <w:t>6</w:t>
      </w:r>
      <w:r w:rsidRPr="00177558">
        <w:rPr>
          <w:color w:val="000000" w:themeColor="text1"/>
          <w:szCs w:val="20"/>
        </w:rPr>
        <w:t>.3 Describe the occurrence of severe adverse events.</w:t>
      </w:r>
    </w:p>
    <w:p w14:paraId="08C18E73" w14:textId="2FAE2CF9" w:rsidR="00D00C46" w:rsidRPr="00177558" w:rsidRDefault="00D00C46">
      <w:pPr>
        <w:snapToGrid w:val="0"/>
        <w:spacing w:beforeLines="50" w:before="156" w:afterLines="50" w:after="156"/>
        <w:rPr>
          <w:color w:val="000000" w:themeColor="text1"/>
          <w:szCs w:val="20"/>
        </w:rPr>
      </w:pPr>
      <w:r w:rsidRPr="00177558">
        <w:rPr>
          <w:color w:val="000000" w:themeColor="text1"/>
          <w:szCs w:val="20"/>
        </w:rPr>
        <w:t>3.</w:t>
      </w:r>
      <w:r w:rsidR="006E1C3C" w:rsidRPr="00177558">
        <w:rPr>
          <w:color w:val="000000" w:themeColor="text1"/>
          <w:szCs w:val="20"/>
        </w:rPr>
        <w:t>6</w:t>
      </w:r>
      <w:r w:rsidRPr="00177558">
        <w:rPr>
          <w:color w:val="000000" w:themeColor="text1"/>
          <w:szCs w:val="20"/>
        </w:rPr>
        <w:t xml:space="preserve">.4 The rates of adverse events and/or managements between the two groups will be compared with </w:t>
      </w:r>
      <w:r w:rsidR="00F0462F" w:rsidRPr="00177558">
        <w:rPr>
          <w:color w:val="000000" w:themeColor="text1"/>
          <w:szCs w:val="20"/>
        </w:rPr>
        <w:t>c</w:t>
      </w:r>
      <w:r w:rsidRPr="00177558">
        <w:rPr>
          <w:color w:val="000000" w:themeColor="text1"/>
          <w:szCs w:val="20"/>
        </w:rPr>
        <w:t>hi-</w:t>
      </w:r>
      <w:r w:rsidR="00356481" w:rsidRPr="00177558">
        <w:rPr>
          <w:color w:val="000000" w:themeColor="text1"/>
          <w:szCs w:val="20"/>
        </w:rPr>
        <w:t>s</w:t>
      </w:r>
      <w:r w:rsidRPr="00177558">
        <w:rPr>
          <w:color w:val="000000" w:themeColor="text1"/>
          <w:szCs w:val="20"/>
        </w:rPr>
        <w:t xml:space="preserve">quare test, continuity correction </w:t>
      </w:r>
      <w:r w:rsidR="00F0462F" w:rsidRPr="00177558">
        <w:rPr>
          <w:color w:val="000000" w:themeColor="text1"/>
          <w:szCs w:val="20"/>
        </w:rPr>
        <w:t>c</w:t>
      </w:r>
      <w:r w:rsidRPr="00177558">
        <w:rPr>
          <w:color w:val="000000" w:themeColor="text1"/>
          <w:szCs w:val="20"/>
        </w:rPr>
        <w:t>hi-</w:t>
      </w:r>
      <w:r w:rsidR="00356481" w:rsidRPr="00177558">
        <w:rPr>
          <w:color w:val="000000" w:themeColor="text1"/>
          <w:szCs w:val="20"/>
        </w:rPr>
        <w:t>s</w:t>
      </w:r>
      <w:r w:rsidRPr="00177558">
        <w:rPr>
          <w:color w:val="000000" w:themeColor="text1"/>
          <w:szCs w:val="20"/>
        </w:rPr>
        <w:t xml:space="preserve">quare test or Fisher exact test. The estimated risks ratio (RR) and 95% CI will be provided. </w:t>
      </w:r>
    </w:p>
    <w:p w14:paraId="0482961E" w14:textId="50F0F267" w:rsidR="00D00C46" w:rsidRPr="00177558" w:rsidRDefault="00D00C46">
      <w:pPr>
        <w:snapToGrid w:val="0"/>
        <w:spacing w:beforeLines="50" w:before="156" w:afterLines="50" w:after="156"/>
        <w:rPr>
          <w:color w:val="000000" w:themeColor="text1"/>
          <w:szCs w:val="20"/>
        </w:rPr>
      </w:pPr>
      <w:r w:rsidRPr="00177558">
        <w:rPr>
          <w:color w:val="000000" w:themeColor="text1"/>
          <w:szCs w:val="20"/>
        </w:rPr>
        <w:t>3.</w:t>
      </w:r>
      <w:r w:rsidR="006E1C3C" w:rsidRPr="00177558">
        <w:rPr>
          <w:color w:val="000000" w:themeColor="text1"/>
          <w:szCs w:val="20"/>
        </w:rPr>
        <w:t>6</w:t>
      </w:r>
      <w:r w:rsidRPr="00177558">
        <w:rPr>
          <w:color w:val="000000" w:themeColor="text1"/>
          <w:szCs w:val="20"/>
        </w:rPr>
        <w:t>.5 Missing data will not be replaced.</w:t>
      </w:r>
    </w:p>
    <w:p w14:paraId="47CE0D0D" w14:textId="03807D7E" w:rsidR="00B00B2C" w:rsidRPr="00177558" w:rsidRDefault="00B00B2C" w:rsidP="0023469D">
      <w:pPr>
        <w:snapToGrid w:val="0"/>
        <w:spacing w:beforeLines="50" w:before="156" w:afterLines="50" w:after="156"/>
        <w:rPr>
          <w:b/>
          <w:bCs/>
          <w:color w:val="000000" w:themeColor="text1"/>
          <w:szCs w:val="20"/>
        </w:rPr>
      </w:pPr>
    </w:p>
    <w:p w14:paraId="675542E6" w14:textId="08A75D18" w:rsidR="007F19B1" w:rsidRPr="00177558" w:rsidRDefault="006D35A6" w:rsidP="0023469D">
      <w:pPr>
        <w:snapToGrid w:val="0"/>
        <w:spacing w:beforeLines="50" w:before="156" w:afterLines="50" w:after="156"/>
        <w:rPr>
          <w:b/>
          <w:bCs/>
          <w:color w:val="000000" w:themeColor="text1"/>
          <w:szCs w:val="20"/>
        </w:rPr>
      </w:pPr>
      <w:r w:rsidRPr="00177558">
        <w:rPr>
          <w:b/>
          <w:bCs/>
          <w:color w:val="000000" w:themeColor="text1"/>
          <w:szCs w:val="20"/>
        </w:rPr>
        <w:t>4. References</w:t>
      </w:r>
    </w:p>
    <w:p w14:paraId="28945AC5" w14:textId="693F2854" w:rsidR="008300CF" w:rsidRPr="00177558" w:rsidRDefault="002A487A" w:rsidP="0023469D">
      <w:pPr>
        <w:snapToGrid w:val="0"/>
        <w:spacing w:beforeLines="50" w:before="156" w:afterLines="50" w:after="156"/>
        <w:ind w:left="400" w:hangingChars="200" w:hanging="400"/>
        <w:rPr>
          <w:color w:val="000000" w:themeColor="text1"/>
          <w:szCs w:val="20"/>
        </w:rPr>
      </w:pPr>
      <w:r w:rsidRPr="00177558">
        <w:rPr>
          <w:color w:val="000000" w:themeColor="text1"/>
          <w:szCs w:val="20"/>
        </w:rPr>
        <w:t>1</w:t>
      </w:r>
      <w:r w:rsidRPr="00177558">
        <w:rPr>
          <w:color w:val="000000" w:themeColor="text1"/>
          <w:szCs w:val="20"/>
        </w:rPr>
        <w:tab/>
      </w:r>
      <w:r w:rsidR="008300CF" w:rsidRPr="00177558">
        <w:rPr>
          <w:color w:val="000000" w:themeColor="text1"/>
          <w:szCs w:val="20"/>
        </w:rPr>
        <w:t>Taylor MD, Nagji AS, Bhamidipati CM, et al. Tumor recurrence after complete resection for non-small cell lung cancer. Ann Thorac Surg 2012; 93: 1813-20; discussion 20-1.</w:t>
      </w:r>
    </w:p>
    <w:p w14:paraId="2037639E" w14:textId="7EF6FCDC" w:rsidR="00E47A0A" w:rsidRPr="00177558" w:rsidRDefault="002A487A" w:rsidP="0023469D">
      <w:pPr>
        <w:snapToGrid w:val="0"/>
        <w:spacing w:beforeLines="50" w:before="156" w:afterLines="50" w:after="156"/>
        <w:ind w:left="400" w:hangingChars="200" w:hanging="400"/>
        <w:rPr>
          <w:color w:val="000000" w:themeColor="text1"/>
          <w:szCs w:val="20"/>
        </w:rPr>
      </w:pPr>
      <w:r w:rsidRPr="00177558">
        <w:rPr>
          <w:color w:val="000000" w:themeColor="text1"/>
          <w:szCs w:val="20"/>
        </w:rPr>
        <w:t>2</w:t>
      </w:r>
      <w:r w:rsidRPr="00177558">
        <w:rPr>
          <w:color w:val="000000" w:themeColor="text1"/>
          <w:szCs w:val="20"/>
        </w:rPr>
        <w:tab/>
      </w:r>
      <w:r w:rsidR="004243B6" w:rsidRPr="00177558">
        <w:rPr>
          <w:color w:val="000000" w:themeColor="text1"/>
          <w:szCs w:val="20"/>
        </w:rPr>
        <w:t>Austin PC</w:t>
      </w:r>
      <w:r w:rsidR="0016471D" w:rsidRPr="00177558">
        <w:rPr>
          <w:color w:val="000000" w:themeColor="text1"/>
          <w:szCs w:val="20"/>
        </w:rPr>
        <w:t>.</w:t>
      </w:r>
      <w:r w:rsidR="004243B6" w:rsidRPr="00177558">
        <w:rPr>
          <w:color w:val="000000" w:themeColor="text1"/>
          <w:szCs w:val="20"/>
        </w:rPr>
        <w:t xml:space="preserve"> An Introduction to Propensity Score Methods for Reducing the Effects of Confounding in Observational Studies. Multivariate Behav Res 2011; 46: 399-424.</w:t>
      </w:r>
    </w:p>
    <w:p w14:paraId="6088CFF7" w14:textId="572907B4" w:rsidR="00E47A0A" w:rsidRPr="00177558" w:rsidRDefault="00E47A0A" w:rsidP="008300CF">
      <w:pPr>
        <w:rPr>
          <w:color w:val="000000" w:themeColor="text1"/>
          <w:szCs w:val="20"/>
        </w:rPr>
      </w:pPr>
    </w:p>
    <w:p w14:paraId="3F1EB248" w14:textId="37F22BD8" w:rsidR="008300CF" w:rsidRPr="00177558" w:rsidRDefault="008300CF" w:rsidP="008300CF">
      <w:pPr>
        <w:rPr>
          <w:b/>
          <w:bCs/>
          <w:color w:val="000000" w:themeColor="text1"/>
          <w:szCs w:val="20"/>
        </w:rPr>
        <w:sectPr w:rsidR="008300CF" w:rsidRPr="00177558" w:rsidSect="00742065">
          <w:pgSz w:w="11906" w:h="16838"/>
          <w:pgMar w:top="1440" w:right="1440" w:bottom="2835" w:left="1440" w:header="851" w:footer="992" w:gutter="0"/>
          <w:cols w:space="425"/>
          <w:docGrid w:type="lines" w:linePitch="312"/>
        </w:sectPr>
      </w:pPr>
    </w:p>
    <w:p w14:paraId="1CE2B7AB" w14:textId="5B709888" w:rsidR="007F19B1" w:rsidRPr="00177558" w:rsidRDefault="007F19B1" w:rsidP="00B90A34">
      <w:pPr>
        <w:pStyle w:val="1"/>
        <w:snapToGrid w:val="0"/>
        <w:spacing w:beforeLines="50" w:before="156" w:afterLines="50" w:after="156"/>
        <w:rPr>
          <w:color w:val="000000" w:themeColor="text1"/>
          <w:sz w:val="20"/>
          <w:szCs w:val="20"/>
        </w:rPr>
      </w:pPr>
      <w:bookmarkStart w:id="266" w:name="_Toc48409153"/>
      <w:r w:rsidRPr="00177558">
        <w:rPr>
          <w:color w:val="000000" w:themeColor="text1"/>
          <w:sz w:val="20"/>
          <w:szCs w:val="20"/>
        </w:rPr>
        <w:lastRenderedPageBreak/>
        <w:t xml:space="preserve">Summary of </w:t>
      </w:r>
      <w:r w:rsidR="00131D02" w:rsidRPr="00177558">
        <w:rPr>
          <w:color w:val="000000" w:themeColor="text1"/>
          <w:sz w:val="20"/>
          <w:szCs w:val="20"/>
        </w:rPr>
        <w:t>revision</w:t>
      </w:r>
      <w:r w:rsidRPr="00177558">
        <w:rPr>
          <w:color w:val="000000" w:themeColor="text1"/>
          <w:sz w:val="20"/>
          <w:szCs w:val="20"/>
        </w:rPr>
        <w:t xml:space="preserve"> from the original statistical analysis plan</w:t>
      </w:r>
      <w:bookmarkEnd w:id="266"/>
    </w:p>
    <w:p w14:paraId="4808030A" w14:textId="77777777" w:rsidR="00015326" w:rsidRPr="00177558" w:rsidRDefault="00015326">
      <w:pPr>
        <w:snapToGrid w:val="0"/>
        <w:spacing w:beforeLines="50" w:before="156" w:afterLines="50" w:after="156"/>
        <w:jc w:val="both"/>
        <w:rPr>
          <w:color w:val="000000" w:themeColor="text1"/>
          <w:szCs w:val="20"/>
        </w:rPr>
      </w:pPr>
    </w:p>
    <w:p w14:paraId="2CF65E07" w14:textId="29F9D0CB" w:rsidR="00D00C46" w:rsidRPr="00177558" w:rsidRDefault="00D00C46" w:rsidP="00B90A34">
      <w:pPr>
        <w:snapToGrid w:val="0"/>
        <w:spacing w:beforeLines="50" w:before="156" w:afterLines="50" w:after="156"/>
        <w:rPr>
          <w:color w:val="000000" w:themeColor="text1"/>
          <w:szCs w:val="20"/>
        </w:rPr>
      </w:pPr>
      <w:r w:rsidRPr="00177558">
        <w:rPr>
          <w:color w:val="000000" w:themeColor="text1"/>
          <w:szCs w:val="20"/>
        </w:rPr>
        <w:t xml:space="preserve">In “General principles” section, we added the significant level for treat-by-covariate interaction: “For the treatment-by-covariate interaction in predefined subgroup </w:t>
      </w:r>
      <w:r w:rsidR="00F128D2" w:rsidRPr="00177558">
        <w:rPr>
          <w:color w:val="000000" w:themeColor="text1"/>
          <w:szCs w:val="20"/>
        </w:rPr>
        <w:t>analyze</w:t>
      </w:r>
      <w:r w:rsidRPr="00177558">
        <w:rPr>
          <w:color w:val="000000" w:themeColor="text1"/>
          <w:szCs w:val="20"/>
        </w:rPr>
        <w:t>s, a p&lt;0.10 will be defined as statistically significant” (clause 3.1.2).</w:t>
      </w:r>
    </w:p>
    <w:p w14:paraId="05A97EBE" w14:textId="75D41AF1" w:rsidR="0031061D" w:rsidRPr="00177558" w:rsidRDefault="00D00C46" w:rsidP="00B90A34">
      <w:pPr>
        <w:snapToGrid w:val="0"/>
        <w:spacing w:beforeLines="50" w:before="156" w:afterLines="50" w:after="156"/>
        <w:rPr>
          <w:rFonts w:cs="Calibri"/>
          <w:color w:val="000000" w:themeColor="text1"/>
          <w:szCs w:val="20"/>
        </w:rPr>
      </w:pPr>
      <w:r w:rsidRPr="00177558">
        <w:rPr>
          <w:color w:val="000000" w:themeColor="text1"/>
          <w:szCs w:val="20"/>
        </w:rPr>
        <w:t>In “Demographics and baseline characteristics” section, we changed method to compare between-group differences: “</w:t>
      </w:r>
      <w:r w:rsidR="00791AF8" w:rsidRPr="00177558">
        <w:rPr>
          <w:rFonts w:cstheme="minorHAnsi"/>
          <w:color w:val="000000" w:themeColor="text1"/>
          <w:szCs w:val="20"/>
        </w:rPr>
        <w:t>Between-group differences are compared using the absolute standardized differences (ASDs), which are defined as the absolute difference in means, mean ranks or proportions divided by the pooled standard deviation and calculated with the formula published by Austin.</w:t>
      </w:r>
      <w:hyperlink w:anchor="_ENREF_4_54" w:tooltip="Austin, 2011 #104" w:history="1">
        <w:r w:rsidR="00791AF8" w:rsidRPr="00177558">
          <w:rPr>
            <w:rFonts w:cstheme="minorHAnsi"/>
            <w:color w:val="000000" w:themeColor="text1"/>
            <w:szCs w:val="20"/>
            <w:vertAlign w:val="superscript"/>
          </w:rPr>
          <w:t>1</w:t>
        </w:r>
      </w:hyperlink>
      <w:r w:rsidR="00791AF8" w:rsidRPr="00177558">
        <w:rPr>
          <w:rFonts w:cstheme="minorHAnsi"/>
          <w:color w:val="000000" w:themeColor="text1"/>
          <w:szCs w:val="20"/>
        </w:rPr>
        <w:t xml:space="preserve"> Baseline variables with an ASD </w:t>
      </w:r>
      <w:r w:rsidR="00791AF8" w:rsidRPr="00177558">
        <w:rPr>
          <w:rFonts w:ascii="Calibri" w:hAnsi="Calibri" w:cs="Calibri"/>
          <w:color w:val="000000" w:themeColor="text1"/>
          <w:szCs w:val="20"/>
        </w:rPr>
        <w:t>≥</w:t>
      </w:r>
      <w:r w:rsidR="00791AF8" w:rsidRPr="00177558">
        <w:rPr>
          <w:rFonts w:cstheme="minorHAnsi"/>
          <w:color w:val="000000" w:themeColor="text1"/>
          <w:szCs w:val="20"/>
        </w:rPr>
        <w:t>0.196 (</w:t>
      </w:r>
      <w:r w:rsidR="00791AF8" w:rsidRPr="00177558">
        <w:rPr>
          <w:rFonts w:eastAsia="宋体" w:cstheme="minorHAnsi"/>
          <w:color w:val="000000" w:themeColor="text1"/>
          <w:szCs w:val="20"/>
        </w:rPr>
        <w:t>ASD =</w:t>
      </w:r>
      <m:oMath>
        <m:r>
          <m:rPr>
            <m:nor/>
          </m:rPr>
          <w:rPr>
            <w:color w:val="000000" w:themeColor="text1"/>
            <w:szCs w:val="20"/>
          </w:rPr>
          <m:t>1</m:t>
        </m:r>
        <m:r>
          <m:rPr>
            <m:nor/>
          </m:rPr>
          <w:rPr>
            <w:rFonts w:ascii="微软雅黑" w:eastAsia="微软雅黑" w:hAnsi="微软雅黑" w:cs="微软雅黑"/>
            <w:color w:val="000000" w:themeColor="text1"/>
            <w:szCs w:val="20"/>
          </w:rPr>
          <m:t>.</m:t>
        </m:r>
        <m:r>
          <m:rPr>
            <m:nor/>
          </m:rPr>
          <w:rPr>
            <w:color w:val="000000" w:themeColor="text1"/>
            <w:szCs w:val="20"/>
          </w:rPr>
          <m:t>96×</m:t>
        </m:r>
        <m:rad>
          <m:radPr>
            <m:degHide m:val="1"/>
            <m:ctrlPr>
              <w:rPr>
                <w:rFonts w:ascii="Cambria Math" w:hAnsi="Cambria Math"/>
                <w:i/>
                <w:color w:val="000000" w:themeColor="text1"/>
                <w:szCs w:val="20"/>
              </w:rPr>
            </m:ctrlPr>
          </m:radPr>
          <m:deg/>
          <m:e>
            <m:r>
              <m:rPr>
                <m:nor/>
              </m:rPr>
              <w:rPr>
                <w:color w:val="000000" w:themeColor="text1"/>
                <w:szCs w:val="20"/>
              </w:rPr>
              <m:t>(n1+n2)/(n1×n2)</m:t>
            </m:r>
          </m:e>
        </m:rad>
      </m:oMath>
      <w:r w:rsidR="00791AF8" w:rsidRPr="00177558">
        <w:rPr>
          <w:rFonts w:eastAsia="宋体" w:cstheme="minorHAnsi"/>
          <w:color w:val="000000" w:themeColor="text1"/>
          <w:szCs w:val="20"/>
        </w:rPr>
        <w:t>)</w:t>
      </w:r>
      <w:r w:rsidR="00791AF8" w:rsidRPr="00177558">
        <w:rPr>
          <w:rFonts w:cstheme="minorHAnsi"/>
          <w:color w:val="000000" w:themeColor="text1"/>
          <w:szCs w:val="20"/>
        </w:rPr>
        <w:t xml:space="preserve"> will be considered imbalanced between the two groups and adjusted for in all </w:t>
      </w:r>
      <w:r w:rsidR="00F128D2" w:rsidRPr="00177558">
        <w:rPr>
          <w:rFonts w:cstheme="minorHAnsi"/>
          <w:color w:val="000000" w:themeColor="text1"/>
          <w:szCs w:val="20"/>
        </w:rPr>
        <w:t>analyze</w:t>
      </w:r>
      <w:r w:rsidR="00791AF8" w:rsidRPr="00177558">
        <w:rPr>
          <w:rFonts w:cstheme="minorHAnsi"/>
          <w:color w:val="000000" w:themeColor="text1"/>
          <w:szCs w:val="20"/>
        </w:rPr>
        <w:t>s if considered necessary</w:t>
      </w:r>
      <w:r w:rsidRPr="00177558">
        <w:rPr>
          <w:rFonts w:cs="Calibri"/>
          <w:color w:val="000000" w:themeColor="text1"/>
          <w:szCs w:val="20"/>
        </w:rPr>
        <w:t>” (clause 3.3.2)</w:t>
      </w:r>
      <w:r w:rsidR="00791AF8" w:rsidRPr="00177558">
        <w:rPr>
          <w:rFonts w:cs="Calibri"/>
          <w:color w:val="000000" w:themeColor="text1"/>
          <w:szCs w:val="20"/>
        </w:rPr>
        <w:t>.</w:t>
      </w:r>
    </w:p>
    <w:p w14:paraId="360DE904" w14:textId="2F7D7666" w:rsidR="00DF40D2" w:rsidRPr="00177558" w:rsidRDefault="00DF40D2" w:rsidP="00B90A34">
      <w:pPr>
        <w:snapToGrid w:val="0"/>
        <w:spacing w:beforeLines="50" w:before="156" w:afterLines="50" w:after="156"/>
        <w:rPr>
          <w:rFonts w:cstheme="minorHAnsi"/>
          <w:color w:val="000000" w:themeColor="text1"/>
          <w:szCs w:val="20"/>
        </w:rPr>
      </w:pPr>
      <w:bookmarkStart w:id="267" w:name="OLE_LINK9"/>
      <w:bookmarkStart w:id="268" w:name="OLE_LINK10"/>
      <w:r w:rsidRPr="00177558">
        <w:rPr>
          <w:color w:val="000000" w:themeColor="text1"/>
          <w:szCs w:val="20"/>
        </w:rPr>
        <w:t xml:space="preserve">In the “Evaluation of primary </w:t>
      </w:r>
      <w:r w:rsidR="006A3541" w:rsidRPr="00177558">
        <w:rPr>
          <w:color w:val="000000" w:themeColor="text1"/>
          <w:szCs w:val="20"/>
        </w:rPr>
        <w:t>outcome</w:t>
      </w:r>
      <w:r w:rsidRPr="00177558">
        <w:rPr>
          <w:color w:val="000000" w:themeColor="text1"/>
          <w:szCs w:val="20"/>
        </w:rPr>
        <w:t xml:space="preserve">” section, </w:t>
      </w:r>
      <w:r w:rsidR="00203C2C" w:rsidRPr="00177558">
        <w:rPr>
          <w:color w:val="000000" w:themeColor="text1"/>
          <w:szCs w:val="20"/>
        </w:rPr>
        <w:t xml:space="preserve">we changed primary outcome from “Cancer recurrence/metastasis after surgery …” (original clause 3.5.1.1) to “recurrence-free survival after surgery, …” (clause 3.5.1.1); because some patients did not come/go back to hospital for re-examination and died. Recurrence-free survival is, therefore, a more proper primary outcome. </w:t>
      </w:r>
      <w:r w:rsidR="006A3541" w:rsidRPr="00177558">
        <w:rPr>
          <w:color w:val="000000" w:themeColor="text1"/>
          <w:szCs w:val="20"/>
        </w:rPr>
        <w:t>W</w:t>
      </w:r>
      <w:r w:rsidRPr="00177558">
        <w:rPr>
          <w:color w:val="000000" w:themeColor="text1"/>
          <w:szCs w:val="20"/>
        </w:rPr>
        <w:t xml:space="preserve">e </w:t>
      </w:r>
      <w:bookmarkStart w:id="269" w:name="_Hlk51744164"/>
      <w:r w:rsidR="00791AF8" w:rsidRPr="00177558">
        <w:rPr>
          <w:color w:val="000000" w:themeColor="text1"/>
          <w:szCs w:val="20"/>
        </w:rPr>
        <w:t xml:space="preserve">clarified factors that will be included in </w:t>
      </w:r>
      <w:r w:rsidR="008B0054" w:rsidRPr="00177558">
        <w:rPr>
          <w:color w:val="000000" w:themeColor="text1"/>
          <w:szCs w:val="20"/>
        </w:rPr>
        <w:t>the</w:t>
      </w:r>
      <w:r w:rsidR="00791AF8" w:rsidRPr="00177558">
        <w:rPr>
          <w:color w:val="000000" w:themeColor="text1"/>
          <w:szCs w:val="20"/>
        </w:rPr>
        <w:t xml:space="preserve"> Cox proportional hazard model for </w:t>
      </w:r>
      <w:r w:rsidRPr="00177558">
        <w:rPr>
          <w:color w:val="000000" w:themeColor="text1"/>
          <w:szCs w:val="20"/>
        </w:rPr>
        <w:t>adjustment:</w:t>
      </w:r>
      <w:bookmarkEnd w:id="267"/>
      <w:bookmarkEnd w:id="268"/>
      <w:r w:rsidRPr="00177558">
        <w:rPr>
          <w:color w:val="000000" w:themeColor="text1"/>
          <w:szCs w:val="20"/>
        </w:rPr>
        <w:t xml:space="preserve"> </w:t>
      </w:r>
      <w:bookmarkEnd w:id="269"/>
      <w:r w:rsidRPr="00177558">
        <w:rPr>
          <w:color w:val="000000" w:themeColor="text1"/>
          <w:szCs w:val="20"/>
        </w:rPr>
        <w:t>“</w:t>
      </w:r>
      <w:r w:rsidR="00791AF8" w:rsidRPr="00177558">
        <w:rPr>
          <w:rFonts w:cstheme="minorHAnsi"/>
          <w:color w:val="000000" w:themeColor="text1"/>
          <w:szCs w:val="20"/>
        </w:rPr>
        <w:t xml:space="preserve">…; a Cox proportional hazard model will be used to adjust for predetermined factors including age, sex, chronic smoking, American Society of </w:t>
      </w:r>
      <w:r w:rsidR="00F128D2" w:rsidRPr="00177558">
        <w:rPr>
          <w:rFonts w:cstheme="minorHAnsi"/>
          <w:color w:val="000000" w:themeColor="text1"/>
          <w:szCs w:val="20"/>
        </w:rPr>
        <w:t>Anest</w:t>
      </w:r>
      <w:r w:rsidR="00791AF8" w:rsidRPr="00177558">
        <w:rPr>
          <w:rFonts w:cstheme="minorHAnsi"/>
          <w:color w:val="000000" w:themeColor="text1"/>
          <w:szCs w:val="20"/>
        </w:rPr>
        <w:t>hesiologist (ASA) physical status classification, TNM stage, and postoperative anti-cancer therapy” (clause 3.5.1.1).</w:t>
      </w:r>
      <w:r w:rsidRPr="00177558">
        <w:rPr>
          <w:rFonts w:cstheme="minorHAnsi"/>
          <w:color w:val="000000" w:themeColor="text1"/>
          <w:szCs w:val="20"/>
        </w:rPr>
        <w:t xml:space="preserve"> </w:t>
      </w:r>
      <w:r w:rsidR="00791AF8" w:rsidRPr="00177558">
        <w:rPr>
          <w:rFonts w:cstheme="minorHAnsi"/>
          <w:color w:val="000000" w:themeColor="text1"/>
          <w:szCs w:val="20"/>
        </w:rPr>
        <w:t>W</w:t>
      </w:r>
      <w:r w:rsidRPr="00177558">
        <w:rPr>
          <w:color w:val="000000" w:themeColor="text1"/>
          <w:szCs w:val="20"/>
        </w:rPr>
        <w:t>e added subgroup analysis for the assessment of treatment-by-covariate interaction: “</w:t>
      </w:r>
      <w:r w:rsidR="00F3217F" w:rsidRPr="00177558">
        <w:rPr>
          <w:rFonts w:cstheme="minorHAnsi"/>
          <w:color w:val="000000" w:themeColor="text1"/>
          <w:szCs w:val="20"/>
        </w:rPr>
        <w:t xml:space="preserve">The differences of the primary outcome in predefined subgroups will be tested using the Cox proportional hazard models adjusted for preselected factors of age, sex, chronic smoking, American Society of </w:t>
      </w:r>
      <w:r w:rsidR="00F128D2" w:rsidRPr="00177558">
        <w:rPr>
          <w:rFonts w:cstheme="minorHAnsi"/>
          <w:color w:val="000000" w:themeColor="text1"/>
          <w:szCs w:val="20"/>
        </w:rPr>
        <w:t>Anest</w:t>
      </w:r>
      <w:r w:rsidR="00F3217F" w:rsidRPr="00177558">
        <w:rPr>
          <w:rFonts w:cstheme="minorHAnsi"/>
          <w:color w:val="000000" w:themeColor="text1"/>
          <w:szCs w:val="20"/>
        </w:rPr>
        <w:t xml:space="preserve">hesiologists physical status, TNM stage, and postoperative anti-cancer therapy. Treatment-by-covariate interactions will be assessed separately for each predefined factor, adjusting for the same variables. The hazard ratio (and 95% CI) for each subgroup and the </w:t>
      </w:r>
      <w:r w:rsidR="00874A6A" w:rsidRPr="00177558">
        <w:rPr>
          <w:rFonts w:cstheme="minorHAnsi"/>
          <w:i/>
          <w:iCs/>
          <w:color w:val="000000" w:themeColor="text1"/>
          <w:szCs w:val="20"/>
        </w:rPr>
        <w:t>P</w:t>
      </w:r>
      <w:r w:rsidR="00F3217F" w:rsidRPr="00177558">
        <w:rPr>
          <w:rFonts w:cstheme="minorHAnsi"/>
          <w:color w:val="000000" w:themeColor="text1"/>
          <w:szCs w:val="20"/>
        </w:rPr>
        <w:t xml:space="preserve"> values of treat-by-covariate interactions will be displayed in a forest plot” (clause 3.5.1.2).</w:t>
      </w:r>
    </w:p>
    <w:p w14:paraId="08A07631" w14:textId="1B6457CA" w:rsidR="00313959" w:rsidRPr="00177558" w:rsidRDefault="00DF40D2" w:rsidP="00B90A34">
      <w:pPr>
        <w:snapToGrid w:val="0"/>
        <w:spacing w:beforeLines="50" w:before="156" w:afterLines="50" w:after="156"/>
        <w:rPr>
          <w:rFonts w:cstheme="minorHAnsi"/>
          <w:color w:val="000000" w:themeColor="text1"/>
          <w:szCs w:val="20"/>
        </w:rPr>
      </w:pPr>
      <w:bookmarkStart w:id="270" w:name="_Hlk51877663"/>
      <w:r w:rsidRPr="00177558">
        <w:rPr>
          <w:color w:val="000000" w:themeColor="text1"/>
          <w:szCs w:val="20"/>
        </w:rPr>
        <w:t>In</w:t>
      </w:r>
      <w:bookmarkStart w:id="271" w:name="_Hlk51877593"/>
      <w:r w:rsidRPr="00177558">
        <w:rPr>
          <w:color w:val="000000" w:themeColor="text1"/>
          <w:szCs w:val="20"/>
        </w:rPr>
        <w:t xml:space="preserve"> the “Evaluation of secondary and other outcomes” section</w:t>
      </w:r>
      <w:r w:rsidR="008075A5" w:rsidRPr="00177558">
        <w:rPr>
          <w:color w:val="000000" w:themeColor="text1"/>
          <w:szCs w:val="20"/>
        </w:rPr>
        <w:t>,</w:t>
      </w:r>
      <w:bookmarkEnd w:id="271"/>
      <w:r w:rsidR="008075A5" w:rsidRPr="00177558">
        <w:rPr>
          <w:color w:val="000000" w:themeColor="text1"/>
          <w:szCs w:val="20"/>
        </w:rPr>
        <w:t xml:space="preserve"> </w:t>
      </w:r>
      <w:bookmarkEnd w:id="270"/>
      <w:r w:rsidR="00203C2C" w:rsidRPr="00177558">
        <w:rPr>
          <w:color w:val="000000" w:themeColor="text1"/>
          <w:szCs w:val="20"/>
        </w:rPr>
        <w:t>we changed “</w:t>
      </w:r>
      <w:r w:rsidR="00203C2C" w:rsidRPr="00177558">
        <w:rPr>
          <w:rFonts w:cstheme="minorHAnsi"/>
          <w:color w:val="000000" w:themeColor="text1"/>
          <w:szCs w:val="20"/>
        </w:rPr>
        <w:t>Long-term mortality (all-cause death after surgery, cancer-specific death after surgery) …</w:t>
      </w:r>
      <w:r w:rsidR="00203C2C" w:rsidRPr="00177558">
        <w:rPr>
          <w:color w:val="000000" w:themeColor="text1"/>
          <w:szCs w:val="20"/>
        </w:rPr>
        <w:t>” (original clause 3.5.2.5) to “</w:t>
      </w:r>
      <w:r w:rsidR="00203C2C" w:rsidRPr="00177558">
        <w:rPr>
          <w:rFonts w:cstheme="minorHAnsi"/>
          <w:color w:val="000000" w:themeColor="text1"/>
          <w:szCs w:val="20"/>
        </w:rPr>
        <w:t>Long-term survival variables (overall survival, cancer-specific survival)</w:t>
      </w:r>
      <w:r w:rsidR="00203C2C" w:rsidRPr="00177558">
        <w:rPr>
          <w:color w:val="000000" w:themeColor="text1"/>
          <w:szCs w:val="20"/>
        </w:rPr>
        <w:t xml:space="preserve">, …” (clause 3.5.2.1). These terms have same meanings but the latter ones are more commonly used to express long-term outcomes after cancer surgery. </w:t>
      </w:r>
      <w:r w:rsidR="00355CE0" w:rsidRPr="00177558">
        <w:rPr>
          <w:color w:val="000000" w:themeColor="text1"/>
          <w:szCs w:val="20"/>
        </w:rPr>
        <w:t>W</w:t>
      </w:r>
      <w:r w:rsidRPr="00177558">
        <w:rPr>
          <w:color w:val="000000" w:themeColor="text1"/>
          <w:szCs w:val="20"/>
        </w:rPr>
        <w:t xml:space="preserve">e </w:t>
      </w:r>
      <w:r w:rsidR="00F3217F" w:rsidRPr="00177558">
        <w:rPr>
          <w:color w:val="000000" w:themeColor="text1"/>
          <w:szCs w:val="20"/>
        </w:rPr>
        <w:t>clarified factors that will be included in Cox proportional hazard models for adjustment: “…; Cox proportional hazards models will be used to adjust for predetermined factors including age, sex, chronic smoking, ASA physical status classification, TNM stage, and postoperative anti-cancer therapy” (clause 3.5.2.1)</w:t>
      </w:r>
      <w:r w:rsidR="00F3217F" w:rsidRPr="00177558">
        <w:rPr>
          <w:rFonts w:cstheme="minorHAnsi"/>
          <w:color w:val="000000" w:themeColor="text1"/>
          <w:szCs w:val="20"/>
        </w:rPr>
        <w:t xml:space="preserve">. </w:t>
      </w:r>
    </w:p>
    <w:p w14:paraId="7DFD2F57" w14:textId="20BCBDE2" w:rsidR="00F3217F" w:rsidRPr="00177558" w:rsidRDefault="00313959" w:rsidP="00B90A34">
      <w:pPr>
        <w:snapToGrid w:val="0"/>
        <w:spacing w:beforeLines="50" w:before="156" w:afterLines="50" w:after="156"/>
        <w:rPr>
          <w:rFonts w:cstheme="minorHAnsi"/>
          <w:color w:val="000000" w:themeColor="text1"/>
          <w:szCs w:val="20"/>
        </w:rPr>
      </w:pPr>
      <w:r w:rsidRPr="00177558">
        <w:rPr>
          <w:color w:val="000000" w:themeColor="text1"/>
          <w:szCs w:val="20"/>
        </w:rPr>
        <w:t>In the “Evaluation of secondary and other outcomes” section, w</w:t>
      </w:r>
      <w:r w:rsidR="00F3217F" w:rsidRPr="00177558">
        <w:rPr>
          <w:rFonts w:cstheme="minorHAnsi"/>
          <w:color w:val="000000" w:themeColor="text1"/>
          <w:szCs w:val="20"/>
        </w:rPr>
        <w:t xml:space="preserve">e added methods to </w:t>
      </w:r>
      <w:r w:rsidR="00F128D2" w:rsidRPr="00177558">
        <w:rPr>
          <w:rFonts w:cstheme="minorHAnsi"/>
          <w:color w:val="000000" w:themeColor="text1"/>
          <w:szCs w:val="20"/>
        </w:rPr>
        <w:t>analyze</w:t>
      </w:r>
      <w:r w:rsidR="00F3217F" w:rsidRPr="00177558">
        <w:rPr>
          <w:rFonts w:cstheme="minorHAnsi"/>
          <w:color w:val="000000" w:themeColor="text1"/>
          <w:szCs w:val="20"/>
        </w:rPr>
        <w:t xml:space="preserve"> long-term survival variables in the subgroup of cancer patients: “</w:t>
      </w:r>
      <w:bookmarkStart w:id="272" w:name="_Hlk52233904"/>
      <w:r w:rsidR="00F3217F" w:rsidRPr="00177558">
        <w:rPr>
          <w:rFonts w:cstheme="minorHAnsi"/>
          <w:color w:val="000000" w:themeColor="text1"/>
          <w:szCs w:val="20"/>
        </w:rPr>
        <w:t>Long-term survival variables in the subgroup of cancer patients</w:t>
      </w:r>
      <w:bookmarkEnd w:id="272"/>
      <w:r w:rsidR="00F3217F" w:rsidRPr="00177558">
        <w:rPr>
          <w:rFonts w:cstheme="minorHAnsi"/>
          <w:color w:val="000000" w:themeColor="text1"/>
          <w:szCs w:val="20"/>
        </w:rPr>
        <w:t xml:space="preserve"> (recurrence-free survival, overall survival, and cancer-specific survival</w:t>
      </w:r>
      <w:r w:rsidR="001A3132" w:rsidRPr="00177558">
        <w:rPr>
          <w:rFonts w:cstheme="minorHAnsi"/>
          <w:color w:val="000000" w:themeColor="text1"/>
          <w:szCs w:val="20"/>
        </w:rPr>
        <w:t xml:space="preserve"> after surgery</w:t>
      </w:r>
      <w:r w:rsidR="00F3217F" w:rsidRPr="00177558">
        <w:rPr>
          <w:rFonts w:cstheme="minorHAnsi"/>
          <w:color w:val="000000" w:themeColor="text1"/>
          <w:szCs w:val="20"/>
        </w:rPr>
        <w:t xml:space="preserve">) will be </w:t>
      </w:r>
      <w:r w:rsidR="00F128D2" w:rsidRPr="00177558">
        <w:rPr>
          <w:rFonts w:cstheme="minorHAnsi"/>
          <w:color w:val="000000" w:themeColor="text1"/>
          <w:szCs w:val="20"/>
        </w:rPr>
        <w:t>analyze</w:t>
      </w:r>
      <w:r w:rsidR="00F3217F" w:rsidRPr="00177558">
        <w:rPr>
          <w:rFonts w:cstheme="minorHAnsi"/>
          <w:color w:val="000000" w:themeColor="text1"/>
          <w:szCs w:val="20"/>
        </w:rPr>
        <w:t xml:space="preserve">d using </w:t>
      </w:r>
      <w:r w:rsidR="005166E1" w:rsidRPr="00177558">
        <w:rPr>
          <w:rFonts w:cstheme="minorHAnsi"/>
          <w:color w:val="000000" w:themeColor="text1"/>
          <w:szCs w:val="20"/>
        </w:rPr>
        <w:t xml:space="preserve">a </w:t>
      </w:r>
      <w:r w:rsidR="00F3217F" w:rsidRPr="00177558">
        <w:rPr>
          <w:rFonts w:cstheme="minorHAnsi"/>
          <w:color w:val="000000" w:themeColor="text1"/>
          <w:szCs w:val="20"/>
        </w:rPr>
        <w:t>Kaplan-Meier estimator with difference between groups assessed by log-rank test; Cox proportional hazards models will be used to adjust for predetermined factors including age, sex, chronic smoking, ASA physical status classification, TNM stage, and postoperative anti-cancer therapy. The estimated hazard ratio and 95% CI will be provided. For cancer-specific survival, patients who die of a cause other than the specific cancer will be censored at the time of death. Patients who are lost to follow-up will be censored at the time of last contact”</w:t>
      </w:r>
      <w:r w:rsidR="00DD221F" w:rsidRPr="00177558">
        <w:rPr>
          <w:rFonts w:cstheme="minorHAnsi"/>
          <w:color w:val="000000" w:themeColor="text1"/>
          <w:szCs w:val="20"/>
        </w:rPr>
        <w:t xml:space="preserve"> (clause 3.5.2.2). </w:t>
      </w:r>
      <w:bookmarkStart w:id="273" w:name="_Hlk52235149"/>
      <w:r w:rsidRPr="00177558">
        <w:rPr>
          <w:rFonts w:cstheme="minorHAnsi"/>
          <w:color w:val="000000" w:themeColor="text1"/>
          <w:szCs w:val="20"/>
        </w:rPr>
        <w:t>To be noted, long-term survival variables in the subgroup of cancer patients are added after data collection, but before analysis.</w:t>
      </w:r>
      <w:bookmarkEnd w:id="273"/>
    </w:p>
    <w:p w14:paraId="7D3ACDF1" w14:textId="5E6B793E" w:rsidR="008075A5" w:rsidRPr="00177558" w:rsidRDefault="008075A5" w:rsidP="00B90A34">
      <w:pPr>
        <w:snapToGrid w:val="0"/>
        <w:spacing w:beforeLines="50" w:before="156" w:afterLines="50" w:after="156"/>
        <w:rPr>
          <w:rFonts w:cstheme="minorHAnsi"/>
          <w:color w:val="000000" w:themeColor="text1"/>
          <w:kern w:val="0"/>
          <w:szCs w:val="20"/>
        </w:rPr>
      </w:pPr>
      <w:r w:rsidRPr="00177558">
        <w:rPr>
          <w:color w:val="000000" w:themeColor="text1"/>
          <w:szCs w:val="20"/>
        </w:rPr>
        <w:t xml:space="preserve">In </w:t>
      </w:r>
      <w:r w:rsidR="004954E8" w:rsidRPr="00177558">
        <w:rPr>
          <w:rFonts w:cstheme="minorHAnsi"/>
          <w:color w:val="000000" w:themeColor="text1"/>
          <w:kern w:val="0"/>
          <w:szCs w:val="20"/>
        </w:rPr>
        <w:t>categorical variables</w:t>
      </w:r>
      <w:r w:rsidR="00015326" w:rsidRPr="00177558">
        <w:rPr>
          <w:rFonts w:cstheme="minorHAnsi"/>
          <w:color w:val="000000" w:themeColor="text1"/>
          <w:kern w:val="0"/>
          <w:szCs w:val="20"/>
        </w:rPr>
        <w:t xml:space="preserve"> of the “Evaluation of secondary and other outcomes” section</w:t>
      </w:r>
      <w:r w:rsidRPr="00177558">
        <w:rPr>
          <w:rFonts w:cstheme="minorHAnsi"/>
          <w:color w:val="000000" w:themeColor="text1"/>
          <w:kern w:val="0"/>
          <w:szCs w:val="20"/>
        </w:rPr>
        <w:t>,</w:t>
      </w:r>
      <w:r w:rsidR="004954E8" w:rsidRPr="00177558">
        <w:rPr>
          <w:rFonts w:cstheme="minorHAnsi"/>
          <w:color w:val="000000" w:themeColor="text1"/>
          <w:kern w:val="0"/>
          <w:szCs w:val="20"/>
        </w:rPr>
        <w:t xml:space="preserve"> </w:t>
      </w:r>
      <w:r w:rsidRPr="00177558">
        <w:rPr>
          <w:rFonts w:cstheme="minorHAnsi"/>
          <w:color w:val="000000" w:themeColor="text1"/>
          <w:kern w:val="0"/>
          <w:szCs w:val="20"/>
        </w:rPr>
        <w:t xml:space="preserve">we </w:t>
      </w:r>
      <w:r w:rsidR="00203C2C" w:rsidRPr="00177558">
        <w:rPr>
          <w:rFonts w:cstheme="minorHAnsi"/>
          <w:color w:val="000000" w:themeColor="text1"/>
          <w:kern w:val="0"/>
          <w:szCs w:val="20"/>
        </w:rPr>
        <w:t xml:space="preserve">deleted “incidence of postoperative delirium” but </w:t>
      </w:r>
      <w:r w:rsidRPr="00177558">
        <w:rPr>
          <w:rFonts w:cstheme="minorHAnsi"/>
          <w:color w:val="000000" w:themeColor="text1"/>
          <w:kern w:val="0"/>
          <w:szCs w:val="20"/>
        </w:rPr>
        <w:t xml:space="preserve">added </w:t>
      </w:r>
      <w:r w:rsidR="004954E8" w:rsidRPr="00177558">
        <w:rPr>
          <w:rFonts w:cstheme="minorHAnsi"/>
          <w:color w:val="000000" w:themeColor="text1"/>
          <w:kern w:val="0"/>
          <w:szCs w:val="20"/>
        </w:rPr>
        <w:t>“</w:t>
      </w:r>
      <w:r w:rsidR="004954E8" w:rsidRPr="00177558">
        <w:rPr>
          <w:rFonts w:eastAsia="等线"/>
          <w:color w:val="000000" w:themeColor="text1"/>
          <w:kern w:val="0"/>
          <w:szCs w:val="20"/>
        </w:rPr>
        <w:t xml:space="preserve">percentage of ICU admission after surgery, </w:t>
      </w:r>
      <w:r w:rsidR="004954E8" w:rsidRPr="00177558">
        <w:rPr>
          <w:color w:val="000000" w:themeColor="text1"/>
          <w:kern w:val="0"/>
          <w:szCs w:val="20"/>
        </w:rPr>
        <w:t>engagement in activity in 1-year survivors</w:t>
      </w:r>
      <w:r w:rsidR="004954E8" w:rsidRPr="00177558">
        <w:rPr>
          <w:rFonts w:cstheme="minorHAnsi"/>
          <w:color w:val="000000" w:themeColor="text1"/>
          <w:kern w:val="0"/>
          <w:szCs w:val="20"/>
        </w:rPr>
        <w:t>, and rate of chronic pain [sub-study]</w:t>
      </w:r>
      <w:r w:rsidRPr="00177558">
        <w:rPr>
          <w:rFonts w:cstheme="minorHAnsi"/>
          <w:color w:val="000000" w:themeColor="text1"/>
          <w:kern w:val="0"/>
          <w:szCs w:val="20"/>
        </w:rPr>
        <w:t>” (clause 3.5.2.4</w:t>
      </w:r>
      <w:r w:rsidR="004954E8" w:rsidRPr="00177558">
        <w:rPr>
          <w:rFonts w:cstheme="minorHAnsi"/>
          <w:color w:val="000000" w:themeColor="text1"/>
          <w:kern w:val="0"/>
          <w:szCs w:val="20"/>
        </w:rPr>
        <w:t>)</w:t>
      </w:r>
      <w:r w:rsidRPr="00177558">
        <w:rPr>
          <w:rFonts w:cstheme="minorHAnsi"/>
          <w:color w:val="000000" w:themeColor="text1"/>
          <w:kern w:val="0"/>
          <w:szCs w:val="20"/>
        </w:rPr>
        <w:t xml:space="preserve">. </w:t>
      </w:r>
    </w:p>
    <w:p w14:paraId="73779704" w14:textId="5C1719F6" w:rsidR="008075A5" w:rsidRPr="00177558" w:rsidRDefault="008075A5" w:rsidP="00B90A34">
      <w:pPr>
        <w:snapToGrid w:val="0"/>
        <w:spacing w:beforeLines="50" w:before="156" w:afterLines="50" w:after="156"/>
        <w:rPr>
          <w:rFonts w:cstheme="minorHAnsi"/>
          <w:color w:val="000000" w:themeColor="text1"/>
          <w:kern w:val="0"/>
          <w:szCs w:val="20"/>
        </w:rPr>
      </w:pPr>
      <w:r w:rsidRPr="00177558">
        <w:rPr>
          <w:color w:val="000000" w:themeColor="text1"/>
          <w:szCs w:val="20"/>
        </w:rPr>
        <w:t xml:space="preserve">In </w:t>
      </w:r>
      <w:r w:rsidR="004954E8" w:rsidRPr="00177558">
        <w:rPr>
          <w:rFonts w:cstheme="minorHAnsi"/>
          <w:color w:val="000000" w:themeColor="text1"/>
          <w:kern w:val="0"/>
          <w:szCs w:val="20"/>
        </w:rPr>
        <w:t>discrete variables</w:t>
      </w:r>
      <w:r w:rsidR="00015326" w:rsidRPr="00177558">
        <w:rPr>
          <w:rFonts w:cstheme="minorHAnsi"/>
          <w:color w:val="000000" w:themeColor="text1"/>
          <w:kern w:val="0"/>
          <w:szCs w:val="20"/>
        </w:rPr>
        <w:t xml:space="preserve"> of the “Evaluation of secondary and other outcomes” section</w:t>
      </w:r>
      <w:r w:rsidR="001A3132" w:rsidRPr="00177558">
        <w:rPr>
          <w:rFonts w:cstheme="minorHAnsi"/>
          <w:color w:val="000000" w:themeColor="text1"/>
          <w:kern w:val="0"/>
          <w:szCs w:val="20"/>
        </w:rPr>
        <w:t xml:space="preserve">, we added </w:t>
      </w:r>
      <w:r w:rsidR="004954E8" w:rsidRPr="00177558">
        <w:rPr>
          <w:rFonts w:cstheme="minorHAnsi"/>
          <w:color w:val="000000" w:themeColor="text1"/>
          <w:kern w:val="0"/>
          <w:szCs w:val="20"/>
        </w:rPr>
        <w:t>“</w:t>
      </w:r>
      <w:r w:rsidR="004954E8" w:rsidRPr="00177558">
        <w:rPr>
          <w:color w:val="000000" w:themeColor="text1"/>
          <w:szCs w:val="20"/>
        </w:rPr>
        <w:t>numbers of infiltrated CD8+ and FOXP3+ T cells [sub-study]</w:t>
      </w:r>
      <w:r w:rsidR="001A3132" w:rsidRPr="00177558">
        <w:rPr>
          <w:color w:val="000000" w:themeColor="text1"/>
          <w:szCs w:val="20"/>
        </w:rPr>
        <w:t>” (clause 3.5.2.5</w:t>
      </w:r>
      <w:r w:rsidR="004954E8" w:rsidRPr="00177558">
        <w:rPr>
          <w:color w:val="000000" w:themeColor="text1"/>
          <w:szCs w:val="20"/>
        </w:rPr>
        <w:t>)</w:t>
      </w:r>
      <w:r w:rsidR="001A3132" w:rsidRPr="00177558">
        <w:rPr>
          <w:color w:val="000000" w:themeColor="text1"/>
          <w:szCs w:val="20"/>
        </w:rPr>
        <w:t>.</w:t>
      </w:r>
      <w:r w:rsidR="004954E8" w:rsidRPr="00177558">
        <w:rPr>
          <w:color w:val="000000" w:themeColor="text1"/>
          <w:szCs w:val="20"/>
        </w:rPr>
        <w:t xml:space="preserve"> </w:t>
      </w:r>
    </w:p>
    <w:p w14:paraId="41B094B1" w14:textId="2E45306E" w:rsidR="00630424" w:rsidRPr="00177558" w:rsidRDefault="00015326" w:rsidP="00630424">
      <w:pPr>
        <w:snapToGrid w:val="0"/>
        <w:spacing w:beforeLines="50" w:before="156" w:afterLines="50" w:after="156"/>
        <w:rPr>
          <w:color w:val="000000" w:themeColor="text1"/>
          <w:szCs w:val="20"/>
        </w:rPr>
      </w:pPr>
      <w:r w:rsidRPr="00177558">
        <w:rPr>
          <w:color w:val="000000" w:themeColor="text1"/>
          <w:szCs w:val="20"/>
        </w:rPr>
        <w:t xml:space="preserve">In </w:t>
      </w:r>
      <w:r w:rsidR="00203C2C" w:rsidRPr="00177558">
        <w:rPr>
          <w:color w:val="000000" w:themeColor="text1"/>
          <w:szCs w:val="20"/>
        </w:rPr>
        <w:t xml:space="preserve">numeric variables of </w:t>
      </w:r>
      <w:r w:rsidRPr="00177558">
        <w:rPr>
          <w:color w:val="000000" w:themeColor="text1"/>
          <w:szCs w:val="20"/>
        </w:rPr>
        <w:t>the “Evaluation of secondary and other outcomes” section, w</w:t>
      </w:r>
      <w:r w:rsidR="004954E8" w:rsidRPr="00177558">
        <w:rPr>
          <w:rFonts w:cstheme="minorHAnsi"/>
          <w:color w:val="000000" w:themeColor="text1"/>
          <w:kern w:val="0"/>
          <w:szCs w:val="20"/>
        </w:rPr>
        <w:t xml:space="preserve">e </w:t>
      </w:r>
      <w:r w:rsidR="00203C2C" w:rsidRPr="00177558">
        <w:rPr>
          <w:rFonts w:cstheme="minorHAnsi"/>
          <w:color w:val="000000" w:themeColor="text1"/>
          <w:kern w:val="0"/>
          <w:szCs w:val="20"/>
        </w:rPr>
        <w:t xml:space="preserve">deleted “serum </w:t>
      </w:r>
      <w:r w:rsidR="00203C2C" w:rsidRPr="00177558">
        <w:rPr>
          <w:rFonts w:cstheme="minorHAnsi"/>
          <w:color w:val="000000" w:themeColor="text1"/>
          <w:kern w:val="0"/>
          <w:szCs w:val="20"/>
        </w:rPr>
        <w:lastRenderedPageBreak/>
        <w:t xml:space="preserve">concentrations of cortisol, IL-6 and IL-8” but </w:t>
      </w:r>
      <w:r w:rsidR="004954E8" w:rsidRPr="00177558">
        <w:rPr>
          <w:rFonts w:cstheme="minorHAnsi"/>
          <w:color w:val="000000" w:themeColor="text1"/>
          <w:kern w:val="0"/>
          <w:szCs w:val="20"/>
        </w:rPr>
        <w:t>added “percentages of NK- and T-cells in peripheral blood [sub-study]”</w:t>
      </w:r>
      <w:r w:rsidR="00A33087" w:rsidRPr="00177558">
        <w:rPr>
          <w:rFonts w:cstheme="minorHAnsi"/>
          <w:color w:val="000000" w:themeColor="text1"/>
          <w:szCs w:val="20"/>
        </w:rPr>
        <w:t xml:space="preserve"> (clause 3.5.2</w:t>
      </w:r>
      <w:r w:rsidR="001A3132" w:rsidRPr="00177558">
        <w:rPr>
          <w:rFonts w:cstheme="minorHAnsi"/>
          <w:color w:val="000000" w:themeColor="text1"/>
          <w:szCs w:val="20"/>
        </w:rPr>
        <w:t>.6</w:t>
      </w:r>
      <w:r w:rsidR="00A33087" w:rsidRPr="00177558">
        <w:rPr>
          <w:rFonts w:cstheme="minorHAnsi"/>
          <w:color w:val="000000" w:themeColor="text1"/>
          <w:szCs w:val="20"/>
        </w:rPr>
        <w:t>)</w:t>
      </w:r>
      <w:r w:rsidR="001A3132" w:rsidRPr="00177558">
        <w:rPr>
          <w:rFonts w:cstheme="minorHAnsi"/>
          <w:color w:val="000000" w:themeColor="text1"/>
          <w:szCs w:val="20"/>
        </w:rPr>
        <w:t>.</w:t>
      </w:r>
    </w:p>
    <w:p w14:paraId="68F1C2D8" w14:textId="7400119C" w:rsidR="00015326" w:rsidRPr="00177558" w:rsidRDefault="00015326">
      <w:pPr>
        <w:snapToGrid w:val="0"/>
        <w:spacing w:beforeLines="50" w:before="156" w:afterLines="50" w:after="156"/>
        <w:ind w:left="402" w:hangingChars="200" w:hanging="402"/>
        <w:rPr>
          <w:b/>
          <w:bCs/>
          <w:color w:val="000000" w:themeColor="text1"/>
          <w:szCs w:val="20"/>
        </w:rPr>
      </w:pPr>
      <w:r w:rsidRPr="00177558">
        <w:rPr>
          <w:b/>
          <w:bCs/>
          <w:color w:val="000000" w:themeColor="text1"/>
          <w:szCs w:val="20"/>
        </w:rPr>
        <w:t>Reference</w:t>
      </w:r>
    </w:p>
    <w:p w14:paraId="6D13CFC1" w14:textId="72C0C927" w:rsidR="00332D8D" w:rsidRPr="00177558" w:rsidRDefault="00332D8D" w:rsidP="00B90A34">
      <w:pPr>
        <w:snapToGrid w:val="0"/>
        <w:spacing w:beforeLines="50" w:before="156" w:afterLines="50" w:after="156"/>
        <w:ind w:left="400" w:hangingChars="200" w:hanging="400"/>
        <w:rPr>
          <w:color w:val="000000" w:themeColor="text1"/>
          <w:szCs w:val="20"/>
        </w:rPr>
      </w:pPr>
      <w:r w:rsidRPr="00177558">
        <w:rPr>
          <w:color w:val="000000" w:themeColor="text1"/>
          <w:szCs w:val="20"/>
        </w:rPr>
        <w:t>1</w:t>
      </w:r>
      <w:r w:rsidR="00033601" w:rsidRPr="00177558">
        <w:rPr>
          <w:color w:val="000000" w:themeColor="text1"/>
          <w:szCs w:val="20"/>
        </w:rPr>
        <w:t xml:space="preserve"> </w:t>
      </w:r>
      <w:r w:rsidRPr="00177558">
        <w:rPr>
          <w:color w:val="000000" w:themeColor="text1"/>
          <w:szCs w:val="20"/>
        </w:rPr>
        <w:t xml:space="preserve">  Austin PC. An Introduction to Propensity Score Methods for Reducing the Effects of Confounding in Observational Studies. Multivariate Behav Res 2011; 46: 399-424.</w:t>
      </w:r>
    </w:p>
    <w:sectPr w:rsidR="00332D8D" w:rsidRPr="00177558" w:rsidSect="00742065">
      <w:pgSz w:w="11906" w:h="16838"/>
      <w:pgMar w:top="1440" w:right="1440" w:bottom="2835"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135017" w14:textId="77777777" w:rsidR="00893929" w:rsidRDefault="00893929" w:rsidP="006C6BF8">
      <w:pPr>
        <w:spacing w:before="60" w:after="60"/>
        <w:ind w:firstLine="420"/>
      </w:pPr>
      <w:r>
        <w:separator/>
      </w:r>
    </w:p>
  </w:endnote>
  <w:endnote w:type="continuationSeparator" w:id="0">
    <w:p w14:paraId="67F6E380" w14:textId="77777777" w:rsidR="00893929" w:rsidRDefault="00893929" w:rsidP="006C6BF8">
      <w:pPr>
        <w:spacing w:before="60" w:after="60"/>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正文 CS 字体)">
    <w:altName w:val="宋体"/>
    <w:charset w:val="86"/>
    <w:family w:val="roman"/>
    <w:pitch w:val="default"/>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8"/>
      </w:rPr>
      <w:id w:val="-837310221"/>
      <w:docPartObj>
        <w:docPartGallery w:val="Page Numbers (Bottom of Page)"/>
        <w:docPartUnique/>
      </w:docPartObj>
    </w:sdtPr>
    <w:sdtEndPr>
      <w:rPr>
        <w:rStyle w:val="af8"/>
      </w:rPr>
    </w:sdtEndPr>
    <w:sdtContent>
      <w:p w14:paraId="04788120" w14:textId="77777777" w:rsidR="00573B91" w:rsidRDefault="00573B91" w:rsidP="00343620">
        <w:pPr>
          <w:pStyle w:val="a5"/>
          <w:framePr w:wrap="none" w:vAnchor="text" w:hAnchor="margin" w:xAlign="right" w:y="1"/>
          <w:spacing w:before="60" w:after="60"/>
          <w:rPr>
            <w:rStyle w:val="af8"/>
          </w:rPr>
        </w:pPr>
        <w:r>
          <w:rPr>
            <w:rStyle w:val="af8"/>
          </w:rPr>
          <w:fldChar w:fldCharType="begin"/>
        </w:r>
        <w:r>
          <w:rPr>
            <w:rStyle w:val="af8"/>
          </w:rPr>
          <w:instrText xml:space="preserve"> PAGE </w:instrText>
        </w:r>
        <w:r>
          <w:rPr>
            <w:rStyle w:val="af8"/>
          </w:rPr>
          <w:fldChar w:fldCharType="end"/>
        </w:r>
      </w:p>
    </w:sdtContent>
  </w:sdt>
  <w:p w14:paraId="1DFE6B04" w14:textId="77777777" w:rsidR="00573B91" w:rsidRDefault="00573B91" w:rsidP="00706461">
    <w:pPr>
      <w:pStyle w:val="a5"/>
      <w:spacing w:before="60" w:after="60"/>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BB9A7" w14:textId="77777777" w:rsidR="00573B91" w:rsidRDefault="00573B91" w:rsidP="00706461">
    <w:pPr>
      <w:pStyle w:val="a5"/>
      <w:spacing w:before="60" w:after="60"/>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621EF" w14:textId="74B01C4B" w:rsidR="00573B91" w:rsidRDefault="00573B91" w:rsidP="009B22E3">
    <w:pPr>
      <w:pStyle w:val="a5"/>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8"/>
      </w:rPr>
      <w:id w:val="-770080969"/>
      <w:docPartObj>
        <w:docPartGallery w:val="Page Numbers (Bottom of Page)"/>
        <w:docPartUnique/>
      </w:docPartObj>
    </w:sdtPr>
    <w:sdtEndPr>
      <w:rPr>
        <w:rStyle w:val="af8"/>
      </w:rPr>
    </w:sdtEndPr>
    <w:sdtContent>
      <w:p w14:paraId="18B54883" w14:textId="39B586A5" w:rsidR="00573B91" w:rsidRDefault="00573B91" w:rsidP="00343620">
        <w:pPr>
          <w:pStyle w:val="a5"/>
          <w:framePr w:wrap="none" w:vAnchor="text" w:hAnchor="margin" w:xAlign="right" w:y="1"/>
          <w:spacing w:before="60" w:after="60"/>
          <w:rPr>
            <w:rStyle w:val="af8"/>
          </w:rPr>
        </w:pPr>
        <w:r>
          <w:rPr>
            <w:rStyle w:val="af8"/>
          </w:rPr>
          <w:fldChar w:fldCharType="begin"/>
        </w:r>
        <w:r>
          <w:rPr>
            <w:rStyle w:val="af8"/>
          </w:rPr>
          <w:instrText xml:space="preserve"> PAGE </w:instrText>
        </w:r>
        <w:r>
          <w:rPr>
            <w:rStyle w:val="af8"/>
          </w:rPr>
          <w:fldChar w:fldCharType="end"/>
        </w:r>
      </w:p>
    </w:sdtContent>
  </w:sdt>
  <w:p w14:paraId="0BAD76DA" w14:textId="77777777" w:rsidR="00573B91" w:rsidRDefault="00573B91" w:rsidP="00706461">
    <w:pPr>
      <w:pStyle w:val="a5"/>
      <w:spacing w:before="60" w:after="60"/>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45F7C" w14:textId="77777777" w:rsidR="00573B91" w:rsidRDefault="00573B91" w:rsidP="00706461">
    <w:pPr>
      <w:pStyle w:val="a5"/>
      <w:spacing w:before="60" w:after="60"/>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8A634" w14:textId="77777777" w:rsidR="00573B91" w:rsidRDefault="00573B9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797B90" w14:textId="77777777" w:rsidR="00893929" w:rsidRDefault="00893929" w:rsidP="006C6BF8">
      <w:pPr>
        <w:spacing w:before="60" w:after="60"/>
        <w:ind w:firstLine="420"/>
      </w:pPr>
      <w:r>
        <w:separator/>
      </w:r>
    </w:p>
  </w:footnote>
  <w:footnote w:type="continuationSeparator" w:id="0">
    <w:p w14:paraId="0344FEF2" w14:textId="77777777" w:rsidR="00893929" w:rsidRDefault="00893929" w:rsidP="006C6BF8">
      <w:pPr>
        <w:spacing w:before="60" w:after="60"/>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8"/>
      </w:rPr>
      <w:id w:val="-278721988"/>
      <w:docPartObj>
        <w:docPartGallery w:val="Page Numbers (Top of Page)"/>
        <w:docPartUnique/>
      </w:docPartObj>
    </w:sdtPr>
    <w:sdtEndPr>
      <w:rPr>
        <w:rStyle w:val="af8"/>
      </w:rPr>
    </w:sdtEndPr>
    <w:sdtContent>
      <w:p w14:paraId="3A6CCCD4" w14:textId="014964F1" w:rsidR="00573B91" w:rsidRDefault="00573B91" w:rsidP="006461E7">
        <w:pPr>
          <w:pStyle w:val="a3"/>
          <w:framePr w:wrap="none" w:vAnchor="text" w:hAnchor="margin" w:xAlign="right" w:y="1"/>
          <w:rPr>
            <w:rStyle w:val="af8"/>
          </w:rPr>
        </w:pPr>
        <w:r>
          <w:rPr>
            <w:rStyle w:val="af8"/>
          </w:rPr>
          <w:fldChar w:fldCharType="begin"/>
        </w:r>
        <w:r>
          <w:rPr>
            <w:rStyle w:val="af8"/>
          </w:rPr>
          <w:instrText xml:space="preserve"> PAGE </w:instrText>
        </w:r>
        <w:r>
          <w:rPr>
            <w:rStyle w:val="af8"/>
          </w:rPr>
          <w:fldChar w:fldCharType="end"/>
        </w:r>
      </w:p>
    </w:sdtContent>
  </w:sdt>
  <w:p w14:paraId="3A752081" w14:textId="77777777" w:rsidR="00573B91" w:rsidRDefault="00573B91" w:rsidP="00253254">
    <w:pPr>
      <w:pStyle w:val="a3"/>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8"/>
      </w:rPr>
      <w:id w:val="24611429"/>
      <w:docPartObj>
        <w:docPartGallery w:val="Page Numbers (Top of Page)"/>
        <w:docPartUnique/>
      </w:docPartObj>
    </w:sdtPr>
    <w:sdtEndPr>
      <w:rPr>
        <w:rStyle w:val="af8"/>
      </w:rPr>
    </w:sdtEndPr>
    <w:sdtContent>
      <w:p w14:paraId="128710E1" w14:textId="2E970A80" w:rsidR="00573B91" w:rsidRDefault="00573B91" w:rsidP="00C74A77">
        <w:pPr>
          <w:pStyle w:val="a3"/>
          <w:framePr w:wrap="none" w:vAnchor="text" w:hAnchor="margin" w:xAlign="right" w:y="1"/>
          <w:pBdr>
            <w:bottom w:val="none" w:sz="0" w:space="0" w:color="auto"/>
          </w:pBdr>
          <w:rPr>
            <w:rStyle w:val="af8"/>
          </w:rPr>
        </w:pPr>
        <w:r>
          <w:rPr>
            <w:rStyle w:val="af8"/>
          </w:rPr>
          <w:fldChar w:fldCharType="begin"/>
        </w:r>
        <w:r>
          <w:rPr>
            <w:rStyle w:val="af8"/>
          </w:rPr>
          <w:instrText xml:space="preserve"> PAGE </w:instrText>
        </w:r>
        <w:r>
          <w:rPr>
            <w:rStyle w:val="af8"/>
          </w:rPr>
          <w:fldChar w:fldCharType="separate"/>
        </w:r>
        <w:r>
          <w:rPr>
            <w:rStyle w:val="af8"/>
            <w:noProof/>
          </w:rPr>
          <w:t>3</w:t>
        </w:r>
        <w:r>
          <w:rPr>
            <w:rStyle w:val="af8"/>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E84088"/>
    <w:multiLevelType w:val="hybridMultilevel"/>
    <w:tmpl w:val="D752143E"/>
    <w:lvl w:ilvl="0" w:tplc="F666461E">
      <w:start w:val="1"/>
      <w:numFmt w:val="bullet"/>
      <w:lvlText w:val="·"/>
      <w:lvlJc w:val="left"/>
      <w:pPr>
        <w:ind w:left="420" w:hanging="420"/>
      </w:pPr>
      <w:rPr>
        <w:rFonts w:ascii="宋体" w:eastAsia="宋体" w:hAnsi="宋体" w:hint="eastAsia"/>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1" w15:restartNumberingAfterBreak="0">
    <w:nsid w:val="38803E9B"/>
    <w:multiLevelType w:val="hybridMultilevel"/>
    <w:tmpl w:val="27CC40B0"/>
    <w:lvl w:ilvl="0" w:tplc="EAF69FC0">
      <w:start w:val="1"/>
      <w:numFmt w:val="decimal"/>
      <w:lvlText w:val="%1."/>
      <w:lvlJc w:val="left"/>
      <w:pPr>
        <w:ind w:left="528" w:hanging="528"/>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16E6270"/>
    <w:multiLevelType w:val="hybridMultilevel"/>
    <w:tmpl w:val="3FE8333C"/>
    <w:lvl w:ilvl="0" w:tplc="F666461E">
      <w:start w:val="1"/>
      <w:numFmt w:val="bullet"/>
      <w:lvlText w:val="·"/>
      <w:lvlJc w:val="left"/>
      <w:pPr>
        <w:ind w:left="420" w:hanging="420"/>
      </w:pPr>
      <w:rPr>
        <w:rFonts w:ascii="宋体" w:eastAsia="宋体" w:hAnsi="宋体" w:hint="eastAsia"/>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3" w15:restartNumberingAfterBreak="0">
    <w:nsid w:val="4D3C296C"/>
    <w:multiLevelType w:val="hybridMultilevel"/>
    <w:tmpl w:val="296A3A5E"/>
    <w:lvl w:ilvl="0" w:tplc="04090005">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56C33774"/>
    <w:multiLevelType w:val="hybridMultilevel"/>
    <w:tmpl w:val="2ADA403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5EE968E9"/>
    <w:multiLevelType w:val="hybridMultilevel"/>
    <w:tmpl w:val="B92C668E"/>
    <w:lvl w:ilvl="0" w:tplc="04090005">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735E32F8"/>
    <w:multiLevelType w:val="hybridMultilevel"/>
    <w:tmpl w:val="771C108E"/>
    <w:lvl w:ilvl="0" w:tplc="8C447F9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num w:numId="1">
    <w:abstractNumId w:val="6"/>
  </w:num>
  <w:num w:numId="2">
    <w:abstractNumId w:val="2"/>
  </w:num>
  <w:num w:numId="3">
    <w:abstractNumId w:val="5"/>
  </w:num>
  <w:num w:numId="4">
    <w:abstractNumId w:val="3"/>
  </w:num>
  <w:num w:numId="5">
    <w:abstractNumId w:val="0"/>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esthesi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rvf00tdlp2zdqed9pdxfr56ptprpw2zzatr&quot;&gt;Lungcancer EndNote Library&lt;record-ids&gt;&lt;item&gt;10&lt;/item&gt;&lt;item&gt;15&lt;/item&gt;&lt;item&gt;19&lt;/item&gt;&lt;item&gt;88&lt;/item&gt;&lt;item&gt;90&lt;/item&gt;&lt;item&gt;104&lt;/item&gt;&lt;item&gt;139&lt;/item&gt;&lt;item&gt;146&lt;/item&gt;&lt;item&gt;159&lt;/item&gt;&lt;item&gt;165&lt;/item&gt;&lt;item&gt;171&lt;/item&gt;&lt;item&gt;184&lt;/item&gt;&lt;item&gt;202&lt;/item&gt;&lt;item&gt;204&lt;/item&gt;&lt;item&gt;206&lt;/item&gt;&lt;item&gt;210&lt;/item&gt;&lt;item&gt;211&lt;/item&gt;&lt;item&gt;212&lt;/item&gt;&lt;item&gt;213&lt;/item&gt;&lt;item&gt;214&lt;/item&gt;&lt;item&gt;216&lt;/item&gt;&lt;item&gt;217&lt;/item&gt;&lt;item&gt;218&lt;/item&gt;&lt;item&gt;219&lt;/item&gt;&lt;item&gt;220&lt;/item&gt;&lt;item&gt;221&lt;/item&gt;&lt;item&gt;222&lt;/item&gt;&lt;item&gt;223&lt;/item&gt;&lt;item&gt;224&lt;/item&gt;&lt;item&gt;225&lt;/item&gt;&lt;item&gt;226&lt;/item&gt;&lt;item&gt;228&lt;/item&gt;&lt;item&gt;229&lt;/item&gt;&lt;item&gt;230&lt;/item&gt;&lt;item&gt;231&lt;/item&gt;&lt;item&gt;232&lt;/item&gt;&lt;item&gt;233&lt;/item&gt;&lt;item&gt;234&lt;/item&gt;&lt;/record-ids&gt;&lt;/item&gt;&lt;/Libraries&gt;"/>
  </w:docVars>
  <w:rsids>
    <w:rsidRoot w:val="006301C7"/>
    <w:rsid w:val="00000384"/>
    <w:rsid w:val="00000AB2"/>
    <w:rsid w:val="00000BD7"/>
    <w:rsid w:val="00000DDE"/>
    <w:rsid w:val="00012AC1"/>
    <w:rsid w:val="00014EF1"/>
    <w:rsid w:val="00015326"/>
    <w:rsid w:val="00015AF4"/>
    <w:rsid w:val="00016D21"/>
    <w:rsid w:val="00017A05"/>
    <w:rsid w:val="00020CCA"/>
    <w:rsid w:val="000228AD"/>
    <w:rsid w:val="00022B5E"/>
    <w:rsid w:val="00023983"/>
    <w:rsid w:val="000240DC"/>
    <w:rsid w:val="000242F9"/>
    <w:rsid w:val="00024C87"/>
    <w:rsid w:val="00025332"/>
    <w:rsid w:val="0002544D"/>
    <w:rsid w:val="0002593F"/>
    <w:rsid w:val="00031364"/>
    <w:rsid w:val="00033601"/>
    <w:rsid w:val="0003666D"/>
    <w:rsid w:val="00037A11"/>
    <w:rsid w:val="000414A5"/>
    <w:rsid w:val="000429AE"/>
    <w:rsid w:val="000440D4"/>
    <w:rsid w:val="00046BD1"/>
    <w:rsid w:val="00047273"/>
    <w:rsid w:val="00047821"/>
    <w:rsid w:val="00047954"/>
    <w:rsid w:val="00047BBF"/>
    <w:rsid w:val="00050925"/>
    <w:rsid w:val="00050B8F"/>
    <w:rsid w:val="00050F29"/>
    <w:rsid w:val="00055123"/>
    <w:rsid w:val="00055712"/>
    <w:rsid w:val="0005671A"/>
    <w:rsid w:val="00057257"/>
    <w:rsid w:val="000617BA"/>
    <w:rsid w:val="00064D80"/>
    <w:rsid w:val="00065633"/>
    <w:rsid w:val="000674AA"/>
    <w:rsid w:val="00067804"/>
    <w:rsid w:val="00071E7B"/>
    <w:rsid w:val="000749EC"/>
    <w:rsid w:val="00075320"/>
    <w:rsid w:val="00080108"/>
    <w:rsid w:val="000811E8"/>
    <w:rsid w:val="00082ED9"/>
    <w:rsid w:val="00083322"/>
    <w:rsid w:val="00083CD0"/>
    <w:rsid w:val="000860FF"/>
    <w:rsid w:val="00086AEB"/>
    <w:rsid w:val="000870CD"/>
    <w:rsid w:val="00091B1C"/>
    <w:rsid w:val="000928B9"/>
    <w:rsid w:val="00092C95"/>
    <w:rsid w:val="0009485E"/>
    <w:rsid w:val="00095EE3"/>
    <w:rsid w:val="00096348"/>
    <w:rsid w:val="000968F1"/>
    <w:rsid w:val="000979F7"/>
    <w:rsid w:val="000A0302"/>
    <w:rsid w:val="000A2BEE"/>
    <w:rsid w:val="000A5199"/>
    <w:rsid w:val="000A7DEA"/>
    <w:rsid w:val="000B2BCA"/>
    <w:rsid w:val="000B4CC6"/>
    <w:rsid w:val="000B5926"/>
    <w:rsid w:val="000B7751"/>
    <w:rsid w:val="000B7BD4"/>
    <w:rsid w:val="000C16FC"/>
    <w:rsid w:val="000C1A93"/>
    <w:rsid w:val="000C26AC"/>
    <w:rsid w:val="000C519F"/>
    <w:rsid w:val="000D4C85"/>
    <w:rsid w:val="000D77EB"/>
    <w:rsid w:val="000E04BD"/>
    <w:rsid w:val="000E2C00"/>
    <w:rsid w:val="000E3C84"/>
    <w:rsid w:val="000E7E40"/>
    <w:rsid w:val="000F0402"/>
    <w:rsid w:val="000F1C66"/>
    <w:rsid w:val="000F348C"/>
    <w:rsid w:val="000F581B"/>
    <w:rsid w:val="000F65C2"/>
    <w:rsid w:val="000F7AC0"/>
    <w:rsid w:val="001019CC"/>
    <w:rsid w:val="001025C9"/>
    <w:rsid w:val="00103DF6"/>
    <w:rsid w:val="00104363"/>
    <w:rsid w:val="001048DC"/>
    <w:rsid w:val="00105988"/>
    <w:rsid w:val="00106109"/>
    <w:rsid w:val="00106995"/>
    <w:rsid w:val="00106FDB"/>
    <w:rsid w:val="0010755B"/>
    <w:rsid w:val="0011067D"/>
    <w:rsid w:val="00111A03"/>
    <w:rsid w:val="00112397"/>
    <w:rsid w:val="00117286"/>
    <w:rsid w:val="001256BD"/>
    <w:rsid w:val="00126E3D"/>
    <w:rsid w:val="00131D02"/>
    <w:rsid w:val="00132235"/>
    <w:rsid w:val="00132CFC"/>
    <w:rsid w:val="00133215"/>
    <w:rsid w:val="00134335"/>
    <w:rsid w:val="001348DE"/>
    <w:rsid w:val="00136C29"/>
    <w:rsid w:val="001401A8"/>
    <w:rsid w:val="00141B37"/>
    <w:rsid w:val="00145640"/>
    <w:rsid w:val="001467F0"/>
    <w:rsid w:val="001504EC"/>
    <w:rsid w:val="00156A30"/>
    <w:rsid w:val="00162300"/>
    <w:rsid w:val="001624E3"/>
    <w:rsid w:val="0016420F"/>
    <w:rsid w:val="0016471D"/>
    <w:rsid w:val="00166D16"/>
    <w:rsid w:val="00167C74"/>
    <w:rsid w:val="00170315"/>
    <w:rsid w:val="0017097F"/>
    <w:rsid w:val="00171505"/>
    <w:rsid w:val="00173DA2"/>
    <w:rsid w:val="00174A4D"/>
    <w:rsid w:val="00174DBB"/>
    <w:rsid w:val="00175725"/>
    <w:rsid w:val="00177558"/>
    <w:rsid w:val="00180148"/>
    <w:rsid w:val="00182287"/>
    <w:rsid w:val="00183899"/>
    <w:rsid w:val="00184C6B"/>
    <w:rsid w:val="00185A45"/>
    <w:rsid w:val="00191B7C"/>
    <w:rsid w:val="001925B8"/>
    <w:rsid w:val="00193E22"/>
    <w:rsid w:val="00195281"/>
    <w:rsid w:val="00195D67"/>
    <w:rsid w:val="001A036C"/>
    <w:rsid w:val="001A18A7"/>
    <w:rsid w:val="001A1C91"/>
    <w:rsid w:val="001A3132"/>
    <w:rsid w:val="001A3847"/>
    <w:rsid w:val="001A68DB"/>
    <w:rsid w:val="001A79F7"/>
    <w:rsid w:val="001B0FE3"/>
    <w:rsid w:val="001B2F81"/>
    <w:rsid w:val="001B4B37"/>
    <w:rsid w:val="001B4D5C"/>
    <w:rsid w:val="001B55AA"/>
    <w:rsid w:val="001B56C2"/>
    <w:rsid w:val="001B5F80"/>
    <w:rsid w:val="001B63D6"/>
    <w:rsid w:val="001B6BE3"/>
    <w:rsid w:val="001C1DB3"/>
    <w:rsid w:val="001C29F1"/>
    <w:rsid w:val="001C3B21"/>
    <w:rsid w:val="001C4132"/>
    <w:rsid w:val="001C49A3"/>
    <w:rsid w:val="001C4A32"/>
    <w:rsid w:val="001C4C61"/>
    <w:rsid w:val="001C5858"/>
    <w:rsid w:val="001C5908"/>
    <w:rsid w:val="001D3EA7"/>
    <w:rsid w:val="001D5EED"/>
    <w:rsid w:val="001E18F4"/>
    <w:rsid w:val="001E2241"/>
    <w:rsid w:val="001E5374"/>
    <w:rsid w:val="001E7B51"/>
    <w:rsid w:val="001F239D"/>
    <w:rsid w:val="001F5A0C"/>
    <w:rsid w:val="001F5CA6"/>
    <w:rsid w:val="001F6828"/>
    <w:rsid w:val="001F7CD9"/>
    <w:rsid w:val="00201F21"/>
    <w:rsid w:val="002030B5"/>
    <w:rsid w:val="00203C2C"/>
    <w:rsid w:val="00204F3C"/>
    <w:rsid w:val="00205314"/>
    <w:rsid w:val="00207D62"/>
    <w:rsid w:val="00210217"/>
    <w:rsid w:val="002136E7"/>
    <w:rsid w:val="00213D99"/>
    <w:rsid w:val="00214F32"/>
    <w:rsid w:val="002158D4"/>
    <w:rsid w:val="00220225"/>
    <w:rsid w:val="0022069D"/>
    <w:rsid w:val="0022077D"/>
    <w:rsid w:val="002225B9"/>
    <w:rsid w:val="00222DFA"/>
    <w:rsid w:val="0022358F"/>
    <w:rsid w:val="00224DF8"/>
    <w:rsid w:val="00226174"/>
    <w:rsid w:val="00230290"/>
    <w:rsid w:val="0023102B"/>
    <w:rsid w:val="002318FC"/>
    <w:rsid w:val="0023359F"/>
    <w:rsid w:val="00234345"/>
    <w:rsid w:val="0023469D"/>
    <w:rsid w:val="00234D03"/>
    <w:rsid w:val="00235958"/>
    <w:rsid w:val="002371D7"/>
    <w:rsid w:val="002411FF"/>
    <w:rsid w:val="00241DB7"/>
    <w:rsid w:val="002501CA"/>
    <w:rsid w:val="00250C22"/>
    <w:rsid w:val="00253254"/>
    <w:rsid w:val="00253822"/>
    <w:rsid w:val="00253D09"/>
    <w:rsid w:val="0025428F"/>
    <w:rsid w:val="00254EA7"/>
    <w:rsid w:val="00256CAD"/>
    <w:rsid w:val="002579B6"/>
    <w:rsid w:val="0026239D"/>
    <w:rsid w:val="00262582"/>
    <w:rsid w:val="00262777"/>
    <w:rsid w:val="002658EE"/>
    <w:rsid w:val="00270000"/>
    <w:rsid w:val="00274553"/>
    <w:rsid w:val="00276014"/>
    <w:rsid w:val="002762B8"/>
    <w:rsid w:val="002764E7"/>
    <w:rsid w:val="00281463"/>
    <w:rsid w:val="00281E3C"/>
    <w:rsid w:val="002832C8"/>
    <w:rsid w:val="00285127"/>
    <w:rsid w:val="00285502"/>
    <w:rsid w:val="00286151"/>
    <w:rsid w:val="0028646D"/>
    <w:rsid w:val="00286E6A"/>
    <w:rsid w:val="002903AF"/>
    <w:rsid w:val="00297DEF"/>
    <w:rsid w:val="002A0CBE"/>
    <w:rsid w:val="002A1F3F"/>
    <w:rsid w:val="002A2F22"/>
    <w:rsid w:val="002A3033"/>
    <w:rsid w:val="002A3A96"/>
    <w:rsid w:val="002A3C54"/>
    <w:rsid w:val="002A487A"/>
    <w:rsid w:val="002A78C3"/>
    <w:rsid w:val="002B0C46"/>
    <w:rsid w:val="002B60C3"/>
    <w:rsid w:val="002C5019"/>
    <w:rsid w:val="002C5103"/>
    <w:rsid w:val="002C6A07"/>
    <w:rsid w:val="002C7F18"/>
    <w:rsid w:val="002D017D"/>
    <w:rsid w:val="002D19DD"/>
    <w:rsid w:val="002D37EB"/>
    <w:rsid w:val="002D55E5"/>
    <w:rsid w:val="002E32F0"/>
    <w:rsid w:val="002E4390"/>
    <w:rsid w:val="002E5153"/>
    <w:rsid w:val="002E51F9"/>
    <w:rsid w:val="002E658A"/>
    <w:rsid w:val="002F0CF9"/>
    <w:rsid w:val="002F1595"/>
    <w:rsid w:val="002F1FE7"/>
    <w:rsid w:val="002F2F96"/>
    <w:rsid w:val="002F3680"/>
    <w:rsid w:val="002F475C"/>
    <w:rsid w:val="002F7320"/>
    <w:rsid w:val="0031061D"/>
    <w:rsid w:val="00310783"/>
    <w:rsid w:val="003120B3"/>
    <w:rsid w:val="003128D4"/>
    <w:rsid w:val="00313959"/>
    <w:rsid w:val="00316391"/>
    <w:rsid w:val="003175A4"/>
    <w:rsid w:val="00317A54"/>
    <w:rsid w:val="00322290"/>
    <w:rsid w:val="00323955"/>
    <w:rsid w:val="003268E6"/>
    <w:rsid w:val="00326F85"/>
    <w:rsid w:val="0032743F"/>
    <w:rsid w:val="003301C5"/>
    <w:rsid w:val="003310F1"/>
    <w:rsid w:val="00331378"/>
    <w:rsid w:val="00332C07"/>
    <w:rsid w:val="00332D8D"/>
    <w:rsid w:val="00332E1F"/>
    <w:rsid w:val="00334FE3"/>
    <w:rsid w:val="00336CD8"/>
    <w:rsid w:val="0034295E"/>
    <w:rsid w:val="00342FA6"/>
    <w:rsid w:val="003430C4"/>
    <w:rsid w:val="00343620"/>
    <w:rsid w:val="003469EC"/>
    <w:rsid w:val="003476AA"/>
    <w:rsid w:val="003506BF"/>
    <w:rsid w:val="00350E5C"/>
    <w:rsid w:val="0035170B"/>
    <w:rsid w:val="00351836"/>
    <w:rsid w:val="00352B04"/>
    <w:rsid w:val="00352DF9"/>
    <w:rsid w:val="00353A78"/>
    <w:rsid w:val="00355320"/>
    <w:rsid w:val="00355CE0"/>
    <w:rsid w:val="00356481"/>
    <w:rsid w:val="003566F4"/>
    <w:rsid w:val="00356F00"/>
    <w:rsid w:val="00357016"/>
    <w:rsid w:val="00363378"/>
    <w:rsid w:val="00365D4F"/>
    <w:rsid w:val="0036706F"/>
    <w:rsid w:val="00367F82"/>
    <w:rsid w:val="003730CE"/>
    <w:rsid w:val="00373D9C"/>
    <w:rsid w:val="00374518"/>
    <w:rsid w:val="00375F19"/>
    <w:rsid w:val="00375F24"/>
    <w:rsid w:val="00375F66"/>
    <w:rsid w:val="00376DB3"/>
    <w:rsid w:val="003774E9"/>
    <w:rsid w:val="00377ED6"/>
    <w:rsid w:val="00380815"/>
    <w:rsid w:val="00381AB9"/>
    <w:rsid w:val="003855BC"/>
    <w:rsid w:val="00386399"/>
    <w:rsid w:val="00390B23"/>
    <w:rsid w:val="00391564"/>
    <w:rsid w:val="00392ACD"/>
    <w:rsid w:val="00392D21"/>
    <w:rsid w:val="00392F97"/>
    <w:rsid w:val="00394A3D"/>
    <w:rsid w:val="003956D1"/>
    <w:rsid w:val="0039577B"/>
    <w:rsid w:val="00395BA5"/>
    <w:rsid w:val="00396EE6"/>
    <w:rsid w:val="00396F7B"/>
    <w:rsid w:val="003A140A"/>
    <w:rsid w:val="003A32EE"/>
    <w:rsid w:val="003A5344"/>
    <w:rsid w:val="003A5F10"/>
    <w:rsid w:val="003A6C5F"/>
    <w:rsid w:val="003A7E8A"/>
    <w:rsid w:val="003B082D"/>
    <w:rsid w:val="003B18F1"/>
    <w:rsid w:val="003B4EFE"/>
    <w:rsid w:val="003C0439"/>
    <w:rsid w:val="003C0DE9"/>
    <w:rsid w:val="003C19F3"/>
    <w:rsid w:val="003C29D3"/>
    <w:rsid w:val="003C3F9E"/>
    <w:rsid w:val="003C48DB"/>
    <w:rsid w:val="003C492D"/>
    <w:rsid w:val="003C64FD"/>
    <w:rsid w:val="003D71A9"/>
    <w:rsid w:val="003D74EC"/>
    <w:rsid w:val="003E08B3"/>
    <w:rsid w:val="003E0DC5"/>
    <w:rsid w:val="003E284B"/>
    <w:rsid w:val="003E427D"/>
    <w:rsid w:val="003E4C51"/>
    <w:rsid w:val="003E6778"/>
    <w:rsid w:val="003E67AC"/>
    <w:rsid w:val="003F0A59"/>
    <w:rsid w:val="003F39C8"/>
    <w:rsid w:val="003F4842"/>
    <w:rsid w:val="003F4A94"/>
    <w:rsid w:val="003F5A3D"/>
    <w:rsid w:val="003F6135"/>
    <w:rsid w:val="003F6524"/>
    <w:rsid w:val="00401C05"/>
    <w:rsid w:val="0040248C"/>
    <w:rsid w:val="004039D6"/>
    <w:rsid w:val="00407483"/>
    <w:rsid w:val="00407B20"/>
    <w:rsid w:val="00414FC0"/>
    <w:rsid w:val="00415969"/>
    <w:rsid w:val="004160C8"/>
    <w:rsid w:val="004171B0"/>
    <w:rsid w:val="004224DD"/>
    <w:rsid w:val="004243B6"/>
    <w:rsid w:val="00434057"/>
    <w:rsid w:val="004340E1"/>
    <w:rsid w:val="00434A82"/>
    <w:rsid w:val="00434D3B"/>
    <w:rsid w:val="0044249D"/>
    <w:rsid w:val="00442C48"/>
    <w:rsid w:val="00450F77"/>
    <w:rsid w:val="0045354C"/>
    <w:rsid w:val="0045530C"/>
    <w:rsid w:val="00456B3A"/>
    <w:rsid w:val="00456B69"/>
    <w:rsid w:val="004574B6"/>
    <w:rsid w:val="0046305A"/>
    <w:rsid w:val="00463B1E"/>
    <w:rsid w:val="00464161"/>
    <w:rsid w:val="00464CFA"/>
    <w:rsid w:val="00465EF3"/>
    <w:rsid w:val="00473166"/>
    <w:rsid w:val="00473C25"/>
    <w:rsid w:val="00473CE3"/>
    <w:rsid w:val="004776BC"/>
    <w:rsid w:val="00481611"/>
    <w:rsid w:val="004816A2"/>
    <w:rsid w:val="00482B84"/>
    <w:rsid w:val="00482BE2"/>
    <w:rsid w:val="004835E4"/>
    <w:rsid w:val="00485514"/>
    <w:rsid w:val="00487BBA"/>
    <w:rsid w:val="0049106C"/>
    <w:rsid w:val="0049140C"/>
    <w:rsid w:val="00491613"/>
    <w:rsid w:val="00492175"/>
    <w:rsid w:val="004947B9"/>
    <w:rsid w:val="004947F5"/>
    <w:rsid w:val="004954E8"/>
    <w:rsid w:val="004970F7"/>
    <w:rsid w:val="004A0EDC"/>
    <w:rsid w:val="004A71D0"/>
    <w:rsid w:val="004B2815"/>
    <w:rsid w:val="004B32EA"/>
    <w:rsid w:val="004B3E54"/>
    <w:rsid w:val="004B53C8"/>
    <w:rsid w:val="004C0A3D"/>
    <w:rsid w:val="004C2F6C"/>
    <w:rsid w:val="004C50C8"/>
    <w:rsid w:val="004D15DB"/>
    <w:rsid w:val="004D1E76"/>
    <w:rsid w:val="004D384C"/>
    <w:rsid w:val="004D60DD"/>
    <w:rsid w:val="004D6634"/>
    <w:rsid w:val="004E23AF"/>
    <w:rsid w:val="004E2A28"/>
    <w:rsid w:val="004E3EAC"/>
    <w:rsid w:val="004E476B"/>
    <w:rsid w:val="004E519F"/>
    <w:rsid w:val="004E74AC"/>
    <w:rsid w:val="004F007B"/>
    <w:rsid w:val="004F46EB"/>
    <w:rsid w:val="004F551F"/>
    <w:rsid w:val="004F65DF"/>
    <w:rsid w:val="005005E3"/>
    <w:rsid w:val="0050062D"/>
    <w:rsid w:val="00500A67"/>
    <w:rsid w:val="0050193F"/>
    <w:rsid w:val="00502DB9"/>
    <w:rsid w:val="0050444C"/>
    <w:rsid w:val="00504D58"/>
    <w:rsid w:val="00505889"/>
    <w:rsid w:val="00506210"/>
    <w:rsid w:val="0051303F"/>
    <w:rsid w:val="005166E1"/>
    <w:rsid w:val="00517D34"/>
    <w:rsid w:val="00517DE4"/>
    <w:rsid w:val="00522112"/>
    <w:rsid w:val="005239D2"/>
    <w:rsid w:val="00523F80"/>
    <w:rsid w:val="005261CF"/>
    <w:rsid w:val="0052660A"/>
    <w:rsid w:val="00526672"/>
    <w:rsid w:val="00526DB2"/>
    <w:rsid w:val="005270EA"/>
    <w:rsid w:val="0053031E"/>
    <w:rsid w:val="00536110"/>
    <w:rsid w:val="00536E29"/>
    <w:rsid w:val="005410E0"/>
    <w:rsid w:val="0054122C"/>
    <w:rsid w:val="00542662"/>
    <w:rsid w:val="0054290E"/>
    <w:rsid w:val="0054452C"/>
    <w:rsid w:val="00545E2F"/>
    <w:rsid w:val="00551487"/>
    <w:rsid w:val="00552089"/>
    <w:rsid w:val="00552D12"/>
    <w:rsid w:val="00553524"/>
    <w:rsid w:val="0056059C"/>
    <w:rsid w:val="00560D96"/>
    <w:rsid w:val="005612D3"/>
    <w:rsid w:val="00562F89"/>
    <w:rsid w:val="00564582"/>
    <w:rsid w:val="00571273"/>
    <w:rsid w:val="005713ED"/>
    <w:rsid w:val="00573B91"/>
    <w:rsid w:val="00573E17"/>
    <w:rsid w:val="00574254"/>
    <w:rsid w:val="00574B23"/>
    <w:rsid w:val="005774DE"/>
    <w:rsid w:val="00585B8C"/>
    <w:rsid w:val="00587269"/>
    <w:rsid w:val="00593489"/>
    <w:rsid w:val="0059349E"/>
    <w:rsid w:val="0059378D"/>
    <w:rsid w:val="00594A23"/>
    <w:rsid w:val="00595E4C"/>
    <w:rsid w:val="005967BF"/>
    <w:rsid w:val="00596A35"/>
    <w:rsid w:val="005A0A2B"/>
    <w:rsid w:val="005A0AB7"/>
    <w:rsid w:val="005A221A"/>
    <w:rsid w:val="005A2650"/>
    <w:rsid w:val="005A2889"/>
    <w:rsid w:val="005A2C41"/>
    <w:rsid w:val="005A657C"/>
    <w:rsid w:val="005A6E47"/>
    <w:rsid w:val="005A7264"/>
    <w:rsid w:val="005B1747"/>
    <w:rsid w:val="005B2255"/>
    <w:rsid w:val="005B2D31"/>
    <w:rsid w:val="005B5101"/>
    <w:rsid w:val="005B698F"/>
    <w:rsid w:val="005C0136"/>
    <w:rsid w:val="005C39C7"/>
    <w:rsid w:val="005C3A30"/>
    <w:rsid w:val="005C3C0A"/>
    <w:rsid w:val="005C471F"/>
    <w:rsid w:val="005C506F"/>
    <w:rsid w:val="005C67AA"/>
    <w:rsid w:val="005C7052"/>
    <w:rsid w:val="005D0923"/>
    <w:rsid w:val="005D45BC"/>
    <w:rsid w:val="005D51E0"/>
    <w:rsid w:val="005D59E1"/>
    <w:rsid w:val="005D5D9E"/>
    <w:rsid w:val="005D6C83"/>
    <w:rsid w:val="005E110E"/>
    <w:rsid w:val="005E265B"/>
    <w:rsid w:val="005E3B72"/>
    <w:rsid w:val="005E4588"/>
    <w:rsid w:val="005E4F5B"/>
    <w:rsid w:val="005E54E3"/>
    <w:rsid w:val="005E639C"/>
    <w:rsid w:val="005F2D16"/>
    <w:rsid w:val="005F49C7"/>
    <w:rsid w:val="005F52C3"/>
    <w:rsid w:val="005F6747"/>
    <w:rsid w:val="005F6922"/>
    <w:rsid w:val="005F6995"/>
    <w:rsid w:val="00601159"/>
    <w:rsid w:val="0060224E"/>
    <w:rsid w:val="00602628"/>
    <w:rsid w:val="00603047"/>
    <w:rsid w:val="00603C0B"/>
    <w:rsid w:val="00603D3F"/>
    <w:rsid w:val="00604DB3"/>
    <w:rsid w:val="0060519F"/>
    <w:rsid w:val="0060589E"/>
    <w:rsid w:val="00606E77"/>
    <w:rsid w:val="0060735D"/>
    <w:rsid w:val="00611862"/>
    <w:rsid w:val="00611AC0"/>
    <w:rsid w:val="006130F0"/>
    <w:rsid w:val="00613D3C"/>
    <w:rsid w:val="006168FB"/>
    <w:rsid w:val="0061723F"/>
    <w:rsid w:val="00617274"/>
    <w:rsid w:val="00622461"/>
    <w:rsid w:val="00622605"/>
    <w:rsid w:val="006238F9"/>
    <w:rsid w:val="00623A83"/>
    <w:rsid w:val="0062535F"/>
    <w:rsid w:val="00625946"/>
    <w:rsid w:val="006301C7"/>
    <w:rsid w:val="00630424"/>
    <w:rsid w:val="00631519"/>
    <w:rsid w:val="00631C07"/>
    <w:rsid w:val="00632A5A"/>
    <w:rsid w:val="00633E99"/>
    <w:rsid w:val="006348A2"/>
    <w:rsid w:val="00637612"/>
    <w:rsid w:val="00637831"/>
    <w:rsid w:val="006438D5"/>
    <w:rsid w:val="006445C1"/>
    <w:rsid w:val="00644ADD"/>
    <w:rsid w:val="00645568"/>
    <w:rsid w:val="006461E7"/>
    <w:rsid w:val="00647722"/>
    <w:rsid w:val="00650050"/>
    <w:rsid w:val="006519C4"/>
    <w:rsid w:val="00653145"/>
    <w:rsid w:val="00654E7A"/>
    <w:rsid w:val="00654E7C"/>
    <w:rsid w:val="00656DCF"/>
    <w:rsid w:val="006576CB"/>
    <w:rsid w:val="00657D54"/>
    <w:rsid w:val="00660DAB"/>
    <w:rsid w:val="00665FBF"/>
    <w:rsid w:val="00666EE2"/>
    <w:rsid w:val="00667B01"/>
    <w:rsid w:val="00671F9A"/>
    <w:rsid w:val="006724E4"/>
    <w:rsid w:val="006736FA"/>
    <w:rsid w:val="00675C44"/>
    <w:rsid w:val="006764AC"/>
    <w:rsid w:val="00680AEA"/>
    <w:rsid w:val="0068157D"/>
    <w:rsid w:val="00681A74"/>
    <w:rsid w:val="00682457"/>
    <w:rsid w:val="006853CE"/>
    <w:rsid w:val="00685EC6"/>
    <w:rsid w:val="00691BF3"/>
    <w:rsid w:val="00694983"/>
    <w:rsid w:val="0069551E"/>
    <w:rsid w:val="006A1537"/>
    <w:rsid w:val="006A1E0E"/>
    <w:rsid w:val="006A2AA5"/>
    <w:rsid w:val="006A3110"/>
    <w:rsid w:val="006A3541"/>
    <w:rsid w:val="006A48B1"/>
    <w:rsid w:val="006A5825"/>
    <w:rsid w:val="006A6BFA"/>
    <w:rsid w:val="006B1315"/>
    <w:rsid w:val="006B546A"/>
    <w:rsid w:val="006B60D3"/>
    <w:rsid w:val="006B62E9"/>
    <w:rsid w:val="006B748D"/>
    <w:rsid w:val="006C1AE5"/>
    <w:rsid w:val="006C1B2E"/>
    <w:rsid w:val="006C4A31"/>
    <w:rsid w:val="006C4CAC"/>
    <w:rsid w:val="006C51B4"/>
    <w:rsid w:val="006C5664"/>
    <w:rsid w:val="006C5EEE"/>
    <w:rsid w:val="006C6BF8"/>
    <w:rsid w:val="006D0865"/>
    <w:rsid w:val="006D1B28"/>
    <w:rsid w:val="006D1CE0"/>
    <w:rsid w:val="006D2549"/>
    <w:rsid w:val="006D315B"/>
    <w:rsid w:val="006D35A6"/>
    <w:rsid w:val="006D49DE"/>
    <w:rsid w:val="006D5AB5"/>
    <w:rsid w:val="006D7931"/>
    <w:rsid w:val="006E1A68"/>
    <w:rsid w:val="006E1C3C"/>
    <w:rsid w:val="006E1CA5"/>
    <w:rsid w:val="006E35E8"/>
    <w:rsid w:val="006E43D9"/>
    <w:rsid w:val="006E46DC"/>
    <w:rsid w:val="006E53D0"/>
    <w:rsid w:val="006E6127"/>
    <w:rsid w:val="006F2DA7"/>
    <w:rsid w:val="006F2EDA"/>
    <w:rsid w:val="006F345E"/>
    <w:rsid w:val="006F3AAA"/>
    <w:rsid w:val="006F414B"/>
    <w:rsid w:val="006F4F27"/>
    <w:rsid w:val="006F55DF"/>
    <w:rsid w:val="006F6A43"/>
    <w:rsid w:val="006F74D5"/>
    <w:rsid w:val="00700450"/>
    <w:rsid w:val="00700A26"/>
    <w:rsid w:val="00700D44"/>
    <w:rsid w:val="00701471"/>
    <w:rsid w:val="007039F3"/>
    <w:rsid w:val="007059F5"/>
    <w:rsid w:val="0070637A"/>
    <w:rsid w:val="00706461"/>
    <w:rsid w:val="007066AD"/>
    <w:rsid w:val="00706CAC"/>
    <w:rsid w:val="00706E2D"/>
    <w:rsid w:val="00707F11"/>
    <w:rsid w:val="00710F81"/>
    <w:rsid w:val="00712783"/>
    <w:rsid w:val="00715517"/>
    <w:rsid w:val="00715D0B"/>
    <w:rsid w:val="00721BD0"/>
    <w:rsid w:val="00725D0A"/>
    <w:rsid w:val="00725D10"/>
    <w:rsid w:val="0073188A"/>
    <w:rsid w:val="00733653"/>
    <w:rsid w:val="00733A3F"/>
    <w:rsid w:val="00733C93"/>
    <w:rsid w:val="00734257"/>
    <w:rsid w:val="0073439D"/>
    <w:rsid w:val="00735945"/>
    <w:rsid w:val="0073615D"/>
    <w:rsid w:val="0074048F"/>
    <w:rsid w:val="00740E2E"/>
    <w:rsid w:val="007418A7"/>
    <w:rsid w:val="00741AEA"/>
    <w:rsid w:val="00742065"/>
    <w:rsid w:val="00742EB3"/>
    <w:rsid w:val="00744095"/>
    <w:rsid w:val="007447B5"/>
    <w:rsid w:val="00746D15"/>
    <w:rsid w:val="0074714B"/>
    <w:rsid w:val="00750694"/>
    <w:rsid w:val="00751CC2"/>
    <w:rsid w:val="007523B4"/>
    <w:rsid w:val="0076385C"/>
    <w:rsid w:val="00763A15"/>
    <w:rsid w:val="0076418B"/>
    <w:rsid w:val="00764387"/>
    <w:rsid w:val="00765E3C"/>
    <w:rsid w:val="007671E0"/>
    <w:rsid w:val="007746E8"/>
    <w:rsid w:val="00776FD7"/>
    <w:rsid w:val="00777A55"/>
    <w:rsid w:val="00777C23"/>
    <w:rsid w:val="007809B8"/>
    <w:rsid w:val="007818D7"/>
    <w:rsid w:val="007822D4"/>
    <w:rsid w:val="00782C0C"/>
    <w:rsid w:val="007834CB"/>
    <w:rsid w:val="00784087"/>
    <w:rsid w:val="007849DE"/>
    <w:rsid w:val="00787470"/>
    <w:rsid w:val="00787783"/>
    <w:rsid w:val="00790B4B"/>
    <w:rsid w:val="0079138F"/>
    <w:rsid w:val="00791454"/>
    <w:rsid w:val="00791AF8"/>
    <w:rsid w:val="00791DAB"/>
    <w:rsid w:val="00792336"/>
    <w:rsid w:val="00793761"/>
    <w:rsid w:val="00797645"/>
    <w:rsid w:val="007A0E0E"/>
    <w:rsid w:val="007A1013"/>
    <w:rsid w:val="007A205A"/>
    <w:rsid w:val="007A2246"/>
    <w:rsid w:val="007A4BEE"/>
    <w:rsid w:val="007A4E86"/>
    <w:rsid w:val="007A62C2"/>
    <w:rsid w:val="007A65E8"/>
    <w:rsid w:val="007A721C"/>
    <w:rsid w:val="007B2E0D"/>
    <w:rsid w:val="007B39D1"/>
    <w:rsid w:val="007B4C85"/>
    <w:rsid w:val="007B6F7B"/>
    <w:rsid w:val="007B7073"/>
    <w:rsid w:val="007C2628"/>
    <w:rsid w:val="007C2FBB"/>
    <w:rsid w:val="007D0AE6"/>
    <w:rsid w:val="007D1756"/>
    <w:rsid w:val="007D2579"/>
    <w:rsid w:val="007D5097"/>
    <w:rsid w:val="007D7863"/>
    <w:rsid w:val="007E216E"/>
    <w:rsid w:val="007E2760"/>
    <w:rsid w:val="007E3AC7"/>
    <w:rsid w:val="007E55D6"/>
    <w:rsid w:val="007E5A5F"/>
    <w:rsid w:val="007E5B08"/>
    <w:rsid w:val="007E5F41"/>
    <w:rsid w:val="007E6957"/>
    <w:rsid w:val="007E7E8A"/>
    <w:rsid w:val="007F0AAD"/>
    <w:rsid w:val="007F19B1"/>
    <w:rsid w:val="007F211A"/>
    <w:rsid w:val="007F2952"/>
    <w:rsid w:val="00800B3E"/>
    <w:rsid w:val="00802A3C"/>
    <w:rsid w:val="00804570"/>
    <w:rsid w:val="00805736"/>
    <w:rsid w:val="008075A5"/>
    <w:rsid w:val="008104D9"/>
    <w:rsid w:val="00810825"/>
    <w:rsid w:val="00810CEF"/>
    <w:rsid w:val="00811850"/>
    <w:rsid w:val="008131F6"/>
    <w:rsid w:val="0081322D"/>
    <w:rsid w:val="00813CF3"/>
    <w:rsid w:val="008146D4"/>
    <w:rsid w:val="00814DA0"/>
    <w:rsid w:val="008158BB"/>
    <w:rsid w:val="008164C6"/>
    <w:rsid w:val="00817D3B"/>
    <w:rsid w:val="008228EC"/>
    <w:rsid w:val="00823E7F"/>
    <w:rsid w:val="00826D1A"/>
    <w:rsid w:val="008300CF"/>
    <w:rsid w:val="00832F07"/>
    <w:rsid w:val="00834001"/>
    <w:rsid w:val="008351B0"/>
    <w:rsid w:val="00835DCE"/>
    <w:rsid w:val="008377E6"/>
    <w:rsid w:val="00841069"/>
    <w:rsid w:val="00845C13"/>
    <w:rsid w:val="008475B1"/>
    <w:rsid w:val="00850182"/>
    <w:rsid w:val="0085103D"/>
    <w:rsid w:val="00851D9C"/>
    <w:rsid w:val="008523B1"/>
    <w:rsid w:val="00852CDB"/>
    <w:rsid w:val="00852EAB"/>
    <w:rsid w:val="00854416"/>
    <w:rsid w:val="008558A9"/>
    <w:rsid w:val="0085724E"/>
    <w:rsid w:val="00857848"/>
    <w:rsid w:val="00857CFC"/>
    <w:rsid w:val="0086094B"/>
    <w:rsid w:val="00860BA6"/>
    <w:rsid w:val="00862444"/>
    <w:rsid w:val="008625C3"/>
    <w:rsid w:val="00866AAB"/>
    <w:rsid w:val="008705D9"/>
    <w:rsid w:val="00871498"/>
    <w:rsid w:val="00874A6A"/>
    <w:rsid w:val="0087670A"/>
    <w:rsid w:val="008805C2"/>
    <w:rsid w:val="008827B7"/>
    <w:rsid w:val="0088314C"/>
    <w:rsid w:val="008839F5"/>
    <w:rsid w:val="00884206"/>
    <w:rsid w:val="00884D84"/>
    <w:rsid w:val="00890FEB"/>
    <w:rsid w:val="00892309"/>
    <w:rsid w:val="00892711"/>
    <w:rsid w:val="00892F85"/>
    <w:rsid w:val="008933A7"/>
    <w:rsid w:val="00893929"/>
    <w:rsid w:val="008945A4"/>
    <w:rsid w:val="008A13BC"/>
    <w:rsid w:val="008A3F52"/>
    <w:rsid w:val="008A576D"/>
    <w:rsid w:val="008A63AC"/>
    <w:rsid w:val="008A7080"/>
    <w:rsid w:val="008A7508"/>
    <w:rsid w:val="008B0054"/>
    <w:rsid w:val="008B0C00"/>
    <w:rsid w:val="008B5188"/>
    <w:rsid w:val="008B5F9D"/>
    <w:rsid w:val="008C3910"/>
    <w:rsid w:val="008D0DE9"/>
    <w:rsid w:val="008D14F8"/>
    <w:rsid w:val="008D43D3"/>
    <w:rsid w:val="008D5822"/>
    <w:rsid w:val="008D5A20"/>
    <w:rsid w:val="008E3DFC"/>
    <w:rsid w:val="008E431A"/>
    <w:rsid w:val="008E4590"/>
    <w:rsid w:val="008E65FD"/>
    <w:rsid w:val="008F0278"/>
    <w:rsid w:val="008F0AEA"/>
    <w:rsid w:val="008F0D97"/>
    <w:rsid w:val="008F0FAC"/>
    <w:rsid w:val="008F5501"/>
    <w:rsid w:val="008F5539"/>
    <w:rsid w:val="008F5562"/>
    <w:rsid w:val="008F56E4"/>
    <w:rsid w:val="00900440"/>
    <w:rsid w:val="00900479"/>
    <w:rsid w:val="0090060E"/>
    <w:rsid w:val="00900CB5"/>
    <w:rsid w:val="00901041"/>
    <w:rsid w:val="009012D4"/>
    <w:rsid w:val="00901D72"/>
    <w:rsid w:val="00902E9B"/>
    <w:rsid w:val="00905869"/>
    <w:rsid w:val="009076D6"/>
    <w:rsid w:val="0091147D"/>
    <w:rsid w:val="0091253A"/>
    <w:rsid w:val="00912969"/>
    <w:rsid w:val="00912A59"/>
    <w:rsid w:val="00915593"/>
    <w:rsid w:val="00915CCB"/>
    <w:rsid w:val="00915F87"/>
    <w:rsid w:val="00916008"/>
    <w:rsid w:val="00917243"/>
    <w:rsid w:val="00917D1E"/>
    <w:rsid w:val="0092053F"/>
    <w:rsid w:val="00925D1A"/>
    <w:rsid w:val="009264EC"/>
    <w:rsid w:val="00926CA3"/>
    <w:rsid w:val="00926E11"/>
    <w:rsid w:val="00930711"/>
    <w:rsid w:val="00932FC5"/>
    <w:rsid w:val="00937004"/>
    <w:rsid w:val="0094081D"/>
    <w:rsid w:val="00941EB6"/>
    <w:rsid w:val="009427BD"/>
    <w:rsid w:val="009428C0"/>
    <w:rsid w:val="0094606D"/>
    <w:rsid w:val="009463F7"/>
    <w:rsid w:val="00946A5C"/>
    <w:rsid w:val="00951631"/>
    <w:rsid w:val="009550A1"/>
    <w:rsid w:val="00957B76"/>
    <w:rsid w:val="00957EBE"/>
    <w:rsid w:val="009606A7"/>
    <w:rsid w:val="00960710"/>
    <w:rsid w:val="00961BC2"/>
    <w:rsid w:val="0096305F"/>
    <w:rsid w:val="00963A7B"/>
    <w:rsid w:val="00963F33"/>
    <w:rsid w:val="00964114"/>
    <w:rsid w:val="009646FE"/>
    <w:rsid w:val="0096472B"/>
    <w:rsid w:val="00965593"/>
    <w:rsid w:val="0097222B"/>
    <w:rsid w:val="00972C5E"/>
    <w:rsid w:val="00973354"/>
    <w:rsid w:val="009749A4"/>
    <w:rsid w:val="00974AF0"/>
    <w:rsid w:val="0097645B"/>
    <w:rsid w:val="00980D52"/>
    <w:rsid w:val="009811DD"/>
    <w:rsid w:val="00982456"/>
    <w:rsid w:val="0098271B"/>
    <w:rsid w:val="0098354A"/>
    <w:rsid w:val="0098392E"/>
    <w:rsid w:val="00985F91"/>
    <w:rsid w:val="009860AE"/>
    <w:rsid w:val="0099021E"/>
    <w:rsid w:val="00992470"/>
    <w:rsid w:val="009940D1"/>
    <w:rsid w:val="00995BDF"/>
    <w:rsid w:val="009A25F3"/>
    <w:rsid w:val="009A267E"/>
    <w:rsid w:val="009A47F6"/>
    <w:rsid w:val="009A6F15"/>
    <w:rsid w:val="009A7826"/>
    <w:rsid w:val="009B0B65"/>
    <w:rsid w:val="009B1C2D"/>
    <w:rsid w:val="009B22E3"/>
    <w:rsid w:val="009B313D"/>
    <w:rsid w:val="009B5BB5"/>
    <w:rsid w:val="009B7560"/>
    <w:rsid w:val="009B7A2D"/>
    <w:rsid w:val="009C14A9"/>
    <w:rsid w:val="009C2CFB"/>
    <w:rsid w:val="009C6068"/>
    <w:rsid w:val="009C6716"/>
    <w:rsid w:val="009C779D"/>
    <w:rsid w:val="009D237A"/>
    <w:rsid w:val="009D73C2"/>
    <w:rsid w:val="009D7551"/>
    <w:rsid w:val="009E06DC"/>
    <w:rsid w:val="009E24B6"/>
    <w:rsid w:val="009E27BA"/>
    <w:rsid w:val="009E410A"/>
    <w:rsid w:val="009E6187"/>
    <w:rsid w:val="009E6545"/>
    <w:rsid w:val="009E6924"/>
    <w:rsid w:val="009F0006"/>
    <w:rsid w:val="009F0CD9"/>
    <w:rsid w:val="009F1957"/>
    <w:rsid w:val="009F342A"/>
    <w:rsid w:val="009F3D44"/>
    <w:rsid w:val="009F6610"/>
    <w:rsid w:val="009F769F"/>
    <w:rsid w:val="009F7C68"/>
    <w:rsid w:val="00A00CBD"/>
    <w:rsid w:val="00A046FA"/>
    <w:rsid w:val="00A1176E"/>
    <w:rsid w:val="00A1285E"/>
    <w:rsid w:val="00A143F7"/>
    <w:rsid w:val="00A15261"/>
    <w:rsid w:val="00A15E2C"/>
    <w:rsid w:val="00A17E4B"/>
    <w:rsid w:val="00A20340"/>
    <w:rsid w:val="00A20C48"/>
    <w:rsid w:val="00A2103B"/>
    <w:rsid w:val="00A21E92"/>
    <w:rsid w:val="00A233C1"/>
    <w:rsid w:val="00A23F74"/>
    <w:rsid w:val="00A24FCB"/>
    <w:rsid w:val="00A30441"/>
    <w:rsid w:val="00A30856"/>
    <w:rsid w:val="00A33087"/>
    <w:rsid w:val="00A35893"/>
    <w:rsid w:val="00A35B35"/>
    <w:rsid w:val="00A37140"/>
    <w:rsid w:val="00A37396"/>
    <w:rsid w:val="00A37895"/>
    <w:rsid w:val="00A37DCF"/>
    <w:rsid w:val="00A42349"/>
    <w:rsid w:val="00A4491F"/>
    <w:rsid w:val="00A44BAC"/>
    <w:rsid w:val="00A44E39"/>
    <w:rsid w:val="00A45016"/>
    <w:rsid w:val="00A45C9F"/>
    <w:rsid w:val="00A45D1D"/>
    <w:rsid w:val="00A47291"/>
    <w:rsid w:val="00A502CB"/>
    <w:rsid w:val="00A51B90"/>
    <w:rsid w:val="00A52514"/>
    <w:rsid w:val="00A53A7D"/>
    <w:rsid w:val="00A54789"/>
    <w:rsid w:val="00A56CF7"/>
    <w:rsid w:val="00A57769"/>
    <w:rsid w:val="00A6046A"/>
    <w:rsid w:val="00A62487"/>
    <w:rsid w:val="00A66D5D"/>
    <w:rsid w:val="00A712A6"/>
    <w:rsid w:val="00A7297B"/>
    <w:rsid w:val="00A75EB2"/>
    <w:rsid w:val="00A76149"/>
    <w:rsid w:val="00A77D88"/>
    <w:rsid w:val="00A825D3"/>
    <w:rsid w:val="00A83661"/>
    <w:rsid w:val="00A8554F"/>
    <w:rsid w:val="00A8646D"/>
    <w:rsid w:val="00A86610"/>
    <w:rsid w:val="00A91720"/>
    <w:rsid w:val="00A95B6E"/>
    <w:rsid w:val="00A96630"/>
    <w:rsid w:val="00A9692E"/>
    <w:rsid w:val="00AA27D4"/>
    <w:rsid w:val="00AA28B3"/>
    <w:rsid w:val="00AA3AA9"/>
    <w:rsid w:val="00AA6322"/>
    <w:rsid w:val="00AA6493"/>
    <w:rsid w:val="00AA7B15"/>
    <w:rsid w:val="00AA7B21"/>
    <w:rsid w:val="00AB13A5"/>
    <w:rsid w:val="00AB33AA"/>
    <w:rsid w:val="00AB600F"/>
    <w:rsid w:val="00AC2722"/>
    <w:rsid w:val="00AC3995"/>
    <w:rsid w:val="00AC4F2F"/>
    <w:rsid w:val="00AC5FCB"/>
    <w:rsid w:val="00AD0990"/>
    <w:rsid w:val="00AD163B"/>
    <w:rsid w:val="00AD2CD0"/>
    <w:rsid w:val="00AE0681"/>
    <w:rsid w:val="00AE0D04"/>
    <w:rsid w:val="00AE53C6"/>
    <w:rsid w:val="00AE6ADA"/>
    <w:rsid w:val="00AE7A6D"/>
    <w:rsid w:val="00AF09BA"/>
    <w:rsid w:val="00AF1683"/>
    <w:rsid w:val="00AF2655"/>
    <w:rsid w:val="00AF4762"/>
    <w:rsid w:val="00AF47AD"/>
    <w:rsid w:val="00AF67E3"/>
    <w:rsid w:val="00B00B2C"/>
    <w:rsid w:val="00B02023"/>
    <w:rsid w:val="00B0301A"/>
    <w:rsid w:val="00B04018"/>
    <w:rsid w:val="00B04B98"/>
    <w:rsid w:val="00B066CD"/>
    <w:rsid w:val="00B06E72"/>
    <w:rsid w:val="00B11C3D"/>
    <w:rsid w:val="00B12627"/>
    <w:rsid w:val="00B1380B"/>
    <w:rsid w:val="00B14CDF"/>
    <w:rsid w:val="00B15113"/>
    <w:rsid w:val="00B174DC"/>
    <w:rsid w:val="00B20440"/>
    <w:rsid w:val="00B24AFD"/>
    <w:rsid w:val="00B24BB7"/>
    <w:rsid w:val="00B2696F"/>
    <w:rsid w:val="00B26DEC"/>
    <w:rsid w:val="00B3302F"/>
    <w:rsid w:val="00B36DC3"/>
    <w:rsid w:val="00B37018"/>
    <w:rsid w:val="00B4097E"/>
    <w:rsid w:val="00B41C10"/>
    <w:rsid w:val="00B41E7C"/>
    <w:rsid w:val="00B439B3"/>
    <w:rsid w:val="00B440AC"/>
    <w:rsid w:val="00B45A1D"/>
    <w:rsid w:val="00B45C04"/>
    <w:rsid w:val="00B464D7"/>
    <w:rsid w:val="00B4785E"/>
    <w:rsid w:val="00B5066E"/>
    <w:rsid w:val="00B52AEF"/>
    <w:rsid w:val="00B53155"/>
    <w:rsid w:val="00B54215"/>
    <w:rsid w:val="00B54B03"/>
    <w:rsid w:val="00B56C7F"/>
    <w:rsid w:val="00B61B35"/>
    <w:rsid w:val="00B61C10"/>
    <w:rsid w:val="00B64D2F"/>
    <w:rsid w:val="00B65088"/>
    <w:rsid w:val="00B65752"/>
    <w:rsid w:val="00B70AED"/>
    <w:rsid w:val="00B72B95"/>
    <w:rsid w:val="00B7669A"/>
    <w:rsid w:val="00B771E4"/>
    <w:rsid w:val="00B80184"/>
    <w:rsid w:val="00B80E1F"/>
    <w:rsid w:val="00B84417"/>
    <w:rsid w:val="00B85541"/>
    <w:rsid w:val="00B85F52"/>
    <w:rsid w:val="00B871E0"/>
    <w:rsid w:val="00B90A34"/>
    <w:rsid w:val="00B926E9"/>
    <w:rsid w:val="00B92B2A"/>
    <w:rsid w:val="00B93E7C"/>
    <w:rsid w:val="00B95E98"/>
    <w:rsid w:val="00B96A95"/>
    <w:rsid w:val="00B97041"/>
    <w:rsid w:val="00B97D7B"/>
    <w:rsid w:val="00BA0836"/>
    <w:rsid w:val="00BA243E"/>
    <w:rsid w:val="00BA26F4"/>
    <w:rsid w:val="00BA39E7"/>
    <w:rsid w:val="00BA5085"/>
    <w:rsid w:val="00BA5303"/>
    <w:rsid w:val="00BA57CA"/>
    <w:rsid w:val="00BA6E10"/>
    <w:rsid w:val="00BA6E37"/>
    <w:rsid w:val="00BA7D45"/>
    <w:rsid w:val="00BB0117"/>
    <w:rsid w:val="00BB3630"/>
    <w:rsid w:val="00BB7205"/>
    <w:rsid w:val="00BB7961"/>
    <w:rsid w:val="00BB7ABC"/>
    <w:rsid w:val="00BC530A"/>
    <w:rsid w:val="00BC566F"/>
    <w:rsid w:val="00BC5CD3"/>
    <w:rsid w:val="00BD1E57"/>
    <w:rsid w:val="00BD5C89"/>
    <w:rsid w:val="00BD60A6"/>
    <w:rsid w:val="00BD6312"/>
    <w:rsid w:val="00BD7D8F"/>
    <w:rsid w:val="00BE1711"/>
    <w:rsid w:val="00BE3DE7"/>
    <w:rsid w:val="00BE5E43"/>
    <w:rsid w:val="00BE68B9"/>
    <w:rsid w:val="00BE6DFE"/>
    <w:rsid w:val="00BE7AB0"/>
    <w:rsid w:val="00BE7C01"/>
    <w:rsid w:val="00BF25B2"/>
    <w:rsid w:val="00BF3865"/>
    <w:rsid w:val="00BF38BA"/>
    <w:rsid w:val="00BF5B5D"/>
    <w:rsid w:val="00BF5DCF"/>
    <w:rsid w:val="00BF7EBE"/>
    <w:rsid w:val="00C00B89"/>
    <w:rsid w:val="00C01198"/>
    <w:rsid w:val="00C016BF"/>
    <w:rsid w:val="00C024CB"/>
    <w:rsid w:val="00C03C67"/>
    <w:rsid w:val="00C1020B"/>
    <w:rsid w:val="00C117CD"/>
    <w:rsid w:val="00C12810"/>
    <w:rsid w:val="00C1449A"/>
    <w:rsid w:val="00C14B7B"/>
    <w:rsid w:val="00C16BE6"/>
    <w:rsid w:val="00C21429"/>
    <w:rsid w:val="00C219AA"/>
    <w:rsid w:val="00C23818"/>
    <w:rsid w:val="00C307F9"/>
    <w:rsid w:val="00C31456"/>
    <w:rsid w:val="00C31B57"/>
    <w:rsid w:val="00C3207E"/>
    <w:rsid w:val="00C34832"/>
    <w:rsid w:val="00C34C74"/>
    <w:rsid w:val="00C369EB"/>
    <w:rsid w:val="00C37CCD"/>
    <w:rsid w:val="00C41412"/>
    <w:rsid w:val="00C41715"/>
    <w:rsid w:val="00C43221"/>
    <w:rsid w:val="00C4444E"/>
    <w:rsid w:val="00C44C71"/>
    <w:rsid w:val="00C45975"/>
    <w:rsid w:val="00C45FB0"/>
    <w:rsid w:val="00C465E9"/>
    <w:rsid w:val="00C46654"/>
    <w:rsid w:val="00C466C4"/>
    <w:rsid w:val="00C47A1B"/>
    <w:rsid w:val="00C50345"/>
    <w:rsid w:val="00C53157"/>
    <w:rsid w:val="00C5333A"/>
    <w:rsid w:val="00C53FDC"/>
    <w:rsid w:val="00C562B4"/>
    <w:rsid w:val="00C56B2F"/>
    <w:rsid w:val="00C5725D"/>
    <w:rsid w:val="00C63727"/>
    <w:rsid w:val="00C63FD4"/>
    <w:rsid w:val="00C64498"/>
    <w:rsid w:val="00C658D8"/>
    <w:rsid w:val="00C671D7"/>
    <w:rsid w:val="00C700DE"/>
    <w:rsid w:val="00C734F8"/>
    <w:rsid w:val="00C74A77"/>
    <w:rsid w:val="00C76782"/>
    <w:rsid w:val="00C76C52"/>
    <w:rsid w:val="00C811AD"/>
    <w:rsid w:val="00C81352"/>
    <w:rsid w:val="00C835F1"/>
    <w:rsid w:val="00C85169"/>
    <w:rsid w:val="00C860F2"/>
    <w:rsid w:val="00C861FA"/>
    <w:rsid w:val="00C863BB"/>
    <w:rsid w:val="00C86E49"/>
    <w:rsid w:val="00C900DD"/>
    <w:rsid w:val="00C91AC7"/>
    <w:rsid w:val="00C948B6"/>
    <w:rsid w:val="00C94D30"/>
    <w:rsid w:val="00C94FB7"/>
    <w:rsid w:val="00C9599C"/>
    <w:rsid w:val="00C965E1"/>
    <w:rsid w:val="00C97217"/>
    <w:rsid w:val="00CA2A74"/>
    <w:rsid w:val="00CA4FC5"/>
    <w:rsid w:val="00CA66B6"/>
    <w:rsid w:val="00CA7516"/>
    <w:rsid w:val="00CA76D6"/>
    <w:rsid w:val="00CB0151"/>
    <w:rsid w:val="00CB104B"/>
    <w:rsid w:val="00CB7C57"/>
    <w:rsid w:val="00CC04D3"/>
    <w:rsid w:val="00CC1B25"/>
    <w:rsid w:val="00CC237A"/>
    <w:rsid w:val="00CC3A44"/>
    <w:rsid w:val="00CC4FC6"/>
    <w:rsid w:val="00CC6AC1"/>
    <w:rsid w:val="00CC6F36"/>
    <w:rsid w:val="00CD3937"/>
    <w:rsid w:val="00CD5A4D"/>
    <w:rsid w:val="00CD6AEA"/>
    <w:rsid w:val="00CD714F"/>
    <w:rsid w:val="00CD76A4"/>
    <w:rsid w:val="00CE19E9"/>
    <w:rsid w:val="00CE2A8D"/>
    <w:rsid w:val="00CE2B8B"/>
    <w:rsid w:val="00CE58C6"/>
    <w:rsid w:val="00CE730F"/>
    <w:rsid w:val="00CE7E66"/>
    <w:rsid w:val="00CF03FF"/>
    <w:rsid w:val="00CF5429"/>
    <w:rsid w:val="00CF64FE"/>
    <w:rsid w:val="00CF6531"/>
    <w:rsid w:val="00CF6DDC"/>
    <w:rsid w:val="00CF72AD"/>
    <w:rsid w:val="00CF7786"/>
    <w:rsid w:val="00D00C46"/>
    <w:rsid w:val="00D0198A"/>
    <w:rsid w:val="00D03B59"/>
    <w:rsid w:val="00D040F5"/>
    <w:rsid w:val="00D047A7"/>
    <w:rsid w:val="00D048AE"/>
    <w:rsid w:val="00D0497A"/>
    <w:rsid w:val="00D05B2A"/>
    <w:rsid w:val="00D114A9"/>
    <w:rsid w:val="00D12857"/>
    <w:rsid w:val="00D13F59"/>
    <w:rsid w:val="00D143CE"/>
    <w:rsid w:val="00D16285"/>
    <w:rsid w:val="00D163A2"/>
    <w:rsid w:val="00D16FAA"/>
    <w:rsid w:val="00D1718D"/>
    <w:rsid w:val="00D20186"/>
    <w:rsid w:val="00D230FA"/>
    <w:rsid w:val="00D23453"/>
    <w:rsid w:val="00D23B42"/>
    <w:rsid w:val="00D276C7"/>
    <w:rsid w:val="00D30271"/>
    <w:rsid w:val="00D3143F"/>
    <w:rsid w:val="00D32634"/>
    <w:rsid w:val="00D40718"/>
    <w:rsid w:val="00D414BC"/>
    <w:rsid w:val="00D42238"/>
    <w:rsid w:val="00D44861"/>
    <w:rsid w:val="00D46632"/>
    <w:rsid w:val="00D514D3"/>
    <w:rsid w:val="00D525D8"/>
    <w:rsid w:val="00D52F98"/>
    <w:rsid w:val="00D532DC"/>
    <w:rsid w:val="00D537E3"/>
    <w:rsid w:val="00D53A0C"/>
    <w:rsid w:val="00D54A2B"/>
    <w:rsid w:val="00D5510E"/>
    <w:rsid w:val="00D566CB"/>
    <w:rsid w:val="00D57ABC"/>
    <w:rsid w:val="00D60861"/>
    <w:rsid w:val="00D636A0"/>
    <w:rsid w:val="00D64EBE"/>
    <w:rsid w:val="00D66052"/>
    <w:rsid w:val="00D67522"/>
    <w:rsid w:val="00D7133D"/>
    <w:rsid w:val="00D71B44"/>
    <w:rsid w:val="00D747C2"/>
    <w:rsid w:val="00D74B2E"/>
    <w:rsid w:val="00D768BA"/>
    <w:rsid w:val="00D771CE"/>
    <w:rsid w:val="00D7786A"/>
    <w:rsid w:val="00D81B56"/>
    <w:rsid w:val="00D845EE"/>
    <w:rsid w:val="00D8722F"/>
    <w:rsid w:val="00D905C5"/>
    <w:rsid w:val="00D93B94"/>
    <w:rsid w:val="00D9734B"/>
    <w:rsid w:val="00DA0186"/>
    <w:rsid w:val="00DA2A68"/>
    <w:rsid w:val="00DA38BD"/>
    <w:rsid w:val="00DB04A9"/>
    <w:rsid w:val="00DB2F41"/>
    <w:rsid w:val="00DB3881"/>
    <w:rsid w:val="00DB4518"/>
    <w:rsid w:val="00DB501C"/>
    <w:rsid w:val="00DB6258"/>
    <w:rsid w:val="00DB6CA9"/>
    <w:rsid w:val="00DB758E"/>
    <w:rsid w:val="00DC02DD"/>
    <w:rsid w:val="00DC0626"/>
    <w:rsid w:val="00DC0964"/>
    <w:rsid w:val="00DC0B86"/>
    <w:rsid w:val="00DC18D8"/>
    <w:rsid w:val="00DC246D"/>
    <w:rsid w:val="00DC336F"/>
    <w:rsid w:val="00DC59E6"/>
    <w:rsid w:val="00DC7119"/>
    <w:rsid w:val="00DC77E8"/>
    <w:rsid w:val="00DC7A21"/>
    <w:rsid w:val="00DD07B0"/>
    <w:rsid w:val="00DD0D11"/>
    <w:rsid w:val="00DD221F"/>
    <w:rsid w:val="00DD306F"/>
    <w:rsid w:val="00DD3F30"/>
    <w:rsid w:val="00DE222C"/>
    <w:rsid w:val="00DE4CB4"/>
    <w:rsid w:val="00DE6D3C"/>
    <w:rsid w:val="00DE76A6"/>
    <w:rsid w:val="00DF1C56"/>
    <w:rsid w:val="00DF2275"/>
    <w:rsid w:val="00DF3B1F"/>
    <w:rsid w:val="00DF40D2"/>
    <w:rsid w:val="00DF4768"/>
    <w:rsid w:val="00DF5398"/>
    <w:rsid w:val="00DF6375"/>
    <w:rsid w:val="00E014AA"/>
    <w:rsid w:val="00E02A60"/>
    <w:rsid w:val="00E02DEA"/>
    <w:rsid w:val="00E04E1C"/>
    <w:rsid w:val="00E0564A"/>
    <w:rsid w:val="00E06E19"/>
    <w:rsid w:val="00E07193"/>
    <w:rsid w:val="00E07D2C"/>
    <w:rsid w:val="00E10B0F"/>
    <w:rsid w:val="00E1335F"/>
    <w:rsid w:val="00E17FBC"/>
    <w:rsid w:val="00E21CDF"/>
    <w:rsid w:val="00E21F42"/>
    <w:rsid w:val="00E24513"/>
    <w:rsid w:val="00E27CA4"/>
    <w:rsid w:val="00E27D7D"/>
    <w:rsid w:val="00E300F1"/>
    <w:rsid w:val="00E332F4"/>
    <w:rsid w:val="00E41E88"/>
    <w:rsid w:val="00E44AF2"/>
    <w:rsid w:val="00E44F18"/>
    <w:rsid w:val="00E46DEC"/>
    <w:rsid w:val="00E47A0A"/>
    <w:rsid w:val="00E50672"/>
    <w:rsid w:val="00E51220"/>
    <w:rsid w:val="00E51AF0"/>
    <w:rsid w:val="00E52118"/>
    <w:rsid w:val="00E5267D"/>
    <w:rsid w:val="00E542CC"/>
    <w:rsid w:val="00E5481D"/>
    <w:rsid w:val="00E55735"/>
    <w:rsid w:val="00E61554"/>
    <w:rsid w:val="00E615DF"/>
    <w:rsid w:val="00E61E18"/>
    <w:rsid w:val="00E61FD8"/>
    <w:rsid w:val="00E626BD"/>
    <w:rsid w:val="00E63169"/>
    <w:rsid w:val="00E63BE0"/>
    <w:rsid w:val="00E63ED9"/>
    <w:rsid w:val="00E6551C"/>
    <w:rsid w:val="00E65E0F"/>
    <w:rsid w:val="00E660BC"/>
    <w:rsid w:val="00E66177"/>
    <w:rsid w:val="00E6662C"/>
    <w:rsid w:val="00E66E8E"/>
    <w:rsid w:val="00E6702C"/>
    <w:rsid w:val="00E732A4"/>
    <w:rsid w:val="00E73929"/>
    <w:rsid w:val="00E777A9"/>
    <w:rsid w:val="00E83046"/>
    <w:rsid w:val="00E83515"/>
    <w:rsid w:val="00E92DEA"/>
    <w:rsid w:val="00E94BA2"/>
    <w:rsid w:val="00E95322"/>
    <w:rsid w:val="00E95B08"/>
    <w:rsid w:val="00E96923"/>
    <w:rsid w:val="00E97ED8"/>
    <w:rsid w:val="00EA0783"/>
    <w:rsid w:val="00EA0D67"/>
    <w:rsid w:val="00EA50CF"/>
    <w:rsid w:val="00EA5F67"/>
    <w:rsid w:val="00EA65F0"/>
    <w:rsid w:val="00EA6F56"/>
    <w:rsid w:val="00EB1877"/>
    <w:rsid w:val="00EB3741"/>
    <w:rsid w:val="00EB59FA"/>
    <w:rsid w:val="00EB6FE9"/>
    <w:rsid w:val="00EB74FA"/>
    <w:rsid w:val="00EC06E1"/>
    <w:rsid w:val="00EC4837"/>
    <w:rsid w:val="00EC5515"/>
    <w:rsid w:val="00EC78C2"/>
    <w:rsid w:val="00EC7D30"/>
    <w:rsid w:val="00ED3921"/>
    <w:rsid w:val="00ED3B5E"/>
    <w:rsid w:val="00ED45F3"/>
    <w:rsid w:val="00ED4AC7"/>
    <w:rsid w:val="00ED4C1F"/>
    <w:rsid w:val="00ED753F"/>
    <w:rsid w:val="00EE4618"/>
    <w:rsid w:val="00EE4814"/>
    <w:rsid w:val="00EE4D0B"/>
    <w:rsid w:val="00EF3CAB"/>
    <w:rsid w:val="00EF760E"/>
    <w:rsid w:val="00F008EC"/>
    <w:rsid w:val="00F0207F"/>
    <w:rsid w:val="00F031E3"/>
    <w:rsid w:val="00F0462F"/>
    <w:rsid w:val="00F05899"/>
    <w:rsid w:val="00F05F9F"/>
    <w:rsid w:val="00F06558"/>
    <w:rsid w:val="00F12097"/>
    <w:rsid w:val="00F128D2"/>
    <w:rsid w:val="00F142C5"/>
    <w:rsid w:val="00F16120"/>
    <w:rsid w:val="00F16195"/>
    <w:rsid w:val="00F1759D"/>
    <w:rsid w:val="00F209E6"/>
    <w:rsid w:val="00F217CA"/>
    <w:rsid w:val="00F22C00"/>
    <w:rsid w:val="00F242C9"/>
    <w:rsid w:val="00F249DA"/>
    <w:rsid w:val="00F277C9"/>
    <w:rsid w:val="00F2787C"/>
    <w:rsid w:val="00F27925"/>
    <w:rsid w:val="00F30495"/>
    <w:rsid w:val="00F3217F"/>
    <w:rsid w:val="00F3285F"/>
    <w:rsid w:val="00F34697"/>
    <w:rsid w:val="00F46B26"/>
    <w:rsid w:val="00F46F35"/>
    <w:rsid w:val="00F47F54"/>
    <w:rsid w:val="00F5049F"/>
    <w:rsid w:val="00F530DC"/>
    <w:rsid w:val="00F54D93"/>
    <w:rsid w:val="00F54F7C"/>
    <w:rsid w:val="00F55CD5"/>
    <w:rsid w:val="00F56A29"/>
    <w:rsid w:val="00F56E13"/>
    <w:rsid w:val="00F60B9F"/>
    <w:rsid w:val="00F63AED"/>
    <w:rsid w:val="00F6493F"/>
    <w:rsid w:val="00F64C2B"/>
    <w:rsid w:val="00F65F87"/>
    <w:rsid w:val="00F669E1"/>
    <w:rsid w:val="00F705B2"/>
    <w:rsid w:val="00F71089"/>
    <w:rsid w:val="00F728CE"/>
    <w:rsid w:val="00F736C1"/>
    <w:rsid w:val="00F73930"/>
    <w:rsid w:val="00F74F8E"/>
    <w:rsid w:val="00F80849"/>
    <w:rsid w:val="00F86676"/>
    <w:rsid w:val="00F86A5D"/>
    <w:rsid w:val="00F90536"/>
    <w:rsid w:val="00F90DDE"/>
    <w:rsid w:val="00F91A2E"/>
    <w:rsid w:val="00F92F45"/>
    <w:rsid w:val="00F93320"/>
    <w:rsid w:val="00FA0769"/>
    <w:rsid w:val="00FA1FFD"/>
    <w:rsid w:val="00FA5DF9"/>
    <w:rsid w:val="00FA6D9A"/>
    <w:rsid w:val="00FA75DA"/>
    <w:rsid w:val="00FB06CD"/>
    <w:rsid w:val="00FB1971"/>
    <w:rsid w:val="00FB4D8B"/>
    <w:rsid w:val="00FB51D0"/>
    <w:rsid w:val="00FB7231"/>
    <w:rsid w:val="00FB7BB6"/>
    <w:rsid w:val="00FB7DCE"/>
    <w:rsid w:val="00FC0F4A"/>
    <w:rsid w:val="00FC1A45"/>
    <w:rsid w:val="00FC4E46"/>
    <w:rsid w:val="00FC52F7"/>
    <w:rsid w:val="00FC6583"/>
    <w:rsid w:val="00FC679C"/>
    <w:rsid w:val="00FC75E0"/>
    <w:rsid w:val="00FD02CF"/>
    <w:rsid w:val="00FD18C7"/>
    <w:rsid w:val="00FD49F6"/>
    <w:rsid w:val="00FD6C5B"/>
    <w:rsid w:val="00FD7393"/>
    <w:rsid w:val="00FE02C4"/>
    <w:rsid w:val="00FE091D"/>
    <w:rsid w:val="00FE3F22"/>
    <w:rsid w:val="00FE7603"/>
    <w:rsid w:val="00FF22BF"/>
    <w:rsid w:val="00FF2E7D"/>
    <w:rsid w:val="00FF5474"/>
    <w:rsid w:val="00FF67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612100"/>
  <w15:docId w15:val="{0942911C-F03C-B940-8A0F-CA337DE1A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40D2"/>
    <w:pPr>
      <w:widowControl w:val="0"/>
    </w:pPr>
    <w:rPr>
      <w:rFonts w:ascii="Times New Roman" w:hAnsi="Times New Roman" w:cs="Times New Roman"/>
      <w:sz w:val="20"/>
    </w:rPr>
  </w:style>
  <w:style w:type="paragraph" w:styleId="1">
    <w:name w:val="heading 1"/>
    <w:basedOn w:val="a"/>
    <w:next w:val="a"/>
    <w:link w:val="10"/>
    <w:uiPriority w:val="9"/>
    <w:qFormat/>
    <w:rsid w:val="00660DAB"/>
    <w:pPr>
      <w:outlineLvl w:val="0"/>
    </w:pPr>
    <w:rPr>
      <w:b/>
      <w:bCs/>
      <w:kern w:val="44"/>
      <w:sz w:val="22"/>
      <w:szCs w:val="44"/>
    </w:rPr>
  </w:style>
  <w:style w:type="paragraph" w:styleId="2">
    <w:name w:val="heading 2"/>
    <w:basedOn w:val="a"/>
    <w:link w:val="20"/>
    <w:uiPriority w:val="9"/>
    <w:qFormat/>
    <w:rsid w:val="007D7863"/>
    <w:pPr>
      <w:widowControl/>
      <w:outlineLvl w:val="1"/>
    </w:pPr>
    <w:rPr>
      <w:rFonts w:eastAsia="宋体" w:cs="宋体"/>
      <w:b/>
      <w:bCs/>
      <w:kern w:val="0"/>
      <w:sz w:val="22"/>
      <w:szCs w:val="36"/>
    </w:rPr>
  </w:style>
  <w:style w:type="paragraph" w:styleId="3">
    <w:name w:val="heading 3"/>
    <w:basedOn w:val="a"/>
    <w:next w:val="a"/>
    <w:link w:val="30"/>
    <w:uiPriority w:val="9"/>
    <w:semiHidden/>
    <w:unhideWhenUsed/>
    <w:qFormat/>
    <w:rsid w:val="00660DA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60DAB"/>
    <w:rPr>
      <w:rFonts w:ascii="Times New Roman" w:hAnsi="Times New Roman" w:cs="Times New Roman"/>
      <w:b/>
      <w:bCs/>
      <w:kern w:val="44"/>
      <w:sz w:val="22"/>
      <w:szCs w:val="44"/>
    </w:rPr>
  </w:style>
  <w:style w:type="paragraph" w:styleId="a3">
    <w:name w:val="header"/>
    <w:basedOn w:val="a"/>
    <w:link w:val="a4"/>
    <w:uiPriority w:val="99"/>
    <w:unhideWhenUsed/>
    <w:rsid w:val="006C6BF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C6BF8"/>
    <w:rPr>
      <w:sz w:val="18"/>
      <w:szCs w:val="18"/>
    </w:rPr>
  </w:style>
  <w:style w:type="paragraph" w:styleId="a5">
    <w:name w:val="footer"/>
    <w:basedOn w:val="a"/>
    <w:link w:val="a6"/>
    <w:uiPriority w:val="99"/>
    <w:unhideWhenUsed/>
    <w:rsid w:val="006C6BF8"/>
    <w:pPr>
      <w:tabs>
        <w:tab w:val="center" w:pos="4153"/>
        <w:tab w:val="right" w:pos="8306"/>
      </w:tabs>
      <w:snapToGrid w:val="0"/>
    </w:pPr>
    <w:rPr>
      <w:sz w:val="18"/>
      <w:szCs w:val="18"/>
    </w:rPr>
  </w:style>
  <w:style w:type="character" w:customStyle="1" w:styleId="a6">
    <w:name w:val="页脚 字符"/>
    <w:basedOn w:val="a0"/>
    <w:link w:val="a5"/>
    <w:uiPriority w:val="99"/>
    <w:rsid w:val="006C6BF8"/>
    <w:rPr>
      <w:sz w:val="18"/>
      <w:szCs w:val="18"/>
    </w:rPr>
  </w:style>
  <w:style w:type="table" w:styleId="a7">
    <w:name w:val="Table Grid"/>
    <w:basedOn w:val="a1"/>
    <w:uiPriority w:val="39"/>
    <w:rsid w:val="00EB59FA"/>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083322"/>
    <w:rPr>
      <w:rFonts w:ascii="Times New Roman" w:hAnsi="Times New Roman" w:cs="Times New Roman" w:hint="default"/>
      <w:b w:val="0"/>
      <w:bCs w:val="0"/>
      <w:i w:val="0"/>
      <w:iCs w:val="0"/>
      <w:color w:val="000000"/>
      <w:sz w:val="24"/>
      <w:szCs w:val="24"/>
    </w:rPr>
  </w:style>
  <w:style w:type="paragraph" w:customStyle="1" w:styleId="EndNoteBibliographyTitle">
    <w:name w:val="EndNote Bibliography Title"/>
    <w:basedOn w:val="a"/>
    <w:link w:val="EndNoteBibliographyTitleChar"/>
    <w:rsid w:val="00482BE2"/>
    <w:pPr>
      <w:jc w:val="center"/>
    </w:pPr>
    <w:rPr>
      <w:rFonts w:ascii="Calibri" w:eastAsia="Times New Roman" w:hAnsi="Calibri" w:cs="Calibri"/>
      <w:noProof/>
    </w:rPr>
  </w:style>
  <w:style w:type="character" w:customStyle="1" w:styleId="EndNoteBibliographyTitleChar">
    <w:name w:val="EndNote Bibliography Title Char"/>
    <w:basedOn w:val="a0"/>
    <w:link w:val="EndNoteBibliographyTitle"/>
    <w:rsid w:val="00482BE2"/>
    <w:rPr>
      <w:rFonts w:ascii="Calibri" w:eastAsia="Times New Roman" w:hAnsi="Calibri" w:cs="Calibri"/>
      <w:noProof/>
      <w:sz w:val="20"/>
    </w:rPr>
  </w:style>
  <w:style w:type="paragraph" w:customStyle="1" w:styleId="EndNoteBibliography">
    <w:name w:val="EndNote Bibliography"/>
    <w:basedOn w:val="a"/>
    <w:link w:val="EndNoteBibliographyChar"/>
    <w:rsid w:val="00482BE2"/>
    <w:rPr>
      <w:rFonts w:ascii="Calibri" w:eastAsia="Times New Roman" w:hAnsi="Calibri" w:cs="Calibri"/>
      <w:noProof/>
    </w:rPr>
  </w:style>
  <w:style w:type="character" w:customStyle="1" w:styleId="EndNoteBibliographyChar">
    <w:name w:val="EndNote Bibliography Char"/>
    <w:basedOn w:val="a0"/>
    <w:link w:val="EndNoteBibliography"/>
    <w:rsid w:val="00482BE2"/>
    <w:rPr>
      <w:rFonts w:ascii="Calibri" w:eastAsia="Times New Roman" w:hAnsi="Calibri" w:cs="Calibri"/>
      <w:noProof/>
      <w:sz w:val="20"/>
    </w:rPr>
  </w:style>
  <w:style w:type="character" w:styleId="a8">
    <w:name w:val="Hyperlink"/>
    <w:basedOn w:val="a0"/>
    <w:uiPriority w:val="99"/>
    <w:unhideWhenUsed/>
    <w:rsid w:val="00482BE2"/>
    <w:rPr>
      <w:color w:val="0000FF" w:themeColor="hyperlink"/>
      <w:u w:val="single"/>
    </w:rPr>
  </w:style>
  <w:style w:type="character" w:styleId="a9">
    <w:name w:val="FollowedHyperlink"/>
    <w:basedOn w:val="a0"/>
    <w:uiPriority w:val="99"/>
    <w:semiHidden/>
    <w:unhideWhenUsed/>
    <w:rsid w:val="00014EF1"/>
    <w:rPr>
      <w:color w:val="800080" w:themeColor="followedHyperlink"/>
      <w:u w:val="single"/>
    </w:rPr>
  </w:style>
  <w:style w:type="paragraph" w:styleId="aa">
    <w:name w:val="Balloon Text"/>
    <w:basedOn w:val="a"/>
    <w:link w:val="ab"/>
    <w:uiPriority w:val="99"/>
    <w:semiHidden/>
    <w:unhideWhenUsed/>
    <w:rsid w:val="002762B8"/>
    <w:rPr>
      <w:rFonts w:ascii="宋体" w:eastAsia="宋体"/>
      <w:sz w:val="18"/>
      <w:szCs w:val="18"/>
    </w:rPr>
  </w:style>
  <w:style w:type="character" w:customStyle="1" w:styleId="ab">
    <w:name w:val="批注框文本 字符"/>
    <w:basedOn w:val="a0"/>
    <w:link w:val="aa"/>
    <w:uiPriority w:val="99"/>
    <w:semiHidden/>
    <w:rsid w:val="002762B8"/>
    <w:rPr>
      <w:rFonts w:ascii="宋体" w:eastAsia="宋体"/>
      <w:sz w:val="18"/>
      <w:szCs w:val="18"/>
    </w:rPr>
  </w:style>
  <w:style w:type="paragraph" w:styleId="ac">
    <w:name w:val="List Paragraph"/>
    <w:basedOn w:val="a"/>
    <w:uiPriority w:val="34"/>
    <w:qFormat/>
    <w:rsid w:val="000E2C00"/>
    <w:pPr>
      <w:ind w:firstLineChars="200" w:firstLine="420"/>
    </w:pPr>
  </w:style>
  <w:style w:type="paragraph" w:styleId="ad">
    <w:name w:val="Normal (Web)"/>
    <w:basedOn w:val="a"/>
    <w:uiPriority w:val="99"/>
    <w:unhideWhenUsed/>
    <w:qFormat/>
    <w:rsid w:val="00CE7E66"/>
    <w:pPr>
      <w:widowControl/>
      <w:spacing w:before="100" w:beforeAutospacing="1" w:after="100" w:afterAutospacing="1"/>
    </w:pPr>
    <w:rPr>
      <w:rFonts w:ascii="宋体" w:eastAsia="宋体" w:hAnsi="宋体" w:cs="宋体"/>
      <w:kern w:val="0"/>
      <w:sz w:val="24"/>
      <w:szCs w:val="24"/>
    </w:rPr>
  </w:style>
  <w:style w:type="character" w:styleId="ae">
    <w:name w:val="Unresolved Mention"/>
    <w:basedOn w:val="a0"/>
    <w:uiPriority w:val="99"/>
    <w:semiHidden/>
    <w:unhideWhenUsed/>
    <w:rsid w:val="00B771E4"/>
    <w:rPr>
      <w:color w:val="605E5C"/>
      <w:shd w:val="clear" w:color="auto" w:fill="E1DFDD"/>
    </w:rPr>
  </w:style>
  <w:style w:type="character" w:styleId="af">
    <w:name w:val="annotation reference"/>
    <w:basedOn w:val="a0"/>
    <w:uiPriority w:val="99"/>
    <w:semiHidden/>
    <w:unhideWhenUsed/>
    <w:rsid w:val="004D15DB"/>
    <w:rPr>
      <w:sz w:val="21"/>
      <w:szCs w:val="21"/>
    </w:rPr>
  </w:style>
  <w:style w:type="paragraph" w:styleId="af0">
    <w:name w:val="annotation text"/>
    <w:basedOn w:val="a"/>
    <w:link w:val="af1"/>
    <w:uiPriority w:val="99"/>
    <w:unhideWhenUsed/>
    <w:rsid w:val="004D15DB"/>
  </w:style>
  <w:style w:type="character" w:customStyle="1" w:styleId="af1">
    <w:name w:val="批注文字 字符"/>
    <w:basedOn w:val="a0"/>
    <w:link w:val="af0"/>
    <w:uiPriority w:val="99"/>
    <w:rsid w:val="004D15DB"/>
    <w:rPr>
      <w:rFonts w:eastAsia="Times New Roman"/>
    </w:rPr>
  </w:style>
  <w:style w:type="paragraph" w:styleId="af2">
    <w:name w:val="annotation subject"/>
    <w:basedOn w:val="af0"/>
    <w:next w:val="af0"/>
    <w:link w:val="af3"/>
    <w:uiPriority w:val="99"/>
    <w:semiHidden/>
    <w:unhideWhenUsed/>
    <w:rsid w:val="004D15DB"/>
    <w:rPr>
      <w:b/>
      <w:bCs/>
    </w:rPr>
  </w:style>
  <w:style w:type="character" w:customStyle="1" w:styleId="af3">
    <w:name w:val="批注主题 字符"/>
    <w:basedOn w:val="af1"/>
    <w:link w:val="af2"/>
    <w:uiPriority w:val="99"/>
    <w:semiHidden/>
    <w:rsid w:val="004D15DB"/>
    <w:rPr>
      <w:rFonts w:eastAsia="Times New Roman"/>
      <w:b/>
      <w:bCs/>
    </w:rPr>
  </w:style>
  <w:style w:type="paragraph" w:styleId="af4">
    <w:name w:val="Plain Text"/>
    <w:basedOn w:val="a"/>
    <w:link w:val="11"/>
    <w:unhideWhenUsed/>
    <w:rsid w:val="00DB4518"/>
    <w:rPr>
      <w:rFonts w:ascii="宋体" w:eastAsia="宋体" w:hAnsi="Courier New"/>
      <w:kern w:val="0"/>
      <w:szCs w:val="24"/>
      <w:lang w:val="x-none" w:eastAsia="x-none"/>
    </w:rPr>
  </w:style>
  <w:style w:type="character" w:customStyle="1" w:styleId="11">
    <w:name w:val="纯文本 字符1"/>
    <w:link w:val="af4"/>
    <w:locked/>
    <w:rsid w:val="00DB4518"/>
    <w:rPr>
      <w:rFonts w:ascii="宋体" w:eastAsia="宋体" w:hAnsi="Courier New" w:cs="Times New Roman"/>
      <w:kern w:val="0"/>
      <w:sz w:val="20"/>
      <w:szCs w:val="24"/>
      <w:lang w:val="x-none" w:eastAsia="x-none"/>
    </w:rPr>
  </w:style>
  <w:style w:type="character" w:customStyle="1" w:styleId="af5">
    <w:name w:val="纯文本 字符"/>
    <w:basedOn w:val="a0"/>
    <w:uiPriority w:val="99"/>
    <w:semiHidden/>
    <w:rsid w:val="00DB4518"/>
    <w:rPr>
      <w:rFonts w:asciiTheme="minorEastAsia" w:hAnsi="Courier New" w:cs="Courier New"/>
    </w:rPr>
  </w:style>
  <w:style w:type="paragraph" w:styleId="af6">
    <w:name w:val="Date"/>
    <w:basedOn w:val="a"/>
    <w:next w:val="a"/>
    <w:link w:val="af7"/>
    <w:uiPriority w:val="99"/>
    <w:semiHidden/>
    <w:unhideWhenUsed/>
    <w:rsid w:val="00D23453"/>
    <w:pPr>
      <w:ind w:leftChars="2500" w:left="100"/>
    </w:pPr>
  </w:style>
  <w:style w:type="character" w:customStyle="1" w:styleId="af7">
    <w:name w:val="日期 字符"/>
    <w:basedOn w:val="a0"/>
    <w:link w:val="af6"/>
    <w:uiPriority w:val="99"/>
    <w:semiHidden/>
    <w:rsid w:val="00D23453"/>
    <w:rPr>
      <w:rFonts w:eastAsia="Calibri" w:cs="Times New Roman (正文 CS 字体)"/>
      <w:sz w:val="22"/>
    </w:rPr>
  </w:style>
  <w:style w:type="paragraph" w:styleId="TOC1">
    <w:name w:val="toc 1"/>
    <w:basedOn w:val="a"/>
    <w:next w:val="a"/>
    <w:autoRedefine/>
    <w:uiPriority w:val="39"/>
    <w:unhideWhenUsed/>
    <w:rsid w:val="00706461"/>
    <w:pPr>
      <w:spacing w:before="240" w:after="120"/>
    </w:pPr>
    <w:rPr>
      <w:rFonts w:cstheme="minorHAnsi"/>
      <w:b/>
      <w:bCs/>
      <w:szCs w:val="20"/>
    </w:rPr>
  </w:style>
  <w:style w:type="paragraph" w:styleId="TOC2">
    <w:name w:val="toc 2"/>
    <w:basedOn w:val="a"/>
    <w:next w:val="a"/>
    <w:autoRedefine/>
    <w:uiPriority w:val="39"/>
    <w:unhideWhenUsed/>
    <w:rsid w:val="00706461"/>
    <w:pPr>
      <w:spacing w:before="120"/>
      <w:ind w:left="220"/>
    </w:pPr>
    <w:rPr>
      <w:rFonts w:cstheme="minorHAnsi"/>
      <w:i/>
      <w:iCs/>
      <w:szCs w:val="20"/>
    </w:rPr>
  </w:style>
  <w:style w:type="paragraph" w:styleId="TOC3">
    <w:name w:val="toc 3"/>
    <w:basedOn w:val="a"/>
    <w:next w:val="a"/>
    <w:autoRedefine/>
    <w:uiPriority w:val="39"/>
    <w:unhideWhenUsed/>
    <w:rsid w:val="00706461"/>
    <w:pPr>
      <w:ind w:left="440"/>
    </w:pPr>
    <w:rPr>
      <w:rFonts w:cstheme="minorHAnsi"/>
      <w:szCs w:val="20"/>
    </w:rPr>
  </w:style>
  <w:style w:type="paragraph" w:styleId="TOC4">
    <w:name w:val="toc 4"/>
    <w:basedOn w:val="a"/>
    <w:next w:val="a"/>
    <w:autoRedefine/>
    <w:uiPriority w:val="39"/>
    <w:unhideWhenUsed/>
    <w:rsid w:val="00706461"/>
    <w:pPr>
      <w:ind w:left="660"/>
    </w:pPr>
    <w:rPr>
      <w:rFonts w:cstheme="minorHAnsi"/>
      <w:szCs w:val="20"/>
    </w:rPr>
  </w:style>
  <w:style w:type="paragraph" w:styleId="TOC5">
    <w:name w:val="toc 5"/>
    <w:basedOn w:val="a"/>
    <w:next w:val="a"/>
    <w:autoRedefine/>
    <w:uiPriority w:val="39"/>
    <w:unhideWhenUsed/>
    <w:rsid w:val="00706461"/>
    <w:pPr>
      <w:ind w:left="880"/>
    </w:pPr>
    <w:rPr>
      <w:rFonts w:cstheme="minorHAnsi"/>
      <w:szCs w:val="20"/>
    </w:rPr>
  </w:style>
  <w:style w:type="paragraph" w:styleId="TOC6">
    <w:name w:val="toc 6"/>
    <w:basedOn w:val="a"/>
    <w:next w:val="a"/>
    <w:autoRedefine/>
    <w:uiPriority w:val="39"/>
    <w:unhideWhenUsed/>
    <w:rsid w:val="00706461"/>
    <w:pPr>
      <w:ind w:left="1100"/>
    </w:pPr>
    <w:rPr>
      <w:rFonts w:cstheme="minorHAnsi"/>
      <w:szCs w:val="20"/>
    </w:rPr>
  </w:style>
  <w:style w:type="paragraph" w:styleId="TOC7">
    <w:name w:val="toc 7"/>
    <w:basedOn w:val="a"/>
    <w:next w:val="a"/>
    <w:autoRedefine/>
    <w:uiPriority w:val="39"/>
    <w:unhideWhenUsed/>
    <w:rsid w:val="00706461"/>
    <w:pPr>
      <w:ind w:left="1320"/>
    </w:pPr>
    <w:rPr>
      <w:rFonts w:cstheme="minorHAnsi"/>
      <w:szCs w:val="20"/>
    </w:rPr>
  </w:style>
  <w:style w:type="paragraph" w:styleId="TOC8">
    <w:name w:val="toc 8"/>
    <w:basedOn w:val="a"/>
    <w:next w:val="a"/>
    <w:autoRedefine/>
    <w:uiPriority w:val="39"/>
    <w:unhideWhenUsed/>
    <w:rsid w:val="00706461"/>
    <w:pPr>
      <w:ind w:left="1540"/>
    </w:pPr>
    <w:rPr>
      <w:rFonts w:cstheme="minorHAnsi"/>
      <w:szCs w:val="20"/>
    </w:rPr>
  </w:style>
  <w:style w:type="paragraph" w:styleId="TOC9">
    <w:name w:val="toc 9"/>
    <w:basedOn w:val="a"/>
    <w:next w:val="a"/>
    <w:autoRedefine/>
    <w:uiPriority w:val="39"/>
    <w:unhideWhenUsed/>
    <w:rsid w:val="00706461"/>
    <w:pPr>
      <w:ind w:left="1760"/>
    </w:pPr>
    <w:rPr>
      <w:rFonts w:cstheme="minorHAnsi"/>
      <w:szCs w:val="20"/>
    </w:rPr>
  </w:style>
  <w:style w:type="character" w:styleId="af8">
    <w:name w:val="page number"/>
    <w:basedOn w:val="a0"/>
    <w:uiPriority w:val="99"/>
    <w:semiHidden/>
    <w:unhideWhenUsed/>
    <w:rsid w:val="00706461"/>
  </w:style>
  <w:style w:type="character" w:customStyle="1" w:styleId="20">
    <w:name w:val="标题 2 字符"/>
    <w:basedOn w:val="a0"/>
    <w:link w:val="2"/>
    <w:uiPriority w:val="9"/>
    <w:rsid w:val="007D7863"/>
    <w:rPr>
      <w:rFonts w:ascii="Times New Roman" w:eastAsia="宋体" w:hAnsi="Times New Roman" w:cs="宋体"/>
      <w:b/>
      <w:bCs/>
      <w:kern w:val="0"/>
      <w:sz w:val="22"/>
      <w:szCs w:val="36"/>
    </w:rPr>
  </w:style>
  <w:style w:type="paragraph" w:styleId="af9">
    <w:name w:val="Revision"/>
    <w:hidden/>
    <w:uiPriority w:val="99"/>
    <w:semiHidden/>
    <w:rsid w:val="00401C05"/>
    <w:rPr>
      <w:rFonts w:ascii="Times New Roman" w:hAnsi="Times New Roman" w:cs="Times New Roman"/>
      <w:sz w:val="20"/>
    </w:rPr>
  </w:style>
  <w:style w:type="character" w:customStyle="1" w:styleId="30">
    <w:name w:val="标题 3 字符"/>
    <w:basedOn w:val="a0"/>
    <w:link w:val="3"/>
    <w:uiPriority w:val="9"/>
    <w:semiHidden/>
    <w:rsid w:val="00660DAB"/>
    <w:rPr>
      <w:rFonts w:ascii="Times New Roman" w:hAnsi="Times New Roman" w:cs="Times New Roman"/>
      <w:b/>
      <w:bCs/>
      <w:sz w:val="32"/>
      <w:szCs w:val="32"/>
    </w:rPr>
  </w:style>
  <w:style w:type="paragraph" w:styleId="afa">
    <w:name w:val="table of figures"/>
    <w:basedOn w:val="a"/>
    <w:next w:val="a"/>
    <w:uiPriority w:val="99"/>
    <w:semiHidden/>
    <w:unhideWhenUsed/>
    <w:rsid w:val="00660DAB"/>
    <w:pPr>
      <w:ind w:leftChars="200" w:left="2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258337">
      <w:bodyDiv w:val="1"/>
      <w:marLeft w:val="0"/>
      <w:marRight w:val="0"/>
      <w:marTop w:val="0"/>
      <w:marBottom w:val="0"/>
      <w:divBdr>
        <w:top w:val="none" w:sz="0" w:space="0" w:color="auto"/>
        <w:left w:val="none" w:sz="0" w:space="0" w:color="auto"/>
        <w:bottom w:val="none" w:sz="0" w:space="0" w:color="auto"/>
        <w:right w:val="none" w:sz="0" w:space="0" w:color="auto"/>
      </w:divBdr>
    </w:div>
    <w:div w:id="281881832">
      <w:bodyDiv w:val="1"/>
      <w:marLeft w:val="0"/>
      <w:marRight w:val="0"/>
      <w:marTop w:val="0"/>
      <w:marBottom w:val="0"/>
      <w:divBdr>
        <w:top w:val="none" w:sz="0" w:space="0" w:color="auto"/>
        <w:left w:val="none" w:sz="0" w:space="0" w:color="auto"/>
        <w:bottom w:val="none" w:sz="0" w:space="0" w:color="auto"/>
        <w:right w:val="none" w:sz="0" w:space="0" w:color="auto"/>
      </w:divBdr>
    </w:div>
    <w:div w:id="584921720">
      <w:bodyDiv w:val="1"/>
      <w:marLeft w:val="0"/>
      <w:marRight w:val="0"/>
      <w:marTop w:val="0"/>
      <w:marBottom w:val="0"/>
      <w:divBdr>
        <w:top w:val="none" w:sz="0" w:space="0" w:color="auto"/>
        <w:left w:val="none" w:sz="0" w:space="0" w:color="auto"/>
        <w:bottom w:val="none" w:sz="0" w:space="0" w:color="auto"/>
        <w:right w:val="none" w:sz="0" w:space="0" w:color="auto"/>
      </w:divBdr>
    </w:div>
    <w:div w:id="605581104">
      <w:bodyDiv w:val="1"/>
      <w:marLeft w:val="0"/>
      <w:marRight w:val="0"/>
      <w:marTop w:val="0"/>
      <w:marBottom w:val="0"/>
      <w:divBdr>
        <w:top w:val="none" w:sz="0" w:space="0" w:color="auto"/>
        <w:left w:val="none" w:sz="0" w:space="0" w:color="auto"/>
        <w:bottom w:val="none" w:sz="0" w:space="0" w:color="auto"/>
        <w:right w:val="none" w:sz="0" w:space="0" w:color="auto"/>
      </w:divBdr>
    </w:div>
    <w:div w:id="776098534">
      <w:bodyDiv w:val="1"/>
      <w:marLeft w:val="0"/>
      <w:marRight w:val="0"/>
      <w:marTop w:val="0"/>
      <w:marBottom w:val="0"/>
      <w:divBdr>
        <w:top w:val="none" w:sz="0" w:space="0" w:color="auto"/>
        <w:left w:val="none" w:sz="0" w:space="0" w:color="auto"/>
        <w:bottom w:val="none" w:sz="0" w:space="0" w:color="auto"/>
        <w:right w:val="none" w:sz="0" w:space="0" w:color="auto"/>
      </w:divBdr>
    </w:div>
    <w:div w:id="805775578">
      <w:bodyDiv w:val="1"/>
      <w:marLeft w:val="0"/>
      <w:marRight w:val="0"/>
      <w:marTop w:val="0"/>
      <w:marBottom w:val="0"/>
      <w:divBdr>
        <w:top w:val="none" w:sz="0" w:space="0" w:color="auto"/>
        <w:left w:val="none" w:sz="0" w:space="0" w:color="auto"/>
        <w:bottom w:val="none" w:sz="0" w:space="0" w:color="auto"/>
        <w:right w:val="none" w:sz="0" w:space="0" w:color="auto"/>
      </w:divBdr>
    </w:div>
    <w:div w:id="827064507">
      <w:bodyDiv w:val="1"/>
      <w:marLeft w:val="0"/>
      <w:marRight w:val="0"/>
      <w:marTop w:val="0"/>
      <w:marBottom w:val="0"/>
      <w:divBdr>
        <w:top w:val="none" w:sz="0" w:space="0" w:color="auto"/>
        <w:left w:val="none" w:sz="0" w:space="0" w:color="auto"/>
        <w:bottom w:val="none" w:sz="0" w:space="0" w:color="auto"/>
        <w:right w:val="none" w:sz="0" w:space="0" w:color="auto"/>
      </w:divBdr>
    </w:div>
    <w:div w:id="861432827">
      <w:bodyDiv w:val="1"/>
      <w:marLeft w:val="0"/>
      <w:marRight w:val="0"/>
      <w:marTop w:val="0"/>
      <w:marBottom w:val="0"/>
      <w:divBdr>
        <w:top w:val="none" w:sz="0" w:space="0" w:color="auto"/>
        <w:left w:val="none" w:sz="0" w:space="0" w:color="auto"/>
        <w:bottom w:val="none" w:sz="0" w:space="0" w:color="auto"/>
        <w:right w:val="none" w:sz="0" w:space="0" w:color="auto"/>
      </w:divBdr>
    </w:div>
    <w:div w:id="877858613">
      <w:bodyDiv w:val="1"/>
      <w:marLeft w:val="0"/>
      <w:marRight w:val="0"/>
      <w:marTop w:val="0"/>
      <w:marBottom w:val="0"/>
      <w:divBdr>
        <w:top w:val="none" w:sz="0" w:space="0" w:color="auto"/>
        <w:left w:val="none" w:sz="0" w:space="0" w:color="auto"/>
        <w:bottom w:val="none" w:sz="0" w:space="0" w:color="auto"/>
        <w:right w:val="none" w:sz="0" w:space="0" w:color="auto"/>
      </w:divBdr>
    </w:div>
    <w:div w:id="952443438">
      <w:bodyDiv w:val="1"/>
      <w:marLeft w:val="0"/>
      <w:marRight w:val="0"/>
      <w:marTop w:val="0"/>
      <w:marBottom w:val="0"/>
      <w:divBdr>
        <w:top w:val="none" w:sz="0" w:space="0" w:color="auto"/>
        <w:left w:val="none" w:sz="0" w:space="0" w:color="auto"/>
        <w:bottom w:val="none" w:sz="0" w:space="0" w:color="auto"/>
        <w:right w:val="none" w:sz="0" w:space="0" w:color="auto"/>
      </w:divBdr>
    </w:div>
    <w:div w:id="1045837406">
      <w:bodyDiv w:val="1"/>
      <w:marLeft w:val="0"/>
      <w:marRight w:val="0"/>
      <w:marTop w:val="0"/>
      <w:marBottom w:val="0"/>
      <w:divBdr>
        <w:top w:val="none" w:sz="0" w:space="0" w:color="auto"/>
        <w:left w:val="none" w:sz="0" w:space="0" w:color="auto"/>
        <w:bottom w:val="none" w:sz="0" w:space="0" w:color="auto"/>
        <w:right w:val="none" w:sz="0" w:space="0" w:color="auto"/>
      </w:divBdr>
      <w:divsChild>
        <w:div w:id="1239944711">
          <w:marLeft w:val="0"/>
          <w:marRight w:val="0"/>
          <w:marTop w:val="0"/>
          <w:marBottom w:val="0"/>
          <w:divBdr>
            <w:top w:val="none" w:sz="0" w:space="0" w:color="auto"/>
            <w:left w:val="none" w:sz="0" w:space="0" w:color="auto"/>
            <w:bottom w:val="none" w:sz="0" w:space="0" w:color="auto"/>
            <w:right w:val="none" w:sz="0" w:space="0" w:color="auto"/>
          </w:divBdr>
          <w:divsChild>
            <w:div w:id="298728161">
              <w:marLeft w:val="0"/>
              <w:marRight w:val="0"/>
              <w:marTop w:val="0"/>
              <w:marBottom w:val="0"/>
              <w:divBdr>
                <w:top w:val="none" w:sz="0" w:space="0" w:color="auto"/>
                <w:left w:val="none" w:sz="0" w:space="0" w:color="auto"/>
                <w:bottom w:val="none" w:sz="0" w:space="0" w:color="auto"/>
                <w:right w:val="none" w:sz="0" w:space="0" w:color="auto"/>
              </w:divBdr>
              <w:divsChild>
                <w:div w:id="1373731198">
                  <w:marLeft w:val="0"/>
                  <w:marRight w:val="0"/>
                  <w:marTop w:val="0"/>
                  <w:marBottom w:val="0"/>
                  <w:divBdr>
                    <w:top w:val="none" w:sz="0" w:space="0" w:color="auto"/>
                    <w:left w:val="none" w:sz="0" w:space="0" w:color="auto"/>
                    <w:bottom w:val="none" w:sz="0" w:space="0" w:color="auto"/>
                    <w:right w:val="none" w:sz="0" w:space="0" w:color="auto"/>
                  </w:divBdr>
                </w:div>
              </w:divsChild>
            </w:div>
            <w:div w:id="1035539733">
              <w:marLeft w:val="0"/>
              <w:marRight w:val="0"/>
              <w:marTop w:val="0"/>
              <w:marBottom w:val="0"/>
              <w:divBdr>
                <w:top w:val="none" w:sz="0" w:space="0" w:color="auto"/>
                <w:left w:val="none" w:sz="0" w:space="0" w:color="auto"/>
                <w:bottom w:val="none" w:sz="0" w:space="0" w:color="auto"/>
                <w:right w:val="none" w:sz="0" w:space="0" w:color="auto"/>
              </w:divBdr>
              <w:divsChild>
                <w:div w:id="1925609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650805">
      <w:bodyDiv w:val="1"/>
      <w:marLeft w:val="0"/>
      <w:marRight w:val="0"/>
      <w:marTop w:val="0"/>
      <w:marBottom w:val="0"/>
      <w:divBdr>
        <w:top w:val="none" w:sz="0" w:space="0" w:color="auto"/>
        <w:left w:val="none" w:sz="0" w:space="0" w:color="auto"/>
        <w:bottom w:val="none" w:sz="0" w:space="0" w:color="auto"/>
        <w:right w:val="none" w:sz="0" w:space="0" w:color="auto"/>
      </w:divBdr>
    </w:div>
    <w:div w:id="1323587656">
      <w:bodyDiv w:val="1"/>
      <w:marLeft w:val="0"/>
      <w:marRight w:val="0"/>
      <w:marTop w:val="0"/>
      <w:marBottom w:val="0"/>
      <w:divBdr>
        <w:top w:val="none" w:sz="0" w:space="0" w:color="auto"/>
        <w:left w:val="none" w:sz="0" w:space="0" w:color="auto"/>
        <w:bottom w:val="none" w:sz="0" w:space="0" w:color="auto"/>
        <w:right w:val="none" w:sz="0" w:space="0" w:color="auto"/>
      </w:divBdr>
    </w:div>
    <w:div w:id="1570923831">
      <w:bodyDiv w:val="1"/>
      <w:marLeft w:val="0"/>
      <w:marRight w:val="0"/>
      <w:marTop w:val="0"/>
      <w:marBottom w:val="0"/>
      <w:divBdr>
        <w:top w:val="none" w:sz="0" w:space="0" w:color="auto"/>
        <w:left w:val="none" w:sz="0" w:space="0" w:color="auto"/>
        <w:bottom w:val="none" w:sz="0" w:space="0" w:color="auto"/>
        <w:right w:val="none" w:sz="0" w:space="0" w:color="auto"/>
      </w:divBdr>
    </w:div>
    <w:div w:id="1579484566">
      <w:bodyDiv w:val="1"/>
      <w:marLeft w:val="0"/>
      <w:marRight w:val="0"/>
      <w:marTop w:val="0"/>
      <w:marBottom w:val="0"/>
      <w:divBdr>
        <w:top w:val="none" w:sz="0" w:space="0" w:color="auto"/>
        <w:left w:val="none" w:sz="0" w:space="0" w:color="auto"/>
        <w:bottom w:val="none" w:sz="0" w:space="0" w:color="auto"/>
        <w:right w:val="none" w:sz="0" w:space="0" w:color="auto"/>
      </w:divBdr>
    </w:div>
    <w:div w:id="1631741148">
      <w:bodyDiv w:val="1"/>
      <w:marLeft w:val="0"/>
      <w:marRight w:val="0"/>
      <w:marTop w:val="0"/>
      <w:marBottom w:val="0"/>
      <w:divBdr>
        <w:top w:val="none" w:sz="0" w:space="0" w:color="auto"/>
        <w:left w:val="none" w:sz="0" w:space="0" w:color="auto"/>
        <w:bottom w:val="none" w:sz="0" w:space="0" w:color="auto"/>
        <w:right w:val="none" w:sz="0" w:space="0" w:color="auto"/>
      </w:divBdr>
    </w:div>
    <w:div w:id="1886720763">
      <w:bodyDiv w:val="1"/>
      <w:marLeft w:val="0"/>
      <w:marRight w:val="0"/>
      <w:marTop w:val="0"/>
      <w:marBottom w:val="0"/>
      <w:divBdr>
        <w:top w:val="none" w:sz="0" w:space="0" w:color="auto"/>
        <w:left w:val="none" w:sz="0" w:space="0" w:color="auto"/>
        <w:bottom w:val="none" w:sz="0" w:space="0" w:color="auto"/>
        <w:right w:val="none" w:sz="0" w:space="0" w:color="auto"/>
      </w:divBdr>
    </w:div>
    <w:div w:id="1904832571">
      <w:bodyDiv w:val="1"/>
      <w:marLeft w:val="0"/>
      <w:marRight w:val="0"/>
      <w:marTop w:val="0"/>
      <w:marBottom w:val="0"/>
      <w:divBdr>
        <w:top w:val="none" w:sz="0" w:space="0" w:color="auto"/>
        <w:left w:val="none" w:sz="0" w:space="0" w:color="auto"/>
        <w:bottom w:val="none" w:sz="0" w:space="0" w:color="auto"/>
        <w:right w:val="none" w:sz="0" w:space="0" w:color="auto"/>
      </w:divBdr>
    </w:div>
    <w:div w:id="1921450656">
      <w:bodyDiv w:val="1"/>
      <w:marLeft w:val="0"/>
      <w:marRight w:val="0"/>
      <w:marTop w:val="0"/>
      <w:marBottom w:val="0"/>
      <w:divBdr>
        <w:top w:val="none" w:sz="0" w:space="0" w:color="auto"/>
        <w:left w:val="none" w:sz="0" w:space="0" w:color="auto"/>
        <w:bottom w:val="none" w:sz="0" w:space="0" w:color="auto"/>
        <w:right w:val="none" w:sz="0" w:space="0" w:color="auto"/>
      </w:divBdr>
    </w:div>
    <w:div w:id="1962757445">
      <w:bodyDiv w:val="1"/>
      <w:marLeft w:val="0"/>
      <w:marRight w:val="0"/>
      <w:marTop w:val="0"/>
      <w:marBottom w:val="0"/>
      <w:divBdr>
        <w:top w:val="none" w:sz="0" w:space="0" w:color="auto"/>
        <w:left w:val="none" w:sz="0" w:space="0" w:color="auto"/>
        <w:bottom w:val="none" w:sz="0" w:space="0" w:color="auto"/>
        <w:right w:val="none" w:sz="0" w:space="0" w:color="auto"/>
      </w:divBdr>
    </w:div>
    <w:div w:id="1994724274">
      <w:bodyDiv w:val="1"/>
      <w:marLeft w:val="0"/>
      <w:marRight w:val="0"/>
      <w:marTop w:val="0"/>
      <w:marBottom w:val="0"/>
      <w:divBdr>
        <w:top w:val="none" w:sz="0" w:space="0" w:color="auto"/>
        <w:left w:val="none" w:sz="0" w:space="0" w:color="auto"/>
        <w:bottom w:val="none" w:sz="0" w:space="0" w:color="auto"/>
        <w:right w:val="none" w:sz="0" w:space="0" w:color="auto"/>
      </w:divBdr>
    </w:div>
    <w:div w:id="2083092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F1EF8C-1A0C-9C45-8849-DC400FCE8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9</Pages>
  <Words>25112</Words>
  <Characters>143140</Characters>
  <Application>Microsoft Office Word</Application>
  <DocSecurity>0</DocSecurity>
  <Lines>1192</Lines>
  <Paragraphs>335</Paragraphs>
  <ScaleCrop>false</ScaleCrop>
  <Company/>
  <LinksUpToDate>false</LinksUpToDate>
  <CharactersWithSpaces>167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taring</dc:creator>
  <cp:keywords/>
  <dc:description/>
  <cp:lastModifiedBy>Dong-Xin Wang</cp:lastModifiedBy>
  <cp:revision>3</cp:revision>
  <dcterms:created xsi:type="dcterms:W3CDTF">2021-05-11T12:37:00Z</dcterms:created>
  <dcterms:modified xsi:type="dcterms:W3CDTF">2021-05-11T12:39:00Z</dcterms:modified>
</cp:coreProperties>
</file>